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A260DE" w14:textId="18F5508D" w:rsidR="00FE0BBF" w:rsidRPr="0031012B" w:rsidRDefault="00FE0BBF" w:rsidP="00381BEC">
      <w:pPr>
        <w:pStyle w:val="Titel"/>
        <w:rPr>
          <w:sz w:val="32"/>
          <w:szCs w:val="32"/>
        </w:rPr>
      </w:pPr>
      <w:r w:rsidRPr="0031012B">
        <w:rPr>
          <w:sz w:val="32"/>
          <w:szCs w:val="32"/>
        </w:rPr>
        <w:t>eCH-0107 Gestaltungsprinzipien für die Identitäts- und Z</w:t>
      </w:r>
      <w:r w:rsidRPr="0031012B">
        <w:rPr>
          <w:sz w:val="32"/>
          <w:szCs w:val="32"/>
        </w:rPr>
        <w:t>u</w:t>
      </w:r>
      <w:r w:rsidRPr="0031012B">
        <w:rPr>
          <w:sz w:val="32"/>
          <w:szCs w:val="32"/>
        </w:rPr>
        <w:t>griffsverwaltung (IAM)</w:t>
      </w:r>
    </w:p>
    <w:p w14:paraId="166B1BF0" w14:textId="77777777" w:rsidR="007E5391" w:rsidRPr="003F6E31" w:rsidRDefault="007E539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622"/>
        <w:gridCol w:w="6589"/>
      </w:tblGrid>
      <w:tr w:rsidR="007E5391" w:rsidRPr="003F6E31" w14:paraId="0A43FBBB" w14:textId="77777777" w:rsidTr="00226DA3">
        <w:tc>
          <w:tcPr>
            <w:tcW w:w="2622" w:type="dxa"/>
          </w:tcPr>
          <w:p w14:paraId="261B8042" w14:textId="77777777" w:rsidR="007E5391" w:rsidRPr="003F6E31" w:rsidRDefault="007E5391">
            <w:pPr>
              <w:pStyle w:val="Begriff"/>
            </w:pPr>
            <w:r w:rsidRPr="003F6E31">
              <w:t>Name</w:t>
            </w:r>
          </w:p>
        </w:tc>
        <w:tc>
          <w:tcPr>
            <w:tcW w:w="6589" w:type="dxa"/>
            <w:vAlign w:val="center"/>
          </w:tcPr>
          <w:p w14:paraId="0814350D" w14:textId="6C16F1DF" w:rsidR="007E5391" w:rsidRPr="003F6E31" w:rsidRDefault="00496E7A">
            <w:r w:rsidRPr="00496E7A">
              <w:t>Gestaltungsprinzi</w:t>
            </w:r>
            <w:r>
              <w:t>pien für die Identitäts- und Zu</w:t>
            </w:r>
            <w:r w:rsidRPr="00496E7A">
              <w:t>griffsverwaltung (IAM)</w:t>
            </w:r>
          </w:p>
        </w:tc>
      </w:tr>
      <w:tr w:rsidR="007E5391" w:rsidRPr="003F6E31" w14:paraId="10D76F3B" w14:textId="77777777" w:rsidTr="00226DA3">
        <w:tc>
          <w:tcPr>
            <w:tcW w:w="2622" w:type="dxa"/>
          </w:tcPr>
          <w:p w14:paraId="6D1CFDC3" w14:textId="77777777" w:rsidR="007E5391" w:rsidRPr="003F6E31" w:rsidRDefault="007E5391">
            <w:pPr>
              <w:rPr>
                <w:b/>
              </w:rPr>
            </w:pPr>
            <w:r w:rsidRPr="003F6E31">
              <w:rPr>
                <w:b/>
              </w:rPr>
              <w:t>Standard-Nummer</w:t>
            </w:r>
          </w:p>
        </w:tc>
        <w:tc>
          <w:tcPr>
            <w:tcW w:w="6589" w:type="dxa"/>
            <w:vAlign w:val="center"/>
          </w:tcPr>
          <w:p w14:paraId="0C4010F6" w14:textId="77777777" w:rsidR="007E5391" w:rsidRPr="003F6E31" w:rsidRDefault="007E5391">
            <w:r w:rsidRPr="003F6E31">
              <w:t>eCH-0</w:t>
            </w:r>
            <w:r w:rsidR="008130F3" w:rsidRPr="003F6E31">
              <w:t>107</w:t>
            </w:r>
          </w:p>
        </w:tc>
      </w:tr>
      <w:tr w:rsidR="007E5391" w:rsidRPr="003F6E31" w14:paraId="594F06C0" w14:textId="77777777" w:rsidTr="00226DA3">
        <w:tc>
          <w:tcPr>
            <w:tcW w:w="2622" w:type="dxa"/>
          </w:tcPr>
          <w:p w14:paraId="33D2F750" w14:textId="77777777" w:rsidR="007E5391" w:rsidRPr="003F6E31" w:rsidRDefault="007E5391">
            <w:pPr>
              <w:rPr>
                <w:b/>
              </w:rPr>
            </w:pPr>
            <w:r w:rsidRPr="003F6E31">
              <w:rPr>
                <w:b/>
              </w:rPr>
              <w:t>Kategorie</w:t>
            </w:r>
          </w:p>
        </w:tc>
        <w:tc>
          <w:tcPr>
            <w:tcW w:w="6589" w:type="dxa"/>
            <w:vAlign w:val="center"/>
          </w:tcPr>
          <w:p w14:paraId="3F66797A" w14:textId="72302068" w:rsidR="007E5391" w:rsidRPr="003F6E31" w:rsidRDefault="00264E27" w:rsidP="00570F88">
            <w:r>
              <w:t>Standard</w:t>
            </w:r>
            <w:r w:rsidR="00192283">
              <w:t xml:space="preserve"> (neu)</w:t>
            </w:r>
          </w:p>
        </w:tc>
      </w:tr>
      <w:tr w:rsidR="007E5391" w:rsidRPr="003F6E31" w14:paraId="0F531B00" w14:textId="77777777" w:rsidTr="00226DA3">
        <w:tc>
          <w:tcPr>
            <w:tcW w:w="2622" w:type="dxa"/>
          </w:tcPr>
          <w:p w14:paraId="47C2CDE3" w14:textId="77777777" w:rsidR="007E5391" w:rsidRPr="003F6E31" w:rsidRDefault="007E5391">
            <w:pPr>
              <w:rPr>
                <w:b/>
              </w:rPr>
            </w:pPr>
            <w:r w:rsidRPr="003F6E31">
              <w:rPr>
                <w:b/>
              </w:rPr>
              <w:t>Reifegrad</w:t>
            </w:r>
          </w:p>
        </w:tc>
        <w:tc>
          <w:tcPr>
            <w:tcW w:w="6589" w:type="dxa"/>
            <w:vAlign w:val="center"/>
          </w:tcPr>
          <w:p w14:paraId="17616B03" w14:textId="77777777" w:rsidR="007E5391" w:rsidRPr="003F6E31" w:rsidRDefault="006A5E99">
            <w:r w:rsidRPr="002D4308">
              <w:rPr>
                <w:color w:val="808080" w:themeColor="background1" w:themeShade="80"/>
              </w:rPr>
              <w:t xml:space="preserve">definiert; </w:t>
            </w:r>
            <w:r w:rsidRPr="002D4308">
              <w:t xml:space="preserve">experimentell; </w:t>
            </w:r>
            <w:r w:rsidRPr="002D4308">
              <w:rPr>
                <w:color w:val="808080" w:themeColor="background1" w:themeShade="80"/>
              </w:rPr>
              <w:t>implementiert; verbreitet</w:t>
            </w:r>
          </w:p>
        </w:tc>
      </w:tr>
      <w:tr w:rsidR="007E5391" w:rsidRPr="003F6E31" w14:paraId="10EA396E" w14:textId="77777777" w:rsidTr="00226DA3">
        <w:tc>
          <w:tcPr>
            <w:tcW w:w="2622" w:type="dxa"/>
          </w:tcPr>
          <w:p w14:paraId="023F785D" w14:textId="77777777" w:rsidR="007E5391" w:rsidRPr="003F6E31" w:rsidRDefault="007E5391">
            <w:pPr>
              <w:rPr>
                <w:b/>
              </w:rPr>
            </w:pPr>
            <w:r w:rsidRPr="003F6E31">
              <w:rPr>
                <w:b/>
              </w:rPr>
              <w:t>Version</w:t>
            </w:r>
          </w:p>
        </w:tc>
        <w:tc>
          <w:tcPr>
            <w:tcW w:w="6589" w:type="dxa"/>
            <w:vAlign w:val="center"/>
          </w:tcPr>
          <w:p w14:paraId="57F94573" w14:textId="7C1684DB" w:rsidR="007E5391" w:rsidRPr="003F6E31" w:rsidRDefault="00653532">
            <w:r>
              <w:t>3</w:t>
            </w:r>
            <w:r w:rsidR="006A5E99">
              <w:t>.0</w:t>
            </w:r>
          </w:p>
        </w:tc>
      </w:tr>
      <w:tr w:rsidR="007E5391" w:rsidRPr="003F6E31" w14:paraId="4F690C03" w14:textId="77777777" w:rsidTr="00226DA3">
        <w:tc>
          <w:tcPr>
            <w:tcW w:w="2622" w:type="dxa"/>
          </w:tcPr>
          <w:p w14:paraId="04A9E39E" w14:textId="77777777" w:rsidR="007E5391" w:rsidRPr="003F6E31" w:rsidRDefault="007E5391">
            <w:pPr>
              <w:rPr>
                <w:b/>
              </w:rPr>
            </w:pPr>
            <w:r w:rsidRPr="003F6E31">
              <w:rPr>
                <w:b/>
              </w:rPr>
              <w:t>Status</w:t>
            </w:r>
          </w:p>
        </w:tc>
        <w:tc>
          <w:tcPr>
            <w:tcW w:w="6589" w:type="dxa"/>
            <w:vAlign w:val="center"/>
          </w:tcPr>
          <w:p w14:paraId="048DCFC9" w14:textId="3B0FA6EC" w:rsidR="007E5391" w:rsidRPr="003F6E31" w:rsidRDefault="00DD1662" w:rsidP="00DD1662">
            <w:r w:rsidRPr="00DD1662">
              <w:rPr>
                <w:color w:val="000000" w:themeColor="text1"/>
              </w:rPr>
              <w:t>G</w:t>
            </w:r>
            <w:r w:rsidR="006A5E99" w:rsidRPr="00DD1662">
              <w:rPr>
                <w:color w:val="000000" w:themeColor="text1"/>
              </w:rPr>
              <w:t>enehmigt</w:t>
            </w:r>
            <w:r w:rsidR="006A5E99" w:rsidRPr="002D4308">
              <w:rPr>
                <w:color w:val="808080" w:themeColor="background1" w:themeShade="80"/>
              </w:rPr>
              <w:t>; ausser Kraft</w:t>
            </w:r>
          </w:p>
        </w:tc>
      </w:tr>
      <w:tr w:rsidR="007E5391" w:rsidRPr="003F6E31" w14:paraId="0A21D0BA" w14:textId="77777777" w:rsidTr="00226DA3">
        <w:tc>
          <w:tcPr>
            <w:tcW w:w="2622" w:type="dxa"/>
          </w:tcPr>
          <w:p w14:paraId="0BFEBF90" w14:textId="77777777" w:rsidR="007E5391" w:rsidRPr="003F6E31" w:rsidRDefault="007E5391">
            <w:pPr>
              <w:rPr>
                <w:b/>
              </w:rPr>
            </w:pPr>
            <w:r w:rsidRPr="003F6E31">
              <w:rPr>
                <w:b/>
              </w:rPr>
              <w:t>Genehmigt am</w:t>
            </w:r>
          </w:p>
        </w:tc>
        <w:tc>
          <w:tcPr>
            <w:tcW w:w="6589" w:type="dxa"/>
            <w:vAlign w:val="center"/>
          </w:tcPr>
          <w:p w14:paraId="47079D14" w14:textId="06F3CB89" w:rsidR="007E5391" w:rsidRPr="003F6E31" w:rsidRDefault="007E5391"/>
        </w:tc>
      </w:tr>
      <w:tr w:rsidR="007E5391" w:rsidRPr="003F6E31" w14:paraId="24940F16" w14:textId="77777777" w:rsidTr="00226DA3">
        <w:tc>
          <w:tcPr>
            <w:tcW w:w="2622" w:type="dxa"/>
          </w:tcPr>
          <w:p w14:paraId="4E51157C" w14:textId="77777777" w:rsidR="007E5391" w:rsidRPr="003F6E31" w:rsidRDefault="007E5391">
            <w:pPr>
              <w:rPr>
                <w:b/>
              </w:rPr>
            </w:pPr>
            <w:r w:rsidRPr="003F6E31">
              <w:rPr>
                <w:b/>
              </w:rPr>
              <w:t>Ausgabedatum</w:t>
            </w:r>
          </w:p>
        </w:tc>
        <w:tc>
          <w:tcPr>
            <w:tcW w:w="6589" w:type="dxa"/>
            <w:vAlign w:val="center"/>
          </w:tcPr>
          <w:p w14:paraId="17B20C71" w14:textId="57A4B3BE" w:rsidR="007E5391" w:rsidRPr="00386FD2" w:rsidRDefault="00BB6398" w:rsidP="00DD1662">
            <w:r>
              <w:t>2013-</w:t>
            </w:r>
            <w:r w:rsidR="00897CFF">
              <w:t>1</w:t>
            </w:r>
            <w:r w:rsidR="00DD1662">
              <w:t>2</w:t>
            </w:r>
            <w:r>
              <w:t>-</w:t>
            </w:r>
            <w:r w:rsidR="00DD1662">
              <w:t>04</w:t>
            </w:r>
          </w:p>
        </w:tc>
      </w:tr>
      <w:tr w:rsidR="007E5391" w:rsidRPr="003F6E31" w14:paraId="2210E90D" w14:textId="77777777" w:rsidTr="00226DA3">
        <w:tc>
          <w:tcPr>
            <w:tcW w:w="2622" w:type="dxa"/>
          </w:tcPr>
          <w:p w14:paraId="5F139622" w14:textId="77777777" w:rsidR="007E5391" w:rsidRPr="003F6E31" w:rsidRDefault="007E5391" w:rsidP="00386FD2">
            <w:pPr>
              <w:rPr>
                <w:b/>
              </w:rPr>
            </w:pPr>
            <w:r w:rsidRPr="003F6E31">
              <w:rPr>
                <w:b/>
              </w:rPr>
              <w:t xml:space="preserve">Ersetzt </w:t>
            </w:r>
            <w:r w:rsidR="00386FD2">
              <w:rPr>
                <w:b/>
              </w:rPr>
              <w:t>Version</w:t>
            </w:r>
          </w:p>
        </w:tc>
        <w:tc>
          <w:tcPr>
            <w:tcW w:w="6589" w:type="dxa"/>
            <w:vAlign w:val="center"/>
          </w:tcPr>
          <w:p w14:paraId="0D7379B6" w14:textId="0D1D9006" w:rsidR="007E5391" w:rsidRPr="003F6E31" w:rsidRDefault="00653532" w:rsidP="00653532">
            <w:r>
              <w:t>2</w:t>
            </w:r>
            <w:r w:rsidR="00987DF0">
              <w:t>.0</w:t>
            </w:r>
            <w:r w:rsidR="00386FD2">
              <w:t xml:space="preserve"> </w:t>
            </w:r>
          </w:p>
        </w:tc>
      </w:tr>
      <w:tr w:rsidR="007E5391" w:rsidRPr="003F6E31" w14:paraId="0E2175A4" w14:textId="77777777" w:rsidTr="00226DA3">
        <w:tc>
          <w:tcPr>
            <w:tcW w:w="2622" w:type="dxa"/>
          </w:tcPr>
          <w:p w14:paraId="7DC95875" w14:textId="77777777" w:rsidR="007E5391" w:rsidRPr="003F6E31" w:rsidRDefault="007E5391">
            <w:pPr>
              <w:rPr>
                <w:b/>
              </w:rPr>
            </w:pPr>
            <w:r w:rsidRPr="003F6E31">
              <w:rPr>
                <w:b/>
              </w:rPr>
              <w:t>Sprachen</w:t>
            </w:r>
          </w:p>
        </w:tc>
        <w:tc>
          <w:tcPr>
            <w:tcW w:w="6589" w:type="dxa"/>
            <w:vAlign w:val="center"/>
          </w:tcPr>
          <w:p w14:paraId="30537E4F" w14:textId="77777777" w:rsidR="007E5391" w:rsidRPr="003F6E31" w:rsidRDefault="007E5391">
            <w:r w:rsidRPr="003F6E31">
              <w:t>Deutsch</w:t>
            </w:r>
            <w:r w:rsidR="00386FD2">
              <w:t xml:space="preserve"> (Original), Französisch (Übersetzung)</w:t>
            </w:r>
          </w:p>
        </w:tc>
      </w:tr>
      <w:tr w:rsidR="00386FD2" w:rsidRPr="00547DBB" w14:paraId="459A99DD" w14:textId="77777777" w:rsidTr="00226DA3">
        <w:tc>
          <w:tcPr>
            <w:tcW w:w="2622" w:type="dxa"/>
          </w:tcPr>
          <w:p w14:paraId="34AADF5C" w14:textId="77777777" w:rsidR="00386FD2" w:rsidRPr="00547DBB" w:rsidRDefault="00386FD2">
            <w:pPr>
              <w:rPr>
                <w:b/>
              </w:rPr>
            </w:pPr>
            <w:r>
              <w:rPr>
                <w:b/>
              </w:rPr>
              <w:t>Beilagen</w:t>
            </w:r>
          </w:p>
        </w:tc>
        <w:tc>
          <w:tcPr>
            <w:tcW w:w="6589" w:type="dxa"/>
            <w:vAlign w:val="center"/>
          </w:tcPr>
          <w:p w14:paraId="1A478A8A" w14:textId="77777777" w:rsidR="00386FD2" w:rsidRPr="003F73A2" w:rsidRDefault="00386FD2">
            <w:pPr>
              <w:rPr>
                <w:lang w:val="en-GB"/>
              </w:rPr>
            </w:pPr>
            <w:r>
              <w:rPr>
                <w:lang w:val="en-GB"/>
              </w:rPr>
              <w:t>--</w:t>
            </w:r>
          </w:p>
        </w:tc>
      </w:tr>
      <w:tr w:rsidR="00547DBB" w:rsidRPr="00547DBB" w14:paraId="4E433D32" w14:textId="77777777" w:rsidTr="00226DA3">
        <w:tc>
          <w:tcPr>
            <w:tcW w:w="2622" w:type="dxa"/>
          </w:tcPr>
          <w:p w14:paraId="570D82EF" w14:textId="77777777" w:rsidR="007E5391" w:rsidRPr="00547DBB" w:rsidRDefault="007E5391">
            <w:pPr>
              <w:rPr>
                <w:b/>
              </w:rPr>
            </w:pPr>
            <w:r w:rsidRPr="00547DBB">
              <w:rPr>
                <w:b/>
              </w:rPr>
              <w:t>Autoren</w:t>
            </w:r>
          </w:p>
        </w:tc>
        <w:tc>
          <w:tcPr>
            <w:tcW w:w="6589" w:type="dxa"/>
            <w:vAlign w:val="center"/>
          </w:tcPr>
          <w:p w14:paraId="761D92B4" w14:textId="6D4E0742" w:rsidR="00653532" w:rsidRPr="004949F7" w:rsidRDefault="00653532" w:rsidP="00653532">
            <w:pPr>
              <w:spacing w:after="40"/>
            </w:pPr>
            <w:r w:rsidRPr="004949F7">
              <w:t xml:space="preserve">Annett Laube-Rosenpflanzer, BFH TI, </w:t>
            </w:r>
            <w:hyperlink r:id="rId15" w:history="1">
              <w:r w:rsidRPr="004949F7">
                <w:rPr>
                  <w:rStyle w:val="Hyperlink"/>
                  <w:rFonts w:ascii="Arial" w:hAnsi="Arial"/>
                  <w:color w:val="auto"/>
                  <w:sz w:val="22"/>
                  <w:u w:val="none"/>
                </w:rPr>
                <w:t>annett.laube@bfh.ch</w:t>
              </w:r>
            </w:hyperlink>
          </w:p>
          <w:p w14:paraId="6791EDDD" w14:textId="657971CD" w:rsidR="00653532" w:rsidRDefault="00653532" w:rsidP="00653532">
            <w:pPr>
              <w:spacing w:after="40"/>
              <w:rPr>
                <w:rStyle w:val="Hyperlink"/>
                <w:rFonts w:ascii="Arial" w:hAnsi="Arial"/>
                <w:color w:val="auto"/>
                <w:sz w:val="22"/>
                <w:u w:val="none"/>
              </w:rPr>
            </w:pPr>
            <w:r w:rsidRPr="009F270D">
              <w:rPr>
                <w:lang w:val="de-DE"/>
              </w:rPr>
              <w:t xml:space="preserve">Andreas Spichiger, BFH FBW, </w:t>
            </w:r>
            <w:hyperlink r:id="rId16" w:history="1">
              <w:r w:rsidRPr="009F270D">
                <w:rPr>
                  <w:rStyle w:val="Hyperlink"/>
                  <w:rFonts w:ascii="Arial" w:hAnsi="Arial"/>
                  <w:color w:val="auto"/>
                  <w:sz w:val="22"/>
                  <w:u w:val="none"/>
                  <w:lang w:val="de-DE"/>
                </w:rPr>
                <w:t>andreas.spichiger@bfh.ch</w:t>
              </w:r>
            </w:hyperlink>
          </w:p>
          <w:p w14:paraId="12265582" w14:textId="11C9494D" w:rsidR="00A92CBC" w:rsidRPr="009F270D" w:rsidRDefault="00A92CBC" w:rsidP="00653532">
            <w:pPr>
              <w:spacing w:after="40"/>
              <w:rPr>
                <w:rStyle w:val="Hyperlink"/>
                <w:rFonts w:ascii="Arial" w:hAnsi="Arial"/>
                <w:color w:val="auto"/>
                <w:sz w:val="22"/>
                <w:u w:val="none"/>
                <w:lang w:val="de-DE"/>
              </w:rPr>
            </w:pPr>
            <w:r>
              <w:rPr>
                <w:rStyle w:val="Hyperlink"/>
                <w:rFonts w:ascii="Arial" w:hAnsi="Arial"/>
                <w:color w:val="auto"/>
                <w:sz w:val="22"/>
                <w:u w:val="none"/>
              </w:rPr>
              <w:t>Marc Kunz, BFH TI, marc.kunz@bfh.ch</w:t>
            </w:r>
          </w:p>
          <w:p w14:paraId="315A2EC7" w14:textId="15DB8BC2" w:rsidR="006F5896" w:rsidRDefault="00A711BC" w:rsidP="00653532">
            <w:pPr>
              <w:spacing w:after="40"/>
              <w:rPr>
                <w:rStyle w:val="Hyperlink"/>
                <w:rFonts w:ascii="Arial" w:hAnsi="Arial"/>
                <w:color w:val="auto"/>
                <w:sz w:val="22"/>
                <w:u w:val="none"/>
                <w:lang w:val="en-US"/>
              </w:rPr>
            </w:pPr>
            <w:r w:rsidRPr="009F270D">
              <w:rPr>
                <w:rStyle w:val="Hyperlink"/>
                <w:rFonts w:ascii="Arial" w:hAnsi="Arial"/>
                <w:color w:val="auto"/>
                <w:sz w:val="22"/>
                <w:u w:val="none"/>
                <w:lang w:val="en-US"/>
              </w:rPr>
              <w:t>Thomas Kessler, Tem</w:t>
            </w:r>
            <w:r w:rsidR="006F5896" w:rsidRPr="009F270D">
              <w:rPr>
                <w:rStyle w:val="Hyperlink"/>
                <w:rFonts w:ascii="Arial" w:hAnsi="Arial"/>
                <w:color w:val="auto"/>
                <w:sz w:val="22"/>
                <w:u w:val="none"/>
                <w:lang w:val="en-US"/>
              </w:rPr>
              <w:t xml:space="preserve">et, </w:t>
            </w:r>
            <w:r w:rsidR="00EE4677" w:rsidRPr="00774D88">
              <w:rPr>
                <w:rStyle w:val="Hyperlink"/>
                <w:rFonts w:ascii="Arial" w:hAnsi="Arial"/>
                <w:color w:val="auto"/>
                <w:sz w:val="22"/>
                <w:u w:val="none"/>
                <w:lang w:val="en-US"/>
              </w:rPr>
              <w:t>thomas.kessler@temet.ch</w:t>
            </w:r>
          </w:p>
          <w:p w14:paraId="10E59B82" w14:textId="416DB68A" w:rsidR="00F45C98" w:rsidRPr="00774D88" w:rsidRDefault="00F45C98" w:rsidP="00653532">
            <w:pPr>
              <w:spacing w:after="40"/>
              <w:rPr>
                <w:rStyle w:val="Hyperlink"/>
                <w:rFonts w:ascii="Arial" w:hAnsi="Arial"/>
                <w:color w:val="auto"/>
                <w:sz w:val="22"/>
                <w:u w:val="none"/>
              </w:rPr>
            </w:pPr>
            <w:r w:rsidRPr="00774D88">
              <w:rPr>
                <w:rStyle w:val="Hyperlink"/>
                <w:rFonts w:ascii="Arial" w:hAnsi="Arial"/>
                <w:color w:val="auto"/>
                <w:sz w:val="22"/>
                <w:u w:val="none"/>
              </w:rPr>
              <w:t>Torsten Gruoner, ISB</w:t>
            </w:r>
            <w:r w:rsidR="002D15E3" w:rsidRPr="00774D88">
              <w:rPr>
                <w:rStyle w:val="Hyperlink"/>
                <w:rFonts w:ascii="Arial" w:hAnsi="Arial"/>
                <w:color w:val="auto"/>
                <w:sz w:val="22"/>
                <w:u w:val="none"/>
              </w:rPr>
              <w:t>, torsten.gruoner@isb.admin.ch</w:t>
            </w:r>
          </w:p>
          <w:p w14:paraId="3AB33582" w14:textId="616F3206" w:rsidR="00F45C98" w:rsidRPr="00774D88" w:rsidRDefault="00F45C98" w:rsidP="00653532">
            <w:pPr>
              <w:spacing w:after="40"/>
            </w:pPr>
            <w:r w:rsidRPr="00774D88">
              <w:rPr>
                <w:rStyle w:val="Hyperlink"/>
                <w:rFonts w:ascii="Arial" w:hAnsi="Arial"/>
                <w:color w:val="auto"/>
                <w:sz w:val="22"/>
                <w:u w:val="none"/>
              </w:rPr>
              <w:t>Marc Heerkens, ISB</w:t>
            </w:r>
            <w:r w:rsidR="00EE4677" w:rsidRPr="00774D88">
              <w:rPr>
                <w:rStyle w:val="Hyperlink"/>
                <w:rFonts w:ascii="Arial" w:hAnsi="Arial"/>
                <w:color w:val="auto"/>
                <w:sz w:val="22"/>
                <w:u w:val="none"/>
              </w:rPr>
              <w:t>, marc.heerkens@isb.admin.ch</w:t>
            </w:r>
          </w:p>
          <w:p w14:paraId="2EC782CC" w14:textId="77777777" w:rsidR="00653532" w:rsidRPr="004949F7" w:rsidRDefault="00653532" w:rsidP="00653532">
            <w:pPr>
              <w:spacing w:after="40"/>
            </w:pPr>
            <w:r>
              <w:rPr>
                <w:rStyle w:val="Hyperlink"/>
                <w:rFonts w:ascii="Arial" w:hAnsi="Arial"/>
                <w:color w:val="auto"/>
                <w:sz w:val="22"/>
                <w:u w:val="none"/>
              </w:rPr>
              <w:t>eCH Fachgruppe IAM</w:t>
            </w:r>
          </w:p>
          <w:p w14:paraId="3F38905B" w14:textId="387C3EE4" w:rsidR="00653532" w:rsidRPr="009F270D" w:rsidRDefault="00653532" w:rsidP="004F1818">
            <w:pPr>
              <w:spacing w:after="40"/>
            </w:pPr>
            <w:r w:rsidRPr="009F270D">
              <w:t>V2.0:</w:t>
            </w:r>
          </w:p>
          <w:p w14:paraId="3C64E7E3" w14:textId="7F0FA501" w:rsidR="00CC17FD" w:rsidRPr="002A5F99" w:rsidRDefault="00CC17FD" w:rsidP="004F1818">
            <w:pPr>
              <w:spacing w:after="40"/>
            </w:pPr>
            <w:r w:rsidRPr="002A5F99">
              <w:t>Ronny Bernold, BFH</w:t>
            </w:r>
            <w:r w:rsidR="00161869" w:rsidRPr="002A5F99">
              <w:t xml:space="preserve"> </w:t>
            </w:r>
            <w:r w:rsidR="00ED57FB" w:rsidRPr="002A5F99">
              <w:t>FBW</w:t>
            </w:r>
            <w:r w:rsidRPr="002A5F99">
              <w:t xml:space="preserve">, </w:t>
            </w:r>
            <w:hyperlink r:id="rId17" w:history="1">
              <w:r w:rsidR="00547DBB" w:rsidRPr="002A5F99">
                <w:rPr>
                  <w:rStyle w:val="Hyperlink"/>
                  <w:rFonts w:ascii="Arial" w:hAnsi="Arial"/>
                  <w:color w:val="auto"/>
                  <w:sz w:val="22"/>
                  <w:u w:val="none"/>
                </w:rPr>
                <w:t>ronny.bernold@bfh.ch</w:t>
              </w:r>
            </w:hyperlink>
          </w:p>
          <w:p w14:paraId="0620B9DF" w14:textId="163A07E9" w:rsidR="00CC17FD" w:rsidRPr="004949F7" w:rsidRDefault="00CC17FD" w:rsidP="004F1818">
            <w:pPr>
              <w:spacing w:after="40"/>
            </w:pPr>
            <w:r w:rsidRPr="004949F7">
              <w:t>Gerhard Hassenstein, BFH</w:t>
            </w:r>
            <w:r w:rsidR="00161869" w:rsidRPr="004949F7">
              <w:t xml:space="preserve"> TI</w:t>
            </w:r>
            <w:r w:rsidRPr="004949F7">
              <w:t xml:space="preserve">, </w:t>
            </w:r>
            <w:hyperlink r:id="rId18" w:history="1">
              <w:r w:rsidR="00547DBB" w:rsidRPr="004949F7">
                <w:rPr>
                  <w:rStyle w:val="Hyperlink"/>
                  <w:rFonts w:ascii="Arial" w:hAnsi="Arial"/>
                  <w:color w:val="auto"/>
                  <w:sz w:val="22"/>
                  <w:u w:val="none"/>
                </w:rPr>
                <w:t>gerhard.hassenstein@bfh.ch</w:t>
              </w:r>
            </w:hyperlink>
          </w:p>
          <w:p w14:paraId="308761A6" w14:textId="4B4E2287" w:rsidR="00E85B07" w:rsidRPr="004949F7" w:rsidRDefault="00E85B07" w:rsidP="004F1818">
            <w:pPr>
              <w:spacing w:after="40"/>
            </w:pPr>
            <w:r w:rsidRPr="004949F7">
              <w:t xml:space="preserve">Annett Laube-Rosenpflanzer, BFH TI, </w:t>
            </w:r>
            <w:hyperlink r:id="rId19" w:history="1">
              <w:r w:rsidR="00547DBB" w:rsidRPr="004949F7">
                <w:rPr>
                  <w:rStyle w:val="Hyperlink"/>
                  <w:rFonts w:ascii="Arial" w:hAnsi="Arial"/>
                  <w:color w:val="auto"/>
                  <w:sz w:val="22"/>
                  <w:u w:val="none"/>
                </w:rPr>
                <w:t>annett.laube@bfh.ch</w:t>
              </w:r>
            </w:hyperlink>
          </w:p>
          <w:p w14:paraId="54B9FBA3" w14:textId="0F8F6751" w:rsidR="00CC17FD" w:rsidRPr="004949F7" w:rsidRDefault="00CC17FD" w:rsidP="004F1818">
            <w:pPr>
              <w:spacing w:after="40"/>
            </w:pPr>
            <w:r w:rsidRPr="004949F7">
              <w:t>Andreas Spichiger, BFH</w:t>
            </w:r>
            <w:r w:rsidR="00161869" w:rsidRPr="004949F7">
              <w:t xml:space="preserve"> </w:t>
            </w:r>
            <w:r w:rsidR="00ED57FB" w:rsidRPr="004949F7">
              <w:t>FBW</w:t>
            </w:r>
            <w:r w:rsidRPr="004949F7">
              <w:t xml:space="preserve">, </w:t>
            </w:r>
            <w:hyperlink r:id="rId20" w:history="1">
              <w:r w:rsidR="00547DBB" w:rsidRPr="004949F7">
                <w:rPr>
                  <w:rStyle w:val="Hyperlink"/>
                  <w:rFonts w:ascii="Arial" w:hAnsi="Arial"/>
                  <w:color w:val="auto"/>
                  <w:sz w:val="22"/>
                  <w:u w:val="none"/>
                </w:rPr>
                <w:t>andreas.spichiger@bfh.ch</w:t>
              </w:r>
            </w:hyperlink>
          </w:p>
          <w:p w14:paraId="7DF7905A" w14:textId="0B7B52D7" w:rsidR="00CC17FD" w:rsidRDefault="00CC17FD" w:rsidP="004F1818">
            <w:pPr>
              <w:spacing w:after="40"/>
              <w:rPr>
                <w:rStyle w:val="Hyperlink"/>
                <w:rFonts w:ascii="Arial" w:hAnsi="Arial"/>
                <w:color w:val="auto"/>
                <w:sz w:val="22"/>
                <w:u w:val="none"/>
              </w:rPr>
            </w:pPr>
            <w:r w:rsidRPr="004949F7">
              <w:t>Martin Topfel, BFH</w:t>
            </w:r>
            <w:r w:rsidR="00161869" w:rsidRPr="004949F7">
              <w:t xml:space="preserve"> </w:t>
            </w:r>
            <w:r w:rsidR="00ED57FB" w:rsidRPr="004949F7">
              <w:t>FBW</w:t>
            </w:r>
            <w:r w:rsidRPr="004949F7">
              <w:t xml:space="preserve">, </w:t>
            </w:r>
            <w:hyperlink r:id="rId21" w:history="1">
              <w:r w:rsidR="00264E27" w:rsidRPr="004949F7">
                <w:rPr>
                  <w:rStyle w:val="Hyperlink"/>
                  <w:rFonts w:ascii="Arial" w:hAnsi="Arial"/>
                  <w:color w:val="auto"/>
                  <w:sz w:val="22"/>
                  <w:u w:val="none"/>
                </w:rPr>
                <w:t>martin.topfel@bfh.ch</w:t>
              </w:r>
            </w:hyperlink>
          </w:p>
          <w:p w14:paraId="1D69BB5E" w14:textId="77777777" w:rsidR="00F74AC2" w:rsidRPr="004949F7" w:rsidRDefault="00F74AC2" w:rsidP="004F1818">
            <w:pPr>
              <w:spacing w:after="40"/>
            </w:pPr>
            <w:r>
              <w:rPr>
                <w:rStyle w:val="Hyperlink"/>
                <w:rFonts w:ascii="Arial" w:hAnsi="Arial"/>
                <w:color w:val="auto"/>
                <w:sz w:val="22"/>
                <w:u w:val="none"/>
              </w:rPr>
              <w:t>eCH Fachgruppe IAM</w:t>
            </w:r>
          </w:p>
          <w:p w14:paraId="7C45C38F" w14:textId="77777777" w:rsidR="00264E27" w:rsidRPr="00547DBB" w:rsidRDefault="00264E27" w:rsidP="004F1818">
            <w:pPr>
              <w:spacing w:after="40"/>
            </w:pPr>
            <w:r w:rsidRPr="00547DBB">
              <w:t>V1.0:</w:t>
            </w:r>
          </w:p>
          <w:p w14:paraId="1B6C50EB" w14:textId="1525AF5D" w:rsidR="00264E27" w:rsidRPr="00547DBB" w:rsidRDefault="00264E27" w:rsidP="004F1818">
            <w:pPr>
              <w:spacing w:after="40"/>
            </w:pPr>
            <w:r w:rsidRPr="00547DBB">
              <w:t xml:space="preserve">Willy Müller, ISB, </w:t>
            </w:r>
            <w:hyperlink r:id="rId22" w:history="1">
              <w:r w:rsidR="00547DBB" w:rsidRPr="00547DBB">
                <w:rPr>
                  <w:rStyle w:val="Hyperlink"/>
                  <w:rFonts w:ascii="Arial" w:hAnsi="Arial"/>
                  <w:color w:val="auto"/>
                  <w:sz w:val="22"/>
                  <w:u w:val="none"/>
                </w:rPr>
                <w:t>willy.mueller@isb.admin.ch</w:t>
              </w:r>
            </w:hyperlink>
            <w:r w:rsidR="00547DBB" w:rsidRPr="00547DBB">
              <w:t xml:space="preserve"> </w:t>
            </w:r>
          </w:p>
          <w:p w14:paraId="2569068A" w14:textId="77777777" w:rsidR="00264E27" w:rsidRPr="00547DBB" w:rsidRDefault="00264E27" w:rsidP="004F1818">
            <w:pPr>
              <w:spacing w:after="40"/>
            </w:pPr>
            <w:r w:rsidRPr="00547DBB">
              <w:t>Hans Häni, AFT TG</w:t>
            </w:r>
          </w:p>
          <w:p w14:paraId="492C9454" w14:textId="77777777" w:rsidR="00264E27" w:rsidRPr="00547DBB" w:rsidRDefault="00264E27" w:rsidP="004F1818">
            <w:pPr>
              <w:spacing w:after="40"/>
            </w:pPr>
            <w:r w:rsidRPr="00547DBB">
              <w:t>SEAC-Projektgruppe IAM</w:t>
            </w:r>
          </w:p>
        </w:tc>
      </w:tr>
      <w:tr w:rsidR="007E5391" w:rsidRPr="003F6E31" w14:paraId="3C031836" w14:textId="77777777" w:rsidTr="00226DA3">
        <w:tc>
          <w:tcPr>
            <w:tcW w:w="2622" w:type="dxa"/>
          </w:tcPr>
          <w:p w14:paraId="048F8979" w14:textId="7806D091" w:rsidR="007E5391" w:rsidRPr="003F6E31" w:rsidRDefault="007E5391">
            <w:pPr>
              <w:rPr>
                <w:b/>
              </w:rPr>
            </w:pPr>
            <w:r w:rsidRPr="003F6E31">
              <w:rPr>
                <w:b/>
              </w:rPr>
              <w:t>Herausgeber / Vertrieb</w:t>
            </w:r>
          </w:p>
        </w:tc>
        <w:tc>
          <w:tcPr>
            <w:tcW w:w="6589" w:type="dxa"/>
            <w:vAlign w:val="center"/>
          </w:tcPr>
          <w:p w14:paraId="1199A66D" w14:textId="77777777" w:rsidR="007E5391" w:rsidRPr="003F6E31" w:rsidRDefault="007E5391">
            <w:pPr>
              <w:spacing w:after="0"/>
            </w:pPr>
            <w:r w:rsidRPr="003F6E31">
              <w:t>Verein eCH, Mainaustrasse 30, Postfach, 8034 Zürich</w:t>
            </w:r>
          </w:p>
          <w:p w14:paraId="4E92514E" w14:textId="77777777" w:rsidR="007E5391" w:rsidRPr="003F6E31" w:rsidRDefault="007E5391">
            <w:pPr>
              <w:spacing w:after="0"/>
            </w:pPr>
            <w:r w:rsidRPr="003F6E31">
              <w:t>T 044 388 74 64, F 044 388 71 80</w:t>
            </w:r>
          </w:p>
          <w:p w14:paraId="5E45EF88" w14:textId="77777777" w:rsidR="007E5391" w:rsidRPr="003F6E31" w:rsidRDefault="007E5391">
            <w:pPr>
              <w:spacing w:after="0"/>
            </w:pPr>
            <w:r w:rsidRPr="003F6E31">
              <w:t>www.ech.ch / info@ech.ch</w:t>
            </w:r>
          </w:p>
        </w:tc>
      </w:tr>
    </w:tbl>
    <w:p w14:paraId="5DC4A75B" w14:textId="77777777" w:rsidR="00CC17FD" w:rsidRDefault="00CC17FD">
      <w:pPr>
        <w:spacing w:after="0" w:line="240" w:lineRule="auto"/>
        <w:rPr>
          <w:b/>
          <w:sz w:val="32"/>
        </w:rPr>
      </w:pPr>
      <w:r>
        <w:lastRenderedPageBreak/>
        <w:br w:type="page"/>
      </w:r>
    </w:p>
    <w:p w14:paraId="5C5542CC" w14:textId="77777777" w:rsidR="007E5391" w:rsidRPr="003F6E31" w:rsidRDefault="007E5391">
      <w:pPr>
        <w:pStyle w:val="Nebentitel"/>
      </w:pPr>
      <w:r w:rsidRPr="003F6E31">
        <w:lastRenderedPageBreak/>
        <w:t>Zusammenfassung</w:t>
      </w:r>
    </w:p>
    <w:p w14:paraId="4DF065CC" w14:textId="77777777" w:rsidR="00EA0711" w:rsidRPr="003F6E31" w:rsidRDefault="00EA0711" w:rsidP="00EA0711">
      <w:pPr>
        <w:pStyle w:val="Textkrper"/>
      </w:pPr>
      <w:r w:rsidRPr="00EE1140">
        <w:rPr>
          <w:highlight w:val="yellow"/>
        </w:rPr>
        <w:t xml:space="preserve">Das vorliegende </w:t>
      </w:r>
      <w:r w:rsidR="00E2457A" w:rsidRPr="00EE1140">
        <w:rPr>
          <w:highlight w:val="yellow"/>
        </w:rPr>
        <w:t xml:space="preserve">Dokument </w:t>
      </w:r>
      <w:r w:rsidR="002D6E8E" w:rsidRPr="00EE1140">
        <w:rPr>
          <w:highlight w:val="yellow"/>
        </w:rPr>
        <w:t xml:space="preserve">definiert die Prinzipien, die </w:t>
      </w:r>
      <w:r w:rsidRPr="00EE1140">
        <w:rPr>
          <w:highlight w:val="yellow"/>
        </w:rPr>
        <w:t xml:space="preserve">Regeln </w:t>
      </w:r>
      <w:r w:rsidR="002D6E8E" w:rsidRPr="00EE1140">
        <w:rPr>
          <w:highlight w:val="yellow"/>
        </w:rPr>
        <w:t xml:space="preserve">und den Ordnungsrahmen </w:t>
      </w:r>
      <w:r w:rsidRPr="00EE1140">
        <w:rPr>
          <w:highlight w:val="yellow"/>
        </w:rPr>
        <w:t xml:space="preserve">für </w:t>
      </w:r>
      <w:r w:rsidR="002F512E" w:rsidRPr="00EE1140">
        <w:rPr>
          <w:highlight w:val="yellow"/>
        </w:rPr>
        <w:t>d</w:t>
      </w:r>
      <w:r w:rsidR="004B0ACF" w:rsidRPr="00EE1140">
        <w:rPr>
          <w:highlight w:val="yellow"/>
        </w:rPr>
        <w:t>ie</w:t>
      </w:r>
      <w:r w:rsidR="002F512E" w:rsidRPr="00EE1140">
        <w:rPr>
          <w:highlight w:val="yellow"/>
        </w:rPr>
        <w:t xml:space="preserve"> </w:t>
      </w:r>
      <w:r w:rsidRPr="00EE1140">
        <w:rPr>
          <w:highlight w:val="yellow"/>
        </w:rPr>
        <w:t>IAM-System</w:t>
      </w:r>
      <w:r w:rsidR="004B0ACF" w:rsidRPr="00EE1140">
        <w:rPr>
          <w:highlight w:val="yellow"/>
        </w:rPr>
        <w:t>gestaltung</w:t>
      </w:r>
      <w:r w:rsidRPr="00EE1140">
        <w:rPr>
          <w:highlight w:val="yellow"/>
        </w:rPr>
        <w:t xml:space="preserve">, welche beim Bereitstellen von </w:t>
      </w:r>
      <w:r w:rsidR="00531172" w:rsidRPr="00EE1140">
        <w:rPr>
          <w:highlight w:val="yellow"/>
        </w:rPr>
        <w:t>f</w:t>
      </w:r>
      <w:r w:rsidR="00E2457A" w:rsidRPr="00EE1140">
        <w:rPr>
          <w:highlight w:val="yellow"/>
        </w:rPr>
        <w:t>öderierten</w:t>
      </w:r>
      <w:r w:rsidR="00531172" w:rsidRPr="00EE1140">
        <w:rPr>
          <w:highlight w:val="yellow"/>
        </w:rPr>
        <w:t xml:space="preserve"> </w:t>
      </w:r>
      <w:r w:rsidRPr="00EE1140">
        <w:rPr>
          <w:highlight w:val="yellow"/>
        </w:rPr>
        <w:t xml:space="preserve">IAM-Lösungen im </w:t>
      </w:r>
      <w:r w:rsidR="00E2457A" w:rsidRPr="00EE1140">
        <w:rPr>
          <w:highlight w:val="yellow"/>
        </w:rPr>
        <w:t>föd</w:t>
      </w:r>
      <w:r w:rsidR="00E2457A" w:rsidRPr="00EE1140">
        <w:rPr>
          <w:highlight w:val="yellow"/>
        </w:rPr>
        <w:t>e</w:t>
      </w:r>
      <w:r w:rsidR="00E2457A" w:rsidRPr="00EE1140">
        <w:rPr>
          <w:highlight w:val="yellow"/>
        </w:rPr>
        <w:t xml:space="preserve">ralen </w:t>
      </w:r>
      <w:r w:rsidRPr="00EE1140">
        <w:rPr>
          <w:highlight w:val="yellow"/>
        </w:rPr>
        <w:t>E-Government Schweiz berücksichtigt werden</w:t>
      </w:r>
      <w:r w:rsidR="00E2457A" w:rsidRPr="00EE1140">
        <w:rPr>
          <w:highlight w:val="yellow"/>
        </w:rPr>
        <w:t>.</w:t>
      </w:r>
      <w:r w:rsidRPr="00EE1140">
        <w:rPr>
          <w:highlight w:val="yellow"/>
        </w:rPr>
        <w:t xml:space="preserve"> </w:t>
      </w:r>
      <w:r w:rsidR="00E2457A" w:rsidRPr="00EE1140">
        <w:rPr>
          <w:highlight w:val="yellow"/>
        </w:rPr>
        <w:t xml:space="preserve">Das Gestaltungsprinzip definiert eine modellhafte IAM-Landschaft in </w:t>
      </w:r>
      <w:r w:rsidR="00264E27" w:rsidRPr="00EE1140">
        <w:rPr>
          <w:highlight w:val="yellow"/>
        </w:rPr>
        <w:t>organisations</w:t>
      </w:r>
      <w:r w:rsidR="00E2457A" w:rsidRPr="00EE1140">
        <w:rPr>
          <w:highlight w:val="yellow"/>
        </w:rPr>
        <w:t>übergreifenden Applikationsszenarien</w:t>
      </w:r>
      <w:r w:rsidR="009D5F6F" w:rsidRPr="00EE1140">
        <w:rPr>
          <w:highlight w:val="yellow"/>
        </w:rPr>
        <w:t xml:space="preserve"> für best</w:t>
      </w:r>
      <w:r w:rsidR="009D5F6F" w:rsidRPr="00EE1140">
        <w:rPr>
          <w:highlight w:val="yellow"/>
        </w:rPr>
        <w:t>e</w:t>
      </w:r>
      <w:r w:rsidR="009D5F6F" w:rsidRPr="00EE1140">
        <w:rPr>
          <w:highlight w:val="yellow"/>
        </w:rPr>
        <w:t>hende und neue Anwendungen</w:t>
      </w:r>
      <w:r w:rsidR="00E2457A" w:rsidRPr="00EE1140">
        <w:rPr>
          <w:highlight w:val="yellow"/>
        </w:rPr>
        <w:t xml:space="preserve">. </w:t>
      </w:r>
      <w:r w:rsidR="00264E27" w:rsidRPr="00EE1140">
        <w:rPr>
          <w:highlight w:val="yellow"/>
        </w:rPr>
        <w:t xml:space="preserve">Dabei wird davon ausgegangen, dass Geschäftsservices durch verschiedenste Stakeholder verteilt erbracht </w:t>
      </w:r>
      <w:r w:rsidR="006B2DC6" w:rsidRPr="00EE1140">
        <w:rPr>
          <w:highlight w:val="yellow"/>
        </w:rPr>
        <w:t xml:space="preserve">resp. genutzt </w:t>
      </w:r>
      <w:r w:rsidR="00264E27" w:rsidRPr="00EE1140">
        <w:rPr>
          <w:highlight w:val="yellow"/>
        </w:rPr>
        <w:t>werden</w:t>
      </w:r>
      <w:r w:rsidR="00391EAA" w:rsidRPr="00EE1140">
        <w:rPr>
          <w:highlight w:val="yellow"/>
        </w:rPr>
        <w:t xml:space="preserve"> können</w:t>
      </w:r>
      <w:r w:rsidR="00264E27" w:rsidRPr="00EE1140">
        <w:rPr>
          <w:highlight w:val="yellow"/>
        </w:rPr>
        <w:t xml:space="preserve">. </w:t>
      </w:r>
      <w:r w:rsidR="00391EAA" w:rsidRPr="00EE1140">
        <w:rPr>
          <w:highlight w:val="yellow"/>
        </w:rPr>
        <w:t>Der Sta</w:t>
      </w:r>
      <w:r w:rsidR="00391EAA" w:rsidRPr="00EE1140">
        <w:rPr>
          <w:highlight w:val="yellow"/>
        </w:rPr>
        <w:t>n</w:t>
      </w:r>
      <w:r w:rsidR="00391EAA" w:rsidRPr="00EE1140">
        <w:rPr>
          <w:highlight w:val="yellow"/>
        </w:rPr>
        <w:t xml:space="preserve">dard </w:t>
      </w:r>
      <w:r w:rsidR="00E2457A" w:rsidRPr="00EE1140">
        <w:rPr>
          <w:highlight w:val="yellow"/>
        </w:rPr>
        <w:t xml:space="preserve">spezifiziert die </w:t>
      </w:r>
      <w:r w:rsidR="00391EAA" w:rsidRPr="00EE1140">
        <w:rPr>
          <w:highlight w:val="yellow"/>
        </w:rPr>
        <w:t xml:space="preserve">Anforderungen, die </w:t>
      </w:r>
      <w:r w:rsidR="00264E27" w:rsidRPr="00EE1140">
        <w:rPr>
          <w:highlight w:val="yellow"/>
        </w:rPr>
        <w:t xml:space="preserve">Stakeholder, </w:t>
      </w:r>
      <w:r w:rsidR="00391EAA" w:rsidRPr="00EE1140">
        <w:rPr>
          <w:highlight w:val="yellow"/>
        </w:rPr>
        <w:t xml:space="preserve">die </w:t>
      </w:r>
      <w:r w:rsidR="00E2457A" w:rsidRPr="00EE1140">
        <w:rPr>
          <w:highlight w:val="yellow"/>
        </w:rPr>
        <w:t>Prozesse, d</w:t>
      </w:r>
      <w:r w:rsidR="00264E27" w:rsidRPr="00EE1140">
        <w:rPr>
          <w:highlight w:val="yellow"/>
        </w:rPr>
        <w:t>ie</w:t>
      </w:r>
      <w:r w:rsidR="00E2457A" w:rsidRPr="00EE1140">
        <w:rPr>
          <w:highlight w:val="yellow"/>
        </w:rPr>
        <w:t xml:space="preserve"> Informations</w:t>
      </w:r>
      <w:r w:rsidR="00264E27" w:rsidRPr="00EE1140">
        <w:rPr>
          <w:highlight w:val="yellow"/>
        </w:rPr>
        <w:t>archite</w:t>
      </w:r>
      <w:r w:rsidR="00264E27" w:rsidRPr="00EE1140">
        <w:rPr>
          <w:highlight w:val="yellow"/>
        </w:rPr>
        <w:t>k</w:t>
      </w:r>
      <w:r w:rsidR="00264E27" w:rsidRPr="00EE1140">
        <w:rPr>
          <w:highlight w:val="yellow"/>
        </w:rPr>
        <w:t>tur</w:t>
      </w:r>
      <w:r w:rsidR="00E2457A" w:rsidRPr="00EE1140">
        <w:rPr>
          <w:highlight w:val="yellow"/>
        </w:rPr>
        <w:t xml:space="preserve">, die Geschäftsservices und </w:t>
      </w:r>
      <w:r w:rsidR="00264E27" w:rsidRPr="00EE1140">
        <w:rPr>
          <w:highlight w:val="yellow"/>
        </w:rPr>
        <w:t xml:space="preserve">mögliche </w:t>
      </w:r>
      <w:r w:rsidR="00A50BE6" w:rsidRPr="00EE1140">
        <w:rPr>
          <w:highlight w:val="yellow"/>
        </w:rPr>
        <w:t xml:space="preserve">Identity </w:t>
      </w:r>
      <w:r w:rsidR="00391EAA" w:rsidRPr="00EE1140">
        <w:rPr>
          <w:highlight w:val="yellow"/>
        </w:rPr>
        <w:t>Federation-Modelle</w:t>
      </w:r>
      <w:r w:rsidR="00E2457A" w:rsidRPr="00EE1140">
        <w:rPr>
          <w:highlight w:val="yellow"/>
        </w:rPr>
        <w:t xml:space="preserve">. </w:t>
      </w:r>
      <w:r w:rsidR="00452783" w:rsidRPr="00EE1140">
        <w:rPr>
          <w:highlight w:val="yellow"/>
        </w:rPr>
        <w:t xml:space="preserve">Der Standard </w:t>
      </w:r>
      <w:r w:rsidR="00E2457A" w:rsidRPr="00EE1140">
        <w:rPr>
          <w:highlight w:val="yellow"/>
        </w:rPr>
        <w:t>kann in allen E-Society</w:t>
      </w:r>
      <w:r w:rsidR="00264E27" w:rsidRPr="00EE1140">
        <w:rPr>
          <w:highlight w:val="yellow"/>
        </w:rPr>
        <w:t>-</w:t>
      </w:r>
      <w:r w:rsidR="00E2457A" w:rsidRPr="00EE1140">
        <w:rPr>
          <w:highlight w:val="yellow"/>
        </w:rPr>
        <w:t>Bereichen angewendet werden</w:t>
      </w:r>
      <w:r w:rsidR="004B0ACF" w:rsidRPr="00EE1140">
        <w:rPr>
          <w:highlight w:val="yellow"/>
        </w:rPr>
        <w:t>.</w:t>
      </w:r>
    </w:p>
    <w:p w14:paraId="1A7E2D36" w14:textId="77777777" w:rsidR="007E5391" w:rsidRPr="003F6E31" w:rsidRDefault="007E5391" w:rsidP="00226DA3">
      <w:pPr>
        <w:pStyle w:val="Nebentitel"/>
        <w:spacing w:before="120" w:after="0"/>
      </w:pPr>
      <w:r w:rsidRPr="003F6E31">
        <w:br w:type="page"/>
      </w:r>
      <w:r w:rsidRPr="003F6E31">
        <w:lastRenderedPageBreak/>
        <w:t xml:space="preserve">Inhaltsverzeichnis </w:t>
      </w:r>
    </w:p>
    <w:p w14:paraId="1774FCEF" w14:textId="77777777" w:rsidR="006863C8" w:rsidRDefault="00C859CF">
      <w:pPr>
        <w:pStyle w:val="Verzeichnis1"/>
        <w:tabs>
          <w:tab w:val="left" w:pos="425"/>
        </w:tabs>
        <w:rPr>
          <w:rFonts w:asciiTheme="minorHAnsi" w:eastAsiaTheme="minorEastAsia" w:hAnsiTheme="minorHAnsi" w:cstheme="minorBidi"/>
          <w:b w:val="0"/>
          <w:noProof/>
          <w:szCs w:val="22"/>
        </w:rPr>
      </w:pPr>
      <w:r>
        <w:fldChar w:fldCharType="begin"/>
      </w:r>
      <w:r>
        <w:instrText xml:space="preserve"> TOC \o "2-3" \h \z \t "Überschrift 1;1;Anhang;1;Anhang A.1;2" </w:instrText>
      </w:r>
      <w:r>
        <w:fldChar w:fldCharType="separate"/>
      </w:r>
      <w:hyperlink w:anchor="_Toc496078516" w:history="1">
        <w:r w:rsidR="006863C8" w:rsidRPr="003E4771">
          <w:rPr>
            <w:rStyle w:val="Hyperlink"/>
            <w:noProof/>
          </w:rPr>
          <w:t>1</w:t>
        </w:r>
        <w:r w:rsidR="006863C8">
          <w:rPr>
            <w:rFonts w:asciiTheme="minorHAnsi" w:eastAsiaTheme="minorEastAsia" w:hAnsiTheme="minorHAnsi" w:cstheme="minorBidi"/>
            <w:b w:val="0"/>
            <w:noProof/>
            <w:szCs w:val="22"/>
          </w:rPr>
          <w:tab/>
        </w:r>
        <w:r w:rsidR="006863C8" w:rsidRPr="003E4771">
          <w:rPr>
            <w:rStyle w:val="Hyperlink"/>
            <w:noProof/>
          </w:rPr>
          <w:t>Status des Dokuments</w:t>
        </w:r>
        <w:r w:rsidR="006863C8">
          <w:rPr>
            <w:noProof/>
            <w:webHidden/>
          </w:rPr>
          <w:tab/>
        </w:r>
        <w:r w:rsidR="006863C8">
          <w:rPr>
            <w:noProof/>
            <w:webHidden/>
          </w:rPr>
          <w:fldChar w:fldCharType="begin"/>
        </w:r>
        <w:r w:rsidR="006863C8">
          <w:rPr>
            <w:noProof/>
            <w:webHidden/>
          </w:rPr>
          <w:instrText xml:space="preserve"> PAGEREF _Toc496078516 \h </w:instrText>
        </w:r>
        <w:r w:rsidR="006863C8">
          <w:rPr>
            <w:noProof/>
            <w:webHidden/>
          </w:rPr>
        </w:r>
        <w:r w:rsidR="006863C8">
          <w:rPr>
            <w:noProof/>
            <w:webHidden/>
          </w:rPr>
          <w:fldChar w:fldCharType="separate"/>
        </w:r>
        <w:r w:rsidR="006863C8">
          <w:rPr>
            <w:noProof/>
            <w:webHidden/>
          </w:rPr>
          <w:t>8</w:t>
        </w:r>
        <w:r w:rsidR="006863C8">
          <w:rPr>
            <w:noProof/>
            <w:webHidden/>
          </w:rPr>
          <w:fldChar w:fldCharType="end"/>
        </w:r>
      </w:hyperlink>
    </w:p>
    <w:p w14:paraId="7E180CB3" w14:textId="77777777" w:rsidR="006863C8" w:rsidRDefault="006863C8">
      <w:pPr>
        <w:pStyle w:val="Verzeichnis1"/>
        <w:tabs>
          <w:tab w:val="left" w:pos="425"/>
        </w:tabs>
        <w:rPr>
          <w:rFonts w:asciiTheme="minorHAnsi" w:eastAsiaTheme="minorEastAsia" w:hAnsiTheme="minorHAnsi" w:cstheme="minorBidi"/>
          <w:b w:val="0"/>
          <w:noProof/>
          <w:szCs w:val="22"/>
        </w:rPr>
      </w:pPr>
      <w:hyperlink w:anchor="_Toc496078517" w:history="1">
        <w:r w:rsidRPr="003E4771">
          <w:rPr>
            <w:rStyle w:val="Hyperlink"/>
            <w:noProof/>
          </w:rPr>
          <w:t>2</w:t>
        </w:r>
        <w:r>
          <w:rPr>
            <w:rFonts w:asciiTheme="minorHAnsi" w:eastAsiaTheme="minorEastAsia" w:hAnsiTheme="minorHAnsi" w:cstheme="minorBidi"/>
            <w:b w:val="0"/>
            <w:noProof/>
            <w:szCs w:val="22"/>
          </w:rPr>
          <w:tab/>
        </w:r>
        <w:r w:rsidRPr="003E4771">
          <w:rPr>
            <w:rStyle w:val="Hyperlink"/>
            <w:noProof/>
          </w:rPr>
          <w:t>Einleitung</w:t>
        </w:r>
        <w:r>
          <w:rPr>
            <w:noProof/>
            <w:webHidden/>
          </w:rPr>
          <w:tab/>
        </w:r>
        <w:r>
          <w:rPr>
            <w:noProof/>
            <w:webHidden/>
          </w:rPr>
          <w:fldChar w:fldCharType="begin"/>
        </w:r>
        <w:r>
          <w:rPr>
            <w:noProof/>
            <w:webHidden/>
          </w:rPr>
          <w:instrText xml:space="preserve"> PAGEREF _Toc496078517 \h </w:instrText>
        </w:r>
        <w:r>
          <w:rPr>
            <w:noProof/>
            <w:webHidden/>
          </w:rPr>
        </w:r>
        <w:r>
          <w:rPr>
            <w:noProof/>
            <w:webHidden/>
          </w:rPr>
          <w:fldChar w:fldCharType="separate"/>
        </w:r>
        <w:r>
          <w:rPr>
            <w:noProof/>
            <w:webHidden/>
          </w:rPr>
          <w:t>8</w:t>
        </w:r>
        <w:r>
          <w:rPr>
            <w:noProof/>
            <w:webHidden/>
          </w:rPr>
          <w:fldChar w:fldCharType="end"/>
        </w:r>
      </w:hyperlink>
    </w:p>
    <w:p w14:paraId="7BAC31D9" w14:textId="77777777" w:rsidR="006863C8" w:rsidRDefault="006863C8">
      <w:pPr>
        <w:pStyle w:val="Verzeichnis2"/>
        <w:rPr>
          <w:rFonts w:asciiTheme="minorHAnsi" w:eastAsiaTheme="minorEastAsia" w:hAnsiTheme="minorHAnsi" w:cstheme="minorBidi"/>
          <w:noProof/>
          <w:szCs w:val="22"/>
        </w:rPr>
      </w:pPr>
      <w:hyperlink w:anchor="_Toc496078518" w:history="1">
        <w:r w:rsidRPr="003E4771">
          <w:rPr>
            <w:rStyle w:val="Hyperlink"/>
            <w:noProof/>
          </w:rPr>
          <w:t>2.1</w:t>
        </w:r>
        <w:r>
          <w:rPr>
            <w:rFonts w:asciiTheme="minorHAnsi" w:eastAsiaTheme="minorEastAsia" w:hAnsiTheme="minorHAnsi" w:cstheme="minorBidi"/>
            <w:noProof/>
            <w:szCs w:val="22"/>
          </w:rPr>
          <w:tab/>
        </w:r>
        <w:r w:rsidRPr="003E4771">
          <w:rPr>
            <w:rStyle w:val="Hyperlink"/>
            <w:noProof/>
          </w:rPr>
          <w:t>Überblick</w:t>
        </w:r>
        <w:r>
          <w:rPr>
            <w:noProof/>
            <w:webHidden/>
          </w:rPr>
          <w:tab/>
        </w:r>
        <w:r>
          <w:rPr>
            <w:noProof/>
            <w:webHidden/>
          </w:rPr>
          <w:fldChar w:fldCharType="begin"/>
        </w:r>
        <w:r>
          <w:rPr>
            <w:noProof/>
            <w:webHidden/>
          </w:rPr>
          <w:instrText xml:space="preserve"> PAGEREF _Toc496078518 \h </w:instrText>
        </w:r>
        <w:r>
          <w:rPr>
            <w:noProof/>
            <w:webHidden/>
          </w:rPr>
        </w:r>
        <w:r>
          <w:rPr>
            <w:noProof/>
            <w:webHidden/>
          </w:rPr>
          <w:fldChar w:fldCharType="separate"/>
        </w:r>
        <w:r>
          <w:rPr>
            <w:noProof/>
            <w:webHidden/>
          </w:rPr>
          <w:t>8</w:t>
        </w:r>
        <w:r>
          <w:rPr>
            <w:noProof/>
            <w:webHidden/>
          </w:rPr>
          <w:fldChar w:fldCharType="end"/>
        </w:r>
      </w:hyperlink>
    </w:p>
    <w:p w14:paraId="18015795" w14:textId="77777777" w:rsidR="006863C8" w:rsidRDefault="006863C8">
      <w:pPr>
        <w:pStyle w:val="Verzeichnis3"/>
        <w:rPr>
          <w:rFonts w:asciiTheme="minorHAnsi" w:eastAsiaTheme="minorEastAsia" w:hAnsiTheme="minorHAnsi" w:cstheme="minorBidi"/>
          <w:szCs w:val="22"/>
        </w:rPr>
      </w:pPr>
      <w:hyperlink w:anchor="_Toc496078519" w:history="1">
        <w:r w:rsidRPr="003E4771">
          <w:rPr>
            <w:rStyle w:val="Hyperlink"/>
          </w:rPr>
          <w:t>2.1.1</w:t>
        </w:r>
        <w:r>
          <w:rPr>
            <w:rFonts w:asciiTheme="minorHAnsi" w:eastAsiaTheme="minorEastAsia" w:hAnsiTheme="minorHAnsi" w:cstheme="minorBidi"/>
            <w:szCs w:val="22"/>
          </w:rPr>
          <w:tab/>
        </w:r>
        <w:r w:rsidRPr="003E4771">
          <w:rPr>
            <w:rStyle w:val="Hyperlink"/>
          </w:rPr>
          <w:t>Einführung IAM</w:t>
        </w:r>
        <w:r>
          <w:rPr>
            <w:webHidden/>
          </w:rPr>
          <w:tab/>
        </w:r>
        <w:r>
          <w:rPr>
            <w:webHidden/>
          </w:rPr>
          <w:fldChar w:fldCharType="begin"/>
        </w:r>
        <w:r>
          <w:rPr>
            <w:webHidden/>
          </w:rPr>
          <w:instrText xml:space="preserve"> PAGEREF _Toc496078519 \h </w:instrText>
        </w:r>
        <w:r>
          <w:rPr>
            <w:webHidden/>
          </w:rPr>
        </w:r>
        <w:r>
          <w:rPr>
            <w:webHidden/>
          </w:rPr>
          <w:fldChar w:fldCharType="separate"/>
        </w:r>
        <w:r>
          <w:rPr>
            <w:webHidden/>
          </w:rPr>
          <w:t>8</w:t>
        </w:r>
        <w:r>
          <w:rPr>
            <w:webHidden/>
          </w:rPr>
          <w:fldChar w:fldCharType="end"/>
        </w:r>
      </w:hyperlink>
    </w:p>
    <w:p w14:paraId="0689AB73" w14:textId="77777777" w:rsidR="006863C8" w:rsidRDefault="006863C8">
      <w:pPr>
        <w:pStyle w:val="Verzeichnis3"/>
        <w:rPr>
          <w:rFonts w:asciiTheme="minorHAnsi" w:eastAsiaTheme="minorEastAsia" w:hAnsiTheme="minorHAnsi" w:cstheme="minorBidi"/>
          <w:szCs w:val="22"/>
        </w:rPr>
      </w:pPr>
      <w:hyperlink w:anchor="_Toc496078520" w:history="1">
        <w:r w:rsidRPr="003E4771">
          <w:rPr>
            <w:rStyle w:val="Hyperlink"/>
          </w:rPr>
          <w:t>2.1.2</w:t>
        </w:r>
        <w:r>
          <w:rPr>
            <w:rFonts w:asciiTheme="minorHAnsi" w:eastAsiaTheme="minorEastAsia" w:hAnsiTheme="minorHAnsi" w:cstheme="minorBidi"/>
            <w:szCs w:val="22"/>
          </w:rPr>
          <w:tab/>
        </w:r>
        <w:r w:rsidRPr="003E4771">
          <w:rPr>
            <w:rStyle w:val="Hyperlink"/>
          </w:rPr>
          <w:t>Anwendungsgebiet</w:t>
        </w:r>
        <w:r>
          <w:rPr>
            <w:webHidden/>
          </w:rPr>
          <w:tab/>
        </w:r>
        <w:r>
          <w:rPr>
            <w:webHidden/>
          </w:rPr>
          <w:fldChar w:fldCharType="begin"/>
        </w:r>
        <w:r>
          <w:rPr>
            <w:webHidden/>
          </w:rPr>
          <w:instrText xml:space="preserve"> PAGEREF _Toc496078520 \h </w:instrText>
        </w:r>
        <w:r>
          <w:rPr>
            <w:webHidden/>
          </w:rPr>
        </w:r>
        <w:r>
          <w:rPr>
            <w:webHidden/>
          </w:rPr>
          <w:fldChar w:fldCharType="separate"/>
        </w:r>
        <w:r>
          <w:rPr>
            <w:webHidden/>
          </w:rPr>
          <w:t>10</w:t>
        </w:r>
        <w:r>
          <w:rPr>
            <w:webHidden/>
          </w:rPr>
          <w:fldChar w:fldCharType="end"/>
        </w:r>
      </w:hyperlink>
    </w:p>
    <w:p w14:paraId="6A8316B8" w14:textId="77777777" w:rsidR="006863C8" w:rsidRDefault="006863C8">
      <w:pPr>
        <w:pStyle w:val="Verzeichnis3"/>
        <w:rPr>
          <w:rFonts w:asciiTheme="minorHAnsi" w:eastAsiaTheme="minorEastAsia" w:hAnsiTheme="minorHAnsi" w:cstheme="minorBidi"/>
          <w:szCs w:val="22"/>
        </w:rPr>
      </w:pPr>
      <w:hyperlink w:anchor="_Toc496078521" w:history="1">
        <w:r w:rsidRPr="003E4771">
          <w:rPr>
            <w:rStyle w:val="Hyperlink"/>
          </w:rPr>
          <w:t>2.1.3</w:t>
        </w:r>
        <w:r>
          <w:rPr>
            <w:rFonts w:asciiTheme="minorHAnsi" w:eastAsiaTheme="minorEastAsia" w:hAnsiTheme="minorHAnsi" w:cstheme="minorBidi"/>
            <w:szCs w:val="22"/>
          </w:rPr>
          <w:tab/>
        </w:r>
        <w:r w:rsidRPr="003E4771">
          <w:rPr>
            <w:rStyle w:val="Hyperlink"/>
          </w:rPr>
          <w:t>Föderiertes IAM</w:t>
        </w:r>
        <w:r>
          <w:rPr>
            <w:webHidden/>
          </w:rPr>
          <w:tab/>
        </w:r>
        <w:r>
          <w:rPr>
            <w:webHidden/>
          </w:rPr>
          <w:fldChar w:fldCharType="begin"/>
        </w:r>
        <w:r>
          <w:rPr>
            <w:webHidden/>
          </w:rPr>
          <w:instrText xml:space="preserve"> PAGEREF _Toc496078521 \h </w:instrText>
        </w:r>
        <w:r>
          <w:rPr>
            <w:webHidden/>
          </w:rPr>
        </w:r>
        <w:r>
          <w:rPr>
            <w:webHidden/>
          </w:rPr>
          <w:fldChar w:fldCharType="separate"/>
        </w:r>
        <w:r>
          <w:rPr>
            <w:webHidden/>
          </w:rPr>
          <w:t>10</w:t>
        </w:r>
        <w:r>
          <w:rPr>
            <w:webHidden/>
          </w:rPr>
          <w:fldChar w:fldCharType="end"/>
        </w:r>
      </w:hyperlink>
    </w:p>
    <w:p w14:paraId="420B76AC" w14:textId="77777777" w:rsidR="006863C8" w:rsidRDefault="006863C8">
      <w:pPr>
        <w:pStyle w:val="Verzeichnis3"/>
        <w:rPr>
          <w:rFonts w:asciiTheme="minorHAnsi" w:eastAsiaTheme="minorEastAsia" w:hAnsiTheme="minorHAnsi" w:cstheme="minorBidi"/>
          <w:szCs w:val="22"/>
        </w:rPr>
      </w:pPr>
      <w:hyperlink w:anchor="_Toc496078522" w:history="1">
        <w:r w:rsidRPr="003E4771">
          <w:rPr>
            <w:rStyle w:val="Hyperlink"/>
          </w:rPr>
          <w:t>2.1.4</w:t>
        </w:r>
        <w:r>
          <w:rPr>
            <w:rFonts w:asciiTheme="minorHAnsi" w:eastAsiaTheme="minorEastAsia" w:hAnsiTheme="minorHAnsi" w:cstheme="minorBidi"/>
            <w:szCs w:val="22"/>
          </w:rPr>
          <w:tab/>
        </w:r>
        <w:r w:rsidRPr="003E4771">
          <w:rPr>
            <w:rStyle w:val="Hyperlink"/>
          </w:rPr>
          <w:t>Abgrenzung</w:t>
        </w:r>
        <w:r>
          <w:rPr>
            <w:webHidden/>
          </w:rPr>
          <w:tab/>
        </w:r>
        <w:r>
          <w:rPr>
            <w:webHidden/>
          </w:rPr>
          <w:fldChar w:fldCharType="begin"/>
        </w:r>
        <w:r>
          <w:rPr>
            <w:webHidden/>
          </w:rPr>
          <w:instrText xml:space="preserve"> PAGEREF _Toc496078522 \h </w:instrText>
        </w:r>
        <w:r>
          <w:rPr>
            <w:webHidden/>
          </w:rPr>
        </w:r>
        <w:r>
          <w:rPr>
            <w:webHidden/>
          </w:rPr>
          <w:fldChar w:fldCharType="separate"/>
        </w:r>
        <w:r>
          <w:rPr>
            <w:webHidden/>
          </w:rPr>
          <w:t>11</w:t>
        </w:r>
        <w:r>
          <w:rPr>
            <w:webHidden/>
          </w:rPr>
          <w:fldChar w:fldCharType="end"/>
        </w:r>
      </w:hyperlink>
    </w:p>
    <w:p w14:paraId="4CD4788E" w14:textId="77777777" w:rsidR="006863C8" w:rsidRDefault="006863C8">
      <w:pPr>
        <w:pStyle w:val="Verzeichnis3"/>
        <w:rPr>
          <w:rFonts w:asciiTheme="minorHAnsi" w:eastAsiaTheme="minorEastAsia" w:hAnsiTheme="minorHAnsi" w:cstheme="minorBidi"/>
          <w:szCs w:val="22"/>
        </w:rPr>
      </w:pPr>
      <w:hyperlink w:anchor="_Toc496078523" w:history="1">
        <w:r w:rsidRPr="003E4771">
          <w:rPr>
            <w:rStyle w:val="Hyperlink"/>
          </w:rPr>
          <w:t>2.1.5</w:t>
        </w:r>
        <w:r>
          <w:rPr>
            <w:rFonts w:asciiTheme="minorHAnsi" w:eastAsiaTheme="minorEastAsia" w:hAnsiTheme="minorHAnsi" w:cstheme="minorBidi"/>
            <w:szCs w:val="22"/>
          </w:rPr>
          <w:tab/>
        </w:r>
        <w:r w:rsidRPr="003E4771">
          <w:rPr>
            <w:rStyle w:val="Hyperlink"/>
          </w:rPr>
          <w:t>Vorteile</w:t>
        </w:r>
        <w:r>
          <w:rPr>
            <w:webHidden/>
          </w:rPr>
          <w:tab/>
        </w:r>
        <w:r>
          <w:rPr>
            <w:webHidden/>
          </w:rPr>
          <w:fldChar w:fldCharType="begin"/>
        </w:r>
        <w:r>
          <w:rPr>
            <w:webHidden/>
          </w:rPr>
          <w:instrText xml:space="preserve"> PAGEREF _Toc496078523 \h </w:instrText>
        </w:r>
        <w:r>
          <w:rPr>
            <w:webHidden/>
          </w:rPr>
        </w:r>
        <w:r>
          <w:rPr>
            <w:webHidden/>
          </w:rPr>
          <w:fldChar w:fldCharType="separate"/>
        </w:r>
        <w:r>
          <w:rPr>
            <w:webHidden/>
          </w:rPr>
          <w:t>11</w:t>
        </w:r>
        <w:r>
          <w:rPr>
            <w:webHidden/>
          </w:rPr>
          <w:fldChar w:fldCharType="end"/>
        </w:r>
      </w:hyperlink>
    </w:p>
    <w:p w14:paraId="0E21B1C9" w14:textId="77777777" w:rsidR="006863C8" w:rsidRDefault="006863C8">
      <w:pPr>
        <w:pStyle w:val="Verzeichnis2"/>
        <w:rPr>
          <w:rFonts w:asciiTheme="minorHAnsi" w:eastAsiaTheme="minorEastAsia" w:hAnsiTheme="minorHAnsi" w:cstheme="minorBidi"/>
          <w:noProof/>
          <w:szCs w:val="22"/>
        </w:rPr>
      </w:pPr>
      <w:hyperlink w:anchor="_Toc496078524" w:history="1">
        <w:r w:rsidRPr="003E4771">
          <w:rPr>
            <w:rStyle w:val="Hyperlink"/>
            <w:noProof/>
          </w:rPr>
          <w:t>2.2</w:t>
        </w:r>
        <w:r>
          <w:rPr>
            <w:rFonts w:asciiTheme="minorHAnsi" w:eastAsiaTheme="minorEastAsia" w:hAnsiTheme="minorHAnsi" w:cstheme="minorBidi"/>
            <w:noProof/>
            <w:szCs w:val="22"/>
          </w:rPr>
          <w:tab/>
        </w:r>
        <w:r w:rsidRPr="003E4771">
          <w:rPr>
            <w:rStyle w:val="Hyperlink"/>
            <w:noProof/>
          </w:rPr>
          <w:t>Schwerpunkte</w:t>
        </w:r>
        <w:r>
          <w:rPr>
            <w:noProof/>
            <w:webHidden/>
          </w:rPr>
          <w:tab/>
        </w:r>
        <w:r>
          <w:rPr>
            <w:noProof/>
            <w:webHidden/>
          </w:rPr>
          <w:fldChar w:fldCharType="begin"/>
        </w:r>
        <w:r>
          <w:rPr>
            <w:noProof/>
            <w:webHidden/>
          </w:rPr>
          <w:instrText xml:space="preserve"> PAGEREF _Toc496078524 \h </w:instrText>
        </w:r>
        <w:r>
          <w:rPr>
            <w:noProof/>
            <w:webHidden/>
          </w:rPr>
        </w:r>
        <w:r>
          <w:rPr>
            <w:noProof/>
            <w:webHidden/>
          </w:rPr>
          <w:fldChar w:fldCharType="separate"/>
        </w:r>
        <w:r>
          <w:rPr>
            <w:noProof/>
            <w:webHidden/>
          </w:rPr>
          <w:t>12</w:t>
        </w:r>
        <w:r>
          <w:rPr>
            <w:noProof/>
            <w:webHidden/>
          </w:rPr>
          <w:fldChar w:fldCharType="end"/>
        </w:r>
      </w:hyperlink>
    </w:p>
    <w:p w14:paraId="3DAE2976" w14:textId="77777777" w:rsidR="006863C8" w:rsidRDefault="006863C8">
      <w:pPr>
        <w:pStyle w:val="Verzeichnis2"/>
        <w:rPr>
          <w:rFonts w:asciiTheme="minorHAnsi" w:eastAsiaTheme="minorEastAsia" w:hAnsiTheme="minorHAnsi" w:cstheme="minorBidi"/>
          <w:noProof/>
          <w:szCs w:val="22"/>
        </w:rPr>
      </w:pPr>
      <w:hyperlink w:anchor="_Toc496078525" w:history="1">
        <w:r w:rsidRPr="003E4771">
          <w:rPr>
            <w:rStyle w:val="Hyperlink"/>
            <w:noProof/>
          </w:rPr>
          <w:t>2.3</w:t>
        </w:r>
        <w:r>
          <w:rPr>
            <w:rFonts w:asciiTheme="minorHAnsi" w:eastAsiaTheme="minorEastAsia" w:hAnsiTheme="minorHAnsi" w:cstheme="minorBidi"/>
            <w:noProof/>
            <w:szCs w:val="22"/>
          </w:rPr>
          <w:tab/>
        </w:r>
        <w:r w:rsidRPr="003E4771">
          <w:rPr>
            <w:rStyle w:val="Hyperlink"/>
            <w:noProof/>
          </w:rPr>
          <w:t>Normativer Charakter der Kapitel</w:t>
        </w:r>
        <w:r>
          <w:rPr>
            <w:noProof/>
            <w:webHidden/>
          </w:rPr>
          <w:tab/>
        </w:r>
        <w:r>
          <w:rPr>
            <w:noProof/>
            <w:webHidden/>
          </w:rPr>
          <w:fldChar w:fldCharType="begin"/>
        </w:r>
        <w:r>
          <w:rPr>
            <w:noProof/>
            <w:webHidden/>
          </w:rPr>
          <w:instrText xml:space="preserve"> PAGEREF _Toc496078525 \h </w:instrText>
        </w:r>
        <w:r>
          <w:rPr>
            <w:noProof/>
            <w:webHidden/>
          </w:rPr>
        </w:r>
        <w:r>
          <w:rPr>
            <w:noProof/>
            <w:webHidden/>
          </w:rPr>
          <w:fldChar w:fldCharType="separate"/>
        </w:r>
        <w:r>
          <w:rPr>
            <w:noProof/>
            <w:webHidden/>
          </w:rPr>
          <w:t>12</w:t>
        </w:r>
        <w:r>
          <w:rPr>
            <w:noProof/>
            <w:webHidden/>
          </w:rPr>
          <w:fldChar w:fldCharType="end"/>
        </w:r>
      </w:hyperlink>
    </w:p>
    <w:p w14:paraId="5D796B9B" w14:textId="77777777" w:rsidR="006863C8" w:rsidRDefault="006863C8">
      <w:pPr>
        <w:pStyle w:val="Verzeichnis1"/>
        <w:tabs>
          <w:tab w:val="left" w:pos="425"/>
        </w:tabs>
        <w:rPr>
          <w:rFonts w:asciiTheme="minorHAnsi" w:eastAsiaTheme="minorEastAsia" w:hAnsiTheme="minorHAnsi" w:cstheme="minorBidi"/>
          <w:b w:val="0"/>
          <w:noProof/>
          <w:szCs w:val="22"/>
        </w:rPr>
      </w:pPr>
      <w:hyperlink w:anchor="_Toc496078526" w:history="1">
        <w:r w:rsidRPr="003E4771">
          <w:rPr>
            <w:rStyle w:val="Hyperlink"/>
            <w:noProof/>
          </w:rPr>
          <w:t>3</w:t>
        </w:r>
        <w:r>
          <w:rPr>
            <w:rFonts w:asciiTheme="minorHAnsi" w:eastAsiaTheme="minorEastAsia" w:hAnsiTheme="minorHAnsi" w:cstheme="minorBidi"/>
            <w:b w:val="0"/>
            <w:noProof/>
            <w:szCs w:val="22"/>
          </w:rPr>
          <w:tab/>
        </w:r>
        <w:r w:rsidRPr="003E4771">
          <w:rPr>
            <w:rStyle w:val="Hyperlink"/>
            <w:noProof/>
          </w:rPr>
          <w:t>Rollen und Stakeholder</w:t>
        </w:r>
        <w:r>
          <w:rPr>
            <w:noProof/>
            <w:webHidden/>
          </w:rPr>
          <w:tab/>
        </w:r>
        <w:r>
          <w:rPr>
            <w:noProof/>
            <w:webHidden/>
          </w:rPr>
          <w:fldChar w:fldCharType="begin"/>
        </w:r>
        <w:r>
          <w:rPr>
            <w:noProof/>
            <w:webHidden/>
          </w:rPr>
          <w:instrText xml:space="preserve"> PAGEREF _Toc496078526 \h </w:instrText>
        </w:r>
        <w:r>
          <w:rPr>
            <w:noProof/>
            <w:webHidden/>
          </w:rPr>
        </w:r>
        <w:r>
          <w:rPr>
            <w:noProof/>
            <w:webHidden/>
          </w:rPr>
          <w:fldChar w:fldCharType="separate"/>
        </w:r>
        <w:r>
          <w:rPr>
            <w:noProof/>
            <w:webHidden/>
          </w:rPr>
          <w:t>14</w:t>
        </w:r>
        <w:r>
          <w:rPr>
            <w:noProof/>
            <w:webHidden/>
          </w:rPr>
          <w:fldChar w:fldCharType="end"/>
        </w:r>
      </w:hyperlink>
    </w:p>
    <w:p w14:paraId="16220E0D" w14:textId="77777777" w:rsidR="006863C8" w:rsidRDefault="006863C8">
      <w:pPr>
        <w:pStyle w:val="Verzeichnis2"/>
        <w:rPr>
          <w:rFonts w:asciiTheme="minorHAnsi" w:eastAsiaTheme="minorEastAsia" w:hAnsiTheme="minorHAnsi" w:cstheme="minorBidi"/>
          <w:noProof/>
          <w:szCs w:val="22"/>
        </w:rPr>
      </w:pPr>
      <w:hyperlink w:anchor="_Toc496078527" w:history="1">
        <w:r w:rsidRPr="003E4771">
          <w:rPr>
            <w:rStyle w:val="Hyperlink"/>
            <w:noProof/>
          </w:rPr>
          <w:t>3.1</w:t>
        </w:r>
        <w:r>
          <w:rPr>
            <w:rFonts w:asciiTheme="minorHAnsi" w:eastAsiaTheme="minorEastAsia" w:hAnsiTheme="minorHAnsi" w:cstheme="minorBidi"/>
            <w:noProof/>
            <w:szCs w:val="22"/>
          </w:rPr>
          <w:tab/>
        </w:r>
        <w:r w:rsidRPr="003E4771">
          <w:rPr>
            <w:rStyle w:val="Hyperlink"/>
            <w:noProof/>
          </w:rPr>
          <w:t>Rollen in IAM</w:t>
        </w:r>
        <w:r>
          <w:rPr>
            <w:noProof/>
            <w:webHidden/>
          </w:rPr>
          <w:tab/>
        </w:r>
        <w:r>
          <w:rPr>
            <w:noProof/>
            <w:webHidden/>
          </w:rPr>
          <w:fldChar w:fldCharType="begin"/>
        </w:r>
        <w:r>
          <w:rPr>
            <w:noProof/>
            <w:webHidden/>
          </w:rPr>
          <w:instrText xml:space="preserve"> PAGEREF _Toc496078527 \h </w:instrText>
        </w:r>
        <w:r>
          <w:rPr>
            <w:noProof/>
            <w:webHidden/>
          </w:rPr>
        </w:r>
        <w:r>
          <w:rPr>
            <w:noProof/>
            <w:webHidden/>
          </w:rPr>
          <w:fldChar w:fldCharType="separate"/>
        </w:r>
        <w:r>
          <w:rPr>
            <w:noProof/>
            <w:webHidden/>
          </w:rPr>
          <w:t>14</w:t>
        </w:r>
        <w:r>
          <w:rPr>
            <w:noProof/>
            <w:webHidden/>
          </w:rPr>
          <w:fldChar w:fldCharType="end"/>
        </w:r>
      </w:hyperlink>
    </w:p>
    <w:p w14:paraId="3381BC0D" w14:textId="77777777" w:rsidR="006863C8" w:rsidRDefault="006863C8">
      <w:pPr>
        <w:pStyle w:val="Verzeichnis2"/>
        <w:rPr>
          <w:rFonts w:asciiTheme="minorHAnsi" w:eastAsiaTheme="minorEastAsia" w:hAnsiTheme="minorHAnsi" w:cstheme="minorBidi"/>
          <w:noProof/>
          <w:szCs w:val="22"/>
        </w:rPr>
      </w:pPr>
      <w:hyperlink w:anchor="_Toc496078528" w:history="1">
        <w:r w:rsidRPr="003E4771">
          <w:rPr>
            <w:rStyle w:val="Hyperlink"/>
            <w:noProof/>
          </w:rPr>
          <w:t>3.2</w:t>
        </w:r>
        <w:r>
          <w:rPr>
            <w:rFonts w:asciiTheme="minorHAnsi" w:eastAsiaTheme="minorEastAsia" w:hAnsiTheme="minorHAnsi" w:cstheme="minorBidi"/>
            <w:noProof/>
            <w:szCs w:val="22"/>
          </w:rPr>
          <w:tab/>
        </w:r>
        <w:r w:rsidRPr="003E4771">
          <w:rPr>
            <w:rStyle w:val="Hyperlink"/>
            <w:noProof/>
          </w:rPr>
          <w:t>Stakeholder im IAM</w:t>
        </w:r>
        <w:r>
          <w:rPr>
            <w:noProof/>
            <w:webHidden/>
          </w:rPr>
          <w:tab/>
        </w:r>
        <w:r>
          <w:rPr>
            <w:noProof/>
            <w:webHidden/>
          </w:rPr>
          <w:fldChar w:fldCharType="begin"/>
        </w:r>
        <w:r>
          <w:rPr>
            <w:noProof/>
            <w:webHidden/>
          </w:rPr>
          <w:instrText xml:space="preserve"> PAGEREF _Toc496078528 \h </w:instrText>
        </w:r>
        <w:r>
          <w:rPr>
            <w:noProof/>
            <w:webHidden/>
          </w:rPr>
        </w:r>
        <w:r>
          <w:rPr>
            <w:noProof/>
            <w:webHidden/>
          </w:rPr>
          <w:fldChar w:fldCharType="separate"/>
        </w:r>
        <w:r>
          <w:rPr>
            <w:noProof/>
            <w:webHidden/>
          </w:rPr>
          <w:t>17</w:t>
        </w:r>
        <w:r>
          <w:rPr>
            <w:noProof/>
            <w:webHidden/>
          </w:rPr>
          <w:fldChar w:fldCharType="end"/>
        </w:r>
      </w:hyperlink>
    </w:p>
    <w:p w14:paraId="13180276" w14:textId="77777777" w:rsidR="006863C8" w:rsidRDefault="006863C8">
      <w:pPr>
        <w:pStyle w:val="Verzeichnis1"/>
        <w:tabs>
          <w:tab w:val="left" w:pos="425"/>
        </w:tabs>
        <w:rPr>
          <w:rFonts w:asciiTheme="minorHAnsi" w:eastAsiaTheme="minorEastAsia" w:hAnsiTheme="minorHAnsi" w:cstheme="minorBidi"/>
          <w:b w:val="0"/>
          <w:noProof/>
          <w:szCs w:val="22"/>
        </w:rPr>
      </w:pPr>
      <w:hyperlink w:anchor="_Toc496078529" w:history="1">
        <w:r w:rsidRPr="003E4771">
          <w:rPr>
            <w:rStyle w:val="Hyperlink"/>
            <w:noProof/>
          </w:rPr>
          <w:t>4</w:t>
        </w:r>
        <w:r>
          <w:rPr>
            <w:rFonts w:asciiTheme="minorHAnsi" w:eastAsiaTheme="minorEastAsia" w:hAnsiTheme="minorHAnsi" w:cstheme="minorBidi"/>
            <w:b w:val="0"/>
            <w:noProof/>
            <w:szCs w:val="22"/>
          </w:rPr>
          <w:tab/>
        </w:r>
        <w:r w:rsidRPr="003E4771">
          <w:rPr>
            <w:rStyle w:val="Hyperlink"/>
            <w:noProof/>
          </w:rPr>
          <w:t>Anforderungen</w:t>
        </w:r>
        <w:r>
          <w:rPr>
            <w:noProof/>
            <w:webHidden/>
          </w:rPr>
          <w:tab/>
        </w:r>
        <w:r>
          <w:rPr>
            <w:noProof/>
            <w:webHidden/>
          </w:rPr>
          <w:fldChar w:fldCharType="begin"/>
        </w:r>
        <w:r>
          <w:rPr>
            <w:noProof/>
            <w:webHidden/>
          </w:rPr>
          <w:instrText xml:space="preserve"> PAGEREF _Toc496078529 \h </w:instrText>
        </w:r>
        <w:r>
          <w:rPr>
            <w:noProof/>
            <w:webHidden/>
          </w:rPr>
        </w:r>
        <w:r>
          <w:rPr>
            <w:noProof/>
            <w:webHidden/>
          </w:rPr>
          <w:fldChar w:fldCharType="separate"/>
        </w:r>
        <w:r>
          <w:rPr>
            <w:noProof/>
            <w:webHidden/>
          </w:rPr>
          <w:t>21</w:t>
        </w:r>
        <w:r>
          <w:rPr>
            <w:noProof/>
            <w:webHidden/>
          </w:rPr>
          <w:fldChar w:fldCharType="end"/>
        </w:r>
      </w:hyperlink>
    </w:p>
    <w:p w14:paraId="1B232423" w14:textId="77777777" w:rsidR="006863C8" w:rsidRDefault="006863C8">
      <w:pPr>
        <w:pStyle w:val="Verzeichnis2"/>
        <w:rPr>
          <w:rFonts w:asciiTheme="minorHAnsi" w:eastAsiaTheme="minorEastAsia" w:hAnsiTheme="minorHAnsi" w:cstheme="minorBidi"/>
          <w:noProof/>
          <w:szCs w:val="22"/>
        </w:rPr>
      </w:pPr>
      <w:hyperlink w:anchor="_Toc496078530" w:history="1">
        <w:r w:rsidRPr="003E4771">
          <w:rPr>
            <w:rStyle w:val="Hyperlink"/>
            <w:noProof/>
          </w:rPr>
          <w:t>4.1</w:t>
        </w:r>
        <w:r>
          <w:rPr>
            <w:rFonts w:asciiTheme="minorHAnsi" w:eastAsiaTheme="minorEastAsia" w:hAnsiTheme="minorHAnsi" w:cstheme="minorBidi"/>
            <w:noProof/>
            <w:szCs w:val="22"/>
          </w:rPr>
          <w:tab/>
        </w:r>
        <w:r w:rsidRPr="003E4771">
          <w:rPr>
            <w:rStyle w:val="Hyperlink"/>
            <w:noProof/>
          </w:rPr>
          <w:t>Grundprinzipien eines föderierten IAM-Systems</w:t>
        </w:r>
        <w:r>
          <w:rPr>
            <w:noProof/>
            <w:webHidden/>
          </w:rPr>
          <w:tab/>
        </w:r>
        <w:r>
          <w:rPr>
            <w:noProof/>
            <w:webHidden/>
          </w:rPr>
          <w:fldChar w:fldCharType="begin"/>
        </w:r>
        <w:r>
          <w:rPr>
            <w:noProof/>
            <w:webHidden/>
          </w:rPr>
          <w:instrText xml:space="preserve"> PAGEREF _Toc496078530 \h </w:instrText>
        </w:r>
        <w:r>
          <w:rPr>
            <w:noProof/>
            <w:webHidden/>
          </w:rPr>
        </w:r>
        <w:r>
          <w:rPr>
            <w:noProof/>
            <w:webHidden/>
          </w:rPr>
          <w:fldChar w:fldCharType="separate"/>
        </w:r>
        <w:r>
          <w:rPr>
            <w:noProof/>
            <w:webHidden/>
          </w:rPr>
          <w:t>21</w:t>
        </w:r>
        <w:r>
          <w:rPr>
            <w:noProof/>
            <w:webHidden/>
          </w:rPr>
          <w:fldChar w:fldCharType="end"/>
        </w:r>
      </w:hyperlink>
    </w:p>
    <w:p w14:paraId="2E2E2031" w14:textId="77777777" w:rsidR="006863C8" w:rsidRDefault="006863C8">
      <w:pPr>
        <w:pStyle w:val="Verzeichnis2"/>
        <w:rPr>
          <w:rFonts w:asciiTheme="minorHAnsi" w:eastAsiaTheme="minorEastAsia" w:hAnsiTheme="minorHAnsi" w:cstheme="minorBidi"/>
          <w:noProof/>
          <w:szCs w:val="22"/>
        </w:rPr>
      </w:pPr>
      <w:hyperlink w:anchor="_Toc496078531" w:history="1">
        <w:r w:rsidRPr="003E4771">
          <w:rPr>
            <w:rStyle w:val="Hyperlink"/>
            <w:noProof/>
          </w:rPr>
          <w:t>4.2</w:t>
        </w:r>
        <w:r>
          <w:rPr>
            <w:rFonts w:asciiTheme="minorHAnsi" w:eastAsiaTheme="minorEastAsia" w:hAnsiTheme="minorHAnsi" w:cstheme="minorBidi"/>
            <w:noProof/>
            <w:szCs w:val="22"/>
          </w:rPr>
          <w:tab/>
        </w:r>
        <w:r w:rsidRPr="003E4771">
          <w:rPr>
            <w:rStyle w:val="Hyperlink"/>
            <w:noProof/>
          </w:rPr>
          <w:t>Anforderungen an das föderierte IAM-System</w:t>
        </w:r>
        <w:r>
          <w:rPr>
            <w:noProof/>
            <w:webHidden/>
          </w:rPr>
          <w:tab/>
        </w:r>
        <w:r>
          <w:rPr>
            <w:noProof/>
            <w:webHidden/>
          </w:rPr>
          <w:fldChar w:fldCharType="begin"/>
        </w:r>
        <w:r>
          <w:rPr>
            <w:noProof/>
            <w:webHidden/>
          </w:rPr>
          <w:instrText xml:space="preserve"> PAGEREF _Toc496078531 \h </w:instrText>
        </w:r>
        <w:r>
          <w:rPr>
            <w:noProof/>
            <w:webHidden/>
          </w:rPr>
        </w:r>
        <w:r>
          <w:rPr>
            <w:noProof/>
            <w:webHidden/>
          </w:rPr>
          <w:fldChar w:fldCharType="separate"/>
        </w:r>
        <w:r>
          <w:rPr>
            <w:noProof/>
            <w:webHidden/>
          </w:rPr>
          <w:t>22</w:t>
        </w:r>
        <w:r>
          <w:rPr>
            <w:noProof/>
            <w:webHidden/>
          </w:rPr>
          <w:fldChar w:fldCharType="end"/>
        </w:r>
      </w:hyperlink>
    </w:p>
    <w:p w14:paraId="3A95CA99" w14:textId="77777777" w:rsidR="006863C8" w:rsidRDefault="006863C8">
      <w:pPr>
        <w:pStyle w:val="Verzeichnis2"/>
        <w:rPr>
          <w:rFonts w:asciiTheme="minorHAnsi" w:eastAsiaTheme="minorEastAsia" w:hAnsiTheme="minorHAnsi" w:cstheme="minorBidi"/>
          <w:noProof/>
          <w:szCs w:val="22"/>
        </w:rPr>
      </w:pPr>
      <w:hyperlink w:anchor="_Toc496078532" w:history="1">
        <w:r w:rsidRPr="003E4771">
          <w:rPr>
            <w:rStyle w:val="Hyperlink"/>
            <w:noProof/>
          </w:rPr>
          <w:t>4.3</w:t>
        </w:r>
        <w:r>
          <w:rPr>
            <w:rFonts w:asciiTheme="minorHAnsi" w:eastAsiaTheme="minorEastAsia" w:hAnsiTheme="minorHAnsi" w:cstheme="minorBidi"/>
            <w:noProof/>
            <w:szCs w:val="22"/>
          </w:rPr>
          <w:tab/>
        </w:r>
        <w:r w:rsidRPr="003E4771">
          <w:rPr>
            <w:rStyle w:val="Hyperlink"/>
            <w:noProof/>
          </w:rPr>
          <w:t>Anforderungen der Stakeholder</w:t>
        </w:r>
        <w:r>
          <w:rPr>
            <w:noProof/>
            <w:webHidden/>
          </w:rPr>
          <w:tab/>
        </w:r>
        <w:r>
          <w:rPr>
            <w:noProof/>
            <w:webHidden/>
          </w:rPr>
          <w:fldChar w:fldCharType="begin"/>
        </w:r>
        <w:r>
          <w:rPr>
            <w:noProof/>
            <w:webHidden/>
          </w:rPr>
          <w:instrText xml:space="preserve"> PAGEREF _Toc496078532 \h </w:instrText>
        </w:r>
        <w:r>
          <w:rPr>
            <w:noProof/>
            <w:webHidden/>
          </w:rPr>
        </w:r>
        <w:r>
          <w:rPr>
            <w:noProof/>
            <w:webHidden/>
          </w:rPr>
          <w:fldChar w:fldCharType="separate"/>
        </w:r>
        <w:r>
          <w:rPr>
            <w:noProof/>
            <w:webHidden/>
          </w:rPr>
          <w:t>23</w:t>
        </w:r>
        <w:r>
          <w:rPr>
            <w:noProof/>
            <w:webHidden/>
          </w:rPr>
          <w:fldChar w:fldCharType="end"/>
        </w:r>
      </w:hyperlink>
    </w:p>
    <w:p w14:paraId="1F8A1E69" w14:textId="77777777" w:rsidR="006863C8" w:rsidRDefault="006863C8">
      <w:pPr>
        <w:pStyle w:val="Verzeichnis3"/>
        <w:rPr>
          <w:rFonts w:asciiTheme="minorHAnsi" w:eastAsiaTheme="minorEastAsia" w:hAnsiTheme="minorHAnsi" w:cstheme="minorBidi"/>
          <w:szCs w:val="22"/>
        </w:rPr>
      </w:pPr>
      <w:hyperlink w:anchor="_Toc496078533" w:history="1">
        <w:r w:rsidRPr="003E4771">
          <w:rPr>
            <w:rStyle w:val="Hyperlink"/>
          </w:rPr>
          <w:t>4.3.1</w:t>
        </w:r>
        <w:r>
          <w:rPr>
            <w:rFonts w:asciiTheme="minorHAnsi" w:eastAsiaTheme="minorEastAsia" w:hAnsiTheme="minorHAnsi" w:cstheme="minorBidi"/>
            <w:szCs w:val="22"/>
          </w:rPr>
          <w:tab/>
        </w:r>
        <w:r w:rsidRPr="003E4771">
          <w:rPr>
            <w:rStyle w:val="Hyperlink"/>
          </w:rPr>
          <w:t>Anforderungen des Leistungsbezügers</w:t>
        </w:r>
        <w:r>
          <w:rPr>
            <w:webHidden/>
          </w:rPr>
          <w:tab/>
        </w:r>
        <w:r>
          <w:rPr>
            <w:webHidden/>
          </w:rPr>
          <w:fldChar w:fldCharType="begin"/>
        </w:r>
        <w:r>
          <w:rPr>
            <w:webHidden/>
          </w:rPr>
          <w:instrText xml:space="preserve"> PAGEREF _Toc496078533 \h </w:instrText>
        </w:r>
        <w:r>
          <w:rPr>
            <w:webHidden/>
          </w:rPr>
        </w:r>
        <w:r>
          <w:rPr>
            <w:webHidden/>
          </w:rPr>
          <w:fldChar w:fldCharType="separate"/>
        </w:r>
        <w:r>
          <w:rPr>
            <w:webHidden/>
          </w:rPr>
          <w:t>24</w:t>
        </w:r>
        <w:r>
          <w:rPr>
            <w:webHidden/>
          </w:rPr>
          <w:fldChar w:fldCharType="end"/>
        </w:r>
      </w:hyperlink>
    </w:p>
    <w:p w14:paraId="10BD58EC" w14:textId="77777777" w:rsidR="006863C8" w:rsidRDefault="006863C8">
      <w:pPr>
        <w:pStyle w:val="Verzeichnis3"/>
        <w:rPr>
          <w:rFonts w:asciiTheme="minorHAnsi" w:eastAsiaTheme="minorEastAsia" w:hAnsiTheme="minorHAnsi" w:cstheme="minorBidi"/>
          <w:szCs w:val="22"/>
        </w:rPr>
      </w:pPr>
      <w:hyperlink w:anchor="_Toc496078534" w:history="1">
        <w:r w:rsidRPr="003E4771">
          <w:rPr>
            <w:rStyle w:val="Hyperlink"/>
          </w:rPr>
          <w:t>4.3.2</w:t>
        </w:r>
        <w:r>
          <w:rPr>
            <w:rFonts w:asciiTheme="minorHAnsi" w:eastAsiaTheme="minorEastAsia" w:hAnsiTheme="minorHAnsi" w:cstheme="minorBidi"/>
            <w:szCs w:val="22"/>
          </w:rPr>
          <w:tab/>
        </w:r>
        <w:r w:rsidRPr="003E4771">
          <w:rPr>
            <w:rStyle w:val="Hyperlink"/>
          </w:rPr>
          <w:t>Anforderungen der Leistungserbringer</w:t>
        </w:r>
        <w:r>
          <w:rPr>
            <w:webHidden/>
          </w:rPr>
          <w:tab/>
        </w:r>
        <w:r>
          <w:rPr>
            <w:webHidden/>
          </w:rPr>
          <w:fldChar w:fldCharType="begin"/>
        </w:r>
        <w:r>
          <w:rPr>
            <w:webHidden/>
          </w:rPr>
          <w:instrText xml:space="preserve"> PAGEREF _Toc496078534 \h </w:instrText>
        </w:r>
        <w:r>
          <w:rPr>
            <w:webHidden/>
          </w:rPr>
        </w:r>
        <w:r>
          <w:rPr>
            <w:webHidden/>
          </w:rPr>
          <w:fldChar w:fldCharType="separate"/>
        </w:r>
        <w:r>
          <w:rPr>
            <w:webHidden/>
          </w:rPr>
          <w:t>25</w:t>
        </w:r>
        <w:r>
          <w:rPr>
            <w:webHidden/>
          </w:rPr>
          <w:fldChar w:fldCharType="end"/>
        </w:r>
      </w:hyperlink>
    </w:p>
    <w:p w14:paraId="4B0900BE" w14:textId="77777777" w:rsidR="006863C8" w:rsidRDefault="006863C8">
      <w:pPr>
        <w:pStyle w:val="Verzeichnis3"/>
        <w:rPr>
          <w:rFonts w:asciiTheme="minorHAnsi" w:eastAsiaTheme="minorEastAsia" w:hAnsiTheme="minorHAnsi" w:cstheme="minorBidi"/>
          <w:szCs w:val="22"/>
        </w:rPr>
      </w:pPr>
      <w:hyperlink w:anchor="_Toc496078535" w:history="1">
        <w:r w:rsidRPr="003E4771">
          <w:rPr>
            <w:rStyle w:val="Hyperlink"/>
          </w:rPr>
          <w:t>4.3.3</w:t>
        </w:r>
        <w:r>
          <w:rPr>
            <w:rFonts w:asciiTheme="minorHAnsi" w:eastAsiaTheme="minorEastAsia" w:hAnsiTheme="minorHAnsi" w:cstheme="minorBidi"/>
            <w:szCs w:val="22"/>
          </w:rPr>
          <w:tab/>
        </w:r>
        <w:r w:rsidRPr="003E4771">
          <w:rPr>
            <w:rStyle w:val="Hyperlink"/>
          </w:rPr>
          <w:t>Anforderungen der Dienstanbieter</w:t>
        </w:r>
        <w:r>
          <w:rPr>
            <w:webHidden/>
          </w:rPr>
          <w:tab/>
        </w:r>
        <w:r>
          <w:rPr>
            <w:webHidden/>
          </w:rPr>
          <w:fldChar w:fldCharType="begin"/>
        </w:r>
        <w:r>
          <w:rPr>
            <w:webHidden/>
          </w:rPr>
          <w:instrText xml:space="preserve"> PAGEREF _Toc496078535 \h </w:instrText>
        </w:r>
        <w:r>
          <w:rPr>
            <w:webHidden/>
          </w:rPr>
        </w:r>
        <w:r>
          <w:rPr>
            <w:webHidden/>
          </w:rPr>
          <w:fldChar w:fldCharType="separate"/>
        </w:r>
        <w:r>
          <w:rPr>
            <w:webHidden/>
          </w:rPr>
          <w:t>26</w:t>
        </w:r>
        <w:r>
          <w:rPr>
            <w:webHidden/>
          </w:rPr>
          <w:fldChar w:fldCharType="end"/>
        </w:r>
      </w:hyperlink>
    </w:p>
    <w:p w14:paraId="336E5CE7" w14:textId="77777777" w:rsidR="006863C8" w:rsidRDefault="006863C8">
      <w:pPr>
        <w:pStyle w:val="Verzeichnis3"/>
        <w:rPr>
          <w:rFonts w:asciiTheme="minorHAnsi" w:eastAsiaTheme="minorEastAsia" w:hAnsiTheme="minorHAnsi" w:cstheme="minorBidi"/>
          <w:szCs w:val="22"/>
        </w:rPr>
      </w:pPr>
      <w:hyperlink w:anchor="_Toc496078536" w:history="1">
        <w:r w:rsidRPr="003E4771">
          <w:rPr>
            <w:rStyle w:val="Hyperlink"/>
          </w:rPr>
          <w:t>4.3.4</w:t>
        </w:r>
        <w:r>
          <w:rPr>
            <w:rFonts w:asciiTheme="minorHAnsi" w:eastAsiaTheme="minorEastAsia" w:hAnsiTheme="minorHAnsi" w:cstheme="minorBidi"/>
            <w:szCs w:val="22"/>
          </w:rPr>
          <w:tab/>
        </w:r>
        <w:r w:rsidRPr="003E4771">
          <w:rPr>
            <w:rStyle w:val="Hyperlink"/>
          </w:rPr>
          <w:t>Anforderungen der Führung</w:t>
        </w:r>
        <w:r>
          <w:rPr>
            <w:webHidden/>
          </w:rPr>
          <w:tab/>
        </w:r>
        <w:r>
          <w:rPr>
            <w:webHidden/>
          </w:rPr>
          <w:fldChar w:fldCharType="begin"/>
        </w:r>
        <w:r>
          <w:rPr>
            <w:webHidden/>
          </w:rPr>
          <w:instrText xml:space="preserve"> PAGEREF _Toc496078536 \h </w:instrText>
        </w:r>
        <w:r>
          <w:rPr>
            <w:webHidden/>
          </w:rPr>
        </w:r>
        <w:r>
          <w:rPr>
            <w:webHidden/>
          </w:rPr>
          <w:fldChar w:fldCharType="separate"/>
        </w:r>
        <w:r>
          <w:rPr>
            <w:webHidden/>
          </w:rPr>
          <w:t>27</w:t>
        </w:r>
        <w:r>
          <w:rPr>
            <w:webHidden/>
          </w:rPr>
          <w:fldChar w:fldCharType="end"/>
        </w:r>
      </w:hyperlink>
    </w:p>
    <w:p w14:paraId="2BEEE8A1" w14:textId="77777777" w:rsidR="006863C8" w:rsidRDefault="006863C8">
      <w:pPr>
        <w:pStyle w:val="Verzeichnis3"/>
        <w:rPr>
          <w:rFonts w:asciiTheme="minorHAnsi" w:eastAsiaTheme="minorEastAsia" w:hAnsiTheme="minorHAnsi" w:cstheme="minorBidi"/>
          <w:szCs w:val="22"/>
        </w:rPr>
      </w:pPr>
      <w:hyperlink w:anchor="_Toc496078537" w:history="1">
        <w:r w:rsidRPr="003E4771">
          <w:rPr>
            <w:rStyle w:val="Hyperlink"/>
          </w:rPr>
          <w:t>4.3.5</w:t>
        </w:r>
        <w:r>
          <w:rPr>
            <w:rFonts w:asciiTheme="minorHAnsi" w:eastAsiaTheme="minorEastAsia" w:hAnsiTheme="minorHAnsi" w:cstheme="minorBidi"/>
            <w:szCs w:val="22"/>
          </w:rPr>
          <w:tab/>
        </w:r>
        <w:r w:rsidRPr="003E4771">
          <w:rPr>
            <w:rStyle w:val="Hyperlink"/>
          </w:rPr>
          <w:t>Anforderungen des Regulators</w:t>
        </w:r>
        <w:r>
          <w:rPr>
            <w:webHidden/>
          </w:rPr>
          <w:tab/>
        </w:r>
        <w:r>
          <w:rPr>
            <w:webHidden/>
          </w:rPr>
          <w:fldChar w:fldCharType="begin"/>
        </w:r>
        <w:r>
          <w:rPr>
            <w:webHidden/>
          </w:rPr>
          <w:instrText xml:space="preserve"> PAGEREF _Toc496078537 \h </w:instrText>
        </w:r>
        <w:r>
          <w:rPr>
            <w:webHidden/>
          </w:rPr>
        </w:r>
        <w:r>
          <w:rPr>
            <w:webHidden/>
          </w:rPr>
          <w:fldChar w:fldCharType="separate"/>
        </w:r>
        <w:r>
          <w:rPr>
            <w:webHidden/>
          </w:rPr>
          <w:t>28</w:t>
        </w:r>
        <w:r>
          <w:rPr>
            <w:webHidden/>
          </w:rPr>
          <w:fldChar w:fldCharType="end"/>
        </w:r>
      </w:hyperlink>
    </w:p>
    <w:p w14:paraId="075F32BF" w14:textId="77777777" w:rsidR="006863C8" w:rsidRDefault="006863C8">
      <w:pPr>
        <w:pStyle w:val="Verzeichnis1"/>
        <w:tabs>
          <w:tab w:val="left" w:pos="425"/>
        </w:tabs>
        <w:rPr>
          <w:rFonts w:asciiTheme="minorHAnsi" w:eastAsiaTheme="minorEastAsia" w:hAnsiTheme="minorHAnsi" w:cstheme="minorBidi"/>
          <w:b w:val="0"/>
          <w:noProof/>
          <w:szCs w:val="22"/>
        </w:rPr>
      </w:pPr>
      <w:hyperlink w:anchor="_Toc496078538" w:history="1">
        <w:r w:rsidRPr="003E4771">
          <w:rPr>
            <w:rStyle w:val="Hyperlink"/>
            <w:noProof/>
          </w:rPr>
          <w:t>5</w:t>
        </w:r>
        <w:r>
          <w:rPr>
            <w:rFonts w:asciiTheme="minorHAnsi" w:eastAsiaTheme="minorEastAsia" w:hAnsiTheme="minorHAnsi" w:cstheme="minorBidi"/>
            <w:b w:val="0"/>
            <w:noProof/>
            <w:szCs w:val="22"/>
          </w:rPr>
          <w:tab/>
        </w:r>
        <w:r w:rsidRPr="003E4771">
          <w:rPr>
            <w:rStyle w:val="Hyperlink"/>
            <w:noProof/>
          </w:rPr>
          <w:t>Informationsarchitektur</w:t>
        </w:r>
        <w:r>
          <w:rPr>
            <w:noProof/>
            <w:webHidden/>
          </w:rPr>
          <w:tab/>
        </w:r>
        <w:r>
          <w:rPr>
            <w:noProof/>
            <w:webHidden/>
          </w:rPr>
          <w:fldChar w:fldCharType="begin"/>
        </w:r>
        <w:r>
          <w:rPr>
            <w:noProof/>
            <w:webHidden/>
          </w:rPr>
          <w:instrText xml:space="preserve"> PAGEREF _Toc496078538 \h </w:instrText>
        </w:r>
        <w:r>
          <w:rPr>
            <w:noProof/>
            <w:webHidden/>
          </w:rPr>
        </w:r>
        <w:r>
          <w:rPr>
            <w:noProof/>
            <w:webHidden/>
          </w:rPr>
          <w:fldChar w:fldCharType="separate"/>
        </w:r>
        <w:r>
          <w:rPr>
            <w:noProof/>
            <w:webHidden/>
          </w:rPr>
          <w:t>29</w:t>
        </w:r>
        <w:r>
          <w:rPr>
            <w:noProof/>
            <w:webHidden/>
          </w:rPr>
          <w:fldChar w:fldCharType="end"/>
        </w:r>
      </w:hyperlink>
    </w:p>
    <w:p w14:paraId="6A2A7D16" w14:textId="77777777" w:rsidR="006863C8" w:rsidRDefault="006863C8">
      <w:pPr>
        <w:pStyle w:val="Verzeichnis1"/>
        <w:tabs>
          <w:tab w:val="left" w:pos="425"/>
        </w:tabs>
        <w:rPr>
          <w:rFonts w:asciiTheme="minorHAnsi" w:eastAsiaTheme="minorEastAsia" w:hAnsiTheme="minorHAnsi" w:cstheme="minorBidi"/>
          <w:b w:val="0"/>
          <w:noProof/>
          <w:szCs w:val="22"/>
        </w:rPr>
      </w:pPr>
      <w:hyperlink w:anchor="_Toc496078539" w:history="1">
        <w:r w:rsidRPr="003E4771">
          <w:rPr>
            <w:rStyle w:val="Hyperlink"/>
            <w:noProof/>
          </w:rPr>
          <w:t>6</w:t>
        </w:r>
        <w:r>
          <w:rPr>
            <w:rFonts w:asciiTheme="minorHAnsi" w:eastAsiaTheme="minorEastAsia" w:hAnsiTheme="minorHAnsi" w:cstheme="minorBidi"/>
            <w:b w:val="0"/>
            <w:noProof/>
            <w:szCs w:val="22"/>
          </w:rPr>
          <w:tab/>
        </w:r>
        <w:r w:rsidRPr="003E4771">
          <w:rPr>
            <w:rStyle w:val="Hyperlink"/>
            <w:noProof/>
          </w:rPr>
          <w:t>Prozesse</w:t>
        </w:r>
        <w:r>
          <w:rPr>
            <w:noProof/>
            <w:webHidden/>
          </w:rPr>
          <w:tab/>
        </w:r>
        <w:r>
          <w:rPr>
            <w:noProof/>
            <w:webHidden/>
          </w:rPr>
          <w:fldChar w:fldCharType="begin"/>
        </w:r>
        <w:r>
          <w:rPr>
            <w:noProof/>
            <w:webHidden/>
          </w:rPr>
          <w:instrText xml:space="preserve"> PAGEREF _Toc496078539 \h </w:instrText>
        </w:r>
        <w:r>
          <w:rPr>
            <w:noProof/>
            <w:webHidden/>
          </w:rPr>
        </w:r>
        <w:r>
          <w:rPr>
            <w:noProof/>
            <w:webHidden/>
          </w:rPr>
          <w:fldChar w:fldCharType="separate"/>
        </w:r>
        <w:r>
          <w:rPr>
            <w:noProof/>
            <w:webHidden/>
          </w:rPr>
          <w:t>34</w:t>
        </w:r>
        <w:r>
          <w:rPr>
            <w:noProof/>
            <w:webHidden/>
          </w:rPr>
          <w:fldChar w:fldCharType="end"/>
        </w:r>
      </w:hyperlink>
    </w:p>
    <w:p w14:paraId="7B0D9B91" w14:textId="77777777" w:rsidR="006863C8" w:rsidRDefault="006863C8">
      <w:pPr>
        <w:pStyle w:val="Verzeichnis2"/>
        <w:rPr>
          <w:rFonts w:asciiTheme="minorHAnsi" w:eastAsiaTheme="minorEastAsia" w:hAnsiTheme="minorHAnsi" w:cstheme="minorBidi"/>
          <w:noProof/>
          <w:szCs w:val="22"/>
        </w:rPr>
      </w:pPr>
      <w:hyperlink w:anchor="_Toc496078540" w:history="1">
        <w:r w:rsidRPr="003E4771">
          <w:rPr>
            <w:rStyle w:val="Hyperlink"/>
            <w:noProof/>
          </w:rPr>
          <w:t>6.1</w:t>
        </w:r>
        <w:r>
          <w:rPr>
            <w:rFonts w:asciiTheme="minorHAnsi" w:eastAsiaTheme="minorEastAsia" w:hAnsiTheme="minorHAnsi" w:cstheme="minorBidi"/>
            <w:noProof/>
            <w:szCs w:val="22"/>
          </w:rPr>
          <w:tab/>
        </w:r>
        <w:r w:rsidRPr="003E4771">
          <w:rPr>
            <w:rStyle w:val="Hyperlink"/>
            <w:rFonts w:cs="Arial"/>
            <w:noProof/>
          </w:rPr>
          <w:t>Zugriff kontrollieren (Laufzeit)</w:t>
        </w:r>
        <w:r>
          <w:rPr>
            <w:noProof/>
            <w:webHidden/>
          </w:rPr>
          <w:tab/>
        </w:r>
        <w:r>
          <w:rPr>
            <w:noProof/>
            <w:webHidden/>
          </w:rPr>
          <w:fldChar w:fldCharType="begin"/>
        </w:r>
        <w:r>
          <w:rPr>
            <w:noProof/>
            <w:webHidden/>
          </w:rPr>
          <w:instrText xml:space="preserve"> PAGEREF _Toc496078540 \h </w:instrText>
        </w:r>
        <w:r>
          <w:rPr>
            <w:noProof/>
            <w:webHidden/>
          </w:rPr>
        </w:r>
        <w:r>
          <w:rPr>
            <w:noProof/>
            <w:webHidden/>
          </w:rPr>
          <w:fldChar w:fldCharType="separate"/>
        </w:r>
        <w:r>
          <w:rPr>
            <w:noProof/>
            <w:webHidden/>
          </w:rPr>
          <w:t>35</w:t>
        </w:r>
        <w:r>
          <w:rPr>
            <w:noProof/>
            <w:webHidden/>
          </w:rPr>
          <w:fldChar w:fldCharType="end"/>
        </w:r>
      </w:hyperlink>
    </w:p>
    <w:p w14:paraId="5415FD10" w14:textId="77777777" w:rsidR="006863C8" w:rsidRDefault="006863C8">
      <w:pPr>
        <w:pStyle w:val="Verzeichnis3"/>
        <w:rPr>
          <w:rFonts w:asciiTheme="minorHAnsi" w:eastAsiaTheme="minorEastAsia" w:hAnsiTheme="minorHAnsi" w:cstheme="minorBidi"/>
          <w:szCs w:val="22"/>
        </w:rPr>
      </w:pPr>
      <w:hyperlink w:anchor="_Toc496078541" w:history="1">
        <w:r w:rsidRPr="003E4771">
          <w:rPr>
            <w:rStyle w:val="Hyperlink"/>
          </w:rPr>
          <w:t>6.1.1</w:t>
        </w:r>
        <w:r>
          <w:rPr>
            <w:rFonts w:asciiTheme="minorHAnsi" w:eastAsiaTheme="minorEastAsia" w:hAnsiTheme="minorHAnsi" w:cstheme="minorBidi"/>
            <w:szCs w:val="22"/>
          </w:rPr>
          <w:tab/>
        </w:r>
        <w:r w:rsidRPr="003E4771">
          <w:rPr>
            <w:rStyle w:val="Hyperlink"/>
          </w:rPr>
          <w:t>Subjekt authentifizieren</w:t>
        </w:r>
        <w:r>
          <w:rPr>
            <w:webHidden/>
          </w:rPr>
          <w:tab/>
        </w:r>
        <w:r>
          <w:rPr>
            <w:webHidden/>
          </w:rPr>
          <w:fldChar w:fldCharType="begin"/>
        </w:r>
        <w:r>
          <w:rPr>
            <w:webHidden/>
          </w:rPr>
          <w:instrText xml:space="preserve"> PAGEREF _Toc496078541 \h </w:instrText>
        </w:r>
        <w:r>
          <w:rPr>
            <w:webHidden/>
          </w:rPr>
        </w:r>
        <w:r>
          <w:rPr>
            <w:webHidden/>
          </w:rPr>
          <w:fldChar w:fldCharType="separate"/>
        </w:r>
        <w:r>
          <w:rPr>
            <w:webHidden/>
          </w:rPr>
          <w:t>36</w:t>
        </w:r>
        <w:r>
          <w:rPr>
            <w:webHidden/>
          </w:rPr>
          <w:fldChar w:fldCharType="end"/>
        </w:r>
      </w:hyperlink>
    </w:p>
    <w:p w14:paraId="6A9A4486" w14:textId="77777777" w:rsidR="006863C8" w:rsidRDefault="006863C8">
      <w:pPr>
        <w:pStyle w:val="Verzeichnis3"/>
        <w:rPr>
          <w:rFonts w:asciiTheme="minorHAnsi" w:eastAsiaTheme="minorEastAsia" w:hAnsiTheme="minorHAnsi" w:cstheme="minorBidi"/>
          <w:szCs w:val="22"/>
        </w:rPr>
      </w:pPr>
      <w:hyperlink w:anchor="_Toc496078542" w:history="1">
        <w:r w:rsidRPr="003E4771">
          <w:rPr>
            <w:rStyle w:val="Hyperlink"/>
          </w:rPr>
          <w:t>6.1.2</w:t>
        </w:r>
        <w:r>
          <w:rPr>
            <w:rFonts w:asciiTheme="minorHAnsi" w:eastAsiaTheme="minorEastAsia" w:hAnsiTheme="minorHAnsi" w:cstheme="minorBidi"/>
            <w:szCs w:val="22"/>
          </w:rPr>
          <w:tab/>
        </w:r>
        <w:r w:rsidRPr="003E4771">
          <w:rPr>
            <w:rStyle w:val="Hyperlink"/>
          </w:rPr>
          <w:t>E-Identity bestätigen</w:t>
        </w:r>
        <w:r>
          <w:rPr>
            <w:webHidden/>
          </w:rPr>
          <w:tab/>
        </w:r>
        <w:r>
          <w:rPr>
            <w:webHidden/>
          </w:rPr>
          <w:fldChar w:fldCharType="begin"/>
        </w:r>
        <w:r>
          <w:rPr>
            <w:webHidden/>
          </w:rPr>
          <w:instrText xml:space="preserve"> PAGEREF _Toc496078542 \h </w:instrText>
        </w:r>
        <w:r>
          <w:rPr>
            <w:webHidden/>
          </w:rPr>
        </w:r>
        <w:r>
          <w:rPr>
            <w:webHidden/>
          </w:rPr>
          <w:fldChar w:fldCharType="separate"/>
        </w:r>
        <w:r>
          <w:rPr>
            <w:webHidden/>
          </w:rPr>
          <w:t>36</w:t>
        </w:r>
        <w:r>
          <w:rPr>
            <w:webHidden/>
          </w:rPr>
          <w:fldChar w:fldCharType="end"/>
        </w:r>
      </w:hyperlink>
    </w:p>
    <w:p w14:paraId="3B43B03B" w14:textId="77777777" w:rsidR="006863C8" w:rsidRDefault="006863C8">
      <w:pPr>
        <w:pStyle w:val="Verzeichnis3"/>
        <w:rPr>
          <w:rFonts w:asciiTheme="minorHAnsi" w:eastAsiaTheme="minorEastAsia" w:hAnsiTheme="minorHAnsi" w:cstheme="minorBidi"/>
          <w:szCs w:val="22"/>
        </w:rPr>
      </w:pPr>
      <w:hyperlink w:anchor="_Toc496078543" w:history="1">
        <w:r w:rsidRPr="003E4771">
          <w:rPr>
            <w:rStyle w:val="Hyperlink"/>
          </w:rPr>
          <w:t>6.1.3</w:t>
        </w:r>
        <w:r>
          <w:rPr>
            <w:rFonts w:asciiTheme="minorHAnsi" w:eastAsiaTheme="minorEastAsia" w:hAnsiTheme="minorHAnsi" w:cstheme="minorBidi"/>
            <w:szCs w:val="22"/>
          </w:rPr>
          <w:tab/>
        </w:r>
        <w:r w:rsidRPr="003E4771">
          <w:rPr>
            <w:rStyle w:val="Hyperlink"/>
          </w:rPr>
          <w:t>Zugang erlauben</w:t>
        </w:r>
        <w:r>
          <w:rPr>
            <w:webHidden/>
          </w:rPr>
          <w:tab/>
        </w:r>
        <w:r>
          <w:rPr>
            <w:webHidden/>
          </w:rPr>
          <w:fldChar w:fldCharType="begin"/>
        </w:r>
        <w:r>
          <w:rPr>
            <w:webHidden/>
          </w:rPr>
          <w:instrText xml:space="preserve"> PAGEREF _Toc496078543 \h </w:instrText>
        </w:r>
        <w:r>
          <w:rPr>
            <w:webHidden/>
          </w:rPr>
        </w:r>
        <w:r>
          <w:rPr>
            <w:webHidden/>
          </w:rPr>
          <w:fldChar w:fldCharType="separate"/>
        </w:r>
        <w:r>
          <w:rPr>
            <w:webHidden/>
          </w:rPr>
          <w:t>37</w:t>
        </w:r>
        <w:r>
          <w:rPr>
            <w:webHidden/>
          </w:rPr>
          <w:fldChar w:fldCharType="end"/>
        </w:r>
      </w:hyperlink>
    </w:p>
    <w:p w14:paraId="2ECCA253" w14:textId="77777777" w:rsidR="006863C8" w:rsidRDefault="006863C8">
      <w:pPr>
        <w:pStyle w:val="Verzeichnis3"/>
        <w:rPr>
          <w:rFonts w:asciiTheme="minorHAnsi" w:eastAsiaTheme="minorEastAsia" w:hAnsiTheme="minorHAnsi" w:cstheme="minorBidi"/>
          <w:szCs w:val="22"/>
        </w:rPr>
      </w:pPr>
      <w:hyperlink w:anchor="_Toc496078544" w:history="1">
        <w:r w:rsidRPr="003E4771">
          <w:rPr>
            <w:rStyle w:val="Hyperlink"/>
          </w:rPr>
          <w:t>6.1.4</w:t>
        </w:r>
        <w:r>
          <w:rPr>
            <w:rFonts w:asciiTheme="minorHAnsi" w:eastAsiaTheme="minorEastAsia" w:hAnsiTheme="minorHAnsi" w:cstheme="minorBidi"/>
            <w:szCs w:val="22"/>
          </w:rPr>
          <w:tab/>
        </w:r>
        <w:r w:rsidRPr="003E4771">
          <w:rPr>
            <w:rStyle w:val="Hyperlink"/>
          </w:rPr>
          <w:t>Zugriff erlauben und Attribute offenlegen</w:t>
        </w:r>
        <w:r>
          <w:rPr>
            <w:webHidden/>
          </w:rPr>
          <w:tab/>
        </w:r>
        <w:r>
          <w:rPr>
            <w:webHidden/>
          </w:rPr>
          <w:fldChar w:fldCharType="begin"/>
        </w:r>
        <w:r>
          <w:rPr>
            <w:webHidden/>
          </w:rPr>
          <w:instrText xml:space="preserve"> PAGEREF _Toc496078544 \h </w:instrText>
        </w:r>
        <w:r>
          <w:rPr>
            <w:webHidden/>
          </w:rPr>
        </w:r>
        <w:r>
          <w:rPr>
            <w:webHidden/>
          </w:rPr>
          <w:fldChar w:fldCharType="separate"/>
        </w:r>
        <w:r>
          <w:rPr>
            <w:webHidden/>
          </w:rPr>
          <w:t>37</w:t>
        </w:r>
        <w:r>
          <w:rPr>
            <w:webHidden/>
          </w:rPr>
          <w:fldChar w:fldCharType="end"/>
        </w:r>
      </w:hyperlink>
    </w:p>
    <w:p w14:paraId="7B7C0A4A" w14:textId="77777777" w:rsidR="006863C8" w:rsidRDefault="006863C8">
      <w:pPr>
        <w:pStyle w:val="Verzeichnis2"/>
        <w:rPr>
          <w:rFonts w:asciiTheme="minorHAnsi" w:eastAsiaTheme="minorEastAsia" w:hAnsiTheme="minorHAnsi" w:cstheme="minorBidi"/>
          <w:noProof/>
          <w:szCs w:val="22"/>
        </w:rPr>
      </w:pPr>
      <w:hyperlink w:anchor="_Toc496078545" w:history="1">
        <w:r w:rsidRPr="003E4771">
          <w:rPr>
            <w:rStyle w:val="Hyperlink"/>
            <w:noProof/>
          </w:rPr>
          <w:t>6.2</w:t>
        </w:r>
        <w:r>
          <w:rPr>
            <w:rFonts w:asciiTheme="minorHAnsi" w:eastAsiaTheme="minorEastAsia" w:hAnsiTheme="minorHAnsi" w:cstheme="minorBidi"/>
            <w:noProof/>
            <w:szCs w:val="22"/>
          </w:rPr>
          <w:tab/>
        </w:r>
        <w:r w:rsidRPr="003E4771">
          <w:rPr>
            <w:rStyle w:val="Hyperlink"/>
            <w:noProof/>
          </w:rPr>
          <w:t>IAM definieren (Definitionszeit)</w:t>
        </w:r>
        <w:r>
          <w:rPr>
            <w:noProof/>
            <w:webHidden/>
          </w:rPr>
          <w:tab/>
        </w:r>
        <w:r>
          <w:rPr>
            <w:noProof/>
            <w:webHidden/>
          </w:rPr>
          <w:fldChar w:fldCharType="begin"/>
        </w:r>
        <w:r>
          <w:rPr>
            <w:noProof/>
            <w:webHidden/>
          </w:rPr>
          <w:instrText xml:space="preserve"> PAGEREF _Toc496078545 \h </w:instrText>
        </w:r>
        <w:r>
          <w:rPr>
            <w:noProof/>
            <w:webHidden/>
          </w:rPr>
        </w:r>
        <w:r>
          <w:rPr>
            <w:noProof/>
            <w:webHidden/>
          </w:rPr>
          <w:fldChar w:fldCharType="separate"/>
        </w:r>
        <w:r>
          <w:rPr>
            <w:noProof/>
            <w:webHidden/>
          </w:rPr>
          <w:t>38</w:t>
        </w:r>
        <w:r>
          <w:rPr>
            <w:noProof/>
            <w:webHidden/>
          </w:rPr>
          <w:fldChar w:fldCharType="end"/>
        </w:r>
      </w:hyperlink>
    </w:p>
    <w:p w14:paraId="60A3A54D" w14:textId="77777777" w:rsidR="006863C8" w:rsidRDefault="006863C8">
      <w:pPr>
        <w:pStyle w:val="Verzeichnis3"/>
        <w:rPr>
          <w:rFonts w:asciiTheme="minorHAnsi" w:eastAsiaTheme="minorEastAsia" w:hAnsiTheme="minorHAnsi" w:cstheme="minorBidi"/>
          <w:szCs w:val="22"/>
        </w:rPr>
      </w:pPr>
      <w:hyperlink w:anchor="_Toc496078546" w:history="1">
        <w:r w:rsidRPr="003E4771">
          <w:rPr>
            <w:rStyle w:val="Hyperlink"/>
          </w:rPr>
          <w:t>6.2.1</w:t>
        </w:r>
        <w:r>
          <w:rPr>
            <w:rFonts w:asciiTheme="minorHAnsi" w:eastAsiaTheme="minorEastAsia" w:hAnsiTheme="minorHAnsi" w:cstheme="minorBidi"/>
            <w:szCs w:val="22"/>
          </w:rPr>
          <w:tab/>
        </w:r>
        <w:r w:rsidRPr="003E4771">
          <w:rPr>
            <w:rStyle w:val="Hyperlink"/>
          </w:rPr>
          <w:t>E-Identity pflegen</w:t>
        </w:r>
        <w:r>
          <w:rPr>
            <w:webHidden/>
          </w:rPr>
          <w:tab/>
        </w:r>
        <w:r>
          <w:rPr>
            <w:webHidden/>
          </w:rPr>
          <w:fldChar w:fldCharType="begin"/>
        </w:r>
        <w:r>
          <w:rPr>
            <w:webHidden/>
          </w:rPr>
          <w:instrText xml:space="preserve"> PAGEREF _Toc496078546 \h </w:instrText>
        </w:r>
        <w:r>
          <w:rPr>
            <w:webHidden/>
          </w:rPr>
        </w:r>
        <w:r>
          <w:rPr>
            <w:webHidden/>
          </w:rPr>
          <w:fldChar w:fldCharType="separate"/>
        </w:r>
        <w:r>
          <w:rPr>
            <w:webHidden/>
          </w:rPr>
          <w:t>38</w:t>
        </w:r>
        <w:r>
          <w:rPr>
            <w:webHidden/>
          </w:rPr>
          <w:fldChar w:fldCharType="end"/>
        </w:r>
      </w:hyperlink>
    </w:p>
    <w:p w14:paraId="010974E3" w14:textId="77777777" w:rsidR="006863C8" w:rsidRDefault="006863C8">
      <w:pPr>
        <w:pStyle w:val="Verzeichnis3"/>
        <w:rPr>
          <w:rFonts w:asciiTheme="minorHAnsi" w:eastAsiaTheme="minorEastAsia" w:hAnsiTheme="minorHAnsi" w:cstheme="minorBidi"/>
          <w:szCs w:val="22"/>
        </w:rPr>
      </w:pPr>
      <w:hyperlink w:anchor="_Toc496078547" w:history="1">
        <w:r w:rsidRPr="003E4771">
          <w:rPr>
            <w:rStyle w:val="Hyperlink"/>
          </w:rPr>
          <w:t>6.2.2</w:t>
        </w:r>
        <w:r>
          <w:rPr>
            <w:rFonts w:asciiTheme="minorHAnsi" w:eastAsiaTheme="minorEastAsia" w:hAnsiTheme="minorHAnsi" w:cstheme="minorBidi"/>
            <w:szCs w:val="22"/>
          </w:rPr>
          <w:tab/>
        </w:r>
        <w:r w:rsidRPr="003E4771">
          <w:rPr>
            <w:rStyle w:val="Hyperlink"/>
          </w:rPr>
          <w:t>Attribut pflegen</w:t>
        </w:r>
        <w:r>
          <w:rPr>
            <w:webHidden/>
          </w:rPr>
          <w:tab/>
        </w:r>
        <w:r>
          <w:rPr>
            <w:webHidden/>
          </w:rPr>
          <w:fldChar w:fldCharType="begin"/>
        </w:r>
        <w:r>
          <w:rPr>
            <w:webHidden/>
          </w:rPr>
          <w:instrText xml:space="preserve"> PAGEREF _Toc496078547 \h </w:instrText>
        </w:r>
        <w:r>
          <w:rPr>
            <w:webHidden/>
          </w:rPr>
        </w:r>
        <w:r>
          <w:rPr>
            <w:webHidden/>
          </w:rPr>
          <w:fldChar w:fldCharType="separate"/>
        </w:r>
        <w:r>
          <w:rPr>
            <w:webHidden/>
          </w:rPr>
          <w:t>38</w:t>
        </w:r>
        <w:r>
          <w:rPr>
            <w:webHidden/>
          </w:rPr>
          <w:fldChar w:fldCharType="end"/>
        </w:r>
      </w:hyperlink>
    </w:p>
    <w:p w14:paraId="62D5C9E2" w14:textId="77777777" w:rsidR="006863C8" w:rsidRDefault="006863C8">
      <w:pPr>
        <w:pStyle w:val="Verzeichnis3"/>
        <w:rPr>
          <w:rFonts w:asciiTheme="minorHAnsi" w:eastAsiaTheme="minorEastAsia" w:hAnsiTheme="minorHAnsi" w:cstheme="minorBidi"/>
          <w:szCs w:val="22"/>
        </w:rPr>
      </w:pPr>
      <w:hyperlink w:anchor="_Toc496078548" w:history="1">
        <w:r w:rsidRPr="003E4771">
          <w:rPr>
            <w:rStyle w:val="Hyperlink"/>
          </w:rPr>
          <w:t>6.2.3</w:t>
        </w:r>
        <w:r>
          <w:rPr>
            <w:rFonts w:asciiTheme="minorHAnsi" w:eastAsiaTheme="minorEastAsia" w:hAnsiTheme="minorHAnsi" w:cstheme="minorBidi"/>
            <w:szCs w:val="22"/>
          </w:rPr>
          <w:tab/>
        </w:r>
        <w:r w:rsidRPr="003E4771">
          <w:rPr>
            <w:rStyle w:val="Hyperlink"/>
          </w:rPr>
          <w:t>Authentifizierungsmittel pflegen</w:t>
        </w:r>
        <w:r>
          <w:rPr>
            <w:webHidden/>
          </w:rPr>
          <w:tab/>
        </w:r>
        <w:r>
          <w:rPr>
            <w:webHidden/>
          </w:rPr>
          <w:fldChar w:fldCharType="begin"/>
        </w:r>
        <w:r>
          <w:rPr>
            <w:webHidden/>
          </w:rPr>
          <w:instrText xml:space="preserve"> PAGEREF _Toc496078548 \h </w:instrText>
        </w:r>
        <w:r>
          <w:rPr>
            <w:webHidden/>
          </w:rPr>
        </w:r>
        <w:r>
          <w:rPr>
            <w:webHidden/>
          </w:rPr>
          <w:fldChar w:fldCharType="separate"/>
        </w:r>
        <w:r>
          <w:rPr>
            <w:webHidden/>
          </w:rPr>
          <w:t>39</w:t>
        </w:r>
        <w:r>
          <w:rPr>
            <w:webHidden/>
          </w:rPr>
          <w:fldChar w:fldCharType="end"/>
        </w:r>
      </w:hyperlink>
    </w:p>
    <w:p w14:paraId="3EAEBD64" w14:textId="77777777" w:rsidR="006863C8" w:rsidRDefault="006863C8">
      <w:pPr>
        <w:pStyle w:val="Verzeichnis3"/>
        <w:rPr>
          <w:rFonts w:asciiTheme="minorHAnsi" w:eastAsiaTheme="minorEastAsia" w:hAnsiTheme="minorHAnsi" w:cstheme="minorBidi"/>
          <w:szCs w:val="22"/>
        </w:rPr>
      </w:pPr>
      <w:hyperlink w:anchor="_Toc496078549" w:history="1">
        <w:r w:rsidRPr="003E4771">
          <w:rPr>
            <w:rStyle w:val="Hyperlink"/>
          </w:rPr>
          <w:t>6.2.4</w:t>
        </w:r>
        <w:r>
          <w:rPr>
            <w:rFonts w:asciiTheme="minorHAnsi" w:eastAsiaTheme="minorEastAsia" w:hAnsiTheme="minorHAnsi" w:cstheme="minorBidi"/>
            <w:szCs w:val="22"/>
          </w:rPr>
          <w:tab/>
        </w:r>
        <w:r w:rsidRPr="003E4771">
          <w:rPr>
            <w:rStyle w:val="Hyperlink"/>
          </w:rPr>
          <w:t>E-Ressource pflegen</w:t>
        </w:r>
        <w:r>
          <w:rPr>
            <w:webHidden/>
          </w:rPr>
          <w:tab/>
        </w:r>
        <w:r>
          <w:rPr>
            <w:webHidden/>
          </w:rPr>
          <w:fldChar w:fldCharType="begin"/>
        </w:r>
        <w:r>
          <w:rPr>
            <w:webHidden/>
          </w:rPr>
          <w:instrText xml:space="preserve"> PAGEREF _Toc496078549 \h </w:instrText>
        </w:r>
        <w:r>
          <w:rPr>
            <w:webHidden/>
          </w:rPr>
        </w:r>
        <w:r>
          <w:rPr>
            <w:webHidden/>
          </w:rPr>
          <w:fldChar w:fldCharType="separate"/>
        </w:r>
        <w:r>
          <w:rPr>
            <w:webHidden/>
          </w:rPr>
          <w:t>39</w:t>
        </w:r>
        <w:r>
          <w:rPr>
            <w:webHidden/>
          </w:rPr>
          <w:fldChar w:fldCharType="end"/>
        </w:r>
      </w:hyperlink>
    </w:p>
    <w:p w14:paraId="50A485E9" w14:textId="77777777" w:rsidR="006863C8" w:rsidRDefault="006863C8">
      <w:pPr>
        <w:pStyle w:val="Verzeichnis3"/>
        <w:rPr>
          <w:rFonts w:asciiTheme="minorHAnsi" w:eastAsiaTheme="minorEastAsia" w:hAnsiTheme="minorHAnsi" w:cstheme="minorBidi"/>
          <w:szCs w:val="22"/>
        </w:rPr>
      </w:pPr>
      <w:hyperlink w:anchor="_Toc496078550" w:history="1">
        <w:r w:rsidRPr="003E4771">
          <w:rPr>
            <w:rStyle w:val="Hyperlink"/>
          </w:rPr>
          <w:t>6.2.5</w:t>
        </w:r>
        <w:r>
          <w:rPr>
            <w:rFonts w:asciiTheme="minorHAnsi" w:eastAsiaTheme="minorEastAsia" w:hAnsiTheme="minorHAnsi" w:cstheme="minorBidi"/>
            <w:szCs w:val="22"/>
          </w:rPr>
          <w:tab/>
        </w:r>
        <w:r w:rsidRPr="003E4771">
          <w:rPr>
            <w:rStyle w:val="Hyperlink"/>
          </w:rPr>
          <w:t>Berechtigungen pflegen</w:t>
        </w:r>
        <w:r>
          <w:rPr>
            <w:webHidden/>
          </w:rPr>
          <w:tab/>
        </w:r>
        <w:r>
          <w:rPr>
            <w:webHidden/>
          </w:rPr>
          <w:fldChar w:fldCharType="begin"/>
        </w:r>
        <w:r>
          <w:rPr>
            <w:webHidden/>
          </w:rPr>
          <w:instrText xml:space="preserve"> PAGEREF _Toc496078550 \h </w:instrText>
        </w:r>
        <w:r>
          <w:rPr>
            <w:webHidden/>
          </w:rPr>
        </w:r>
        <w:r>
          <w:rPr>
            <w:webHidden/>
          </w:rPr>
          <w:fldChar w:fldCharType="separate"/>
        </w:r>
        <w:r>
          <w:rPr>
            <w:webHidden/>
          </w:rPr>
          <w:t>40</w:t>
        </w:r>
        <w:r>
          <w:rPr>
            <w:webHidden/>
          </w:rPr>
          <w:fldChar w:fldCharType="end"/>
        </w:r>
      </w:hyperlink>
    </w:p>
    <w:p w14:paraId="52B21AA7" w14:textId="77777777" w:rsidR="006863C8" w:rsidRDefault="006863C8">
      <w:pPr>
        <w:pStyle w:val="Verzeichnis2"/>
        <w:rPr>
          <w:rFonts w:asciiTheme="minorHAnsi" w:eastAsiaTheme="minorEastAsia" w:hAnsiTheme="minorHAnsi" w:cstheme="minorBidi"/>
          <w:noProof/>
          <w:szCs w:val="22"/>
        </w:rPr>
      </w:pPr>
      <w:hyperlink w:anchor="_Toc496078551" w:history="1">
        <w:r w:rsidRPr="003E4771">
          <w:rPr>
            <w:rStyle w:val="Hyperlink"/>
            <w:noProof/>
          </w:rPr>
          <w:t>6.3</w:t>
        </w:r>
        <w:r>
          <w:rPr>
            <w:rFonts w:asciiTheme="minorHAnsi" w:eastAsiaTheme="minorEastAsia" w:hAnsiTheme="minorHAnsi" w:cstheme="minorBidi"/>
            <w:noProof/>
            <w:szCs w:val="22"/>
          </w:rPr>
          <w:tab/>
        </w:r>
        <w:r w:rsidRPr="003E4771">
          <w:rPr>
            <w:rStyle w:val="Hyperlink"/>
            <w:noProof/>
          </w:rPr>
          <w:t>IAM unterstützen</w:t>
        </w:r>
        <w:r>
          <w:rPr>
            <w:noProof/>
            <w:webHidden/>
          </w:rPr>
          <w:tab/>
        </w:r>
        <w:r>
          <w:rPr>
            <w:noProof/>
            <w:webHidden/>
          </w:rPr>
          <w:fldChar w:fldCharType="begin"/>
        </w:r>
        <w:r>
          <w:rPr>
            <w:noProof/>
            <w:webHidden/>
          </w:rPr>
          <w:instrText xml:space="preserve"> PAGEREF _Toc496078551 \h </w:instrText>
        </w:r>
        <w:r>
          <w:rPr>
            <w:noProof/>
            <w:webHidden/>
          </w:rPr>
        </w:r>
        <w:r>
          <w:rPr>
            <w:noProof/>
            <w:webHidden/>
          </w:rPr>
          <w:fldChar w:fldCharType="separate"/>
        </w:r>
        <w:r>
          <w:rPr>
            <w:noProof/>
            <w:webHidden/>
          </w:rPr>
          <w:t>40</w:t>
        </w:r>
        <w:r>
          <w:rPr>
            <w:noProof/>
            <w:webHidden/>
          </w:rPr>
          <w:fldChar w:fldCharType="end"/>
        </w:r>
      </w:hyperlink>
    </w:p>
    <w:p w14:paraId="15B55ECC" w14:textId="77777777" w:rsidR="006863C8" w:rsidRDefault="006863C8">
      <w:pPr>
        <w:pStyle w:val="Verzeichnis2"/>
        <w:rPr>
          <w:rFonts w:asciiTheme="minorHAnsi" w:eastAsiaTheme="minorEastAsia" w:hAnsiTheme="minorHAnsi" w:cstheme="minorBidi"/>
          <w:noProof/>
          <w:szCs w:val="22"/>
        </w:rPr>
      </w:pPr>
      <w:hyperlink w:anchor="_Toc496078552" w:history="1">
        <w:r w:rsidRPr="003E4771">
          <w:rPr>
            <w:rStyle w:val="Hyperlink"/>
            <w:noProof/>
          </w:rPr>
          <w:t>6.4</w:t>
        </w:r>
        <w:r>
          <w:rPr>
            <w:rFonts w:asciiTheme="minorHAnsi" w:eastAsiaTheme="minorEastAsia" w:hAnsiTheme="minorHAnsi" w:cstheme="minorBidi"/>
            <w:noProof/>
            <w:szCs w:val="22"/>
          </w:rPr>
          <w:tab/>
        </w:r>
        <w:r w:rsidRPr="003E4771">
          <w:rPr>
            <w:rStyle w:val="Hyperlink"/>
            <w:rFonts w:cs="Arial"/>
            <w:noProof/>
          </w:rPr>
          <w:t>IAM führen (Etablierung)</w:t>
        </w:r>
        <w:r>
          <w:rPr>
            <w:noProof/>
            <w:webHidden/>
          </w:rPr>
          <w:tab/>
        </w:r>
        <w:r>
          <w:rPr>
            <w:noProof/>
            <w:webHidden/>
          </w:rPr>
          <w:fldChar w:fldCharType="begin"/>
        </w:r>
        <w:r>
          <w:rPr>
            <w:noProof/>
            <w:webHidden/>
          </w:rPr>
          <w:instrText xml:space="preserve"> PAGEREF _Toc496078552 \h </w:instrText>
        </w:r>
        <w:r>
          <w:rPr>
            <w:noProof/>
            <w:webHidden/>
          </w:rPr>
        </w:r>
        <w:r>
          <w:rPr>
            <w:noProof/>
            <w:webHidden/>
          </w:rPr>
          <w:fldChar w:fldCharType="separate"/>
        </w:r>
        <w:r>
          <w:rPr>
            <w:noProof/>
            <w:webHidden/>
          </w:rPr>
          <w:t>40</w:t>
        </w:r>
        <w:r>
          <w:rPr>
            <w:noProof/>
            <w:webHidden/>
          </w:rPr>
          <w:fldChar w:fldCharType="end"/>
        </w:r>
      </w:hyperlink>
    </w:p>
    <w:p w14:paraId="6A0281B0" w14:textId="77777777" w:rsidR="006863C8" w:rsidRDefault="006863C8">
      <w:pPr>
        <w:pStyle w:val="Verzeichnis3"/>
        <w:rPr>
          <w:rFonts w:asciiTheme="minorHAnsi" w:eastAsiaTheme="minorEastAsia" w:hAnsiTheme="minorHAnsi" w:cstheme="minorBidi"/>
          <w:szCs w:val="22"/>
        </w:rPr>
      </w:pPr>
      <w:hyperlink w:anchor="_Toc496078553" w:history="1">
        <w:r w:rsidRPr="003E4771">
          <w:rPr>
            <w:rStyle w:val="Hyperlink"/>
          </w:rPr>
          <w:t>6.4.1</w:t>
        </w:r>
        <w:r>
          <w:rPr>
            <w:rFonts w:asciiTheme="minorHAnsi" w:eastAsiaTheme="minorEastAsia" w:hAnsiTheme="minorHAnsi" w:cstheme="minorBidi"/>
            <w:szCs w:val="22"/>
          </w:rPr>
          <w:tab/>
        </w:r>
        <w:r w:rsidRPr="003E4771">
          <w:rPr>
            <w:rStyle w:val="Hyperlink"/>
          </w:rPr>
          <w:t>Dienstanbieter managen</w:t>
        </w:r>
        <w:r>
          <w:rPr>
            <w:webHidden/>
          </w:rPr>
          <w:tab/>
        </w:r>
        <w:r>
          <w:rPr>
            <w:webHidden/>
          </w:rPr>
          <w:fldChar w:fldCharType="begin"/>
        </w:r>
        <w:r>
          <w:rPr>
            <w:webHidden/>
          </w:rPr>
          <w:instrText xml:space="preserve"> PAGEREF _Toc496078553 \h </w:instrText>
        </w:r>
        <w:r>
          <w:rPr>
            <w:webHidden/>
          </w:rPr>
        </w:r>
        <w:r>
          <w:rPr>
            <w:webHidden/>
          </w:rPr>
          <w:fldChar w:fldCharType="separate"/>
        </w:r>
        <w:r>
          <w:rPr>
            <w:webHidden/>
          </w:rPr>
          <w:t>40</w:t>
        </w:r>
        <w:r>
          <w:rPr>
            <w:webHidden/>
          </w:rPr>
          <w:fldChar w:fldCharType="end"/>
        </w:r>
      </w:hyperlink>
    </w:p>
    <w:p w14:paraId="7D362502" w14:textId="77777777" w:rsidR="006863C8" w:rsidRDefault="006863C8">
      <w:pPr>
        <w:pStyle w:val="Verzeichnis3"/>
        <w:rPr>
          <w:rFonts w:asciiTheme="minorHAnsi" w:eastAsiaTheme="minorEastAsia" w:hAnsiTheme="minorHAnsi" w:cstheme="minorBidi"/>
          <w:szCs w:val="22"/>
        </w:rPr>
      </w:pPr>
      <w:hyperlink w:anchor="_Toc496078554" w:history="1">
        <w:r w:rsidRPr="003E4771">
          <w:rPr>
            <w:rStyle w:val="Hyperlink"/>
          </w:rPr>
          <w:t>6.4.2</w:t>
        </w:r>
        <w:r>
          <w:rPr>
            <w:rFonts w:asciiTheme="minorHAnsi" w:eastAsiaTheme="minorEastAsia" w:hAnsiTheme="minorHAnsi" w:cstheme="minorBidi"/>
            <w:szCs w:val="22"/>
          </w:rPr>
          <w:tab/>
        </w:r>
        <w:r w:rsidRPr="003E4771">
          <w:rPr>
            <w:rStyle w:val="Hyperlink"/>
          </w:rPr>
          <w:t>Relying Parties verwalten</w:t>
        </w:r>
        <w:r>
          <w:rPr>
            <w:webHidden/>
          </w:rPr>
          <w:tab/>
        </w:r>
        <w:r>
          <w:rPr>
            <w:webHidden/>
          </w:rPr>
          <w:fldChar w:fldCharType="begin"/>
        </w:r>
        <w:r>
          <w:rPr>
            <w:webHidden/>
          </w:rPr>
          <w:instrText xml:space="preserve"> PAGEREF _Toc496078554 \h </w:instrText>
        </w:r>
        <w:r>
          <w:rPr>
            <w:webHidden/>
          </w:rPr>
        </w:r>
        <w:r>
          <w:rPr>
            <w:webHidden/>
          </w:rPr>
          <w:fldChar w:fldCharType="separate"/>
        </w:r>
        <w:r>
          <w:rPr>
            <w:webHidden/>
          </w:rPr>
          <w:t>41</w:t>
        </w:r>
        <w:r>
          <w:rPr>
            <w:webHidden/>
          </w:rPr>
          <w:fldChar w:fldCharType="end"/>
        </w:r>
      </w:hyperlink>
    </w:p>
    <w:p w14:paraId="2136C965" w14:textId="77777777" w:rsidR="006863C8" w:rsidRDefault="006863C8">
      <w:pPr>
        <w:pStyle w:val="Verzeichnis3"/>
        <w:rPr>
          <w:rFonts w:asciiTheme="minorHAnsi" w:eastAsiaTheme="minorEastAsia" w:hAnsiTheme="minorHAnsi" w:cstheme="minorBidi"/>
          <w:szCs w:val="22"/>
        </w:rPr>
      </w:pPr>
      <w:hyperlink w:anchor="_Toc496078555" w:history="1">
        <w:r w:rsidRPr="003E4771">
          <w:rPr>
            <w:rStyle w:val="Hyperlink"/>
          </w:rPr>
          <w:t>6.4.3</w:t>
        </w:r>
        <w:r>
          <w:rPr>
            <w:rFonts w:asciiTheme="minorHAnsi" w:eastAsiaTheme="minorEastAsia" w:hAnsiTheme="minorHAnsi" w:cstheme="minorBidi"/>
            <w:szCs w:val="22"/>
          </w:rPr>
          <w:tab/>
        </w:r>
        <w:r w:rsidRPr="003E4771">
          <w:rPr>
            <w:rStyle w:val="Hyperlink"/>
          </w:rPr>
          <w:t>Attributstruktur managen</w:t>
        </w:r>
        <w:r>
          <w:rPr>
            <w:webHidden/>
          </w:rPr>
          <w:tab/>
        </w:r>
        <w:r>
          <w:rPr>
            <w:webHidden/>
          </w:rPr>
          <w:fldChar w:fldCharType="begin"/>
        </w:r>
        <w:r>
          <w:rPr>
            <w:webHidden/>
          </w:rPr>
          <w:instrText xml:space="preserve"> PAGEREF _Toc496078555 \h </w:instrText>
        </w:r>
        <w:r>
          <w:rPr>
            <w:webHidden/>
          </w:rPr>
        </w:r>
        <w:r>
          <w:rPr>
            <w:webHidden/>
          </w:rPr>
          <w:fldChar w:fldCharType="separate"/>
        </w:r>
        <w:r>
          <w:rPr>
            <w:webHidden/>
          </w:rPr>
          <w:t>42</w:t>
        </w:r>
        <w:r>
          <w:rPr>
            <w:webHidden/>
          </w:rPr>
          <w:fldChar w:fldCharType="end"/>
        </w:r>
      </w:hyperlink>
    </w:p>
    <w:p w14:paraId="4DD8F158" w14:textId="77777777" w:rsidR="006863C8" w:rsidRDefault="006863C8">
      <w:pPr>
        <w:pStyle w:val="Verzeichnis3"/>
        <w:rPr>
          <w:rFonts w:asciiTheme="minorHAnsi" w:eastAsiaTheme="minorEastAsia" w:hAnsiTheme="minorHAnsi" w:cstheme="minorBidi"/>
          <w:szCs w:val="22"/>
        </w:rPr>
      </w:pPr>
      <w:hyperlink w:anchor="_Toc496078556" w:history="1">
        <w:r w:rsidRPr="003E4771">
          <w:rPr>
            <w:rStyle w:val="Hyperlink"/>
          </w:rPr>
          <w:t>6.4.4</w:t>
        </w:r>
        <w:r>
          <w:rPr>
            <w:rFonts w:asciiTheme="minorHAnsi" w:eastAsiaTheme="minorEastAsia" w:hAnsiTheme="minorHAnsi" w:cstheme="minorBidi"/>
            <w:szCs w:val="22"/>
          </w:rPr>
          <w:tab/>
        </w:r>
        <w:r w:rsidRPr="003E4771">
          <w:rPr>
            <w:rStyle w:val="Hyperlink"/>
          </w:rPr>
          <w:t>IAM-Servicekatalog verwalten</w:t>
        </w:r>
        <w:r>
          <w:rPr>
            <w:webHidden/>
          </w:rPr>
          <w:tab/>
        </w:r>
        <w:r>
          <w:rPr>
            <w:webHidden/>
          </w:rPr>
          <w:fldChar w:fldCharType="begin"/>
        </w:r>
        <w:r>
          <w:rPr>
            <w:webHidden/>
          </w:rPr>
          <w:instrText xml:space="preserve"> PAGEREF _Toc496078556 \h </w:instrText>
        </w:r>
        <w:r>
          <w:rPr>
            <w:webHidden/>
          </w:rPr>
        </w:r>
        <w:r>
          <w:rPr>
            <w:webHidden/>
          </w:rPr>
          <w:fldChar w:fldCharType="separate"/>
        </w:r>
        <w:r>
          <w:rPr>
            <w:webHidden/>
          </w:rPr>
          <w:t>42</w:t>
        </w:r>
        <w:r>
          <w:rPr>
            <w:webHidden/>
          </w:rPr>
          <w:fldChar w:fldCharType="end"/>
        </w:r>
      </w:hyperlink>
    </w:p>
    <w:p w14:paraId="16AFAC04" w14:textId="77777777" w:rsidR="006863C8" w:rsidRDefault="006863C8">
      <w:pPr>
        <w:pStyle w:val="Verzeichnis3"/>
        <w:rPr>
          <w:rFonts w:asciiTheme="minorHAnsi" w:eastAsiaTheme="minorEastAsia" w:hAnsiTheme="minorHAnsi" w:cstheme="minorBidi"/>
          <w:szCs w:val="22"/>
        </w:rPr>
      </w:pPr>
      <w:hyperlink w:anchor="_Toc496078557" w:history="1">
        <w:r w:rsidRPr="003E4771">
          <w:rPr>
            <w:rStyle w:val="Hyperlink"/>
          </w:rPr>
          <w:t>6.4.5</w:t>
        </w:r>
        <w:r>
          <w:rPr>
            <w:rFonts w:asciiTheme="minorHAnsi" w:eastAsiaTheme="minorEastAsia" w:hAnsiTheme="minorHAnsi" w:cstheme="minorBidi"/>
            <w:szCs w:val="22"/>
          </w:rPr>
          <w:tab/>
        </w:r>
        <w:r w:rsidRPr="003E4771">
          <w:rPr>
            <w:rStyle w:val="Hyperlink"/>
          </w:rPr>
          <w:t>Risikoanalyse durchführen und Risiko überwachen</w:t>
        </w:r>
        <w:r>
          <w:rPr>
            <w:webHidden/>
          </w:rPr>
          <w:tab/>
        </w:r>
        <w:r>
          <w:rPr>
            <w:webHidden/>
          </w:rPr>
          <w:fldChar w:fldCharType="begin"/>
        </w:r>
        <w:r>
          <w:rPr>
            <w:webHidden/>
          </w:rPr>
          <w:instrText xml:space="preserve"> PAGEREF _Toc496078557 \h </w:instrText>
        </w:r>
        <w:r>
          <w:rPr>
            <w:webHidden/>
          </w:rPr>
        </w:r>
        <w:r>
          <w:rPr>
            <w:webHidden/>
          </w:rPr>
          <w:fldChar w:fldCharType="separate"/>
        </w:r>
        <w:r>
          <w:rPr>
            <w:webHidden/>
          </w:rPr>
          <w:t>43</w:t>
        </w:r>
        <w:r>
          <w:rPr>
            <w:webHidden/>
          </w:rPr>
          <w:fldChar w:fldCharType="end"/>
        </w:r>
      </w:hyperlink>
    </w:p>
    <w:p w14:paraId="6C66D045" w14:textId="77777777" w:rsidR="006863C8" w:rsidRDefault="006863C8">
      <w:pPr>
        <w:pStyle w:val="Verzeichnis3"/>
        <w:rPr>
          <w:rFonts w:asciiTheme="minorHAnsi" w:eastAsiaTheme="minorEastAsia" w:hAnsiTheme="minorHAnsi" w:cstheme="minorBidi"/>
          <w:szCs w:val="22"/>
        </w:rPr>
      </w:pPr>
      <w:hyperlink w:anchor="_Toc496078558" w:history="1">
        <w:r w:rsidRPr="003E4771">
          <w:rPr>
            <w:rStyle w:val="Hyperlink"/>
          </w:rPr>
          <w:t>6.4.6</w:t>
        </w:r>
        <w:r>
          <w:rPr>
            <w:rFonts w:asciiTheme="minorHAnsi" w:eastAsiaTheme="minorEastAsia" w:hAnsiTheme="minorHAnsi" w:cstheme="minorBidi"/>
            <w:szCs w:val="22"/>
          </w:rPr>
          <w:tab/>
        </w:r>
        <w:r w:rsidRPr="003E4771">
          <w:rPr>
            <w:rStyle w:val="Hyperlink"/>
          </w:rPr>
          <w:t>IAM-Führung managen</w:t>
        </w:r>
        <w:r>
          <w:rPr>
            <w:webHidden/>
          </w:rPr>
          <w:tab/>
        </w:r>
        <w:r>
          <w:rPr>
            <w:webHidden/>
          </w:rPr>
          <w:fldChar w:fldCharType="begin"/>
        </w:r>
        <w:r>
          <w:rPr>
            <w:webHidden/>
          </w:rPr>
          <w:instrText xml:space="preserve"> PAGEREF _Toc496078558 \h </w:instrText>
        </w:r>
        <w:r>
          <w:rPr>
            <w:webHidden/>
          </w:rPr>
        </w:r>
        <w:r>
          <w:rPr>
            <w:webHidden/>
          </w:rPr>
          <w:fldChar w:fldCharType="separate"/>
        </w:r>
        <w:r>
          <w:rPr>
            <w:webHidden/>
          </w:rPr>
          <w:t>43</w:t>
        </w:r>
        <w:r>
          <w:rPr>
            <w:webHidden/>
          </w:rPr>
          <w:fldChar w:fldCharType="end"/>
        </w:r>
      </w:hyperlink>
    </w:p>
    <w:p w14:paraId="3F50D776" w14:textId="77777777" w:rsidR="006863C8" w:rsidRDefault="006863C8">
      <w:pPr>
        <w:pStyle w:val="Verzeichnis2"/>
        <w:rPr>
          <w:rFonts w:asciiTheme="minorHAnsi" w:eastAsiaTheme="minorEastAsia" w:hAnsiTheme="minorHAnsi" w:cstheme="minorBidi"/>
          <w:noProof/>
          <w:szCs w:val="22"/>
        </w:rPr>
      </w:pPr>
      <w:hyperlink w:anchor="_Toc496078559" w:history="1">
        <w:r w:rsidRPr="003E4771">
          <w:rPr>
            <w:rStyle w:val="Hyperlink"/>
            <w:noProof/>
          </w:rPr>
          <w:t>6.5</w:t>
        </w:r>
        <w:r>
          <w:rPr>
            <w:rFonts w:asciiTheme="minorHAnsi" w:eastAsiaTheme="minorEastAsia" w:hAnsiTheme="minorHAnsi" w:cstheme="minorBidi"/>
            <w:noProof/>
            <w:szCs w:val="22"/>
          </w:rPr>
          <w:tab/>
        </w:r>
        <w:r w:rsidRPr="003E4771">
          <w:rPr>
            <w:rStyle w:val="Hyperlink"/>
            <w:rFonts w:cs="Arial"/>
            <w:noProof/>
          </w:rPr>
          <w:t>IAM steuern (Regulierung)</w:t>
        </w:r>
        <w:r>
          <w:rPr>
            <w:noProof/>
            <w:webHidden/>
          </w:rPr>
          <w:tab/>
        </w:r>
        <w:r>
          <w:rPr>
            <w:noProof/>
            <w:webHidden/>
          </w:rPr>
          <w:fldChar w:fldCharType="begin"/>
        </w:r>
        <w:r>
          <w:rPr>
            <w:noProof/>
            <w:webHidden/>
          </w:rPr>
          <w:instrText xml:space="preserve"> PAGEREF _Toc496078559 \h </w:instrText>
        </w:r>
        <w:r>
          <w:rPr>
            <w:noProof/>
            <w:webHidden/>
          </w:rPr>
        </w:r>
        <w:r>
          <w:rPr>
            <w:noProof/>
            <w:webHidden/>
          </w:rPr>
          <w:fldChar w:fldCharType="separate"/>
        </w:r>
        <w:r>
          <w:rPr>
            <w:noProof/>
            <w:webHidden/>
          </w:rPr>
          <w:t>43</w:t>
        </w:r>
        <w:r>
          <w:rPr>
            <w:noProof/>
            <w:webHidden/>
          </w:rPr>
          <w:fldChar w:fldCharType="end"/>
        </w:r>
      </w:hyperlink>
    </w:p>
    <w:p w14:paraId="1B668F07" w14:textId="77777777" w:rsidR="006863C8" w:rsidRDefault="006863C8">
      <w:pPr>
        <w:pStyle w:val="Verzeichnis3"/>
        <w:rPr>
          <w:rFonts w:asciiTheme="minorHAnsi" w:eastAsiaTheme="minorEastAsia" w:hAnsiTheme="minorHAnsi" w:cstheme="minorBidi"/>
          <w:szCs w:val="22"/>
        </w:rPr>
      </w:pPr>
      <w:hyperlink w:anchor="_Toc496078560" w:history="1">
        <w:r w:rsidRPr="003E4771">
          <w:rPr>
            <w:rStyle w:val="Hyperlink"/>
          </w:rPr>
          <w:t>6.5.1</w:t>
        </w:r>
        <w:r>
          <w:rPr>
            <w:rFonts w:asciiTheme="minorHAnsi" w:eastAsiaTheme="minorEastAsia" w:hAnsiTheme="minorHAnsi" w:cstheme="minorBidi"/>
            <w:szCs w:val="22"/>
          </w:rPr>
          <w:tab/>
        </w:r>
        <w:r w:rsidRPr="003E4771">
          <w:rPr>
            <w:rStyle w:val="Hyperlink"/>
          </w:rPr>
          <w:t>IAM-Policy verwalten</w:t>
        </w:r>
        <w:r>
          <w:rPr>
            <w:webHidden/>
          </w:rPr>
          <w:tab/>
        </w:r>
        <w:r>
          <w:rPr>
            <w:webHidden/>
          </w:rPr>
          <w:fldChar w:fldCharType="begin"/>
        </w:r>
        <w:r>
          <w:rPr>
            <w:webHidden/>
          </w:rPr>
          <w:instrText xml:space="preserve"> PAGEREF _Toc496078560 \h </w:instrText>
        </w:r>
        <w:r>
          <w:rPr>
            <w:webHidden/>
          </w:rPr>
        </w:r>
        <w:r>
          <w:rPr>
            <w:webHidden/>
          </w:rPr>
          <w:fldChar w:fldCharType="separate"/>
        </w:r>
        <w:r>
          <w:rPr>
            <w:webHidden/>
          </w:rPr>
          <w:t>44</w:t>
        </w:r>
        <w:r>
          <w:rPr>
            <w:webHidden/>
          </w:rPr>
          <w:fldChar w:fldCharType="end"/>
        </w:r>
      </w:hyperlink>
    </w:p>
    <w:p w14:paraId="4889CC1F" w14:textId="77777777" w:rsidR="006863C8" w:rsidRDefault="006863C8">
      <w:pPr>
        <w:pStyle w:val="Verzeichnis3"/>
        <w:rPr>
          <w:rFonts w:asciiTheme="minorHAnsi" w:eastAsiaTheme="minorEastAsia" w:hAnsiTheme="minorHAnsi" w:cstheme="minorBidi"/>
          <w:szCs w:val="22"/>
        </w:rPr>
      </w:pPr>
      <w:hyperlink w:anchor="_Toc496078561" w:history="1">
        <w:r w:rsidRPr="003E4771">
          <w:rPr>
            <w:rStyle w:val="Hyperlink"/>
          </w:rPr>
          <w:t>6.5.2</w:t>
        </w:r>
        <w:r>
          <w:rPr>
            <w:rFonts w:asciiTheme="minorHAnsi" w:eastAsiaTheme="minorEastAsia" w:hAnsiTheme="minorHAnsi" w:cstheme="minorBidi"/>
            <w:szCs w:val="22"/>
          </w:rPr>
          <w:tab/>
        </w:r>
        <w:r w:rsidRPr="003E4771">
          <w:rPr>
            <w:rStyle w:val="Hyperlink"/>
          </w:rPr>
          <w:t>Qualitätsmodel(le) pflegen</w:t>
        </w:r>
        <w:r>
          <w:rPr>
            <w:webHidden/>
          </w:rPr>
          <w:tab/>
        </w:r>
        <w:r>
          <w:rPr>
            <w:webHidden/>
          </w:rPr>
          <w:fldChar w:fldCharType="begin"/>
        </w:r>
        <w:r>
          <w:rPr>
            <w:webHidden/>
          </w:rPr>
          <w:instrText xml:space="preserve"> PAGEREF _Toc496078561 \h </w:instrText>
        </w:r>
        <w:r>
          <w:rPr>
            <w:webHidden/>
          </w:rPr>
        </w:r>
        <w:r>
          <w:rPr>
            <w:webHidden/>
          </w:rPr>
          <w:fldChar w:fldCharType="separate"/>
        </w:r>
        <w:r>
          <w:rPr>
            <w:webHidden/>
          </w:rPr>
          <w:t>44</w:t>
        </w:r>
        <w:r>
          <w:rPr>
            <w:webHidden/>
          </w:rPr>
          <w:fldChar w:fldCharType="end"/>
        </w:r>
      </w:hyperlink>
    </w:p>
    <w:p w14:paraId="69688D29" w14:textId="77777777" w:rsidR="006863C8" w:rsidRDefault="006863C8">
      <w:pPr>
        <w:pStyle w:val="Verzeichnis3"/>
        <w:rPr>
          <w:rFonts w:asciiTheme="minorHAnsi" w:eastAsiaTheme="minorEastAsia" w:hAnsiTheme="minorHAnsi" w:cstheme="minorBidi"/>
          <w:szCs w:val="22"/>
        </w:rPr>
      </w:pPr>
      <w:hyperlink w:anchor="_Toc496078562" w:history="1">
        <w:r w:rsidRPr="003E4771">
          <w:rPr>
            <w:rStyle w:val="Hyperlink"/>
          </w:rPr>
          <w:t>6.5.3</w:t>
        </w:r>
        <w:r>
          <w:rPr>
            <w:rFonts w:asciiTheme="minorHAnsi" w:eastAsiaTheme="minorEastAsia" w:hAnsiTheme="minorHAnsi" w:cstheme="minorBidi"/>
            <w:szCs w:val="22"/>
          </w:rPr>
          <w:tab/>
        </w:r>
        <w:r w:rsidRPr="003E4771">
          <w:rPr>
            <w:rStyle w:val="Hyperlink"/>
          </w:rPr>
          <w:t>IAM-Führung beraten</w:t>
        </w:r>
        <w:r>
          <w:rPr>
            <w:webHidden/>
          </w:rPr>
          <w:tab/>
        </w:r>
        <w:r>
          <w:rPr>
            <w:webHidden/>
          </w:rPr>
          <w:fldChar w:fldCharType="begin"/>
        </w:r>
        <w:r>
          <w:rPr>
            <w:webHidden/>
          </w:rPr>
          <w:instrText xml:space="preserve"> PAGEREF _Toc496078562 \h </w:instrText>
        </w:r>
        <w:r>
          <w:rPr>
            <w:webHidden/>
          </w:rPr>
        </w:r>
        <w:r>
          <w:rPr>
            <w:webHidden/>
          </w:rPr>
          <w:fldChar w:fldCharType="separate"/>
        </w:r>
        <w:r>
          <w:rPr>
            <w:webHidden/>
          </w:rPr>
          <w:t>45</w:t>
        </w:r>
        <w:r>
          <w:rPr>
            <w:webHidden/>
          </w:rPr>
          <w:fldChar w:fldCharType="end"/>
        </w:r>
      </w:hyperlink>
    </w:p>
    <w:p w14:paraId="6AFC5E2B" w14:textId="77777777" w:rsidR="006863C8" w:rsidRDefault="006863C8">
      <w:pPr>
        <w:pStyle w:val="Verzeichnis3"/>
        <w:rPr>
          <w:rFonts w:asciiTheme="minorHAnsi" w:eastAsiaTheme="minorEastAsia" w:hAnsiTheme="minorHAnsi" w:cstheme="minorBidi"/>
          <w:szCs w:val="22"/>
        </w:rPr>
      </w:pPr>
      <w:hyperlink w:anchor="_Toc496078563" w:history="1">
        <w:r w:rsidRPr="003E4771">
          <w:rPr>
            <w:rStyle w:val="Hyperlink"/>
          </w:rPr>
          <w:t>6.5.4</w:t>
        </w:r>
        <w:r>
          <w:rPr>
            <w:rFonts w:asciiTheme="minorHAnsi" w:eastAsiaTheme="minorEastAsia" w:hAnsiTheme="minorHAnsi" w:cstheme="minorBidi"/>
            <w:szCs w:val="22"/>
          </w:rPr>
          <w:tab/>
        </w:r>
        <w:r w:rsidRPr="003E4771">
          <w:rPr>
            <w:rStyle w:val="Hyperlink"/>
          </w:rPr>
          <w:t>Risikoanalyse durchführen</w:t>
        </w:r>
        <w:r>
          <w:rPr>
            <w:webHidden/>
          </w:rPr>
          <w:tab/>
        </w:r>
        <w:r>
          <w:rPr>
            <w:webHidden/>
          </w:rPr>
          <w:fldChar w:fldCharType="begin"/>
        </w:r>
        <w:r>
          <w:rPr>
            <w:webHidden/>
          </w:rPr>
          <w:instrText xml:space="preserve"> PAGEREF _Toc496078563 \h </w:instrText>
        </w:r>
        <w:r>
          <w:rPr>
            <w:webHidden/>
          </w:rPr>
        </w:r>
        <w:r>
          <w:rPr>
            <w:webHidden/>
          </w:rPr>
          <w:fldChar w:fldCharType="separate"/>
        </w:r>
        <w:r>
          <w:rPr>
            <w:webHidden/>
          </w:rPr>
          <w:t>45</w:t>
        </w:r>
        <w:r>
          <w:rPr>
            <w:webHidden/>
          </w:rPr>
          <w:fldChar w:fldCharType="end"/>
        </w:r>
      </w:hyperlink>
    </w:p>
    <w:p w14:paraId="6EB5969F" w14:textId="77777777" w:rsidR="006863C8" w:rsidRDefault="006863C8">
      <w:pPr>
        <w:pStyle w:val="Verzeichnis3"/>
        <w:rPr>
          <w:rFonts w:asciiTheme="minorHAnsi" w:eastAsiaTheme="minorEastAsia" w:hAnsiTheme="minorHAnsi" w:cstheme="minorBidi"/>
          <w:szCs w:val="22"/>
        </w:rPr>
      </w:pPr>
      <w:hyperlink w:anchor="_Toc496078564" w:history="1">
        <w:r w:rsidRPr="003E4771">
          <w:rPr>
            <w:rStyle w:val="Hyperlink"/>
          </w:rPr>
          <w:t>6.5.5</w:t>
        </w:r>
        <w:r>
          <w:rPr>
            <w:rFonts w:asciiTheme="minorHAnsi" w:eastAsiaTheme="minorEastAsia" w:hAnsiTheme="minorHAnsi" w:cstheme="minorBidi"/>
            <w:szCs w:val="22"/>
          </w:rPr>
          <w:tab/>
        </w:r>
        <w:r w:rsidRPr="003E4771">
          <w:rPr>
            <w:rStyle w:val="Hyperlink"/>
          </w:rPr>
          <w:t>IAM Steuerung managen</w:t>
        </w:r>
        <w:r>
          <w:rPr>
            <w:webHidden/>
          </w:rPr>
          <w:tab/>
        </w:r>
        <w:r>
          <w:rPr>
            <w:webHidden/>
          </w:rPr>
          <w:fldChar w:fldCharType="begin"/>
        </w:r>
        <w:r>
          <w:rPr>
            <w:webHidden/>
          </w:rPr>
          <w:instrText xml:space="preserve"> PAGEREF _Toc496078564 \h </w:instrText>
        </w:r>
        <w:r>
          <w:rPr>
            <w:webHidden/>
          </w:rPr>
        </w:r>
        <w:r>
          <w:rPr>
            <w:webHidden/>
          </w:rPr>
          <w:fldChar w:fldCharType="separate"/>
        </w:r>
        <w:r>
          <w:rPr>
            <w:webHidden/>
          </w:rPr>
          <w:t>46</w:t>
        </w:r>
        <w:r>
          <w:rPr>
            <w:webHidden/>
          </w:rPr>
          <w:fldChar w:fldCharType="end"/>
        </w:r>
      </w:hyperlink>
    </w:p>
    <w:p w14:paraId="47604D78" w14:textId="77777777" w:rsidR="006863C8" w:rsidRDefault="006863C8">
      <w:pPr>
        <w:pStyle w:val="Verzeichnis1"/>
        <w:tabs>
          <w:tab w:val="left" w:pos="425"/>
        </w:tabs>
        <w:rPr>
          <w:rFonts w:asciiTheme="minorHAnsi" w:eastAsiaTheme="minorEastAsia" w:hAnsiTheme="minorHAnsi" w:cstheme="minorBidi"/>
          <w:b w:val="0"/>
          <w:noProof/>
          <w:szCs w:val="22"/>
        </w:rPr>
      </w:pPr>
      <w:hyperlink w:anchor="_Toc496078565" w:history="1">
        <w:r w:rsidRPr="003E4771">
          <w:rPr>
            <w:rStyle w:val="Hyperlink"/>
            <w:noProof/>
          </w:rPr>
          <w:t>7</w:t>
        </w:r>
        <w:r>
          <w:rPr>
            <w:rFonts w:asciiTheme="minorHAnsi" w:eastAsiaTheme="minorEastAsia" w:hAnsiTheme="minorHAnsi" w:cstheme="minorBidi"/>
            <w:b w:val="0"/>
            <w:noProof/>
            <w:szCs w:val="22"/>
          </w:rPr>
          <w:tab/>
        </w:r>
        <w:r w:rsidRPr="003E4771">
          <w:rPr>
            <w:rStyle w:val="Hyperlink"/>
            <w:noProof/>
          </w:rPr>
          <w:t>Geschäftsservices</w:t>
        </w:r>
        <w:r>
          <w:rPr>
            <w:noProof/>
            <w:webHidden/>
          </w:rPr>
          <w:tab/>
        </w:r>
        <w:r>
          <w:rPr>
            <w:noProof/>
            <w:webHidden/>
          </w:rPr>
          <w:fldChar w:fldCharType="begin"/>
        </w:r>
        <w:r>
          <w:rPr>
            <w:noProof/>
            <w:webHidden/>
          </w:rPr>
          <w:instrText xml:space="preserve"> PAGEREF _Toc496078565 \h </w:instrText>
        </w:r>
        <w:r>
          <w:rPr>
            <w:noProof/>
            <w:webHidden/>
          </w:rPr>
        </w:r>
        <w:r>
          <w:rPr>
            <w:noProof/>
            <w:webHidden/>
          </w:rPr>
          <w:fldChar w:fldCharType="separate"/>
        </w:r>
        <w:r>
          <w:rPr>
            <w:noProof/>
            <w:webHidden/>
          </w:rPr>
          <w:t>47</w:t>
        </w:r>
        <w:r>
          <w:rPr>
            <w:noProof/>
            <w:webHidden/>
          </w:rPr>
          <w:fldChar w:fldCharType="end"/>
        </w:r>
      </w:hyperlink>
    </w:p>
    <w:p w14:paraId="5488CA3C" w14:textId="77777777" w:rsidR="006863C8" w:rsidRDefault="006863C8">
      <w:pPr>
        <w:pStyle w:val="Verzeichnis2"/>
        <w:rPr>
          <w:rFonts w:asciiTheme="minorHAnsi" w:eastAsiaTheme="minorEastAsia" w:hAnsiTheme="minorHAnsi" w:cstheme="minorBidi"/>
          <w:noProof/>
          <w:szCs w:val="22"/>
        </w:rPr>
      </w:pPr>
      <w:hyperlink w:anchor="_Toc496078566" w:history="1">
        <w:r w:rsidRPr="003E4771">
          <w:rPr>
            <w:rStyle w:val="Hyperlink"/>
            <w:noProof/>
          </w:rPr>
          <w:t>7.1</w:t>
        </w:r>
        <w:r>
          <w:rPr>
            <w:rFonts w:asciiTheme="minorHAnsi" w:eastAsiaTheme="minorEastAsia" w:hAnsiTheme="minorHAnsi" w:cstheme="minorBidi"/>
            <w:noProof/>
            <w:szCs w:val="22"/>
          </w:rPr>
          <w:tab/>
        </w:r>
        <w:r w:rsidRPr="003E4771">
          <w:rPr>
            <w:rStyle w:val="Hyperlink"/>
            <w:noProof/>
          </w:rPr>
          <w:t>Realweltobjekte</w:t>
        </w:r>
        <w:r>
          <w:rPr>
            <w:noProof/>
            <w:webHidden/>
          </w:rPr>
          <w:tab/>
        </w:r>
        <w:r>
          <w:rPr>
            <w:noProof/>
            <w:webHidden/>
          </w:rPr>
          <w:fldChar w:fldCharType="begin"/>
        </w:r>
        <w:r>
          <w:rPr>
            <w:noProof/>
            <w:webHidden/>
          </w:rPr>
          <w:instrText xml:space="preserve"> PAGEREF _Toc496078566 \h </w:instrText>
        </w:r>
        <w:r>
          <w:rPr>
            <w:noProof/>
            <w:webHidden/>
          </w:rPr>
        </w:r>
        <w:r>
          <w:rPr>
            <w:noProof/>
            <w:webHidden/>
          </w:rPr>
          <w:fldChar w:fldCharType="separate"/>
        </w:r>
        <w:r>
          <w:rPr>
            <w:noProof/>
            <w:webHidden/>
          </w:rPr>
          <w:t>47</w:t>
        </w:r>
        <w:r>
          <w:rPr>
            <w:noProof/>
            <w:webHidden/>
          </w:rPr>
          <w:fldChar w:fldCharType="end"/>
        </w:r>
      </w:hyperlink>
    </w:p>
    <w:p w14:paraId="1EC3513E" w14:textId="77777777" w:rsidR="006863C8" w:rsidRDefault="006863C8">
      <w:pPr>
        <w:pStyle w:val="Verzeichnis3"/>
        <w:rPr>
          <w:rFonts w:asciiTheme="minorHAnsi" w:eastAsiaTheme="minorEastAsia" w:hAnsiTheme="minorHAnsi" w:cstheme="minorBidi"/>
          <w:szCs w:val="22"/>
        </w:rPr>
      </w:pPr>
      <w:hyperlink w:anchor="_Toc496078567" w:history="1">
        <w:r w:rsidRPr="003E4771">
          <w:rPr>
            <w:rStyle w:val="Hyperlink"/>
          </w:rPr>
          <w:t>7.1.1</w:t>
        </w:r>
        <w:r>
          <w:rPr>
            <w:rFonts w:asciiTheme="minorHAnsi" w:eastAsiaTheme="minorEastAsia" w:hAnsiTheme="minorHAnsi" w:cstheme="minorBidi"/>
            <w:szCs w:val="22"/>
          </w:rPr>
          <w:tab/>
        </w:r>
        <w:r w:rsidRPr="003E4771">
          <w:rPr>
            <w:rStyle w:val="Hyperlink"/>
          </w:rPr>
          <w:t>Subjekt</w:t>
        </w:r>
        <w:r>
          <w:rPr>
            <w:webHidden/>
          </w:rPr>
          <w:tab/>
        </w:r>
        <w:r>
          <w:rPr>
            <w:webHidden/>
          </w:rPr>
          <w:fldChar w:fldCharType="begin"/>
        </w:r>
        <w:r>
          <w:rPr>
            <w:webHidden/>
          </w:rPr>
          <w:instrText xml:space="preserve"> PAGEREF _Toc496078567 \h </w:instrText>
        </w:r>
        <w:r>
          <w:rPr>
            <w:webHidden/>
          </w:rPr>
        </w:r>
        <w:r>
          <w:rPr>
            <w:webHidden/>
          </w:rPr>
          <w:fldChar w:fldCharType="separate"/>
        </w:r>
        <w:r>
          <w:rPr>
            <w:webHidden/>
          </w:rPr>
          <w:t>47</w:t>
        </w:r>
        <w:r>
          <w:rPr>
            <w:webHidden/>
          </w:rPr>
          <w:fldChar w:fldCharType="end"/>
        </w:r>
      </w:hyperlink>
    </w:p>
    <w:p w14:paraId="46106B26" w14:textId="77777777" w:rsidR="006863C8" w:rsidRDefault="006863C8">
      <w:pPr>
        <w:pStyle w:val="Verzeichnis3"/>
        <w:rPr>
          <w:rFonts w:asciiTheme="minorHAnsi" w:eastAsiaTheme="minorEastAsia" w:hAnsiTheme="minorHAnsi" w:cstheme="minorBidi"/>
          <w:szCs w:val="22"/>
        </w:rPr>
      </w:pPr>
      <w:hyperlink w:anchor="_Toc496078568" w:history="1">
        <w:r w:rsidRPr="003E4771">
          <w:rPr>
            <w:rStyle w:val="Hyperlink"/>
          </w:rPr>
          <w:t>7.1.2</w:t>
        </w:r>
        <w:r>
          <w:rPr>
            <w:rFonts w:asciiTheme="minorHAnsi" w:eastAsiaTheme="minorEastAsia" w:hAnsiTheme="minorHAnsi" w:cstheme="minorBidi"/>
            <w:szCs w:val="22"/>
          </w:rPr>
          <w:tab/>
        </w:r>
        <w:r w:rsidRPr="003E4771">
          <w:rPr>
            <w:rStyle w:val="Hyperlink"/>
          </w:rPr>
          <w:t>Ressource</w:t>
        </w:r>
        <w:r>
          <w:rPr>
            <w:webHidden/>
          </w:rPr>
          <w:tab/>
        </w:r>
        <w:r>
          <w:rPr>
            <w:webHidden/>
          </w:rPr>
          <w:fldChar w:fldCharType="begin"/>
        </w:r>
        <w:r>
          <w:rPr>
            <w:webHidden/>
          </w:rPr>
          <w:instrText xml:space="preserve"> PAGEREF _Toc496078568 \h </w:instrText>
        </w:r>
        <w:r>
          <w:rPr>
            <w:webHidden/>
          </w:rPr>
        </w:r>
        <w:r>
          <w:rPr>
            <w:webHidden/>
          </w:rPr>
          <w:fldChar w:fldCharType="separate"/>
        </w:r>
        <w:r>
          <w:rPr>
            <w:webHidden/>
          </w:rPr>
          <w:t>48</w:t>
        </w:r>
        <w:r>
          <w:rPr>
            <w:webHidden/>
          </w:rPr>
          <w:fldChar w:fldCharType="end"/>
        </w:r>
      </w:hyperlink>
    </w:p>
    <w:p w14:paraId="7EEB7069" w14:textId="77777777" w:rsidR="006863C8" w:rsidRDefault="006863C8">
      <w:pPr>
        <w:pStyle w:val="Verzeichnis2"/>
        <w:rPr>
          <w:rFonts w:asciiTheme="minorHAnsi" w:eastAsiaTheme="minorEastAsia" w:hAnsiTheme="minorHAnsi" w:cstheme="minorBidi"/>
          <w:noProof/>
          <w:szCs w:val="22"/>
        </w:rPr>
      </w:pPr>
      <w:hyperlink w:anchor="_Toc496078569" w:history="1">
        <w:r w:rsidRPr="003E4771">
          <w:rPr>
            <w:rStyle w:val="Hyperlink"/>
            <w:noProof/>
          </w:rPr>
          <w:t>7.2</w:t>
        </w:r>
        <w:r>
          <w:rPr>
            <w:rFonts w:asciiTheme="minorHAnsi" w:eastAsiaTheme="minorEastAsia" w:hAnsiTheme="minorHAnsi" w:cstheme="minorBidi"/>
            <w:noProof/>
            <w:szCs w:val="22"/>
          </w:rPr>
          <w:tab/>
        </w:r>
        <w:r w:rsidRPr="003E4771">
          <w:rPr>
            <w:rStyle w:val="Hyperlink"/>
            <w:noProof/>
          </w:rPr>
          <w:t>Services zur Definitionszeit</w:t>
        </w:r>
        <w:r>
          <w:rPr>
            <w:noProof/>
            <w:webHidden/>
          </w:rPr>
          <w:tab/>
        </w:r>
        <w:r>
          <w:rPr>
            <w:noProof/>
            <w:webHidden/>
          </w:rPr>
          <w:fldChar w:fldCharType="begin"/>
        </w:r>
        <w:r>
          <w:rPr>
            <w:noProof/>
            <w:webHidden/>
          </w:rPr>
          <w:instrText xml:space="preserve"> PAGEREF _Toc496078569 \h </w:instrText>
        </w:r>
        <w:r>
          <w:rPr>
            <w:noProof/>
            <w:webHidden/>
          </w:rPr>
        </w:r>
        <w:r>
          <w:rPr>
            <w:noProof/>
            <w:webHidden/>
          </w:rPr>
          <w:fldChar w:fldCharType="separate"/>
        </w:r>
        <w:r>
          <w:rPr>
            <w:noProof/>
            <w:webHidden/>
          </w:rPr>
          <w:t>48</w:t>
        </w:r>
        <w:r>
          <w:rPr>
            <w:noProof/>
            <w:webHidden/>
          </w:rPr>
          <w:fldChar w:fldCharType="end"/>
        </w:r>
      </w:hyperlink>
    </w:p>
    <w:p w14:paraId="294463A8" w14:textId="77777777" w:rsidR="006863C8" w:rsidRDefault="006863C8">
      <w:pPr>
        <w:pStyle w:val="Verzeichnis3"/>
        <w:rPr>
          <w:rFonts w:asciiTheme="minorHAnsi" w:eastAsiaTheme="minorEastAsia" w:hAnsiTheme="minorHAnsi" w:cstheme="minorBidi"/>
          <w:szCs w:val="22"/>
        </w:rPr>
      </w:pPr>
      <w:hyperlink w:anchor="_Toc496078570" w:history="1">
        <w:r w:rsidRPr="003E4771">
          <w:rPr>
            <w:rStyle w:val="Hyperlink"/>
          </w:rPr>
          <w:t>7.2.1</w:t>
        </w:r>
        <w:r>
          <w:rPr>
            <w:rFonts w:asciiTheme="minorHAnsi" w:eastAsiaTheme="minorEastAsia" w:hAnsiTheme="minorHAnsi" w:cstheme="minorBidi"/>
            <w:szCs w:val="22"/>
          </w:rPr>
          <w:tab/>
        </w:r>
        <w:r w:rsidRPr="003E4771">
          <w:rPr>
            <w:rStyle w:val="Hyperlink"/>
          </w:rPr>
          <w:t>E-Identity Service</w:t>
        </w:r>
        <w:r>
          <w:rPr>
            <w:webHidden/>
          </w:rPr>
          <w:tab/>
        </w:r>
        <w:r>
          <w:rPr>
            <w:webHidden/>
          </w:rPr>
          <w:fldChar w:fldCharType="begin"/>
        </w:r>
        <w:r>
          <w:rPr>
            <w:webHidden/>
          </w:rPr>
          <w:instrText xml:space="preserve"> PAGEREF _Toc496078570 \h </w:instrText>
        </w:r>
        <w:r>
          <w:rPr>
            <w:webHidden/>
          </w:rPr>
        </w:r>
        <w:r>
          <w:rPr>
            <w:webHidden/>
          </w:rPr>
          <w:fldChar w:fldCharType="separate"/>
        </w:r>
        <w:r>
          <w:rPr>
            <w:webHidden/>
          </w:rPr>
          <w:t>48</w:t>
        </w:r>
        <w:r>
          <w:rPr>
            <w:webHidden/>
          </w:rPr>
          <w:fldChar w:fldCharType="end"/>
        </w:r>
      </w:hyperlink>
    </w:p>
    <w:p w14:paraId="3FAFF315" w14:textId="77777777" w:rsidR="006863C8" w:rsidRDefault="006863C8">
      <w:pPr>
        <w:pStyle w:val="Verzeichnis3"/>
        <w:rPr>
          <w:rFonts w:asciiTheme="minorHAnsi" w:eastAsiaTheme="minorEastAsia" w:hAnsiTheme="minorHAnsi" w:cstheme="minorBidi"/>
          <w:szCs w:val="22"/>
        </w:rPr>
      </w:pPr>
      <w:hyperlink w:anchor="_Toc496078571" w:history="1">
        <w:r w:rsidRPr="003E4771">
          <w:rPr>
            <w:rStyle w:val="Hyperlink"/>
          </w:rPr>
          <w:t>7.2.2</w:t>
        </w:r>
        <w:r>
          <w:rPr>
            <w:rFonts w:asciiTheme="minorHAnsi" w:eastAsiaTheme="minorEastAsia" w:hAnsiTheme="minorHAnsi" w:cstheme="minorBidi"/>
            <w:szCs w:val="22"/>
          </w:rPr>
          <w:tab/>
        </w:r>
        <w:r w:rsidRPr="003E4771">
          <w:rPr>
            <w:rStyle w:val="Hyperlink"/>
          </w:rPr>
          <w:t>Credential Service</w:t>
        </w:r>
        <w:r>
          <w:rPr>
            <w:webHidden/>
          </w:rPr>
          <w:tab/>
        </w:r>
        <w:r>
          <w:rPr>
            <w:webHidden/>
          </w:rPr>
          <w:fldChar w:fldCharType="begin"/>
        </w:r>
        <w:r>
          <w:rPr>
            <w:webHidden/>
          </w:rPr>
          <w:instrText xml:space="preserve"> PAGEREF _Toc496078571 \h </w:instrText>
        </w:r>
        <w:r>
          <w:rPr>
            <w:webHidden/>
          </w:rPr>
        </w:r>
        <w:r>
          <w:rPr>
            <w:webHidden/>
          </w:rPr>
          <w:fldChar w:fldCharType="separate"/>
        </w:r>
        <w:r>
          <w:rPr>
            <w:webHidden/>
          </w:rPr>
          <w:t>49</w:t>
        </w:r>
        <w:r>
          <w:rPr>
            <w:webHidden/>
          </w:rPr>
          <w:fldChar w:fldCharType="end"/>
        </w:r>
      </w:hyperlink>
    </w:p>
    <w:p w14:paraId="5C0D384E" w14:textId="77777777" w:rsidR="006863C8" w:rsidRDefault="006863C8">
      <w:pPr>
        <w:pStyle w:val="Verzeichnis3"/>
        <w:rPr>
          <w:rFonts w:asciiTheme="minorHAnsi" w:eastAsiaTheme="minorEastAsia" w:hAnsiTheme="minorHAnsi" w:cstheme="minorBidi"/>
          <w:szCs w:val="22"/>
        </w:rPr>
      </w:pPr>
      <w:hyperlink w:anchor="_Toc496078572" w:history="1">
        <w:r w:rsidRPr="003E4771">
          <w:rPr>
            <w:rStyle w:val="Hyperlink"/>
          </w:rPr>
          <w:t>7.2.3</w:t>
        </w:r>
        <w:r>
          <w:rPr>
            <w:rFonts w:asciiTheme="minorHAnsi" w:eastAsiaTheme="minorEastAsia" w:hAnsiTheme="minorHAnsi" w:cstheme="minorBidi"/>
            <w:szCs w:val="22"/>
          </w:rPr>
          <w:tab/>
        </w:r>
        <w:r w:rsidRPr="003E4771">
          <w:rPr>
            <w:rStyle w:val="Hyperlink"/>
          </w:rPr>
          <w:t>Attribute Service</w:t>
        </w:r>
        <w:r>
          <w:rPr>
            <w:webHidden/>
          </w:rPr>
          <w:tab/>
        </w:r>
        <w:r>
          <w:rPr>
            <w:webHidden/>
          </w:rPr>
          <w:fldChar w:fldCharType="begin"/>
        </w:r>
        <w:r>
          <w:rPr>
            <w:webHidden/>
          </w:rPr>
          <w:instrText xml:space="preserve"> PAGEREF _Toc496078572 \h </w:instrText>
        </w:r>
        <w:r>
          <w:rPr>
            <w:webHidden/>
          </w:rPr>
        </w:r>
        <w:r>
          <w:rPr>
            <w:webHidden/>
          </w:rPr>
          <w:fldChar w:fldCharType="separate"/>
        </w:r>
        <w:r>
          <w:rPr>
            <w:webHidden/>
          </w:rPr>
          <w:t>50</w:t>
        </w:r>
        <w:r>
          <w:rPr>
            <w:webHidden/>
          </w:rPr>
          <w:fldChar w:fldCharType="end"/>
        </w:r>
      </w:hyperlink>
    </w:p>
    <w:p w14:paraId="0235F3B6" w14:textId="77777777" w:rsidR="006863C8" w:rsidRDefault="006863C8">
      <w:pPr>
        <w:pStyle w:val="Verzeichnis3"/>
        <w:rPr>
          <w:rFonts w:asciiTheme="minorHAnsi" w:eastAsiaTheme="minorEastAsia" w:hAnsiTheme="minorHAnsi" w:cstheme="minorBidi"/>
          <w:szCs w:val="22"/>
        </w:rPr>
      </w:pPr>
      <w:hyperlink w:anchor="_Toc496078573" w:history="1">
        <w:r w:rsidRPr="003E4771">
          <w:rPr>
            <w:rStyle w:val="Hyperlink"/>
          </w:rPr>
          <w:t>7.2.4</w:t>
        </w:r>
        <w:r>
          <w:rPr>
            <w:rFonts w:asciiTheme="minorHAnsi" w:eastAsiaTheme="minorEastAsia" w:hAnsiTheme="minorHAnsi" w:cstheme="minorBidi"/>
            <w:szCs w:val="22"/>
          </w:rPr>
          <w:tab/>
        </w:r>
        <w:r w:rsidRPr="003E4771">
          <w:rPr>
            <w:rStyle w:val="Hyperlink"/>
          </w:rPr>
          <w:t>Trust Service</w:t>
        </w:r>
        <w:r>
          <w:rPr>
            <w:webHidden/>
          </w:rPr>
          <w:tab/>
        </w:r>
        <w:r>
          <w:rPr>
            <w:webHidden/>
          </w:rPr>
          <w:fldChar w:fldCharType="begin"/>
        </w:r>
        <w:r>
          <w:rPr>
            <w:webHidden/>
          </w:rPr>
          <w:instrText xml:space="preserve"> PAGEREF _Toc496078573 \h </w:instrText>
        </w:r>
        <w:r>
          <w:rPr>
            <w:webHidden/>
          </w:rPr>
        </w:r>
        <w:r>
          <w:rPr>
            <w:webHidden/>
          </w:rPr>
          <w:fldChar w:fldCharType="separate"/>
        </w:r>
        <w:r>
          <w:rPr>
            <w:webHidden/>
          </w:rPr>
          <w:t>51</w:t>
        </w:r>
        <w:r>
          <w:rPr>
            <w:webHidden/>
          </w:rPr>
          <w:fldChar w:fldCharType="end"/>
        </w:r>
      </w:hyperlink>
    </w:p>
    <w:p w14:paraId="6AD34BC1" w14:textId="77777777" w:rsidR="006863C8" w:rsidRDefault="006863C8">
      <w:pPr>
        <w:pStyle w:val="Verzeichnis3"/>
        <w:rPr>
          <w:rFonts w:asciiTheme="minorHAnsi" w:eastAsiaTheme="minorEastAsia" w:hAnsiTheme="minorHAnsi" w:cstheme="minorBidi"/>
          <w:szCs w:val="22"/>
        </w:rPr>
      </w:pPr>
      <w:hyperlink w:anchor="_Toc496078574" w:history="1">
        <w:r w:rsidRPr="003E4771">
          <w:rPr>
            <w:rStyle w:val="Hyperlink"/>
          </w:rPr>
          <w:t>7.2.5</w:t>
        </w:r>
        <w:r>
          <w:rPr>
            <w:rFonts w:asciiTheme="minorHAnsi" w:eastAsiaTheme="minorEastAsia" w:hAnsiTheme="minorHAnsi" w:cstheme="minorBidi"/>
            <w:szCs w:val="22"/>
          </w:rPr>
          <w:tab/>
        </w:r>
        <w:r w:rsidRPr="003E4771">
          <w:rPr>
            <w:rStyle w:val="Hyperlink"/>
          </w:rPr>
          <w:t>E-Ressource Service</w:t>
        </w:r>
        <w:r>
          <w:rPr>
            <w:webHidden/>
          </w:rPr>
          <w:tab/>
        </w:r>
        <w:r>
          <w:rPr>
            <w:webHidden/>
          </w:rPr>
          <w:fldChar w:fldCharType="begin"/>
        </w:r>
        <w:r>
          <w:rPr>
            <w:webHidden/>
          </w:rPr>
          <w:instrText xml:space="preserve"> PAGEREF _Toc496078574 \h </w:instrText>
        </w:r>
        <w:r>
          <w:rPr>
            <w:webHidden/>
          </w:rPr>
        </w:r>
        <w:r>
          <w:rPr>
            <w:webHidden/>
          </w:rPr>
          <w:fldChar w:fldCharType="separate"/>
        </w:r>
        <w:r>
          <w:rPr>
            <w:webHidden/>
          </w:rPr>
          <w:t>51</w:t>
        </w:r>
        <w:r>
          <w:rPr>
            <w:webHidden/>
          </w:rPr>
          <w:fldChar w:fldCharType="end"/>
        </w:r>
      </w:hyperlink>
    </w:p>
    <w:p w14:paraId="470E25A0" w14:textId="77777777" w:rsidR="006863C8" w:rsidRDefault="006863C8">
      <w:pPr>
        <w:pStyle w:val="Verzeichnis3"/>
        <w:rPr>
          <w:rFonts w:asciiTheme="minorHAnsi" w:eastAsiaTheme="minorEastAsia" w:hAnsiTheme="minorHAnsi" w:cstheme="minorBidi"/>
          <w:szCs w:val="22"/>
        </w:rPr>
      </w:pPr>
      <w:hyperlink w:anchor="_Toc496078575" w:history="1">
        <w:r w:rsidRPr="003E4771">
          <w:rPr>
            <w:rStyle w:val="Hyperlink"/>
          </w:rPr>
          <w:t>7.2.6</w:t>
        </w:r>
        <w:r>
          <w:rPr>
            <w:rFonts w:asciiTheme="minorHAnsi" w:eastAsiaTheme="minorEastAsia" w:hAnsiTheme="minorHAnsi" w:cstheme="minorBidi"/>
            <w:szCs w:val="22"/>
          </w:rPr>
          <w:tab/>
        </w:r>
        <w:r w:rsidRPr="003E4771">
          <w:rPr>
            <w:rStyle w:val="Hyperlink"/>
          </w:rPr>
          <w:t>Zugangsregel Service</w:t>
        </w:r>
        <w:r>
          <w:rPr>
            <w:webHidden/>
          </w:rPr>
          <w:tab/>
        </w:r>
        <w:r>
          <w:rPr>
            <w:webHidden/>
          </w:rPr>
          <w:fldChar w:fldCharType="begin"/>
        </w:r>
        <w:r>
          <w:rPr>
            <w:webHidden/>
          </w:rPr>
          <w:instrText xml:space="preserve"> PAGEREF _Toc496078575 \h </w:instrText>
        </w:r>
        <w:r>
          <w:rPr>
            <w:webHidden/>
          </w:rPr>
        </w:r>
        <w:r>
          <w:rPr>
            <w:webHidden/>
          </w:rPr>
          <w:fldChar w:fldCharType="separate"/>
        </w:r>
        <w:r>
          <w:rPr>
            <w:webHidden/>
          </w:rPr>
          <w:t>52</w:t>
        </w:r>
        <w:r>
          <w:rPr>
            <w:webHidden/>
          </w:rPr>
          <w:fldChar w:fldCharType="end"/>
        </w:r>
      </w:hyperlink>
    </w:p>
    <w:p w14:paraId="04C634EF" w14:textId="77777777" w:rsidR="006863C8" w:rsidRDefault="006863C8">
      <w:pPr>
        <w:pStyle w:val="Verzeichnis3"/>
        <w:rPr>
          <w:rFonts w:asciiTheme="minorHAnsi" w:eastAsiaTheme="minorEastAsia" w:hAnsiTheme="minorHAnsi" w:cstheme="minorBidi"/>
          <w:szCs w:val="22"/>
        </w:rPr>
      </w:pPr>
      <w:hyperlink w:anchor="_Toc496078576" w:history="1">
        <w:r w:rsidRPr="003E4771">
          <w:rPr>
            <w:rStyle w:val="Hyperlink"/>
          </w:rPr>
          <w:t>7.2.7</w:t>
        </w:r>
        <w:r>
          <w:rPr>
            <w:rFonts w:asciiTheme="minorHAnsi" w:eastAsiaTheme="minorEastAsia" w:hAnsiTheme="minorHAnsi" w:cstheme="minorBidi"/>
            <w:szCs w:val="22"/>
          </w:rPr>
          <w:tab/>
        </w:r>
        <w:r w:rsidRPr="003E4771">
          <w:rPr>
            <w:rStyle w:val="Hyperlink"/>
          </w:rPr>
          <w:t>Zugriffsrecht Service</w:t>
        </w:r>
        <w:r>
          <w:rPr>
            <w:webHidden/>
          </w:rPr>
          <w:tab/>
        </w:r>
        <w:r>
          <w:rPr>
            <w:webHidden/>
          </w:rPr>
          <w:fldChar w:fldCharType="begin"/>
        </w:r>
        <w:r>
          <w:rPr>
            <w:webHidden/>
          </w:rPr>
          <w:instrText xml:space="preserve"> PAGEREF _Toc496078576 \h </w:instrText>
        </w:r>
        <w:r>
          <w:rPr>
            <w:webHidden/>
          </w:rPr>
        </w:r>
        <w:r>
          <w:rPr>
            <w:webHidden/>
          </w:rPr>
          <w:fldChar w:fldCharType="separate"/>
        </w:r>
        <w:r>
          <w:rPr>
            <w:webHidden/>
          </w:rPr>
          <w:t>52</w:t>
        </w:r>
        <w:r>
          <w:rPr>
            <w:webHidden/>
          </w:rPr>
          <w:fldChar w:fldCharType="end"/>
        </w:r>
      </w:hyperlink>
    </w:p>
    <w:p w14:paraId="42E96514" w14:textId="77777777" w:rsidR="006863C8" w:rsidRDefault="006863C8">
      <w:pPr>
        <w:pStyle w:val="Verzeichnis2"/>
        <w:rPr>
          <w:rFonts w:asciiTheme="minorHAnsi" w:eastAsiaTheme="minorEastAsia" w:hAnsiTheme="minorHAnsi" w:cstheme="minorBidi"/>
          <w:noProof/>
          <w:szCs w:val="22"/>
        </w:rPr>
      </w:pPr>
      <w:hyperlink w:anchor="_Toc496078577" w:history="1">
        <w:r w:rsidRPr="003E4771">
          <w:rPr>
            <w:rStyle w:val="Hyperlink"/>
            <w:noProof/>
          </w:rPr>
          <w:t>7.3</w:t>
        </w:r>
        <w:r>
          <w:rPr>
            <w:rFonts w:asciiTheme="minorHAnsi" w:eastAsiaTheme="minorEastAsia" w:hAnsiTheme="minorHAnsi" w:cstheme="minorBidi"/>
            <w:noProof/>
            <w:szCs w:val="22"/>
          </w:rPr>
          <w:tab/>
        </w:r>
        <w:r w:rsidRPr="003E4771">
          <w:rPr>
            <w:rStyle w:val="Hyperlink"/>
            <w:noProof/>
          </w:rPr>
          <w:t>Services zur Laufzeit</w:t>
        </w:r>
        <w:r>
          <w:rPr>
            <w:noProof/>
            <w:webHidden/>
          </w:rPr>
          <w:tab/>
        </w:r>
        <w:r>
          <w:rPr>
            <w:noProof/>
            <w:webHidden/>
          </w:rPr>
          <w:fldChar w:fldCharType="begin"/>
        </w:r>
        <w:r>
          <w:rPr>
            <w:noProof/>
            <w:webHidden/>
          </w:rPr>
          <w:instrText xml:space="preserve"> PAGEREF _Toc496078577 \h </w:instrText>
        </w:r>
        <w:r>
          <w:rPr>
            <w:noProof/>
            <w:webHidden/>
          </w:rPr>
        </w:r>
        <w:r>
          <w:rPr>
            <w:noProof/>
            <w:webHidden/>
          </w:rPr>
          <w:fldChar w:fldCharType="separate"/>
        </w:r>
        <w:r>
          <w:rPr>
            <w:noProof/>
            <w:webHidden/>
          </w:rPr>
          <w:t>53</w:t>
        </w:r>
        <w:r>
          <w:rPr>
            <w:noProof/>
            <w:webHidden/>
          </w:rPr>
          <w:fldChar w:fldCharType="end"/>
        </w:r>
      </w:hyperlink>
    </w:p>
    <w:p w14:paraId="0ED78935" w14:textId="77777777" w:rsidR="006863C8" w:rsidRDefault="006863C8">
      <w:pPr>
        <w:pStyle w:val="Verzeichnis3"/>
        <w:rPr>
          <w:rFonts w:asciiTheme="minorHAnsi" w:eastAsiaTheme="minorEastAsia" w:hAnsiTheme="minorHAnsi" w:cstheme="minorBidi"/>
          <w:szCs w:val="22"/>
        </w:rPr>
      </w:pPr>
      <w:hyperlink w:anchor="_Toc496078578" w:history="1">
        <w:r w:rsidRPr="003E4771">
          <w:rPr>
            <w:rStyle w:val="Hyperlink"/>
          </w:rPr>
          <w:t>7.3.1</w:t>
        </w:r>
        <w:r>
          <w:rPr>
            <w:rFonts w:asciiTheme="minorHAnsi" w:eastAsiaTheme="minorEastAsia" w:hAnsiTheme="minorHAnsi" w:cstheme="minorBidi"/>
            <w:szCs w:val="22"/>
          </w:rPr>
          <w:tab/>
        </w:r>
        <w:r w:rsidRPr="003E4771">
          <w:rPr>
            <w:rStyle w:val="Hyperlink"/>
          </w:rPr>
          <w:t>Authentication Service</w:t>
        </w:r>
        <w:r>
          <w:rPr>
            <w:webHidden/>
          </w:rPr>
          <w:tab/>
        </w:r>
        <w:r>
          <w:rPr>
            <w:webHidden/>
          </w:rPr>
          <w:fldChar w:fldCharType="begin"/>
        </w:r>
        <w:r>
          <w:rPr>
            <w:webHidden/>
          </w:rPr>
          <w:instrText xml:space="preserve"> PAGEREF _Toc496078578 \h </w:instrText>
        </w:r>
        <w:r>
          <w:rPr>
            <w:webHidden/>
          </w:rPr>
        </w:r>
        <w:r>
          <w:rPr>
            <w:webHidden/>
          </w:rPr>
          <w:fldChar w:fldCharType="separate"/>
        </w:r>
        <w:r>
          <w:rPr>
            <w:webHidden/>
          </w:rPr>
          <w:t>53</w:t>
        </w:r>
        <w:r>
          <w:rPr>
            <w:webHidden/>
          </w:rPr>
          <w:fldChar w:fldCharType="end"/>
        </w:r>
      </w:hyperlink>
    </w:p>
    <w:p w14:paraId="7DB78107" w14:textId="77777777" w:rsidR="006863C8" w:rsidRDefault="006863C8">
      <w:pPr>
        <w:pStyle w:val="Verzeichnis3"/>
        <w:rPr>
          <w:rFonts w:asciiTheme="minorHAnsi" w:eastAsiaTheme="minorEastAsia" w:hAnsiTheme="minorHAnsi" w:cstheme="minorBidi"/>
          <w:szCs w:val="22"/>
        </w:rPr>
      </w:pPr>
      <w:hyperlink w:anchor="_Toc496078579" w:history="1">
        <w:r w:rsidRPr="003E4771">
          <w:rPr>
            <w:rStyle w:val="Hyperlink"/>
          </w:rPr>
          <w:t>7.3.2</w:t>
        </w:r>
        <w:r>
          <w:rPr>
            <w:rFonts w:asciiTheme="minorHAnsi" w:eastAsiaTheme="minorEastAsia" w:hAnsiTheme="minorHAnsi" w:cstheme="minorBidi"/>
            <w:szCs w:val="22"/>
          </w:rPr>
          <w:tab/>
        </w:r>
        <w:r w:rsidRPr="003E4771">
          <w:rPr>
            <w:rStyle w:val="Hyperlink"/>
          </w:rPr>
          <w:t>Attribute Assertion Service</w:t>
        </w:r>
        <w:r>
          <w:rPr>
            <w:webHidden/>
          </w:rPr>
          <w:tab/>
        </w:r>
        <w:r>
          <w:rPr>
            <w:webHidden/>
          </w:rPr>
          <w:fldChar w:fldCharType="begin"/>
        </w:r>
        <w:r>
          <w:rPr>
            <w:webHidden/>
          </w:rPr>
          <w:instrText xml:space="preserve"> PAGEREF _Toc496078579 \h </w:instrText>
        </w:r>
        <w:r>
          <w:rPr>
            <w:webHidden/>
          </w:rPr>
        </w:r>
        <w:r>
          <w:rPr>
            <w:webHidden/>
          </w:rPr>
          <w:fldChar w:fldCharType="separate"/>
        </w:r>
        <w:r>
          <w:rPr>
            <w:webHidden/>
          </w:rPr>
          <w:t>54</w:t>
        </w:r>
        <w:r>
          <w:rPr>
            <w:webHidden/>
          </w:rPr>
          <w:fldChar w:fldCharType="end"/>
        </w:r>
      </w:hyperlink>
    </w:p>
    <w:p w14:paraId="03DDF464" w14:textId="77777777" w:rsidR="006863C8" w:rsidRDefault="006863C8">
      <w:pPr>
        <w:pStyle w:val="Verzeichnis3"/>
        <w:rPr>
          <w:rFonts w:asciiTheme="minorHAnsi" w:eastAsiaTheme="minorEastAsia" w:hAnsiTheme="minorHAnsi" w:cstheme="minorBidi"/>
          <w:szCs w:val="22"/>
        </w:rPr>
      </w:pPr>
      <w:hyperlink w:anchor="_Toc496078580" w:history="1">
        <w:r w:rsidRPr="003E4771">
          <w:rPr>
            <w:rStyle w:val="Hyperlink"/>
          </w:rPr>
          <w:t>7.3.3</w:t>
        </w:r>
        <w:r>
          <w:rPr>
            <w:rFonts w:asciiTheme="minorHAnsi" w:eastAsiaTheme="minorEastAsia" w:hAnsiTheme="minorHAnsi" w:cstheme="minorBidi"/>
            <w:szCs w:val="22"/>
          </w:rPr>
          <w:tab/>
        </w:r>
        <w:r w:rsidRPr="003E4771">
          <w:rPr>
            <w:rStyle w:val="Hyperlink"/>
          </w:rPr>
          <w:t>Broker Service</w:t>
        </w:r>
        <w:r>
          <w:rPr>
            <w:webHidden/>
          </w:rPr>
          <w:tab/>
        </w:r>
        <w:r>
          <w:rPr>
            <w:webHidden/>
          </w:rPr>
          <w:fldChar w:fldCharType="begin"/>
        </w:r>
        <w:r>
          <w:rPr>
            <w:webHidden/>
          </w:rPr>
          <w:instrText xml:space="preserve"> PAGEREF _Toc496078580 \h </w:instrText>
        </w:r>
        <w:r>
          <w:rPr>
            <w:webHidden/>
          </w:rPr>
        </w:r>
        <w:r>
          <w:rPr>
            <w:webHidden/>
          </w:rPr>
          <w:fldChar w:fldCharType="separate"/>
        </w:r>
        <w:r>
          <w:rPr>
            <w:webHidden/>
          </w:rPr>
          <w:t>55</w:t>
        </w:r>
        <w:r>
          <w:rPr>
            <w:webHidden/>
          </w:rPr>
          <w:fldChar w:fldCharType="end"/>
        </w:r>
      </w:hyperlink>
    </w:p>
    <w:p w14:paraId="74F543C4" w14:textId="77777777" w:rsidR="006863C8" w:rsidRDefault="006863C8">
      <w:pPr>
        <w:pStyle w:val="Verzeichnis3"/>
        <w:rPr>
          <w:rFonts w:asciiTheme="minorHAnsi" w:eastAsiaTheme="minorEastAsia" w:hAnsiTheme="minorHAnsi" w:cstheme="minorBidi"/>
          <w:szCs w:val="22"/>
        </w:rPr>
      </w:pPr>
      <w:hyperlink w:anchor="_Toc496078581" w:history="1">
        <w:r w:rsidRPr="003E4771">
          <w:rPr>
            <w:rStyle w:val="Hyperlink"/>
          </w:rPr>
          <w:t>7.3.4</w:t>
        </w:r>
        <w:r>
          <w:rPr>
            <w:rFonts w:asciiTheme="minorHAnsi" w:eastAsiaTheme="minorEastAsia" w:hAnsiTheme="minorHAnsi" w:cstheme="minorBidi"/>
            <w:szCs w:val="22"/>
          </w:rPr>
          <w:tab/>
        </w:r>
        <w:r w:rsidRPr="003E4771">
          <w:rPr>
            <w:rStyle w:val="Hyperlink"/>
          </w:rPr>
          <w:t>Zugang Service</w:t>
        </w:r>
        <w:r>
          <w:rPr>
            <w:webHidden/>
          </w:rPr>
          <w:tab/>
        </w:r>
        <w:r>
          <w:rPr>
            <w:webHidden/>
          </w:rPr>
          <w:fldChar w:fldCharType="begin"/>
        </w:r>
        <w:r>
          <w:rPr>
            <w:webHidden/>
          </w:rPr>
          <w:instrText xml:space="preserve"> PAGEREF _Toc496078581 \h </w:instrText>
        </w:r>
        <w:r>
          <w:rPr>
            <w:webHidden/>
          </w:rPr>
        </w:r>
        <w:r>
          <w:rPr>
            <w:webHidden/>
          </w:rPr>
          <w:fldChar w:fldCharType="separate"/>
        </w:r>
        <w:r>
          <w:rPr>
            <w:webHidden/>
          </w:rPr>
          <w:t>56</w:t>
        </w:r>
        <w:r>
          <w:rPr>
            <w:webHidden/>
          </w:rPr>
          <w:fldChar w:fldCharType="end"/>
        </w:r>
      </w:hyperlink>
    </w:p>
    <w:p w14:paraId="0035B330" w14:textId="77777777" w:rsidR="006863C8" w:rsidRDefault="006863C8">
      <w:pPr>
        <w:pStyle w:val="Verzeichnis3"/>
        <w:rPr>
          <w:rFonts w:asciiTheme="minorHAnsi" w:eastAsiaTheme="minorEastAsia" w:hAnsiTheme="minorHAnsi" w:cstheme="minorBidi"/>
          <w:szCs w:val="22"/>
        </w:rPr>
      </w:pPr>
      <w:hyperlink w:anchor="_Toc496078582" w:history="1">
        <w:r w:rsidRPr="003E4771">
          <w:rPr>
            <w:rStyle w:val="Hyperlink"/>
          </w:rPr>
          <w:t>7.3.5</w:t>
        </w:r>
        <w:r>
          <w:rPr>
            <w:rFonts w:asciiTheme="minorHAnsi" w:eastAsiaTheme="minorEastAsia" w:hAnsiTheme="minorHAnsi" w:cstheme="minorBidi"/>
            <w:szCs w:val="22"/>
          </w:rPr>
          <w:tab/>
        </w:r>
        <w:r w:rsidRPr="003E4771">
          <w:rPr>
            <w:rStyle w:val="Hyperlink"/>
          </w:rPr>
          <w:t>Autorisation Service</w:t>
        </w:r>
        <w:r>
          <w:rPr>
            <w:webHidden/>
          </w:rPr>
          <w:tab/>
        </w:r>
        <w:r>
          <w:rPr>
            <w:webHidden/>
          </w:rPr>
          <w:fldChar w:fldCharType="begin"/>
        </w:r>
        <w:r>
          <w:rPr>
            <w:webHidden/>
          </w:rPr>
          <w:instrText xml:space="preserve"> PAGEREF _Toc496078582 \h </w:instrText>
        </w:r>
        <w:r>
          <w:rPr>
            <w:webHidden/>
          </w:rPr>
        </w:r>
        <w:r>
          <w:rPr>
            <w:webHidden/>
          </w:rPr>
          <w:fldChar w:fldCharType="separate"/>
        </w:r>
        <w:r>
          <w:rPr>
            <w:webHidden/>
          </w:rPr>
          <w:t>57</w:t>
        </w:r>
        <w:r>
          <w:rPr>
            <w:webHidden/>
          </w:rPr>
          <w:fldChar w:fldCharType="end"/>
        </w:r>
      </w:hyperlink>
    </w:p>
    <w:p w14:paraId="2727EB04" w14:textId="77777777" w:rsidR="006863C8" w:rsidRDefault="006863C8">
      <w:pPr>
        <w:pStyle w:val="Verzeichnis3"/>
        <w:rPr>
          <w:rFonts w:asciiTheme="minorHAnsi" w:eastAsiaTheme="minorEastAsia" w:hAnsiTheme="minorHAnsi" w:cstheme="minorBidi"/>
          <w:szCs w:val="22"/>
        </w:rPr>
      </w:pPr>
      <w:hyperlink w:anchor="_Toc496078583" w:history="1">
        <w:r w:rsidRPr="003E4771">
          <w:rPr>
            <w:rStyle w:val="Hyperlink"/>
          </w:rPr>
          <w:t>7.3.6</w:t>
        </w:r>
        <w:r>
          <w:rPr>
            <w:rFonts w:asciiTheme="minorHAnsi" w:eastAsiaTheme="minorEastAsia" w:hAnsiTheme="minorHAnsi" w:cstheme="minorBidi"/>
            <w:szCs w:val="22"/>
          </w:rPr>
          <w:tab/>
        </w:r>
        <w:r w:rsidRPr="003E4771">
          <w:rPr>
            <w:rStyle w:val="Hyperlink"/>
          </w:rPr>
          <w:t>Logging Service</w:t>
        </w:r>
        <w:r>
          <w:rPr>
            <w:webHidden/>
          </w:rPr>
          <w:tab/>
        </w:r>
        <w:r>
          <w:rPr>
            <w:webHidden/>
          </w:rPr>
          <w:fldChar w:fldCharType="begin"/>
        </w:r>
        <w:r>
          <w:rPr>
            <w:webHidden/>
          </w:rPr>
          <w:instrText xml:space="preserve"> PAGEREF _Toc496078583 \h </w:instrText>
        </w:r>
        <w:r>
          <w:rPr>
            <w:webHidden/>
          </w:rPr>
        </w:r>
        <w:r>
          <w:rPr>
            <w:webHidden/>
          </w:rPr>
          <w:fldChar w:fldCharType="separate"/>
        </w:r>
        <w:r>
          <w:rPr>
            <w:webHidden/>
          </w:rPr>
          <w:t>57</w:t>
        </w:r>
        <w:r>
          <w:rPr>
            <w:webHidden/>
          </w:rPr>
          <w:fldChar w:fldCharType="end"/>
        </w:r>
      </w:hyperlink>
    </w:p>
    <w:p w14:paraId="416FC33C" w14:textId="77777777" w:rsidR="006863C8" w:rsidRDefault="006863C8">
      <w:pPr>
        <w:pStyle w:val="Verzeichnis2"/>
        <w:rPr>
          <w:rFonts w:asciiTheme="minorHAnsi" w:eastAsiaTheme="minorEastAsia" w:hAnsiTheme="minorHAnsi" w:cstheme="minorBidi"/>
          <w:noProof/>
          <w:szCs w:val="22"/>
        </w:rPr>
      </w:pPr>
      <w:hyperlink w:anchor="_Toc496078584" w:history="1">
        <w:r w:rsidRPr="003E4771">
          <w:rPr>
            <w:rStyle w:val="Hyperlink"/>
            <w:noProof/>
          </w:rPr>
          <w:t>7.4</w:t>
        </w:r>
        <w:r>
          <w:rPr>
            <w:rFonts w:asciiTheme="minorHAnsi" w:eastAsiaTheme="minorEastAsia" w:hAnsiTheme="minorHAnsi" w:cstheme="minorBidi"/>
            <w:noProof/>
            <w:szCs w:val="22"/>
          </w:rPr>
          <w:tab/>
        </w:r>
        <w:r w:rsidRPr="003E4771">
          <w:rPr>
            <w:rStyle w:val="Hyperlink"/>
            <w:noProof/>
          </w:rPr>
          <w:t>Gesamtmodell</w:t>
        </w:r>
        <w:r>
          <w:rPr>
            <w:noProof/>
            <w:webHidden/>
          </w:rPr>
          <w:tab/>
        </w:r>
        <w:r>
          <w:rPr>
            <w:noProof/>
            <w:webHidden/>
          </w:rPr>
          <w:fldChar w:fldCharType="begin"/>
        </w:r>
        <w:r>
          <w:rPr>
            <w:noProof/>
            <w:webHidden/>
          </w:rPr>
          <w:instrText xml:space="preserve"> PAGEREF _Toc496078584 \h </w:instrText>
        </w:r>
        <w:r>
          <w:rPr>
            <w:noProof/>
            <w:webHidden/>
          </w:rPr>
        </w:r>
        <w:r>
          <w:rPr>
            <w:noProof/>
            <w:webHidden/>
          </w:rPr>
          <w:fldChar w:fldCharType="separate"/>
        </w:r>
        <w:r>
          <w:rPr>
            <w:noProof/>
            <w:webHidden/>
          </w:rPr>
          <w:t>58</w:t>
        </w:r>
        <w:r>
          <w:rPr>
            <w:noProof/>
            <w:webHidden/>
          </w:rPr>
          <w:fldChar w:fldCharType="end"/>
        </w:r>
      </w:hyperlink>
    </w:p>
    <w:p w14:paraId="77A1A14C" w14:textId="77777777" w:rsidR="006863C8" w:rsidRDefault="006863C8">
      <w:pPr>
        <w:pStyle w:val="Verzeichnis2"/>
        <w:rPr>
          <w:rFonts w:asciiTheme="minorHAnsi" w:eastAsiaTheme="minorEastAsia" w:hAnsiTheme="minorHAnsi" w:cstheme="minorBidi"/>
          <w:noProof/>
          <w:szCs w:val="22"/>
        </w:rPr>
      </w:pPr>
      <w:hyperlink w:anchor="_Toc496078585" w:history="1">
        <w:r w:rsidRPr="003E4771">
          <w:rPr>
            <w:rStyle w:val="Hyperlink"/>
            <w:noProof/>
          </w:rPr>
          <w:t>7.5</w:t>
        </w:r>
        <w:r>
          <w:rPr>
            <w:rFonts w:asciiTheme="minorHAnsi" w:eastAsiaTheme="minorEastAsia" w:hAnsiTheme="minorHAnsi" w:cstheme="minorBidi"/>
            <w:noProof/>
            <w:szCs w:val="22"/>
          </w:rPr>
          <w:tab/>
        </w:r>
        <w:r w:rsidRPr="003E4771">
          <w:rPr>
            <w:rStyle w:val="Hyperlink"/>
            <w:noProof/>
          </w:rPr>
          <w:t>Prozessunterstützung durch Geschäftsservices</w:t>
        </w:r>
        <w:r>
          <w:rPr>
            <w:noProof/>
            <w:webHidden/>
          </w:rPr>
          <w:tab/>
        </w:r>
        <w:r>
          <w:rPr>
            <w:noProof/>
            <w:webHidden/>
          </w:rPr>
          <w:fldChar w:fldCharType="begin"/>
        </w:r>
        <w:r>
          <w:rPr>
            <w:noProof/>
            <w:webHidden/>
          </w:rPr>
          <w:instrText xml:space="preserve"> PAGEREF _Toc496078585 \h </w:instrText>
        </w:r>
        <w:r>
          <w:rPr>
            <w:noProof/>
            <w:webHidden/>
          </w:rPr>
        </w:r>
        <w:r>
          <w:rPr>
            <w:noProof/>
            <w:webHidden/>
          </w:rPr>
          <w:fldChar w:fldCharType="separate"/>
        </w:r>
        <w:r>
          <w:rPr>
            <w:noProof/>
            <w:webHidden/>
          </w:rPr>
          <w:t>59</w:t>
        </w:r>
        <w:r>
          <w:rPr>
            <w:noProof/>
            <w:webHidden/>
          </w:rPr>
          <w:fldChar w:fldCharType="end"/>
        </w:r>
      </w:hyperlink>
    </w:p>
    <w:p w14:paraId="0EB5CBE9" w14:textId="77777777" w:rsidR="006863C8" w:rsidRDefault="006863C8">
      <w:pPr>
        <w:pStyle w:val="Verzeichnis3"/>
        <w:rPr>
          <w:rFonts w:asciiTheme="minorHAnsi" w:eastAsiaTheme="minorEastAsia" w:hAnsiTheme="minorHAnsi" w:cstheme="minorBidi"/>
          <w:szCs w:val="22"/>
        </w:rPr>
      </w:pPr>
      <w:hyperlink w:anchor="_Toc496078586" w:history="1">
        <w:r w:rsidRPr="003E4771">
          <w:rPr>
            <w:rStyle w:val="Hyperlink"/>
          </w:rPr>
          <w:t>7.5.1</w:t>
        </w:r>
        <w:r>
          <w:rPr>
            <w:rFonts w:asciiTheme="minorHAnsi" w:eastAsiaTheme="minorEastAsia" w:hAnsiTheme="minorHAnsi" w:cstheme="minorBidi"/>
            <w:szCs w:val="22"/>
          </w:rPr>
          <w:tab/>
        </w:r>
        <w:r w:rsidRPr="003E4771">
          <w:rPr>
            <w:rStyle w:val="Hyperlink"/>
          </w:rPr>
          <w:t>Subjekt authentifizieren</w:t>
        </w:r>
        <w:r>
          <w:rPr>
            <w:webHidden/>
          </w:rPr>
          <w:tab/>
        </w:r>
        <w:r>
          <w:rPr>
            <w:webHidden/>
          </w:rPr>
          <w:fldChar w:fldCharType="begin"/>
        </w:r>
        <w:r>
          <w:rPr>
            <w:webHidden/>
          </w:rPr>
          <w:instrText xml:space="preserve"> PAGEREF _Toc496078586 \h </w:instrText>
        </w:r>
        <w:r>
          <w:rPr>
            <w:webHidden/>
          </w:rPr>
        </w:r>
        <w:r>
          <w:rPr>
            <w:webHidden/>
          </w:rPr>
          <w:fldChar w:fldCharType="separate"/>
        </w:r>
        <w:r>
          <w:rPr>
            <w:webHidden/>
          </w:rPr>
          <w:t>59</w:t>
        </w:r>
        <w:r>
          <w:rPr>
            <w:webHidden/>
          </w:rPr>
          <w:fldChar w:fldCharType="end"/>
        </w:r>
      </w:hyperlink>
    </w:p>
    <w:p w14:paraId="6F5C6150" w14:textId="77777777" w:rsidR="006863C8" w:rsidRDefault="006863C8">
      <w:pPr>
        <w:pStyle w:val="Verzeichnis3"/>
        <w:rPr>
          <w:rFonts w:asciiTheme="minorHAnsi" w:eastAsiaTheme="minorEastAsia" w:hAnsiTheme="minorHAnsi" w:cstheme="minorBidi"/>
          <w:szCs w:val="22"/>
        </w:rPr>
      </w:pPr>
      <w:hyperlink w:anchor="_Toc496078587" w:history="1">
        <w:r w:rsidRPr="003E4771">
          <w:rPr>
            <w:rStyle w:val="Hyperlink"/>
          </w:rPr>
          <w:t>7.5.2</w:t>
        </w:r>
        <w:r>
          <w:rPr>
            <w:rFonts w:asciiTheme="minorHAnsi" w:eastAsiaTheme="minorEastAsia" w:hAnsiTheme="minorHAnsi" w:cstheme="minorBidi"/>
            <w:szCs w:val="22"/>
          </w:rPr>
          <w:tab/>
        </w:r>
        <w:r w:rsidRPr="003E4771">
          <w:rPr>
            <w:rStyle w:val="Hyperlink"/>
          </w:rPr>
          <w:t>Identität föderieren</w:t>
        </w:r>
        <w:r>
          <w:rPr>
            <w:webHidden/>
          </w:rPr>
          <w:tab/>
        </w:r>
        <w:r>
          <w:rPr>
            <w:webHidden/>
          </w:rPr>
          <w:fldChar w:fldCharType="begin"/>
        </w:r>
        <w:r>
          <w:rPr>
            <w:webHidden/>
          </w:rPr>
          <w:instrText xml:space="preserve"> PAGEREF _Toc496078587 \h </w:instrText>
        </w:r>
        <w:r>
          <w:rPr>
            <w:webHidden/>
          </w:rPr>
        </w:r>
        <w:r>
          <w:rPr>
            <w:webHidden/>
          </w:rPr>
          <w:fldChar w:fldCharType="separate"/>
        </w:r>
        <w:r>
          <w:rPr>
            <w:webHidden/>
          </w:rPr>
          <w:t>59</w:t>
        </w:r>
        <w:r>
          <w:rPr>
            <w:webHidden/>
          </w:rPr>
          <w:fldChar w:fldCharType="end"/>
        </w:r>
      </w:hyperlink>
    </w:p>
    <w:p w14:paraId="460E38B1" w14:textId="77777777" w:rsidR="006863C8" w:rsidRDefault="006863C8">
      <w:pPr>
        <w:pStyle w:val="Verzeichnis3"/>
        <w:rPr>
          <w:rFonts w:asciiTheme="minorHAnsi" w:eastAsiaTheme="minorEastAsia" w:hAnsiTheme="minorHAnsi" w:cstheme="minorBidi"/>
          <w:szCs w:val="22"/>
        </w:rPr>
      </w:pPr>
      <w:hyperlink w:anchor="_Toc496078588" w:history="1">
        <w:r w:rsidRPr="003E4771">
          <w:rPr>
            <w:rStyle w:val="Hyperlink"/>
          </w:rPr>
          <w:t>7.5.3</w:t>
        </w:r>
        <w:r>
          <w:rPr>
            <w:rFonts w:asciiTheme="minorHAnsi" w:eastAsiaTheme="minorEastAsia" w:hAnsiTheme="minorHAnsi" w:cstheme="minorBidi"/>
            <w:szCs w:val="22"/>
          </w:rPr>
          <w:tab/>
        </w:r>
        <w:r w:rsidRPr="003E4771">
          <w:rPr>
            <w:rStyle w:val="Hyperlink"/>
          </w:rPr>
          <w:t>E-Identity autorisieren und Attribute offenlegen</w:t>
        </w:r>
        <w:r>
          <w:rPr>
            <w:webHidden/>
          </w:rPr>
          <w:tab/>
        </w:r>
        <w:r>
          <w:rPr>
            <w:webHidden/>
          </w:rPr>
          <w:fldChar w:fldCharType="begin"/>
        </w:r>
        <w:r>
          <w:rPr>
            <w:webHidden/>
          </w:rPr>
          <w:instrText xml:space="preserve"> PAGEREF _Toc496078588 \h </w:instrText>
        </w:r>
        <w:r>
          <w:rPr>
            <w:webHidden/>
          </w:rPr>
        </w:r>
        <w:r>
          <w:rPr>
            <w:webHidden/>
          </w:rPr>
          <w:fldChar w:fldCharType="separate"/>
        </w:r>
        <w:r>
          <w:rPr>
            <w:webHidden/>
          </w:rPr>
          <w:t>60</w:t>
        </w:r>
        <w:r>
          <w:rPr>
            <w:webHidden/>
          </w:rPr>
          <w:fldChar w:fldCharType="end"/>
        </w:r>
      </w:hyperlink>
    </w:p>
    <w:p w14:paraId="2AA1B718" w14:textId="77777777" w:rsidR="006863C8" w:rsidRDefault="006863C8">
      <w:pPr>
        <w:pStyle w:val="Verzeichnis2"/>
        <w:rPr>
          <w:rFonts w:asciiTheme="minorHAnsi" w:eastAsiaTheme="minorEastAsia" w:hAnsiTheme="minorHAnsi" w:cstheme="minorBidi"/>
          <w:noProof/>
          <w:szCs w:val="22"/>
        </w:rPr>
      </w:pPr>
      <w:hyperlink w:anchor="_Toc496078589" w:history="1">
        <w:r w:rsidRPr="003E4771">
          <w:rPr>
            <w:rStyle w:val="Hyperlink"/>
            <w:noProof/>
          </w:rPr>
          <w:t>7.6</w:t>
        </w:r>
        <w:r>
          <w:rPr>
            <w:rFonts w:asciiTheme="minorHAnsi" w:eastAsiaTheme="minorEastAsia" w:hAnsiTheme="minorHAnsi" w:cstheme="minorBidi"/>
            <w:noProof/>
            <w:szCs w:val="22"/>
          </w:rPr>
          <w:tab/>
        </w:r>
        <w:r w:rsidRPr="003E4771">
          <w:rPr>
            <w:rStyle w:val="Hyperlink"/>
            <w:noProof/>
          </w:rPr>
          <w:t>Zuordnung Service zu Informationselemente</w:t>
        </w:r>
        <w:r>
          <w:rPr>
            <w:noProof/>
            <w:webHidden/>
          </w:rPr>
          <w:tab/>
        </w:r>
        <w:r>
          <w:rPr>
            <w:noProof/>
            <w:webHidden/>
          </w:rPr>
          <w:fldChar w:fldCharType="begin"/>
        </w:r>
        <w:r>
          <w:rPr>
            <w:noProof/>
            <w:webHidden/>
          </w:rPr>
          <w:instrText xml:space="preserve"> PAGEREF _Toc496078589 \h </w:instrText>
        </w:r>
        <w:r>
          <w:rPr>
            <w:noProof/>
            <w:webHidden/>
          </w:rPr>
        </w:r>
        <w:r>
          <w:rPr>
            <w:noProof/>
            <w:webHidden/>
          </w:rPr>
          <w:fldChar w:fldCharType="separate"/>
        </w:r>
        <w:r>
          <w:rPr>
            <w:noProof/>
            <w:webHidden/>
          </w:rPr>
          <w:t>62</w:t>
        </w:r>
        <w:r>
          <w:rPr>
            <w:noProof/>
            <w:webHidden/>
          </w:rPr>
          <w:fldChar w:fldCharType="end"/>
        </w:r>
      </w:hyperlink>
    </w:p>
    <w:p w14:paraId="18F9D090" w14:textId="77777777" w:rsidR="006863C8" w:rsidRDefault="006863C8">
      <w:pPr>
        <w:pStyle w:val="Verzeichnis2"/>
        <w:rPr>
          <w:rFonts w:asciiTheme="minorHAnsi" w:eastAsiaTheme="minorEastAsia" w:hAnsiTheme="minorHAnsi" w:cstheme="minorBidi"/>
          <w:noProof/>
          <w:szCs w:val="22"/>
        </w:rPr>
      </w:pPr>
      <w:hyperlink w:anchor="_Toc496078590" w:history="1">
        <w:r w:rsidRPr="003E4771">
          <w:rPr>
            <w:rStyle w:val="Hyperlink"/>
            <w:noProof/>
          </w:rPr>
          <w:t>7.7</w:t>
        </w:r>
        <w:r>
          <w:rPr>
            <w:rFonts w:asciiTheme="minorHAnsi" w:eastAsiaTheme="minorEastAsia" w:hAnsiTheme="minorHAnsi" w:cstheme="minorBidi"/>
            <w:noProof/>
            <w:szCs w:val="22"/>
          </w:rPr>
          <w:tab/>
        </w:r>
        <w:r w:rsidRPr="003E4771">
          <w:rPr>
            <w:rStyle w:val="Hyperlink"/>
            <w:noProof/>
          </w:rPr>
          <w:t>Zuständigkeiten für Geschäftsservices</w:t>
        </w:r>
        <w:r>
          <w:rPr>
            <w:noProof/>
            <w:webHidden/>
          </w:rPr>
          <w:tab/>
        </w:r>
        <w:r>
          <w:rPr>
            <w:noProof/>
            <w:webHidden/>
          </w:rPr>
          <w:fldChar w:fldCharType="begin"/>
        </w:r>
        <w:r>
          <w:rPr>
            <w:noProof/>
            <w:webHidden/>
          </w:rPr>
          <w:instrText xml:space="preserve"> PAGEREF _Toc496078590 \h </w:instrText>
        </w:r>
        <w:r>
          <w:rPr>
            <w:noProof/>
            <w:webHidden/>
          </w:rPr>
        </w:r>
        <w:r>
          <w:rPr>
            <w:noProof/>
            <w:webHidden/>
          </w:rPr>
          <w:fldChar w:fldCharType="separate"/>
        </w:r>
        <w:r>
          <w:rPr>
            <w:noProof/>
            <w:webHidden/>
          </w:rPr>
          <w:t>63</w:t>
        </w:r>
        <w:r>
          <w:rPr>
            <w:noProof/>
            <w:webHidden/>
          </w:rPr>
          <w:fldChar w:fldCharType="end"/>
        </w:r>
      </w:hyperlink>
    </w:p>
    <w:p w14:paraId="42C2EAAC" w14:textId="77777777" w:rsidR="006863C8" w:rsidRDefault="006863C8">
      <w:pPr>
        <w:pStyle w:val="Verzeichnis1"/>
        <w:tabs>
          <w:tab w:val="left" w:pos="425"/>
        </w:tabs>
        <w:rPr>
          <w:rFonts w:asciiTheme="minorHAnsi" w:eastAsiaTheme="minorEastAsia" w:hAnsiTheme="minorHAnsi" w:cstheme="minorBidi"/>
          <w:b w:val="0"/>
          <w:noProof/>
          <w:szCs w:val="22"/>
        </w:rPr>
      </w:pPr>
      <w:hyperlink w:anchor="_Toc496078591" w:history="1">
        <w:r w:rsidRPr="003E4771">
          <w:rPr>
            <w:rStyle w:val="Hyperlink"/>
            <w:noProof/>
          </w:rPr>
          <w:t>8</w:t>
        </w:r>
        <w:r>
          <w:rPr>
            <w:rFonts w:asciiTheme="minorHAnsi" w:eastAsiaTheme="minorEastAsia" w:hAnsiTheme="minorHAnsi" w:cstheme="minorBidi"/>
            <w:b w:val="0"/>
            <w:noProof/>
            <w:szCs w:val="22"/>
          </w:rPr>
          <w:tab/>
        </w:r>
        <w:r w:rsidRPr="003E4771">
          <w:rPr>
            <w:rStyle w:val="Hyperlink"/>
            <w:noProof/>
          </w:rPr>
          <w:t>IAM für das IoT</w:t>
        </w:r>
        <w:r>
          <w:rPr>
            <w:noProof/>
            <w:webHidden/>
          </w:rPr>
          <w:tab/>
        </w:r>
        <w:r>
          <w:rPr>
            <w:noProof/>
            <w:webHidden/>
          </w:rPr>
          <w:fldChar w:fldCharType="begin"/>
        </w:r>
        <w:r>
          <w:rPr>
            <w:noProof/>
            <w:webHidden/>
          </w:rPr>
          <w:instrText xml:space="preserve"> PAGEREF _Toc496078591 \h </w:instrText>
        </w:r>
        <w:r>
          <w:rPr>
            <w:noProof/>
            <w:webHidden/>
          </w:rPr>
        </w:r>
        <w:r>
          <w:rPr>
            <w:noProof/>
            <w:webHidden/>
          </w:rPr>
          <w:fldChar w:fldCharType="separate"/>
        </w:r>
        <w:r>
          <w:rPr>
            <w:noProof/>
            <w:webHidden/>
          </w:rPr>
          <w:t>64</w:t>
        </w:r>
        <w:r>
          <w:rPr>
            <w:noProof/>
            <w:webHidden/>
          </w:rPr>
          <w:fldChar w:fldCharType="end"/>
        </w:r>
      </w:hyperlink>
    </w:p>
    <w:p w14:paraId="4AB19177" w14:textId="77777777" w:rsidR="006863C8" w:rsidRDefault="006863C8">
      <w:pPr>
        <w:pStyle w:val="Verzeichnis2"/>
        <w:rPr>
          <w:rFonts w:asciiTheme="minorHAnsi" w:eastAsiaTheme="minorEastAsia" w:hAnsiTheme="minorHAnsi" w:cstheme="minorBidi"/>
          <w:noProof/>
          <w:szCs w:val="22"/>
        </w:rPr>
      </w:pPr>
      <w:hyperlink w:anchor="_Toc496078592" w:history="1">
        <w:r w:rsidRPr="003E4771">
          <w:rPr>
            <w:rStyle w:val="Hyperlink"/>
            <w:noProof/>
          </w:rPr>
          <w:t>8.1</w:t>
        </w:r>
        <w:r>
          <w:rPr>
            <w:rFonts w:asciiTheme="minorHAnsi" w:eastAsiaTheme="minorEastAsia" w:hAnsiTheme="minorHAnsi" w:cstheme="minorBidi"/>
            <w:noProof/>
            <w:szCs w:val="22"/>
          </w:rPr>
          <w:tab/>
        </w:r>
        <w:r w:rsidRPr="003E4771">
          <w:rPr>
            <w:rStyle w:val="Hyperlink"/>
            <w:noProof/>
          </w:rPr>
          <w:t>Spezielle Eigenschaften von Dingen</w:t>
        </w:r>
        <w:r>
          <w:rPr>
            <w:noProof/>
            <w:webHidden/>
          </w:rPr>
          <w:tab/>
        </w:r>
        <w:r>
          <w:rPr>
            <w:noProof/>
            <w:webHidden/>
          </w:rPr>
          <w:fldChar w:fldCharType="begin"/>
        </w:r>
        <w:r>
          <w:rPr>
            <w:noProof/>
            <w:webHidden/>
          </w:rPr>
          <w:instrText xml:space="preserve"> PAGEREF _Toc496078592 \h </w:instrText>
        </w:r>
        <w:r>
          <w:rPr>
            <w:noProof/>
            <w:webHidden/>
          </w:rPr>
        </w:r>
        <w:r>
          <w:rPr>
            <w:noProof/>
            <w:webHidden/>
          </w:rPr>
          <w:fldChar w:fldCharType="separate"/>
        </w:r>
        <w:r>
          <w:rPr>
            <w:noProof/>
            <w:webHidden/>
          </w:rPr>
          <w:t>64</w:t>
        </w:r>
        <w:r>
          <w:rPr>
            <w:noProof/>
            <w:webHidden/>
          </w:rPr>
          <w:fldChar w:fldCharType="end"/>
        </w:r>
      </w:hyperlink>
    </w:p>
    <w:p w14:paraId="192658ED" w14:textId="77777777" w:rsidR="006863C8" w:rsidRDefault="006863C8">
      <w:pPr>
        <w:pStyle w:val="Verzeichnis2"/>
        <w:rPr>
          <w:rFonts w:asciiTheme="minorHAnsi" w:eastAsiaTheme="minorEastAsia" w:hAnsiTheme="minorHAnsi" w:cstheme="minorBidi"/>
          <w:noProof/>
          <w:szCs w:val="22"/>
        </w:rPr>
      </w:pPr>
      <w:hyperlink w:anchor="_Toc496078593" w:history="1">
        <w:r w:rsidRPr="003E4771">
          <w:rPr>
            <w:rStyle w:val="Hyperlink"/>
            <w:noProof/>
          </w:rPr>
          <w:t>8.2</w:t>
        </w:r>
        <w:r>
          <w:rPr>
            <w:rFonts w:asciiTheme="minorHAnsi" w:eastAsiaTheme="minorEastAsia" w:hAnsiTheme="minorHAnsi" w:cstheme="minorBidi"/>
            <w:noProof/>
            <w:szCs w:val="22"/>
          </w:rPr>
          <w:tab/>
        </w:r>
        <w:r w:rsidRPr="003E4771">
          <w:rPr>
            <w:rStyle w:val="Hyperlink"/>
            <w:noProof/>
          </w:rPr>
          <w:t>Auswirkung auf die IAM Informationsarchitektur</w:t>
        </w:r>
        <w:r>
          <w:rPr>
            <w:noProof/>
            <w:webHidden/>
          </w:rPr>
          <w:tab/>
        </w:r>
        <w:r>
          <w:rPr>
            <w:noProof/>
            <w:webHidden/>
          </w:rPr>
          <w:fldChar w:fldCharType="begin"/>
        </w:r>
        <w:r>
          <w:rPr>
            <w:noProof/>
            <w:webHidden/>
          </w:rPr>
          <w:instrText xml:space="preserve"> PAGEREF _Toc496078593 \h </w:instrText>
        </w:r>
        <w:r>
          <w:rPr>
            <w:noProof/>
            <w:webHidden/>
          </w:rPr>
        </w:r>
        <w:r>
          <w:rPr>
            <w:noProof/>
            <w:webHidden/>
          </w:rPr>
          <w:fldChar w:fldCharType="separate"/>
        </w:r>
        <w:r>
          <w:rPr>
            <w:noProof/>
            <w:webHidden/>
          </w:rPr>
          <w:t>65</w:t>
        </w:r>
        <w:r>
          <w:rPr>
            <w:noProof/>
            <w:webHidden/>
          </w:rPr>
          <w:fldChar w:fldCharType="end"/>
        </w:r>
      </w:hyperlink>
    </w:p>
    <w:p w14:paraId="6F2E35A4" w14:textId="77777777" w:rsidR="006863C8" w:rsidRDefault="006863C8">
      <w:pPr>
        <w:pStyle w:val="Verzeichnis2"/>
        <w:rPr>
          <w:rFonts w:asciiTheme="minorHAnsi" w:eastAsiaTheme="minorEastAsia" w:hAnsiTheme="minorHAnsi" w:cstheme="minorBidi"/>
          <w:noProof/>
          <w:szCs w:val="22"/>
        </w:rPr>
      </w:pPr>
      <w:hyperlink w:anchor="_Toc496078594" w:history="1">
        <w:r w:rsidRPr="003E4771">
          <w:rPr>
            <w:rStyle w:val="Hyperlink"/>
            <w:noProof/>
          </w:rPr>
          <w:t>8.3</w:t>
        </w:r>
        <w:r>
          <w:rPr>
            <w:rFonts w:asciiTheme="minorHAnsi" w:eastAsiaTheme="minorEastAsia" w:hAnsiTheme="minorHAnsi" w:cstheme="minorBidi"/>
            <w:noProof/>
            <w:szCs w:val="22"/>
          </w:rPr>
          <w:tab/>
        </w:r>
        <w:r w:rsidRPr="003E4771">
          <w:rPr>
            <w:rStyle w:val="Hyperlink"/>
            <w:noProof/>
          </w:rPr>
          <w:t>Auswirkung auf die IAM Geschäftsservices</w:t>
        </w:r>
        <w:r>
          <w:rPr>
            <w:noProof/>
            <w:webHidden/>
          </w:rPr>
          <w:tab/>
        </w:r>
        <w:r>
          <w:rPr>
            <w:noProof/>
            <w:webHidden/>
          </w:rPr>
          <w:fldChar w:fldCharType="begin"/>
        </w:r>
        <w:r>
          <w:rPr>
            <w:noProof/>
            <w:webHidden/>
          </w:rPr>
          <w:instrText xml:space="preserve"> PAGEREF _Toc496078594 \h </w:instrText>
        </w:r>
        <w:r>
          <w:rPr>
            <w:noProof/>
            <w:webHidden/>
          </w:rPr>
        </w:r>
        <w:r>
          <w:rPr>
            <w:noProof/>
            <w:webHidden/>
          </w:rPr>
          <w:fldChar w:fldCharType="separate"/>
        </w:r>
        <w:r>
          <w:rPr>
            <w:noProof/>
            <w:webHidden/>
          </w:rPr>
          <w:t>67</w:t>
        </w:r>
        <w:r>
          <w:rPr>
            <w:noProof/>
            <w:webHidden/>
          </w:rPr>
          <w:fldChar w:fldCharType="end"/>
        </w:r>
      </w:hyperlink>
    </w:p>
    <w:p w14:paraId="5ACCC199" w14:textId="77777777" w:rsidR="006863C8" w:rsidRDefault="006863C8">
      <w:pPr>
        <w:pStyle w:val="Verzeichnis1"/>
        <w:tabs>
          <w:tab w:val="left" w:pos="425"/>
        </w:tabs>
        <w:rPr>
          <w:rFonts w:asciiTheme="minorHAnsi" w:eastAsiaTheme="minorEastAsia" w:hAnsiTheme="minorHAnsi" w:cstheme="minorBidi"/>
          <w:b w:val="0"/>
          <w:noProof/>
          <w:szCs w:val="22"/>
        </w:rPr>
      </w:pPr>
      <w:hyperlink w:anchor="_Toc496078595" w:history="1">
        <w:r w:rsidRPr="003E4771">
          <w:rPr>
            <w:rStyle w:val="Hyperlink"/>
            <w:noProof/>
          </w:rPr>
          <w:t>9</w:t>
        </w:r>
        <w:r>
          <w:rPr>
            <w:rFonts w:asciiTheme="minorHAnsi" w:eastAsiaTheme="minorEastAsia" w:hAnsiTheme="minorHAnsi" w:cstheme="minorBidi"/>
            <w:b w:val="0"/>
            <w:noProof/>
            <w:szCs w:val="22"/>
          </w:rPr>
          <w:tab/>
        </w:r>
        <w:r w:rsidRPr="003E4771">
          <w:rPr>
            <w:rStyle w:val="Hyperlink"/>
            <w:noProof/>
          </w:rPr>
          <w:t>Privacy</w:t>
        </w:r>
        <w:r>
          <w:rPr>
            <w:noProof/>
            <w:webHidden/>
          </w:rPr>
          <w:tab/>
        </w:r>
        <w:r>
          <w:rPr>
            <w:noProof/>
            <w:webHidden/>
          </w:rPr>
          <w:fldChar w:fldCharType="begin"/>
        </w:r>
        <w:r>
          <w:rPr>
            <w:noProof/>
            <w:webHidden/>
          </w:rPr>
          <w:instrText xml:space="preserve"> PAGEREF _Toc496078595 \h </w:instrText>
        </w:r>
        <w:r>
          <w:rPr>
            <w:noProof/>
            <w:webHidden/>
          </w:rPr>
        </w:r>
        <w:r>
          <w:rPr>
            <w:noProof/>
            <w:webHidden/>
          </w:rPr>
          <w:fldChar w:fldCharType="separate"/>
        </w:r>
        <w:r>
          <w:rPr>
            <w:noProof/>
            <w:webHidden/>
          </w:rPr>
          <w:t>68</w:t>
        </w:r>
        <w:r>
          <w:rPr>
            <w:noProof/>
            <w:webHidden/>
          </w:rPr>
          <w:fldChar w:fldCharType="end"/>
        </w:r>
      </w:hyperlink>
    </w:p>
    <w:p w14:paraId="7C2BEF82" w14:textId="77777777" w:rsidR="006863C8" w:rsidRDefault="006863C8">
      <w:pPr>
        <w:pStyle w:val="Verzeichnis2"/>
        <w:rPr>
          <w:rFonts w:asciiTheme="minorHAnsi" w:eastAsiaTheme="minorEastAsia" w:hAnsiTheme="minorHAnsi" w:cstheme="minorBidi"/>
          <w:noProof/>
          <w:szCs w:val="22"/>
        </w:rPr>
      </w:pPr>
      <w:hyperlink w:anchor="_Toc496078596" w:history="1">
        <w:r w:rsidRPr="003E4771">
          <w:rPr>
            <w:rStyle w:val="Hyperlink"/>
            <w:noProof/>
          </w:rPr>
          <w:t>9.1</w:t>
        </w:r>
        <w:r>
          <w:rPr>
            <w:rFonts w:asciiTheme="minorHAnsi" w:eastAsiaTheme="minorEastAsia" w:hAnsiTheme="minorHAnsi" w:cstheme="minorBidi"/>
            <w:noProof/>
            <w:szCs w:val="22"/>
          </w:rPr>
          <w:tab/>
        </w:r>
        <w:r w:rsidRPr="003E4771">
          <w:rPr>
            <w:rStyle w:val="Hyperlink"/>
            <w:noProof/>
          </w:rPr>
          <w:t>Anforderungen an Sicherheit und zum Schutz der Privatsphäre</w:t>
        </w:r>
        <w:r>
          <w:rPr>
            <w:noProof/>
            <w:webHidden/>
          </w:rPr>
          <w:tab/>
        </w:r>
        <w:r>
          <w:rPr>
            <w:noProof/>
            <w:webHidden/>
          </w:rPr>
          <w:fldChar w:fldCharType="begin"/>
        </w:r>
        <w:r>
          <w:rPr>
            <w:noProof/>
            <w:webHidden/>
          </w:rPr>
          <w:instrText xml:space="preserve"> PAGEREF _Toc496078596 \h </w:instrText>
        </w:r>
        <w:r>
          <w:rPr>
            <w:noProof/>
            <w:webHidden/>
          </w:rPr>
        </w:r>
        <w:r>
          <w:rPr>
            <w:noProof/>
            <w:webHidden/>
          </w:rPr>
          <w:fldChar w:fldCharType="separate"/>
        </w:r>
        <w:r>
          <w:rPr>
            <w:noProof/>
            <w:webHidden/>
          </w:rPr>
          <w:t>68</w:t>
        </w:r>
        <w:r>
          <w:rPr>
            <w:noProof/>
            <w:webHidden/>
          </w:rPr>
          <w:fldChar w:fldCharType="end"/>
        </w:r>
      </w:hyperlink>
    </w:p>
    <w:p w14:paraId="3C9041C4" w14:textId="77777777" w:rsidR="006863C8" w:rsidRDefault="006863C8">
      <w:pPr>
        <w:pStyle w:val="Verzeichnis2"/>
        <w:rPr>
          <w:rFonts w:asciiTheme="minorHAnsi" w:eastAsiaTheme="minorEastAsia" w:hAnsiTheme="minorHAnsi" w:cstheme="minorBidi"/>
          <w:noProof/>
          <w:szCs w:val="22"/>
        </w:rPr>
      </w:pPr>
      <w:hyperlink w:anchor="_Toc496078597" w:history="1">
        <w:r w:rsidRPr="003E4771">
          <w:rPr>
            <w:rStyle w:val="Hyperlink"/>
            <w:noProof/>
          </w:rPr>
          <w:t>9.2</w:t>
        </w:r>
        <w:r>
          <w:rPr>
            <w:rFonts w:asciiTheme="minorHAnsi" w:eastAsiaTheme="minorEastAsia" w:hAnsiTheme="minorHAnsi" w:cstheme="minorBidi"/>
            <w:noProof/>
            <w:szCs w:val="22"/>
          </w:rPr>
          <w:tab/>
        </w:r>
        <w:r w:rsidRPr="003E4771">
          <w:rPr>
            <w:rStyle w:val="Hyperlink"/>
            <w:noProof/>
          </w:rPr>
          <w:t>Verwaltung und Verarbeitung von Daten von Subjekten</w:t>
        </w:r>
        <w:r>
          <w:rPr>
            <w:noProof/>
            <w:webHidden/>
          </w:rPr>
          <w:tab/>
        </w:r>
        <w:r>
          <w:rPr>
            <w:noProof/>
            <w:webHidden/>
          </w:rPr>
          <w:fldChar w:fldCharType="begin"/>
        </w:r>
        <w:r>
          <w:rPr>
            <w:noProof/>
            <w:webHidden/>
          </w:rPr>
          <w:instrText xml:space="preserve"> PAGEREF _Toc496078597 \h </w:instrText>
        </w:r>
        <w:r>
          <w:rPr>
            <w:noProof/>
            <w:webHidden/>
          </w:rPr>
        </w:r>
        <w:r>
          <w:rPr>
            <w:noProof/>
            <w:webHidden/>
          </w:rPr>
          <w:fldChar w:fldCharType="separate"/>
        </w:r>
        <w:r>
          <w:rPr>
            <w:noProof/>
            <w:webHidden/>
          </w:rPr>
          <w:t>69</w:t>
        </w:r>
        <w:r>
          <w:rPr>
            <w:noProof/>
            <w:webHidden/>
          </w:rPr>
          <w:fldChar w:fldCharType="end"/>
        </w:r>
      </w:hyperlink>
    </w:p>
    <w:p w14:paraId="0537D97E" w14:textId="77777777" w:rsidR="006863C8" w:rsidRDefault="006863C8">
      <w:pPr>
        <w:pStyle w:val="Verzeichnis3"/>
        <w:rPr>
          <w:rFonts w:asciiTheme="minorHAnsi" w:eastAsiaTheme="minorEastAsia" w:hAnsiTheme="minorHAnsi" w:cstheme="minorBidi"/>
          <w:szCs w:val="22"/>
        </w:rPr>
      </w:pPr>
      <w:hyperlink w:anchor="_Toc496078598" w:history="1">
        <w:r w:rsidRPr="003E4771">
          <w:rPr>
            <w:rStyle w:val="Hyperlink"/>
          </w:rPr>
          <w:t>9.2.1</w:t>
        </w:r>
        <w:r>
          <w:rPr>
            <w:rFonts w:asciiTheme="minorHAnsi" w:eastAsiaTheme="minorEastAsia" w:hAnsiTheme="minorHAnsi" w:cstheme="minorBidi"/>
            <w:szCs w:val="22"/>
          </w:rPr>
          <w:tab/>
        </w:r>
        <w:r w:rsidRPr="003E4771">
          <w:rPr>
            <w:rStyle w:val="Hyperlink"/>
          </w:rPr>
          <w:t>Minimierung der Datensammlung und des Datenbestands</w:t>
        </w:r>
        <w:r>
          <w:rPr>
            <w:webHidden/>
          </w:rPr>
          <w:tab/>
        </w:r>
        <w:r>
          <w:rPr>
            <w:webHidden/>
          </w:rPr>
          <w:fldChar w:fldCharType="begin"/>
        </w:r>
        <w:r>
          <w:rPr>
            <w:webHidden/>
          </w:rPr>
          <w:instrText xml:space="preserve"> PAGEREF _Toc496078598 \h </w:instrText>
        </w:r>
        <w:r>
          <w:rPr>
            <w:webHidden/>
          </w:rPr>
        </w:r>
        <w:r>
          <w:rPr>
            <w:webHidden/>
          </w:rPr>
          <w:fldChar w:fldCharType="separate"/>
        </w:r>
        <w:r>
          <w:rPr>
            <w:webHidden/>
          </w:rPr>
          <w:t>70</w:t>
        </w:r>
        <w:r>
          <w:rPr>
            <w:webHidden/>
          </w:rPr>
          <w:fldChar w:fldCharType="end"/>
        </w:r>
      </w:hyperlink>
    </w:p>
    <w:p w14:paraId="4A9F6FB8" w14:textId="77777777" w:rsidR="006863C8" w:rsidRDefault="006863C8">
      <w:pPr>
        <w:pStyle w:val="Verzeichnis3"/>
        <w:rPr>
          <w:rFonts w:asciiTheme="minorHAnsi" w:eastAsiaTheme="minorEastAsia" w:hAnsiTheme="minorHAnsi" w:cstheme="minorBidi"/>
          <w:szCs w:val="22"/>
        </w:rPr>
      </w:pPr>
      <w:hyperlink w:anchor="_Toc496078599" w:history="1">
        <w:r w:rsidRPr="003E4771">
          <w:rPr>
            <w:rStyle w:val="Hyperlink"/>
          </w:rPr>
          <w:t>9.2.2</w:t>
        </w:r>
        <w:r>
          <w:rPr>
            <w:rFonts w:asciiTheme="minorHAnsi" w:eastAsiaTheme="minorEastAsia" w:hAnsiTheme="minorHAnsi" w:cstheme="minorBidi"/>
            <w:szCs w:val="22"/>
          </w:rPr>
          <w:tab/>
        </w:r>
        <w:r w:rsidRPr="003E4771">
          <w:rPr>
            <w:rStyle w:val="Hyperlink"/>
          </w:rPr>
          <w:t>Verhindern von Profiling</w:t>
        </w:r>
        <w:r>
          <w:rPr>
            <w:webHidden/>
          </w:rPr>
          <w:tab/>
        </w:r>
        <w:r>
          <w:rPr>
            <w:webHidden/>
          </w:rPr>
          <w:fldChar w:fldCharType="begin"/>
        </w:r>
        <w:r>
          <w:rPr>
            <w:webHidden/>
          </w:rPr>
          <w:instrText xml:space="preserve"> PAGEREF _Toc496078599 \h </w:instrText>
        </w:r>
        <w:r>
          <w:rPr>
            <w:webHidden/>
          </w:rPr>
        </w:r>
        <w:r>
          <w:rPr>
            <w:webHidden/>
          </w:rPr>
          <w:fldChar w:fldCharType="separate"/>
        </w:r>
        <w:r>
          <w:rPr>
            <w:webHidden/>
          </w:rPr>
          <w:t>70</w:t>
        </w:r>
        <w:r>
          <w:rPr>
            <w:webHidden/>
          </w:rPr>
          <w:fldChar w:fldCharType="end"/>
        </w:r>
      </w:hyperlink>
    </w:p>
    <w:p w14:paraId="618DC17B" w14:textId="77777777" w:rsidR="006863C8" w:rsidRDefault="006863C8">
      <w:pPr>
        <w:pStyle w:val="Verzeichnis3"/>
        <w:rPr>
          <w:rFonts w:asciiTheme="minorHAnsi" w:eastAsiaTheme="minorEastAsia" w:hAnsiTheme="minorHAnsi" w:cstheme="minorBidi"/>
          <w:szCs w:val="22"/>
        </w:rPr>
      </w:pPr>
      <w:hyperlink w:anchor="_Toc496078600" w:history="1">
        <w:r w:rsidRPr="003E4771">
          <w:rPr>
            <w:rStyle w:val="Hyperlink"/>
          </w:rPr>
          <w:t>9.2.3</w:t>
        </w:r>
        <w:r>
          <w:rPr>
            <w:rFonts w:asciiTheme="minorHAnsi" w:eastAsiaTheme="minorEastAsia" w:hAnsiTheme="minorHAnsi" w:cstheme="minorBidi"/>
            <w:szCs w:val="22"/>
          </w:rPr>
          <w:tab/>
        </w:r>
        <w:r w:rsidRPr="003E4771">
          <w:rPr>
            <w:rStyle w:val="Hyperlink"/>
          </w:rPr>
          <w:t>Kenntnisnahme und Einwilligung</w:t>
        </w:r>
        <w:r>
          <w:rPr>
            <w:webHidden/>
          </w:rPr>
          <w:tab/>
        </w:r>
        <w:r>
          <w:rPr>
            <w:webHidden/>
          </w:rPr>
          <w:fldChar w:fldCharType="begin"/>
        </w:r>
        <w:r>
          <w:rPr>
            <w:webHidden/>
          </w:rPr>
          <w:instrText xml:space="preserve"> PAGEREF _Toc496078600 \h </w:instrText>
        </w:r>
        <w:r>
          <w:rPr>
            <w:webHidden/>
          </w:rPr>
        </w:r>
        <w:r>
          <w:rPr>
            <w:webHidden/>
          </w:rPr>
          <w:fldChar w:fldCharType="separate"/>
        </w:r>
        <w:r>
          <w:rPr>
            <w:webHidden/>
          </w:rPr>
          <w:t>70</w:t>
        </w:r>
        <w:r>
          <w:rPr>
            <w:webHidden/>
          </w:rPr>
          <w:fldChar w:fldCharType="end"/>
        </w:r>
      </w:hyperlink>
    </w:p>
    <w:p w14:paraId="16446B25" w14:textId="77777777" w:rsidR="006863C8" w:rsidRDefault="006863C8">
      <w:pPr>
        <w:pStyle w:val="Verzeichnis3"/>
        <w:rPr>
          <w:rFonts w:asciiTheme="minorHAnsi" w:eastAsiaTheme="minorEastAsia" w:hAnsiTheme="minorHAnsi" w:cstheme="minorBidi"/>
          <w:szCs w:val="22"/>
        </w:rPr>
      </w:pPr>
      <w:hyperlink w:anchor="_Toc496078601" w:history="1">
        <w:r w:rsidRPr="003E4771">
          <w:rPr>
            <w:rStyle w:val="Hyperlink"/>
          </w:rPr>
          <w:t>9.2.4</w:t>
        </w:r>
        <w:r>
          <w:rPr>
            <w:rFonts w:asciiTheme="minorHAnsi" w:eastAsiaTheme="minorEastAsia" w:hAnsiTheme="minorHAnsi" w:cstheme="minorBidi"/>
            <w:szCs w:val="22"/>
          </w:rPr>
          <w:tab/>
        </w:r>
        <w:r w:rsidRPr="003E4771">
          <w:rPr>
            <w:rStyle w:val="Hyperlink"/>
          </w:rPr>
          <w:t>Nutzungsbeschränkung</w:t>
        </w:r>
        <w:r>
          <w:rPr>
            <w:webHidden/>
          </w:rPr>
          <w:tab/>
        </w:r>
        <w:r>
          <w:rPr>
            <w:webHidden/>
          </w:rPr>
          <w:fldChar w:fldCharType="begin"/>
        </w:r>
        <w:r>
          <w:rPr>
            <w:webHidden/>
          </w:rPr>
          <w:instrText xml:space="preserve"> PAGEREF _Toc496078601 \h </w:instrText>
        </w:r>
        <w:r>
          <w:rPr>
            <w:webHidden/>
          </w:rPr>
        </w:r>
        <w:r>
          <w:rPr>
            <w:webHidden/>
          </w:rPr>
          <w:fldChar w:fldCharType="separate"/>
        </w:r>
        <w:r>
          <w:rPr>
            <w:webHidden/>
          </w:rPr>
          <w:t>70</w:t>
        </w:r>
        <w:r>
          <w:rPr>
            <w:webHidden/>
          </w:rPr>
          <w:fldChar w:fldCharType="end"/>
        </w:r>
      </w:hyperlink>
    </w:p>
    <w:p w14:paraId="59CF2DA7" w14:textId="77777777" w:rsidR="006863C8" w:rsidRDefault="006863C8">
      <w:pPr>
        <w:pStyle w:val="Verzeichnis3"/>
        <w:rPr>
          <w:rFonts w:asciiTheme="minorHAnsi" w:eastAsiaTheme="minorEastAsia" w:hAnsiTheme="minorHAnsi" w:cstheme="minorBidi"/>
          <w:szCs w:val="22"/>
        </w:rPr>
      </w:pPr>
      <w:hyperlink w:anchor="_Toc496078602" w:history="1">
        <w:r w:rsidRPr="003E4771">
          <w:rPr>
            <w:rStyle w:val="Hyperlink"/>
          </w:rPr>
          <w:t>9.2.5</w:t>
        </w:r>
        <w:r>
          <w:rPr>
            <w:rFonts w:asciiTheme="minorHAnsi" w:eastAsiaTheme="minorEastAsia" w:hAnsiTheme="minorHAnsi" w:cstheme="minorBidi"/>
            <w:szCs w:val="22"/>
          </w:rPr>
          <w:tab/>
        </w:r>
        <w:r w:rsidRPr="003E4771">
          <w:rPr>
            <w:rStyle w:val="Hyperlink"/>
          </w:rPr>
          <w:t>Regress</w:t>
        </w:r>
        <w:r>
          <w:rPr>
            <w:webHidden/>
          </w:rPr>
          <w:tab/>
        </w:r>
        <w:r>
          <w:rPr>
            <w:webHidden/>
          </w:rPr>
          <w:fldChar w:fldCharType="begin"/>
        </w:r>
        <w:r>
          <w:rPr>
            <w:webHidden/>
          </w:rPr>
          <w:instrText xml:space="preserve"> PAGEREF _Toc496078602 \h </w:instrText>
        </w:r>
        <w:r>
          <w:rPr>
            <w:webHidden/>
          </w:rPr>
        </w:r>
        <w:r>
          <w:rPr>
            <w:webHidden/>
          </w:rPr>
          <w:fldChar w:fldCharType="separate"/>
        </w:r>
        <w:r>
          <w:rPr>
            <w:webHidden/>
          </w:rPr>
          <w:t>70</w:t>
        </w:r>
        <w:r>
          <w:rPr>
            <w:webHidden/>
          </w:rPr>
          <w:fldChar w:fldCharType="end"/>
        </w:r>
      </w:hyperlink>
    </w:p>
    <w:p w14:paraId="7C1736E2" w14:textId="77777777" w:rsidR="006863C8" w:rsidRDefault="006863C8">
      <w:pPr>
        <w:pStyle w:val="Verzeichnis3"/>
        <w:rPr>
          <w:rFonts w:asciiTheme="minorHAnsi" w:eastAsiaTheme="minorEastAsia" w:hAnsiTheme="minorHAnsi" w:cstheme="minorBidi"/>
          <w:szCs w:val="22"/>
        </w:rPr>
      </w:pPr>
      <w:hyperlink w:anchor="_Toc496078603" w:history="1">
        <w:r w:rsidRPr="003E4771">
          <w:rPr>
            <w:rStyle w:val="Hyperlink"/>
          </w:rPr>
          <w:t>9.2.6</w:t>
        </w:r>
        <w:r>
          <w:rPr>
            <w:rFonts w:asciiTheme="minorHAnsi" w:eastAsiaTheme="minorEastAsia" w:hAnsiTheme="minorHAnsi" w:cstheme="minorBidi"/>
            <w:szCs w:val="22"/>
          </w:rPr>
          <w:tab/>
        </w:r>
        <w:r w:rsidRPr="003E4771">
          <w:rPr>
            <w:rStyle w:val="Hyperlink"/>
          </w:rPr>
          <w:t>Datenschutz- und Risikoanalyse</w:t>
        </w:r>
        <w:r>
          <w:rPr>
            <w:webHidden/>
          </w:rPr>
          <w:tab/>
        </w:r>
        <w:r>
          <w:rPr>
            <w:webHidden/>
          </w:rPr>
          <w:fldChar w:fldCharType="begin"/>
        </w:r>
        <w:r>
          <w:rPr>
            <w:webHidden/>
          </w:rPr>
          <w:instrText xml:space="preserve"> PAGEREF _Toc496078603 \h </w:instrText>
        </w:r>
        <w:r>
          <w:rPr>
            <w:webHidden/>
          </w:rPr>
        </w:r>
        <w:r>
          <w:rPr>
            <w:webHidden/>
          </w:rPr>
          <w:fldChar w:fldCharType="separate"/>
        </w:r>
        <w:r>
          <w:rPr>
            <w:webHidden/>
          </w:rPr>
          <w:t>70</w:t>
        </w:r>
        <w:r>
          <w:rPr>
            <w:webHidden/>
          </w:rPr>
          <w:fldChar w:fldCharType="end"/>
        </w:r>
      </w:hyperlink>
    </w:p>
    <w:p w14:paraId="21A1666D" w14:textId="77777777" w:rsidR="006863C8" w:rsidRDefault="006863C8">
      <w:pPr>
        <w:pStyle w:val="Verzeichnis3"/>
        <w:rPr>
          <w:rFonts w:asciiTheme="minorHAnsi" w:eastAsiaTheme="minorEastAsia" w:hAnsiTheme="minorHAnsi" w:cstheme="minorBidi"/>
          <w:szCs w:val="22"/>
        </w:rPr>
      </w:pPr>
      <w:hyperlink w:anchor="_Toc496078604" w:history="1">
        <w:r w:rsidRPr="003E4771">
          <w:rPr>
            <w:rStyle w:val="Hyperlink"/>
          </w:rPr>
          <w:t>9.2.7</w:t>
        </w:r>
        <w:r>
          <w:rPr>
            <w:rFonts w:asciiTheme="minorHAnsi" w:eastAsiaTheme="minorEastAsia" w:hAnsiTheme="minorHAnsi" w:cstheme="minorBidi"/>
            <w:szCs w:val="22"/>
          </w:rPr>
          <w:tab/>
        </w:r>
        <w:r w:rsidRPr="003E4771">
          <w:rPr>
            <w:rStyle w:val="Hyperlink"/>
          </w:rPr>
          <w:t>Datenschutzmassnahmen</w:t>
        </w:r>
        <w:r>
          <w:rPr>
            <w:webHidden/>
          </w:rPr>
          <w:tab/>
        </w:r>
        <w:r>
          <w:rPr>
            <w:webHidden/>
          </w:rPr>
          <w:fldChar w:fldCharType="begin"/>
        </w:r>
        <w:r>
          <w:rPr>
            <w:webHidden/>
          </w:rPr>
          <w:instrText xml:space="preserve"> PAGEREF _Toc496078604 \h </w:instrText>
        </w:r>
        <w:r>
          <w:rPr>
            <w:webHidden/>
          </w:rPr>
        </w:r>
        <w:r>
          <w:rPr>
            <w:webHidden/>
          </w:rPr>
          <w:fldChar w:fldCharType="separate"/>
        </w:r>
        <w:r>
          <w:rPr>
            <w:webHidden/>
          </w:rPr>
          <w:t>70</w:t>
        </w:r>
        <w:r>
          <w:rPr>
            <w:webHidden/>
          </w:rPr>
          <w:fldChar w:fldCharType="end"/>
        </w:r>
      </w:hyperlink>
    </w:p>
    <w:p w14:paraId="47E333D8" w14:textId="77777777" w:rsidR="006863C8" w:rsidRDefault="006863C8">
      <w:pPr>
        <w:pStyle w:val="Verzeichnis1"/>
        <w:tabs>
          <w:tab w:val="left" w:pos="629"/>
        </w:tabs>
        <w:rPr>
          <w:rFonts w:asciiTheme="minorHAnsi" w:eastAsiaTheme="minorEastAsia" w:hAnsiTheme="minorHAnsi" w:cstheme="minorBidi"/>
          <w:b w:val="0"/>
          <w:noProof/>
          <w:szCs w:val="22"/>
        </w:rPr>
      </w:pPr>
      <w:hyperlink w:anchor="_Toc496078605" w:history="1">
        <w:r w:rsidRPr="003E4771">
          <w:rPr>
            <w:rStyle w:val="Hyperlink"/>
            <w:noProof/>
          </w:rPr>
          <w:t>10</w:t>
        </w:r>
        <w:r>
          <w:rPr>
            <w:rFonts w:asciiTheme="minorHAnsi" w:eastAsiaTheme="minorEastAsia" w:hAnsiTheme="minorHAnsi" w:cstheme="minorBidi"/>
            <w:b w:val="0"/>
            <w:noProof/>
            <w:szCs w:val="22"/>
          </w:rPr>
          <w:tab/>
        </w:r>
        <w:r w:rsidRPr="003E4771">
          <w:rPr>
            <w:rStyle w:val="Hyperlink"/>
            <w:noProof/>
          </w:rPr>
          <w:t>Haftungsausschluss/Hinweise auf Rechte Dritter</w:t>
        </w:r>
        <w:r>
          <w:rPr>
            <w:noProof/>
            <w:webHidden/>
          </w:rPr>
          <w:tab/>
        </w:r>
        <w:r>
          <w:rPr>
            <w:noProof/>
            <w:webHidden/>
          </w:rPr>
          <w:fldChar w:fldCharType="begin"/>
        </w:r>
        <w:r>
          <w:rPr>
            <w:noProof/>
            <w:webHidden/>
          </w:rPr>
          <w:instrText xml:space="preserve"> PAGEREF _Toc496078605 \h </w:instrText>
        </w:r>
        <w:r>
          <w:rPr>
            <w:noProof/>
            <w:webHidden/>
          </w:rPr>
        </w:r>
        <w:r>
          <w:rPr>
            <w:noProof/>
            <w:webHidden/>
          </w:rPr>
          <w:fldChar w:fldCharType="separate"/>
        </w:r>
        <w:r>
          <w:rPr>
            <w:noProof/>
            <w:webHidden/>
          </w:rPr>
          <w:t>71</w:t>
        </w:r>
        <w:r>
          <w:rPr>
            <w:noProof/>
            <w:webHidden/>
          </w:rPr>
          <w:fldChar w:fldCharType="end"/>
        </w:r>
      </w:hyperlink>
    </w:p>
    <w:p w14:paraId="7248D3E9" w14:textId="77777777" w:rsidR="006863C8" w:rsidRDefault="006863C8">
      <w:pPr>
        <w:pStyle w:val="Verzeichnis1"/>
        <w:tabs>
          <w:tab w:val="left" w:pos="629"/>
        </w:tabs>
        <w:rPr>
          <w:rFonts w:asciiTheme="minorHAnsi" w:eastAsiaTheme="minorEastAsia" w:hAnsiTheme="minorHAnsi" w:cstheme="minorBidi"/>
          <w:b w:val="0"/>
          <w:noProof/>
          <w:szCs w:val="22"/>
        </w:rPr>
      </w:pPr>
      <w:hyperlink w:anchor="_Toc496078606" w:history="1">
        <w:r w:rsidRPr="003E4771">
          <w:rPr>
            <w:rStyle w:val="Hyperlink"/>
            <w:noProof/>
          </w:rPr>
          <w:t>11</w:t>
        </w:r>
        <w:r>
          <w:rPr>
            <w:rFonts w:asciiTheme="minorHAnsi" w:eastAsiaTheme="minorEastAsia" w:hAnsiTheme="minorHAnsi" w:cstheme="minorBidi"/>
            <w:b w:val="0"/>
            <w:noProof/>
            <w:szCs w:val="22"/>
          </w:rPr>
          <w:tab/>
        </w:r>
        <w:r w:rsidRPr="003E4771">
          <w:rPr>
            <w:rStyle w:val="Hyperlink"/>
            <w:noProof/>
          </w:rPr>
          <w:t>Urheberrechte</w:t>
        </w:r>
        <w:r>
          <w:rPr>
            <w:noProof/>
            <w:webHidden/>
          </w:rPr>
          <w:tab/>
        </w:r>
        <w:r>
          <w:rPr>
            <w:noProof/>
            <w:webHidden/>
          </w:rPr>
          <w:fldChar w:fldCharType="begin"/>
        </w:r>
        <w:r>
          <w:rPr>
            <w:noProof/>
            <w:webHidden/>
          </w:rPr>
          <w:instrText xml:space="preserve"> PAGEREF _Toc496078606 \h </w:instrText>
        </w:r>
        <w:r>
          <w:rPr>
            <w:noProof/>
            <w:webHidden/>
          </w:rPr>
        </w:r>
        <w:r>
          <w:rPr>
            <w:noProof/>
            <w:webHidden/>
          </w:rPr>
          <w:fldChar w:fldCharType="separate"/>
        </w:r>
        <w:r>
          <w:rPr>
            <w:noProof/>
            <w:webHidden/>
          </w:rPr>
          <w:t>71</w:t>
        </w:r>
        <w:r>
          <w:rPr>
            <w:noProof/>
            <w:webHidden/>
          </w:rPr>
          <w:fldChar w:fldCharType="end"/>
        </w:r>
      </w:hyperlink>
    </w:p>
    <w:p w14:paraId="6EF687CE" w14:textId="77777777" w:rsidR="006863C8" w:rsidRDefault="006863C8">
      <w:pPr>
        <w:pStyle w:val="Verzeichnis1"/>
        <w:rPr>
          <w:rFonts w:asciiTheme="minorHAnsi" w:eastAsiaTheme="minorEastAsia" w:hAnsiTheme="minorHAnsi" w:cstheme="minorBidi"/>
          <w:b w:val="0"/>
          <w:noProof/>
          <w:szCs w:val="22"/>
        </w:rPr>
      </w:pPr>
      <w:hyperlink w:anchor="_Toc496078607" w:history="1">
        <w:r w:rsidRPr="003E4771">
          <w:rPr>
            <w:rStyle w:val="Hyperlink"/>
            <w:noProof/>
          </w:rPr>
          <w:t>Anhang A – Referenzen &amp; Bibliographie</w:t>
        </w:r>
        <w:r>
          <w:rPr>
            <w:noProof/>
            <w:webHidden/>
          </w:rPr>
          <w:tab/>
        </w:r>
        <w:r>
          <w:rPr>
            <w:noProof/>
            <w:webHidden/>
          </w:rPr>
          <w:fldChar w:fldCharType="begin"/>
        </w:r>
        <w:r>
          <w:rPr>
            <w:noProof/>
            <w:webHidden/>
          </w:rPr>
          <w:instrText xml:space="preserve"> PAGEREF _Toc496078607 \h </w:instrText>
        </w:r>
        <w:r>
          <w:rPr>
            <w:noProof/>
            <w:webHidden/>
          </w:rPr>
        </w:r>
        <w:r>
          <w:rPr>
            <w:noProof/>
            <w:webHidden/>
          </w:rPr>
          <w:fldChar w:fldCharType="separate"/>
        </w:r>
        <w:r>
          <w:rPr>
            <w:noProof/>
            <w:webHidden/>
          </w:rPr>
          <w:t>72</w:t>
        </w:r>
        <w:r>
          <w:rPr>
            <w:noProof/>
            <w:webHidden/>
          </w:rPr>
          <w:fldChar w:fldCharType="end"/>
        </w:r>
      </w:hyperlink>
    </w:p>
    <w:p w14:paraId="02C4D4EA" w14:textId="77777777" w:rsidR="006863C8" w:rsidRDefault="006863C8">
      <w:pPr>
        <w:pStyle w:val="Verzeichnis1"/>
        <w:rPr>
          <w:rFonts w:asciiTheme="minorHAnsi" w:eastAsiaTheme="minorEastAsia" w:hAnsiTheme="minorHAnsi" w:cstheme="minorBidi"/>
          <w:b w:val="0"/>
          <w:noProof/>
          <w:szCs w:val="22"/>
        </w:rPr>
      </w:pPr>
      <w:hyperlink w:anchor="_Toc496078608" w:history="1">
        <w:r w:rsidRPr="003E4771">
          <w:rPr>
            <w:rStyle w:val="Hyperlink"/>
            <w:noProof/>
          </w:rPr>
          <w:t>Anhang B – Mitarbeit &amp; Überprüfung</w:t>
        </w:r>
        <w:r>
          <w:rPr>
            <w:noProof/>
            <w:webHidden/>
          </w:rPr>
          <w:tab/>
        </w:r>
        <w:r>
          <w:rPr>
            <w:noProof/>
            <w:webHidden/>
          </w:rPr>
          <w:fldChar w:fldCharType="begin"/>
        </w:r>
        <w:r>
          <w:rPr>
            <w:noProof/>
            <w:webHidden/>
          </w:rPr>
          <w:instrText xml:space="preserve"> PAGEREF _Toc496078608 \h </w:instrText>
        </w:r>
        <w:r>
          <w:rPr>
            <w:noProof/>
            <w:webHidden/>
          </w:rPr>
        </w:r>
        <w:r>
          <w:rPr>
            <w:noProof/>
            <w:webHidden/>
          </w:rPr>
          <w:fldChar w:fldCharType="separate"/>
        </w:r>
        <w:r>
          <w:rPr>
            <w:noProof/>
            <w:webHidden/>
          </w:rPr>
          <w:t>73</w:t>
        </w:r>
        <w:r>
          <w:rPr>
            <w:noProof/>
            <w:webHidden/>
          </w:rPr>
          <w:fldChar w:fldCharType="end"/>
        </w:r>
      </w:hyperlink>
    </w:p>
    <w:p w14:paraId="5428B7D9" w14:textId="77777777" w:rsidR="006863C8" w:rsidRDefault="006863C8">
      <w:pPr>
        <w:pStyle w:val="Verzeichnis1"/>
        <w:rPr>
          <w:rFonts w:asciiTheme="minorHAnsi" w:eastAsiaTheme="minorEastAsia" w:hAnsiTheme="minorHAnsi" w:cstheme="minorBidi"/>
          <w:b w:val="0"/>
          <w:noProof/>
          <w:szCs w:val="22"/>
        </w:rPr>
      </w:pPr>
      <w:hyperlink w:anchor="_Toc496078609" w:history="1">
        <w:r w:rsidRPr="003E4771">
          <w:rPr>
            <w:rStyle w:val="Hyperlink"/>
            <w:noProof/>
          </w:rPr>
          <w:t>Anhang C – Abkürzungen</w:t>
        </w:r>
        <w:r>
          <w:rPr>
            <w:noProof/>
            <w:webHidden/>
          </w:rPr>
          <w:tab/>
        </w:r>
        <w:r>
          <w:rPr>
            <w:noProof/>
            <w:webHidden/>
          </w:rPr>
          <w:fldChar w:fldCharType="begin"/>
        </w:r>
        <w:r>
          <w:rPr>
            <w:noProof/>
            <w:webHidden/>
          </w:rPr>
          <w:instrText xml:space="preserve"> PAGEREF _Toc496078609 \h </w:instrText>
        </w:r>
        <w:r>
          <w:rPr>
            <w:noProof/>
            <w:webHidden/>
          </w:rPr>
        </w:r>
        <w:r>
          <w:rPr>
            <w:noProof/>
            <w:webHidden/>
          </w:rPr>
          <w:fldChar w:fldCharType="separate"/>
        </w:r>
        <w:r>
          <w:rPr>
            <w:noProof/>
            <w:webHidden/>
          </w:rPr>
          <w:t>74</w:t>
        </w:r>
        <w:r>
          <w:rPr>
            <w:noProof/>
            <w:webHidden/>
          </w:rPr>
          <w:fldChar w:fldCharType="end"/>
        </w:r>
      </w:hyperlink>
    </w:p>
    <w:p w14:paraId="3921EB6F" w14:textId="77777777" w:rsidR="006863C8" w:rsidRDefault="006863C8">
      <w:pPr>
        <w:pStyle w:val="Verzeichnis1"/>
        <w:rPr>
          <w:rFonts w:asciiTheme="minorHAnsi" w:eastAsiaTheme="minorEastAsia" w:hAnsiTheme="minorHAnsi" w:cstheme="minorBidi"/>
          <w:b w:val="0"/>
          <w:noProof/>
          <w:szCs w:val="22"/>
        </w:rPr>
      </w:pPr>
      <w:hyperlink w:anchor="_Toc496078610" w:history="1">
        <w:r w:rsidRPr="003E4771">
          <w:rPr>
            <w:rStyle w:val="Hyperlink"/>
            <w:noProof/>
          </w:rPr>
          <w:t>Anhang D – Glossar</w:t>
        </w:r>
        <w:r>
          <w:rPr>
            <w:noProof/>
            <w:webHidden/>
          </w:rPr>
          <w:tab/>
        </w:r>
        <w:r>
          <w:rPr>
            <w:noProof/>
            <w:webHidden/>
          </w:rPr>
          <w:fldChar w:fldCharType="begin"/>
        </w:r>
        <w:r>
          <w:rPr>
            <w:noProof/>
            <w:webHidden/>
          </w:rPr>
          <w:instrText xml:space="preserve"> PAGEREF _Toc496078610 \h </w:instrText>
        </w:r>
        <w:r>
          <w:rPr>
            <w:noProof/>
            <w:webHidden/>
          </w:rPr>
        </w:r>
        <w:r>
          <w:rPr>
            <w:noProof/>
            <w:webHidden/>
          </w:rPr>
          <w:fldChar w:fldCharType="separate"/>
        </w:r>
        <w:r>
          <w:rPr>
            <w:noProof/>
            <w:webHidden/>
          </w:rPr>
          <w:t>75</w:t>
        </w:r>
        <w:r>
          <w:rPr>
            <w:noProof/>
            <w:webHidden/>
          </w:rPr>
          <w:fldChar w:fldCharType="end"/>
        </w:r>
      </w:hyperlink>
    </w:p>
    <w:p w14:paraId="6551C582" w14:textId="77777777" w:rsidR="006863C8" w:rsidRDefault="006863C8">
      <w:pPr>
        <w:pStyle w:val="Verzeichnis1"/>
        <w:rPr>
          <w:rFonts w:asciiTheme="minorHAnsi" w:eastAsiaTheme="minorEastAsia" w:hAnsiTheme="minorHAnsi" w:cstheme="minorBidi"/>
          <w:b w:val="0"/>
          <w:noProof/>
          <w:szCs w:val="22"/>
        </w:rPr>
      </w:pPr>
      <w:hyperlink w:anchor="_Toc496078611" w:history="1">
        <w:r w:rsidRPr="003E4771">
          <w:rPr>
            <w:rStyle w:val="Hyperlink"/>
            <w:noProof/>
          </w:rPr>
          <w:t>Anhang E – Identity Federation Modelle</w:t>
        </w:r>
        <w:r>
          <w:rPr>
            <w:noProof/>
            <w:webHidden/>
          </w:rPr>
          <w:tab/>
        </w:r>
        <w:r>
          <w:rPr>
            <w:noProof/>
            <w:webHidden/>
          </w:rPr>
          <w:fldChar w:fldCharType="begin"/>
        </w:r>
        <w:r>
          <w:rPr>
            <w:noProof/>
            <w:webHidden/>
          </w:rPr>
          <w:instrText xml:space="preserve"> PAGEREF _Toc496078611 \h </w:instrText>
        </w:r>
        <w:r>
          <w:rPr>
            <w:noProof/>
            <w:webHidden/>
          </w:rPr>
        </w:r>
        <w:r>
          <w:rPr>
            <w:noProof/>
            <w:webHidden/>
          </w:rPr>
          <w:fldChar w:fldCharType="separate"/>
        </w:r>
        <w:r>
          <w:rPr>
            <w:noProof/>
            <w:webHidden/>
          </w:rPr>
          <w:t>76</w:t>
        </w:r>
        <w:r>
          <w:rPr>
            <w:noProof/>
            <w:webHidden/>
          </w:rPr>
          <w:fldChar w:fldCharType="end"/>
        </w:r>
      </w:hyperlink>
    </w:p>
    <w:p w14:paraId="0D12F14F" w14:textId="77777777" w:rsidR="006863C8" w:rsidRDefault="006863C8">
      <w:pPr>
        <w:pStyle w:val="Verzeichnis2"/>
        <w:rPr>
          <w:rFonts w:asciiTheme="minorHAnsi" w:eastAsiaTheme="minorEastAsia" w:hAnsiTheme="minorHAnsi" w:cstheme="minorBidi"/>
          <w:noProof/>
          <w:szCs w:val="22"/>
        </w:rPr>
      </w:pPr>
      <w:hyperlink w:anchor="_Toc496078612" w:history="1">
        <w:r w:rsidRPr="003E4771">
          <w:rPr>
            <w:rStyle w:val="Hyperlink"/>
            <w:noProof/>
          </w:rPr>
          <w:t>E.1 – RP-zentriertes Modell</w:t>
        </w:r>
        <w:r>
          <w:rPr>
            <w:noProof/>
            <w:webHidden/>
          </w:rPr>
          <w:tab/>
        </w:r>
        <w:r>
          <w:rPr>
            <w:noProof/>
            <w:webHidden/>
          </w:rPr>
          <w:fldChar w:fldCharType="begin"/>
        </w:r>
        <w:r>
          <w:rPr>
            <w:noProof/>
            <w:webHidden/>
          </w:rPr>
          <w:instrText xml:space="preserve"> PAGEREF _Toc496078612 \h </w:instrText>
        </w:r>
        <w:r>
          <w:rPr>
            <w:noProof/>
            <w:webHidden/>
          </w:rPr>
        </w:r>
        <w:r>
          <w:rPr>
            <w:noProof/>
            <w:webHidden/>
          </w:rPr>
          <w:fldChar w:fldCharType="separate"/>
        </w:r>
        <w:r>
          <w:rPr>
            <w:noProof/>
            <w:webHidden/>
          </w:rPr>
          <w:t>76</w:t>
        </w:r>
        <w:r>
          <w:rPr>
            <w:noProof/>
            <w:webHidden/>
          </w:rPr>
          <w:fldChar w:fldCharType="end"/>
        </w:r>
      </w:hyperlink>
    </w:p>
    <w:p w14:paraId="2AC01873" w14:textId="77777777" w:rsidR="006863C8" w:rsidRDefault="006863C8">
      <w:pPr>
        <w:pStyle w:val="Verzeichnis2"/>
        <w:rPr>
          <w:rFonts w:asciiTheme="minorHAnsi" w:eastAsiaTheme="minorEastAsia" w:hAnsiTheme="minorHAnsi" w:cstheme="minorBidi"/>
          <w:noProof/>
          <w:szCs w:val="22"/>
        </w:rPr>
      </w:pPr>
      <w:hyperlink w:anchor="_Toc496078613" w:history="1">
        <w:r w:rsidRPr="003E4771">
          <w:rPr>
            <w:rStyle w:val="Hyperlink"/>
            <w:noProof/>
          </w:rPr>
          <w:t>E.2 –Vermittler-zentriertes Modell</w:t>
        </w:r>
        <w:r>
          <w:rPr>
            <w:noProof/>
            <w:webHidden/>
          </w:rPr>
          <w:tab/>
        </w:r>
        <w:r>
          <w:rPr>
            <w:noProof/>
            <w:webHidden/>
          </w:rPr>
          <w:fldChar w:fldCharType="begin"/>
        </w:r>
        <w:r>
          <w:rPr>
            <w:noProof/>
            <w:webHidden/>
          </w:rPr>
          <w:instrText xml:space="preserve"> PAGEREF _Toc496078613 \h </w:instrText>
        </w:r>
        <w:r>
          <w:rPr>
            <w:noProof/>
            <w:webHidden/>
          </w:rPr>
        </w:r>
        <w:r>
          <w:rPr>
            <w:noProof/>
            <w:webHidden/>
          </w:rPr>
          <w:fldChar w:fldCharType="separate"/>
        </w:r>
        <w:r>
          <w:rPr>
            <w:noProof/>
            <w:webHidden/>
          </w:rPr>
          <w:t>76</w:t>
        </w:r>
        <w:r>
          <w:rPr>
            <w:noProof/>
            <w:webHidden/>
          </w:rPr>
          <w:fldChar w:fldCharType="end"/>
        </w:r>
      </w:hyperlink>
    </w:p>
    <w:p w14:paraId="2676C8D3" w14:textId="77777777" w:rsidR="006863C8" w:rsidRDefault="006863C8">
      <w:pPr>
        <w:pStyle w:val="Verzeichnis2"/>
        <w:rPr>
          <w:rFonts w:asciiTheme="minorHAnsi" w:eastAsiaTheme="minorEastAsia" w:hAnsiTheme="minorHAnsi" w:cstheme="minorBidi"/>
          <w:noProof/>
          <w:szCs w:val="22"/>
        </w:rPr>
      </w:pPr>
      <w:hyperlink w:anchor="_Toc496078614" w:history="1">
        <w:r w:rsidRPr="003E4771">
          <w:rPr>
            <w:rStyle w:val="Hyperlink"/>
            <w:noProof/>
          </w:rPr>
          <w:t>E.3 – Cross Domain Modell</w:t>
        </w:r>
        <w:r>
          <w:rPr>
            <w:noProof/>
            <w:webHidden/>
          </w:rPr>
          <w:tab/>
        </w:r>
        <w:r>
          <w:rPr>
            <w:noProof/>
            <w:webHidden/>
          </w:rPr>
          <w:fldChar w:fldCharType="begin"/>
        </w:r>
        <w:r>
          <w:rPr>
            <w:noProof/>
            <w:webHidden/>
          </w:rPr>
          <w:instrText xml:space="preserve"> PAGEREF _Toc496078614 \h </w:instrText>
        </w:r>
        <w:r>
          <w:rPr>
            <w:noProof/>
            <w:webHidden/>
          </w:rPr>
        </w:r>
        <w:r>
          <w:rPr>
            <w:noProof/>
            <w:webHidden/>
          </w:rPr>
          <w:fldChar w:fldCharType="separate"/>
        </w:r>
        <w:r>
          <w:rPr>
            <w:noProof/>
            <w:webHidden/>
          </w:rPr>
          <w:t>77</w:t>
        </w:r>
        <w:r>
          <w:rPr>
            <w:noProof/>
            <w:webHidden/>
          </w:rPr>
          <w:fldChar w:fldCharType="end"/>
        </w:r>
      </w:hyperlink>
    </w:p>
    <w:p w14:paraId="36030059" w14:textId="77777777" w:rsidR="006863C8" w:rsidRDefault="006863C8">
      <w:pPr>
        <w:pStyle w:val="Verzeichnis2"/>
        <w:rPr>
          <w:rFonts w:asciiTheme="minorHAnsi" w:eastAsiaTheme="minorEastAsia" w:hAnsiTheme="minorHAnsi" w:cstheme="minorBidi"/>
          <w:noProof/>
          <w:szCs w:val="22"/>
        </w:rPr>
      </w:pPr>
      <w:hyperlink w:anchor="_Toc496078615" w:history="1">
        <w:r w:rsidRPr="003E4771">
          <w:rPr>
            <w:rStyle w:val="Hyperlink"/>
            <w:noProof/>
          </w:rPr>
          <w:t>E.4 – Zentralisierte Metadaten und Discovery</w:t>
        </w:r>
        <w:r>
          <w:rPr>
            <w:noProof/>
            <w:webHidden/>
          </w:rPr>
          <w:tab/>
        </w:r>
        <w:r>
          <w:rPr>
            <w:noProof/>
            <w:webHidden/>
          </w:rPr>
          <w:fldChar w:fldCharType="begin"/>
        </w:r>
        <w:r>
          <w:rPr>
            <w:noProof/>
            <w:webHidden/>
          </w:rPr>
          <w:instrText xml:space="preserve"> PAGEREF _Toc496078615 \h </w:instrText>
        </w:r>
        <w:r>
          <w:rPr>
            <w:noProof/>
            <w:webHidden/>
          </w:rPr>
        </w:r>
        <w:r>
          <w:rPr>
            <w:noProof/>
            <w:webHidden/>
          </w:rPr>
          <w:fldChar w:fldCharType="separate"/>
        </w:r>
        <w:r>
          <w:rPr>
            <w:noProof/>
            <w:webHidden/>
          </w:rPr>
          <w:t>78</w:t>
        </w:r>
        <w:r>
          <w:rPr>
            <w:noProof/>
            <w:webHidden/>
          </w:rPr>
          <w:fldChar w:fldCharType="end"/>
        </w:r>
      </w:hyperlink>
    </w:p>
    <w:p w14:paraId="2C312AED" w14:textId="77777777" w:rsidR="006863C8" w:rsidRDefault="006863C8">
      <w:pPr>
        <w:pStyle w:val="Verzeichnis2"/>
        <w:rPr>
          <w:rFonts w:asciiTheme="minorHAnsi" w:eastAsiaTheme="minorEastAsia" w:hAnsiTheme="minorHAnsi" w:cstheme="minorBidi"/>
          <w:noProof/>
          <w:szCs w:val="22"/>
        </w:rPr>
      </w:pPr>
      <w:hyperlink w:anchor="_Toc496078616" w:history="1">
        <w:r w:rsidRPr="003E4771">
          <w:rPr>
            <w:rStyle w:val="Hyperlink"/>
            <w:noProof/>
          </w:rPr>
          <w:t>E.5 – Hub-'n'-Spoke Modell</w:t>
        </w:r>
        <w:r>
          <w:rPr>
            <w:noProof/>
            <w:webHidden/>
          </w:rPr>
          <w:tab/>
        </w:r>
        <w:r>
          <w:rPr>
            <w:noProof/>
            <w:webHidden/>
          </w:rPr>
          <w:fldChar w:fldCharType="begin"/>
        </w:r>
        <w:r>
          <w:rPr>
            <w:noProof/>
            <w:webHidden/>
          </w:rPr>
          <w:instrText xml:space="preserve"> PAGEREF _Toc496078616 \h </w:instrText>
        </w:r>
        <w:r>
          <w:rPr>
            <w:noProof/>
            <w:webHidden/>
          </w:rPr>
        </w:r>
        <w:r>
          <w:rPr>
            <w:noProof/>
            <w:webHidden/>
          </w:rPr>
          <w:fldChar w:fldCharType="separate"/>
        </w:r>
        <w:r>
          <w:rPr>
            <w:noProof/>
            <w:webHidden/>
          </w:rPr>
          <w:t>78</w:t>
        </w:r>
        <w:r>
          <w:rPr>
            <w:noProof/>
            <w:webHidden/>
          </w:rPr>
          <w:fldChar w:fldCharType="end"/>
        </w:r>
      </w:hyperlink>
    </w:p>
    <w:p w14:paraId="7548A2B5" w14:textId="77777777" w:rsidR="006863C8" w:rsidRDefault="006863C8">
      <w:pPr>
        <w:pStyle w:val="Verzeichnis2"/>
        <w:rPr>
          <w:rFonts w:asciiTheme="minorHAnsi" w:eastAsiaTheme="minorEastAsia" w:hAnsiTheme="minorHAnsi" w:cstheme="minorBidi"/>
          <w:noProof/>
          <w:szCs w:val="22"/>
        </w:rPr>
      </w:pPr>
      <w:hyperlink w:anchor="_Toc496078617" w:history="1">
        <w:r w:rsidRPr="003E4771">
          <w:rPr>
            <w:rStyle w:val="Hyperlink"/>
            <w:noProof/>
          </w:rPr>
          <w:t>E.6 – Proxied Federation</w:t>
        </w:r>
        <w:r>
          <w:rPr>
            <w:noProof/>
            <w:webHidden/>
          </w:rPr>
          <w:tab/>
        </w:r>
        <w:r>
          <w:rPr>
            <w:noProof/>
            <w:webHidden/>
          </w:rPr>
          <w:fldChar w:fldCharType="begin"/>
        </w:r>
        <w:r>
          <w:rPr>
            <w:noProof/>
            <w:webHidden/>
          </w:rPr>
          <w:instrText xml:space="preserve"> PAGEREF _Toc496078617 \h </w:instrText>
        </w:r>
        <w:r>
          <w:rPr>
            <w:noProof/>
            <w:webHidden/>
          </w:rPr>
        </w:r>
        <w:r>
          <w:rPr>
            <w:noProof/>
            <w:webHidden/>
          </w:rPr>
          <w:fldChar w:fldCharType="separate"/>
        </w:r>
        <w:r>
          <w:rPr>
            <w:noProof/>
            <w:webHidden/>
          </w:rPr>
          <w:t>79</w:t>
        </w:r>
        <w:r>
          <w:rPr>
            <w:noProof/>
            <w:webHidden/>
          </w:rPr>
          <w:fldChar w:fldCharType="end"/>
        </w:r>
      </w:hyperlink>
    </w:p>
    <w:p w14:paraId="7E96E712" w14:textId="77777777" w:rsidR="006863C8" w:rsidRDefault="006863C8">
      <w:pPr>
        <w:pStyle w:val="Verzeichnis1"/>
        <w:rPr>
          <w:rFonts w:asciiTheme="minorHAnsi" w:eastAsiaTheme="minorEastAsia" w:hAnsiTheme="minorHAnsi" w:cstheme="minorBidi"/>
          <w:b w:val="0"/>
          <w:noProof/>
          <w:szCs w:val="22"/>
        </w:rPr>
      </w:pPr>
      <w:hyperlink w:anchor="_Toc496078618" w:history="1">
        <w:r w:rsidRPr="003E4771">
          <w:rPr>
            <w:rStyle w:val="Hyperlink"/>
            <w:noProof/>
          </w:rPr>
          <w:t>Anhang F – Änderungen gegenüber Version 2.00</w:t>
        </w:r>
        <w:r>
          <w:rPr>
            <w:noProof/>
            <w:webHidden/>
          </w:rPr>
          <w:tab/>
        </w:r>
        <w:r>
          <w:rPr>
            <w:noProof/>
            <w:webHidden/>
          </w:rPr>
          <w:fldChar w:fldCharType="begin"/>
        </w:r>
        <w:r>
          <w:rPr>
            <w:noProof/>
            <w:webHidden/>
          </w:rPr>
          <w:instrText xml:space="preserve"> PAGEREF _Toc496078618 \h </w:instrText>
        </w:r>
        <w:r>
          <w:rPr>
            <w:noProof/>
            <w:webHidden/>
          </w:rPr>
        </w:r>
        <w:r>
          <w:rPr>
            <w:noProof/>
            <w:webHidden/>
          </w:rPr>
          <w:fldChar w:fldCharType="separate"/>
        </w:r>
        <w:r>
          <w:rPr>
            <w:noProof/>
            <w:webHidden/>
          </w:rPr>
          <w:t>81</w:t>
        </w:r>
        <w:r>
          <w:rPr>
            <w:noProof/>
            <w:webHidden/>
          </w:rPr>
          <w:fldChar w:fldCharType="end"/>
        </w:r>
      </w:hyperlink>
    </w:p>
    <w:p w14:paraId="381DDEA0" w14:textId="1D5D72E3" w:rsidR="002B47A3" w:rsidRDefault="00C859CF" w:rsidP="003F1942">
      <w:pPr>
        <w:pStyle w:val="Leerzeile"/>
        <w:spacing w:before="60" w:afterLines="60" w:after="144" w:line="240" w:lineRule="exact"/>
      </w:pPr>
      <w:r>
        <w:fldChar w:fldCharType="end"/>
      </w:r>
    </w:p>
    <w:p w14:paraId="6CF27983" w14:textId="77777777" w:rsidR="007E5391" w:rsidRDefault="007E5391" w:rsidP="00D31AAE">
      <w:pPr>
        <w:pStyle w:val="berschrift11"/>
        <w:numPr>
          <w:ilvl w:val="0"/>
          <w:numId w:val="0"/>
        </w:numPr>
      </w:pPr>
    </w:p>
    <w:p w14:paraId="6BCB533B" w14:textId="77777777" w:rsidR="00D31AAE" w:rsidRDefault="00D31AAE">
      <w:pPr>
        <w:spacing w:after="0" w:line="240" w:lineRule="auto"/>
        <w:rPr>
          <w:b/>
          <w:sz w:val="32"/>
        </w:rPr>
      </w:pPr>
      <w:r>
        <w:br w:type="page"/>
      </w:r>
    </w:p>
    <w:p w14:paraId="562F8697" w14:textId="7AA6CB1F" w:rsidR="0089338E" w:rsidRPr="003F6E31" w:rsidRDefault="0089338E" w:rsidP="0089338E">
      <w:pPr>
        <w:pStyle w:val="Nebentitel"/>
      </w:pPr>
      <w:r>
        <w:lastRenderedPageBreak/>
        <w:t>Abbildungs</w:t>
      </w:r>
      <w:r w:rsidR="00306799">
        <w:t>verzeichnis</w:t>
      </w:r>
    </w:p>
    <w:p w14:paraId="28A58D9E" w14:textId="77777777" w:rsidR="006863C8" w:rsidRDefault="000B3386">
      <w:pPr>
        <w:pStyle w:val="Abbildungsverzeichnis"/>
        <w:rPr>
          <w:rFonts w:asciiTheme="minorHAnsi" w:eastAsiaTheme="minorEastAsia" w:hAnsiTheme="minorHAnsi" w:cstheme="minorBidi"/>
          <w:noProof/>
          <w:szCs w:val="22"/>
        </w:rPr>
      </w:pPr>
      <w:r>
        <w:fldChar w:fldCharType="begin"/>
      </w:r>
      <w:r>
        <w:instrText xml:space="preserve"> TOC \h \z \c "Abbildung" </w:instrText>
      </w:r>
      <w:r>
        <w:fldChar w:fldCharType="separate"/>
      </w:r>
      <w:hyperlink w:anchor="_Toc496078619" w:history="1">
        <w:r w:rsidR="006863C8" w:rsidRPr="007F5488">
          <w:rPr>
            <w:rStyle w:val="Hyperlink"/>
            <w:noProof/>
          </w:rPr>
          <w:t>Abbildung 1 IAM im Überblick</w:t>
        </w:r>
        <w:r w:rsidR="006863C8">
          <w:rPr>
            <w:noProof/>
            <w:webHidden/>
          </w:rPr>
          <w:tab/>
        </w:r>
        <w:r w:rsidR="006863C8">
          <w:rPr>
            <w:noProof/>
            <w:webHidden/>
          </w:rPr>
          <w:fldChar w:fldCharType="begin"/>
        </w:r>
        <w:r w:rsidR="006863C8">
          <w:rPr>
            <w:noProof/>
            <w:webHidden/>
          </w:rPr>
          <w:instrText xml:space="preserve"> PAGEREF _Toc496078619 \h </w:instrText>
        </w:r>
        <w:r w:rsidR="006863C8">
          <w:rPr>
            <w:noProof/>
            <w:webHidden/>
          </w:rPr>
        </w:r>
        <w:r w:rsidR="006863C8">
          <w:rPr>
            <w:noProof/>
            <w:webHidden/>
          </w:rPr>
          <w:fldChar w:fldCharType="separate"/>
        </w:r>
        <w:r w:rsidR="006863C8">
          <w:rPr>
            <w:noProof/>
            <w:webHidden/>
          </w:rPr>
          <w:t>9</w:t>
        </w:r>
        <w:r w:rsidR="006863C8">
          <w:rPr>
            <w:noProof/>
            <w:webHidden/>
          </w:rPr>
          <w:fldChar w:fldCharType="end"/>
        </w:r>
      </w:hyperlink>
    </w:p>
    <w:p w14:paraId="7236BFCA" w14:textId="77777777" w:rsidR="006863C8" w:rsidRDefault="006863C8">
      <w:pPr>
        <w:pStyle w:val="Abbildungsverzeichnis"/>
        <w:rPr>
          <w:rFonts w:asciiTheme="minorHAnsi" w:eastAsiaTheme="minorEastAsia" w:hAnsiTheme="minorHAnsi" w:cstheme="minorBidi"/>
          <w:noProof/>
          <w:szCs w:val="22"/>
        </w:rPr>
      </w:pPr>
      <w:hyperlink w:anchor="_Toc496078620" w:history="1">
        <w:r w:rsidRPr="007F5488">
          <w:rPr>
            <w:rStyle w:val="Hyperlink"/>
            <w:noProof/>
          </w:rPr>
          <w:t>Abbildung 2: Einordnung des eCH-0107 Standards</w:t>
        </w:r>
        <w:r>
          <w:rPr>
            <w:noProof/>
            <w:webHidden/>
          </w:rPr>
          <w:tab/>
        </w:r>
        <w:r>
          <w:rPr>
            <w:noProof/>
            <w:webHidden/>
          </w:rPr>
          <w:fldChar w:fldCharType="begin"/>
        </w:r>
        <w:r>
          <w:rPr>
            <w:noProof/>
            <w:webHidden/>
          </w:rPr>
          <w:instrText xml:space="preserve"> PAGEREF _Toc496078620 \h </w:instrText>
        </w:r>
        <w:r>
          <w:rPr>
            <w:noProof/>
            <w:webHidden/>
          </w:rPr>
        </w:r>
        <w:r>
          <w:rPr>
            <w:noProof/>
            <w:webHidden/>
          </w:rPr>
          <w:fldChar w:fldCharType="separate"/>
        </w:r>
        <w:r>
          <w:rPr>
            <w:noProof/>
            <w:webHidden/>
          </w:rPr>
          <w:t>10</w:t>
        </w:r>
        <w:r>
          <w:rPr>
            <w:noProof/>
            <w:webHidden/>
          </w:rPr>
          <w:fldChar w:fldCharType="end"/>
        </w:r>
      </w:hyperlink>
    </w:p>
    <w:p w14:paraId="39688D9D" w14:textId="77777777" w:rsidR="006863C8" w:rsidRDefault="006863C8">
      <w:pPr>
        <w:pStyle w:val="Abbildungsverzeichnis"/>
        <w:rPr>
          <w:rFonts w:asciiTheme="minorHAnsi" w:eastAsiaTheme="minorEastAsia" w:hAnsiTheme="minorHAnsi" w:cstheme="minorBidi"/>
          <w:noProof/>
          <w:szCs w:val="22"/>
        </w:rPr>
      </w:pPr>
      <w:hyperlink w:anchor="_Toc496078621" w:history="1">
        <w:r w:rsidRPr="007F5488">
          <w:rPr>
            <w:rStyle w:val="Hyperlink"/>
            <w:noProof/>
          </w:rPr>
          <w:t>Abbildung 3 Zusammenarbeit von Rollen in einem föderierten IAM-System</w:t>
        </w:r>
        <w:r>
          <w:rPr>
            <w:noProof/>
            <w:webHidden/>
          </w:rPr>
          <w:tab/>
        </w:r>
        <w:r>
          <w:rPr>
            <w:noProof/>
            <w:webHidden/>
          </w:rPr>
          <w:fldChar w:fldCharType="begin"/>
        </w:r>
        <w:r>
          <w:rPr>
            <w:noProof/>
            <w:webHidden/>
          </w:rPr>
          <w:instrText xml:space="preserve"> PAGEREF _Toc496078621 \h </w:instrText>
        </w:r>
        <w:r>
          <w:rPr>
            <w:noProof/>
            <w:webHidden/>
          </w:rPr>
        </w:r>
        <w:r>
          <w:rPr>
            <w:noProof/>
            <w:webHidden/>
          </w:rPr>
          <w:fldChar w:fldCharType="separate"/>
        </w:r>
        <w:r>
          <w:rPr>
            <w:noProof/>
            <w:webHidden/>
          </w:rPr>
          <w:t>17</w:t>
        </w:r>
        <w:r>
          <w:rPr>
            <w:noProof/>
            <w:webHidden/>
          </w:rPr>
          <w:fldChar w:fldCharType="end"/>
        </w:r>
      </w:hyperlink>
    </w:p>
    <w:p w14:paraId="7B0D82CB" w14:textId="77777777" w:rsidR="006863C8" w:rsidRDefault="006863C8">
      <w:pPr>
        <w:pStyle w:val="Abbildungsverzeichnis"/>
        <w:rPr>
          <w:rFonts w:asciiTheme="minorHAnsi" w:eastAsiaTheme="minorEastAsia" w:hAnsiTheme="minorHAnsi" w:cstheme="minorBidi"/>
          <w:noProof/>
          <w:szCs w:val="22"/>
        </w:rPr>
      </w:pPr>
      <w:hyperlink w:anchor="_Toc496078622" w:history="1">
        <w:r w:rsidRPr="007F5488">
          <w:rPr>
            <w:rStyle w:val="Hyperlink"/>
            <w:noProof/>
          </w:rPr>
          <w:t>Abbildung 4 Abbildung von Stakeholdern auf Rollen</w:t>
        </w:r>
        <w:r>
          <w:rPr>
            <w:noProof/>
            <w:webHidden/>
          </w:rPr>
          <w:tab/>
        </w:r>
        <w:r>
          <w:rPr>
            <w:noProof/>
            <w:webHidden/>
          </w:rPr>
          <w:fldChar w:fldCharType="begin"/>
        </w:r>
        <w:r>
          <w:rPr>
            <w:noProof/>
            <w:webHidden/>
          </w:rPr>
          <w:instrText xml:space="preserve"> PAGEREF _Toc496078622 \h </w:instrText>
        </w:r>
        <w:r>
          <w:rPr>
            <w:noProof/>
            <w:webHidden/>
          </w:rPr>
        </w:r>
        <w:r>
          <w:rPr>
            <w:noProof/>
            <w:webHidden/>
          </w:rPr>
          <w:fldChar w:fldCharType="separate"/>
        </w:r>
        <w:r>
          <w:rPr>
            <w:noProof/>
            <w:webHidden/>
          </w:rPr>
          <w:t>18</w:t>
        </w:r>
        <w:r>
          <w:rPr>
            <w:noProof/>
            <w:webHidden/>
          </w:rPr>
          <w:fldChar w:fldCharType="end"/>
        </w:r>
      </w:hyperlink>
    </w:p>
    <w:p w14:paraId="505F9FE1" w14:textId="77777777" w:rsidR="006863C8" w:rsidRDefault="006863C8">
      <w:pPr>
        <w:pStyle w:val="Abbildungsverzeichnis"/>
        <w:rPr>
          <w:rFonts w:asciiTheme="minorHAnsi" w:eastAsiaTheme="minorEastAsia" w:hAnsiTheme="minorHAnsi" w:cstheme="minorBidi"/>
          <w:noProof/>
          <w:szCs w:val="22"/>
        </w:rPr>
      </w:pPr>
      <w:hyperlink r:id="rId23" w:anchor="_Toc496078623" w:history="1">
        <w:r w:rsidRPr="007F5488">
          <w:rPr>
            <w:rStyle w:val="Hyperlink"/>
            <w:noProof/>
          </w:rPr>
          <w:t>Abbildung 5: Sicht des Leistungsbezügers</w:t>
        </w:r>
        <w:r>
          <w:rPr>
            <w:noProof/>
            <w:webHidden/>
          </w:rPr>
          <w:tab/>
        </w:r>
        <w:r>
          <w:rPr>
            <w:noProof/>
            <w:webHidden/>
          </w:rPr>
          <w:fldChar w:fldCharType="begin"/>
        </w:r>
        <w:r>
          <w:rPr>
            <w:noProof/>
            <w:webHidden/>
          </w:rPr>
          <w:instrText xml:space="preserve"> PAGEREF _Toc496078623 \h </w:instrText>
        </w:r>
        <w:r>
          <w:rPr>
            <w:noProof/>
            <w:webHidden/>
          </w:rPr>
        </w:r>
        <w:r>
          <w:rPr>
            <w:noProof/>
            <w:webHidden/>
          </w:rPr>
          <w:fldChar w:fldCharType="separate"/>
        </w:r>
        <w:r>
          <w:rPr>
            <w:noProof/>
            <w:webHidden/>
          </w:rPr>
          <w:t>18</w:t>
        </w:r>
        <w:r>
          <w:rPr>
            <w:noProof/>
            <w:webHidden/>
          </w:rPr>
          <w:fldChar w:fldCharType="end"/>
        </w:r>
      </w:hyperlink>
    </w:p>
    <w:p w14:paraId="7F85576C" w14:textId="77777777" w:rsidR="006863C8" w:rsidRDefault="006863C8">
      <w:pPr>
        <w:pStyle w:val="Abbildungsverzeichnis"/>
        <w:rPr>
          <w:rFonts w:asciiTheme="minorHAnsi" w:eastAsiaTheme="minorEastAsia" w:hAnsiTheme="minorHAnsi" w:cstheme="minorBidi"/>
          <w:noProof/>
          <w:szCs w:val="22"/>
        </w:rPr>
      </w:pPr>
      <w:hyperlink w:anchor="_Toc496078624" w:history="1">
        <w:r w:rsidRPr="007F5488">
          <w:rPr>
            <w:rStyle w:val="Hyperlink"/>
            <w:noProof/>
          </w:rPr>
          <w:t>Abbildung 6 Sicht des Leistungserbringers</w:t>
        </w:r>
        <w:r>
          <w:rPr>
            <w:noProof/>
            <w:webHidden/>
          </w:rPr>
          <w:tab/>
        </w:r>
        <w:r>
          <w:rPr>
            <w:noProof/>
            <w:webHidden/>
          </w:rPr>
          <w:fldChar w:fldCharType="begin"/>
        </w:r>
        <w:r>
          <w:rPr>
            <w:noProof/>
            <w:webHidden/>
          </w:rPr>
          <w:instrText xml:space="preserve"> PAGEREF _Toc496078624 \h </w:instrText>
        </w:r>
        <w:r>
          <w:rPr>
            <w:noProof/>
            <w:webHidden/>
          </w:rPr>
        </w:r>
        <w:r>
          <w:rPr>
            <w:noProof/>
            <w:webHidden/>
          </w:rPr>
          <w:fldChar w:fldCharType="separate"/>
        </w:r>
        <w:r>
          <w:rPr>
            <w:noProof/>
            <w:webHidden/>
          </w:rPr>
          <w:t>19</w:t>
        </w:r>
        <w:r>
          <w:rPr>
            <w:noProof/>
            <w:webHidden/>
          </w:rPr>
          <w:fldChar w:fldCharType="end"/>
        </w:r>
      </w:hyperlink>
    </w:p>
    <w:p w14:paraId="3977BE86" w14:textId="77777777" w:rsidR="006863C8" w:rsidRDefault="006863C8">
      <w:pPr>
        <w:pStyle w:val="Abbildungsverzeichnis"/>
        <w:rPr>
          <w:rFonts w:asciiTheme="minorHAnsi" w:eastAsiaTheme="minorEastAsia" w:hAnsiTheme="minorHAnsi" w:cstheme="minorBidi"/>
          <w:noProof/>
          <w:szCs w:val="22"/>
        </w:rPr>
      </w:pPr>
      <w:hyperlink w:anchor="_Toc496078625" w:history="1">
        <w:r w:rsidRPr="007F5488">
          <w:rPr>
            <w:rStyle w:val="Hyperlink"/>
            <w:noProof/>
          </w:rPr>
          <w:t>Abbildung 7 Sicht der Führung des gesamten IAM-Systems</w:t>
        </w:r>
        <w:r>
          <w:rPr>
            <w:noProof/>
            <w:webHidden/>
          </w:rPr>
          <w:tab/>
        </w:r>
        <w:r>
          <w:rPr>
            <w:noProof/>
            <w:webHidden/>
          </w:rPr>
          <w:fldChar w:fldCharType="begin"/>
        </w:r>
        <w:r>
          <w:rPr>
            <w:noProof/>
            <w:webHidden/>
          </w:rPr>
          <w:instrText xml:space="preserve"> PAGEREF _Toc496078625 \h </w:instrText>
        </w:r>
        <w:r>
          <w:rPr>
            <w:noProof/>
            <w:webHidden/>
          </w:rPr>
        </w:r>
        <w:r>
          <w:rPr>
            <w:noProof/>
            <w:webHidden/>
          </w:rPr>
          <w:fldChar w:fldCharType="separate"/>
        </w:r>
        <w:r>
          <w:rPr>
            <w:noProof/>
            <w:webHidden/>
          </w:rPr>
          <w:t>20</w:t>
        </w:r>
        <w:r>
          <w:rPr>
            <w:noProof/>
            <w:webHidden/>
          </w:rPr>
          <w:fldChar w:fldCharType="end"/>
        </w:r>
      </w:hyperlink>
    </w:p>
    <w:p w14:paraId="41D4F0EC" w14:textId="77777777" w:rsidR="006863C8" w:rsidRDefault="006863C8">
      <w:pPr>
        <w:pStyle w:val="Abbildungsverzeichnis"/>
        <w:rPr>
          <w:rFonts w:asciiTheme="minorHAnsi" w:eastAsiaTheme="minorEastAsia" w:hAnsiTheme="minorHAnsi" w:cstheme="minorBidi"/>
          <w:noProof/>
          <w:szCs w:val="22"/>
        </w:rPr>
      </w:pPr>
      <w:hyperlink w:anchor="_Toc496078626" w:history="1">
        <w:r w:rsidRPr="007F5488">
          <w:rPr>
            <w:rStyle w:val="Hyperlink"/>
            <w:noProof/>
          </w:rPr>
          <w:t>Abbildung 8 Sicht des Regulars</w:t>
        </w:r>
        <w:r>
          <w:rPr>
            <w:noProof/>
            <w:webHidden/>
          </w:rPr>
          <w:tab/>
        </w:r>
        <w:r>
          <w:rPr>
            <w:noProof/>
            <w:webHidden/>
          </w:rPr>
          <w:fldChar w:fldCharType="begin"/>
        </w:r>
        <w:r>
          <w:rPr>
            <w:noProof/>
            <w:webHidden/>
          </w:rPr>
          <w:instrText xml:space="preserve"> PAGEREF _Toc496078626 \h </w:instrText>
        </w:r>
        <w:r>
          <w:rPr>
            <w:noProof/>
            <w:webHidden/>
          </w:rPr>
        </w:r>
        <w:r>
          <w:rPr>
            <w:noProof/>
            <w:webHidden/>
          </w:rPr>
          <w:fldChar w:fldCharType="separate"/>
        </w:r>
        <w:r>
          <w:rPr>
            <w:noProof/>
            <w:webHidden/>
          </w:rPr>
          <w:t>20</w:t>
        </w:r>
        <w:r>
          <w:rPr>
            <w:noProof/>
            <w:webHidden/>
          </w:rPr>
          <w:fldChar w:fldCharType="end"/>
        </w:r>
      </w:hyperlink>
    </w:p>
    <w:p w14:paraId="212B6A33" w14:textId="77777777" w:rsidR="006863C8" w:rsidRDefault="006863C8">
      <w:pPr>
        <w:pStyle w:val="Abbildungsverzeichnis"/>
        <w:rPr>
          <w:rFonts w:asciiTheme="minorHAnsi" w:eastAsiaTheme="minorEastAsia" w:hAnsiTheme="minorHAnsi" w:cstheme="minorBidi"/>
          <w:noProof/>
          <w:szCs w:val="22"/>
        </w:rPr>
      </w:pPr>
      <w:hyperlink w:anchor="_Toc496078627" w:history="1">
        <w:r w:rsidRPr="007F5488">
          <w:rPr>
            <w:rStyle w:val="Hyperlink"/>
            <w:noProof/>
          </w:rPr>
          <w:t>Abbildung 9 Informationsmodell</w:t>
        </w:r>
        <w:r>
          <w:rPr>
            <w:noProof/>
            <w:webHidden/>
          </w:rPr>
          <w:tab/>
        </w:r>
        <w:r>
          <w:rPr>
            <w:noProof/>
            <w:webHidden/>
          </w:rPr>
          <w:fldChar w:fldCharType="begin"/>
        </w:r>
        <w:r>
          <w:rPr>
            <w:noProof/>
            <w:webHidden/>
          </w:rPr>
          <w:instrText xml:space="preserve"> PAGEREF _Toc496078627 \h </w:instrText>
        </w:r>
        <w:r>
          <w:rPr>
            <w:noProof/>
            <w:webHidden/>
          </w:rPr>
        </w:r>
        <w:r>
          <w:rPr>
            <w:noProof/>
            <w:webHidden/>
          </w:rPr>
          <w:fldChar w:fldCharType="separate"/>
        </w:r>
        <w:r>
          <w:rPr>
            <w:noProof/>
            <w:webHidden/>
          </w:rPr>
          <w:t>29</w:t>
        </w:r>
        <w:r>
          <w:rPr>
            <w:noProof/>
            <w:webHidden/>
          </w:rPr>
          <w:fldChar w:fldCharType="end"/>
        </w:r>
      </w:hyperlink>
    </w:p>
    <w:p w14:paraId="1995DF8D" w14:textId="77777777" w:rsidR="006863C8" w:rsidRDefault="006863C8">
      <w:pPr>
        <w:pStyle w:val="Abbildungsverzeichnis"/>
        <w:rPr>
          <w:rFonts w:asciiTheme="minorHAnsi" w:eastAsiaTheme="minorEastAsia" w:hAnsiTheme="minorHAnsi" w:cstheme="minorBidi"/>
          <w:noProof/>
          <w:szCs w:val="22"/>
        </w:rPr>
      </w:pPr>
      <w:hyperlink w:anchor="_Toc496078628" w:history="1">
        <w:r w:rsidRPr="007F5488">
          <w:rPr>
            <w:rStyle w:val="Hyperlink"/>
            <w:noProof/>
          </w:rPr>
          <w:t>Abbildung 10 Subjekt Definition</w:t>
        </w:r>
        <w:r>
          <w:rPr>
            <w:noProof/>
            <w:webHidden/>
          </w:rPr>
          <w:tab/>
        </w:r>
        <w:r>
          <w:rPr>
            <w:noProof/>
            <w:webHidden/>
          </w:rPr>
          <w:fldChar w:fldCharType="begin"/>
        </w:r>
        <w:r>
          <w:rPr>
            <w:noProof/>
            <w:webHidden/>
          </w:rPr>
          <w:instrText xml:space="preserve"> PAGEREF _Toc496078628 \h </w:instrText>
        </w:r>
        <w:r>
          <w:rPr>
            <w:noProof/>
            <w:webHidden/>
          </w:rPr>
        </w:r>
        <w:r>
          <w:rPr>
            <w:noProof/>
            <w:webHidden/>
          </w:rPr>
          <w:fldChar w:fldCharType="separate"/>
        </w:r>
        <w:r>
          <w:rPr>
            <w:noProof/>
            <w:webHidden/>
          </w:rPr>
          <w:t>31</w:t>
        </w:r>
        <w:r>
          <w:rPr>
            <w:noProof/>
            <w:webHidden/>
          </w:rPr>
          <w:fldChar w:fldCharType="end"/>
        </w:r>
      </w:hyperlink>
    </w:p>
    <w:p w14:paraId="25ADE078" w14:textId="77777777" w:rsidR="006863C8" w:rsidRDefault="006863C8">
      <w:pPr>
        <w:pStyle w:val="Abbildungsverzeichnis"/>
        <w:rPr>
          <w:rFonts w:asciiTheme="minorHAnsi" w:eastAsiaTheme="minorEastAsia" w:hAnsiTheme="minorHAnsi" w:cstheme="minorBidi"/>
          <w:noProof/>
          <w:szCs w:val="22"/>
        </w:rPr>
      </w:pPr>
      <w:hyperlink w:anchor="_Toc496078629" w:history="1">
        <w:r w:rsidRPr="007F5488">
          <w:rPr>
            <w:rStyle w:val="Hyperlink"/>
            <w:noProof/>
          </w:rPr>
          <w:t>Abbildung 11 IAM-Prozesslandkarte</w:t>
        </w:r>
        <w:r>
          <w:rPr>
            <w:noProof/>
            <w:webHidden/>
          </w:rPr>
          <w:tab/>
        </w:r>
        <w:r>
          <w:rPr>
            <w:noProof/>
            <w:webHidden/>
          </w:rPr>
          <w:fldChar w:fldCharType="begin"/>
        </w:r>
        <w:r>
          <w:rPr>
            <w:noProof/>
            <w:webHidden/>
          </w:rPr>
          <w:instrText xml:space="preserve"> PAGEREF _Toc496078629 \h </w:instrText>
        </w:r>
        <w:r>
          <w:rPr>
            <w:noProof/>
            <w:webHidden/>
          </w:rPr>
        </w:r>
        <w:r>
          <w:rPr>
            <w:noProof/>
            <w:webHidden/>
          </w:rPr>
          <w:fldChar w:fldCharType="separate"/>
        </w:r>
        <w:r>
          <w:rPr>
            <w:noProof/>
            <w:webHidden/>
          </w:rPr>
          <w:t>34</w:t>
        </w:r>
        <w:r>
          <w:rPr>
            <w:noProof/>
            <w:webHidden/>
          </w:rPr>
          <w:fldChar w:fldCharType="end"/>
        </w:r>
      </w:hyperlink>
    </w:p>
    <w:p w14:paraId="1A891092" w14:textId="77777777" w:rsidR="006863C8" w:rsidRDefault="006863C8">
      <w:pPr>
        <w:pStyle w:val="Abbildungsverzeichnis"/>
        <w:rPr>
          <w:rFonts w:asciiTheme="minorHAnsi" w:eastAsiaTheme="minorEastAsia" w:hAnsiTheme="minorHAnsi" w:cstheme="minorBidi"/>
          <w:noProof/>
          <w:szCs w:val="22"/>
        </w:rPr>
      </w:pPr>
      <w:hyperlink w:anchor="_Toc496078630" w:history="1">
        <w:r w:rsidRPr="007F5488">
          <w:rPr>
            <w:rStyle w:val="Hyperlink"/>
            <w:noProof/>
          </w:rPr>
          <w:t xml:space="preserve">Abbildung 12 Zustandsdiagramm </w:t>
        </w:r>
        <w:r w:rsidRPr="007F5488">
          <w:rPr>
            <w:rStyle w:val="Hyperlink"/>
            <w:i/>
            <w:noProof/>
          </w:rPr>
          <w:t>Zugriff kontrollieren</w:t>
        </w:r>
        <w:r>
          <w:rPr>
            <w:noProof/>
            <w:webHidden/>
          </w:rPr>
          <w:tab/>
        </w:r>
        <w:r>
          <w:rPr>
            <w:noProof/>
            <w:webHidden/>
          </w:rPr>
          <w:fldChar w:fldCharType="begin"/>
        </w:r>
        <w:r>
          <w:rPr>
            <w:noProof/>
            <w:webHidden/>
          </w:rPr>
          <w:instrText xml:space="preserve"> PAGEREF _Toc496078630 \h </w:instrText>
        </w:r>
        <w:r>
          <w:rPr>
            <w:noProof/>
            <w:webHidden/>
          </w:rPr>
        </w:r>
        <w:r>
          <w:rPr>
            <w:noProof/>
            <w:webHidden/>
          </w:rPr>
          <w:fldChar w:fldCharType="separate"/>
        </w:r>
        <w:r>
          <w:rPr>
            <w:noProof/>
            <w:webHidden/>
          </w:rPr>
          <w:t>35</w:t>
        </w:r>
        <w:r>
          <w:rPr>
            <w:noProof/>
            <w:webHidden/>
          </w:rPr>
          <w:fldChar w:fldCharType="end"/>
        </w:r>
      </w:hyperlink>
    </w:p>
    <w:p w14:paraId="174D74A1" w14:textId="77777777" w:rsidR="006863C8" w:rsidRDefault="006863C8">
      <w:pPr>
        <w:pStyle w:val="Abbildungsverzeichnis"/>
        <w:rPr>
          <w:rFonts w:asciiTheme="minorHAnsi" w:eastAsiaTheme="minorEastAsia" w:hAnsiTheme="minorHAnsi" w:cstheme="minorBidi"/>
          <w:noProof/>
          <w:szCs w:val="22"/>
        </w:rPr>
      </w:pPr>
      <w:hyperlink w:anchor="_Toc496078631" w:history="1">
        <w:r w:rsidRPr="007F5488">
          <w:rPr>
            <w:rStyle w:val="Hyperlink"/>
            <w:noProof/>
          </w:rPr>
          <w:t>Abbildung 13 Geschäftsservices – Definitionszeit</w:t>
        </w:r>
        <w:r>
          <w:rPr>
            <w:noProof/>
            <w:webHidden/>
          </w:rPr>
          <w:tab/>
        </w:r>
        <w:r>
          <w:rPr>
            <w:noProof/>
            <w:webHidden/>
          </w:rPr>
          <w:fldChar w:fldCharType="begin"/>
        </w:r>
        <w:r>
          <w:rPr>
            <w:noProof/>
            <w:webHidden/>
          </w:rPr>
          <w:instrText xml:space="preserve"> PAGEREF _Toc496078631 \h </w:instrText>
        </w:r>
        <w:r>
          <w:rPr>
            <w:noProof/>
            <w:webHidden/>
          </w:rPr>
        </w:r>
        <w:r>
          <w:rPr>
            <w:noProof/>
            <w:webHidden/>
          </w:rPr>
          <w:fldChar w:fldCharType="separate"/>
        </w:r>
        <w:r>
          <w:rPr>
            <w:noProof/>
            <w:webHidden/>
          </w:rPr>
          <w:t>48</w:t>
        </w:r>
        <w:r>
          <w:rPr>
            <w:noProof/>
            <w:webHidden/>
          </w:rPr>
          <w:fldChar w:fldCharType="end"/>
        </w:r>
      </w:hyperlink>
    </w:p>
    <w:p w14:paraId="117FF1D3" w14:textId="77777777" w:rsidR="006863C8" w:rsidRDefault="006863C8">
      <w:pPr>
        <w:pStyle w:val="Abbildungsverzeichnis"/>
        <w:rPr>
          <w:rFonts w:asciiTheme="minorHAnsi" w:eastAsiaTheme="minorEastAsia" w:hAnsiTheme="minorHAnsi" w:cstheme="minorBidi"/>
          <w:noProof/>
          <w:szCs w:val="22"/>
        </w:rPr>
      </w:pPr>
      <w:hyperlink w:anchor="_Toc496078632" w:history="1">
        <w:r w:rsidRPr="007F5488">
          <w:rPr>
            <w:rStyle w:val="Hyperlink"/>
            <w:noProof/>
          </w:rPr>
          <w:t>Abbildung 14 Geschäftsservices – Laufzeit</w:t>
        </w:r>
        <w:r>
          <w:rPr>
            <w:noProof/>
            <w:webHidden/>
          </w:rPr>
          <w:tab/>
        </w:r>
        <w:r>
          <w:rPr>
            <w:noProof/>
            <w:webHidden/>
          </w:rPr>
          <w:fldChar w:fldCharType="begin"/>
        </w:r>
        <w:r>
          <w:rPr>
            <w:noProof/>
            <w:webHidden/>
          </w:rPr>
          <w:instrText xml:space="preserve"> PAGEREF _Toc496078632 \h </w:instrText>
        </w:r>
        <w:r>
          <w:rPr>
            <w:noProof/>
            <w:webHidden/>
          </w:rPr>
        </w:r>
        <w:r>
          <w:rPr>
            <w:noProof/>
            <w:webHidden/>
          </w:rPr>
          <w:fldChar w:fldCharType="separate"/>
        </w:r>
        <w:r>
          <w:rPr>
            <w:noProof/>
            <w:webHidden/>
          </w:rPr>
          <w:t>53</w:t>
        </w:r>
        <w:r>
          <w:rPr>
            <w:noProof/>
            <w:webHidden/>
          </w:rPr>
          <w:fldChar w:fldCharType="end"/>
        </w:r>
      </w:hyperlink>
    </w:p>
    <w:p w14:paraId="746CDB01" w14:textId="77777777" w:rsidR="006863C8" w:rsidRDefault="006863C8">
      <w:pPr>
        <w:pStyle w:val="Abbildungsverzeichnis"/>
        <w:rPr>
          <w:rFonts w:asciiTheme="minorHAnsi" w:eastAsiaTheme="minorEastAsia" w:hAnsiTheme="minorHAnsi" w:cstheme="minorBidi"/>
          <w:noProof/>
          <w:szCs w:val="22"/>
        </w:rPr>
      </w:pPr>
      <w:hyperlink w:anchor="_Toc496078633" w:history="1">
        <w:r w:rsidRPr="007F5488">
          <w:rPr>
            <w:rStyle w:val="Hyperlink"/>
            <w:noProof/>
          </w:rPr>
          <w:t>Abbildung 15 Geschäftsservices – Übersicht</w:t>
        </w:r>
        <w:r>
          <w:rPr>
            <w:noProof/>
            <w:webHidden/>
          </w:rPr>
          <w:tab/>
        </w:r>
        <w:r>
          <w:rPr>
            <w:noProof/>
            <w:webHidden/>
          </w:rPr>
          <w:fldChar w:fldCharType="begin"/>
        </w:r>
        <w:r>
          <w:rPr>
            <w:noProof/>
            <w:webHidden/>
          </w:rPr>
          <w:instrText xml:space="preserve"> PAGEREF _Toc496078633 \h </w:instrText>
        </w:r>
        <w:r>
          <w:rPr>
            <w:noProof/>
            <w:webHidden/>
          </w:rPr>
        </w:r>
        <w:r>
          <w:rPr>
            <w:noProof/>
            <w:webHidden/>
          </w:rPr>
          <w:fldChar w:fldCharType="separate"/>
        </w:r>
        <w:r>
          <w:rPr>
            <w:noProof/>
            <w:webHidden/>
          </w:rPr>
          <w:t>58</w:t>
        </w:r>
        <w:r>
          <w:rPr>
            <w:noProof/>
            <w:webHidden/>
          </w:rPr>
          <w:fldChar w:fldCharType="end"/>
        </w:r>
      </w:hyperlink>
    </w:p>
    <w:p w14:paraId="0F1AADC7" w14:textId="77777777" w:rsidR="006863C8" w:rsidRDefault="006863C8">
      <w:pPr>
        <w:pStyle w:val="Abbildungsverzeichnis"/>
        <w:rPr>
          <w:rFonts w:asciiTheme="minorHAnsi" w:eastAsiaTheme="minorEastAsia" w:hAnsiTheme="minorHAnsi" w:cstheme="minorBidi"/>
          <w:noProof/>
          <w:szCs w:val="22"/>
        </w:rPr>
      </w:pPr>
      <w:hyperlink w:anchor="_Toc496078634" w:history="1">
        <w:r w:rsidRPr="007F5488">
          <w:rPr>
            <w:rStyle w:val="Hyperlink"/>
            <w:noProof/>
          </w:rPr>
          <w:t xml:space="preserve">Abbildung 16 Prozessunterstützung </w:t>
        </w:r>
        <w:r w:rsidRPr="007F5488">
          <w:rPr>
            <w:rStyle w:val="Hyperlink"/>
            <w:i/>
            <w:noProof/>
          </w:rPr>
          <w:t>Subjekt authentifizieren</w:t>
        </w:r>
        <w:r>
          <w:rPr>
            <w:noProof/>
            <w:webHidden/>
          </w:rPr>
          <w:tab/>
        </w:r>
        <w:r>
          <w:rPr>
            <w:noProof/>
            <w:webHidden/>
          </w:rPr>
          <w:fldChar w:fldCharType="begin"/>
        </w:r>
        <w:r>
          <w:rPr>
            <w:noProof/>
            <w:webHidden/>
          </w:rPr>
          <w:instrText xml:space="preserve"> PAGEREF _Toc496078634 \h </w:instrText>
        </w:r>
        <w:r>
          <w:rPr>
            <w:noProof/>
            <w:webHidden/>
          </w:rPr>
        </w:r>
        <w:r>
          <w:rPr>
            <w:noProof/>
            <w:webHidden/>
          </w:rPr>
          <w:fldChar w:fldCharType="separate"/>
        </w:r>
        <w:r>
          <w:rPr>
            <w:noProof/>
            <w:webHidden/>
          </w:rPr>
          <w:t>59</w:t>
        </w:r>
        <w:r>
          <w:rPr>
            <w:noProof/>
            <w:webHidden/>
          </w:rPr>
          <w:fldChar w:fldCharType="end"/>
        </w:r>
      </w:hyperlink>
    </w:p>
    <w:p w14:paraId="0D895AE0" w14:textId="77777777" w:rsidR="006863C8" w:rsidRDefault="006863C8">
      <w:pPr>
        <w:pStyle w:val="Abbildungsverzeichnis"/>
        <w:rPr>
          <w:rFonts w:asciiTheme="minorHAnsi" w:eastAsiaTheme="minorEastAsia" w:hAnsiTheme="minorHAnsi" w:cstheme="minorBidi"/>
          <w:noProof/>
          <w:szCs w:val="22"/>
        </w:rPr>
      </w:pPr>
      <w:hyperlink w:anchor="_Toc496078635" w:history="1">
        <w:r w:rsidRPr="007F5488">
          <w:rPr>
            <w:rStyle w:val="Hyperlink"/>
            <w:noProof/>
          </w:rPr>
          <w:t xml:space="preserve">Abbildung 17 Prozessunterstützung </w:t>
        </w:r>
        <w:r w:rsidRPr="007F5488">
          <w:rPr>
            <w:rStyle w:val="Hyperlink"/>
            <w:i/>
            <w:noProof/>
          </w:rPr>
          <w:t>Identität föderieren</w:t>
        </w:r>
        <w:r>
          <w:rPr>
            <w:noProof/>
            <w:webHidden/>
          </w:rPr>
          <w:tab/>
        </w:r>
        <w:r>
          <w:rPr>
            <w:noProof/>
            <w:webHidden/>
          </w:rPr>
          <w:fldChar w:fldCharType="begin"/>
        </w:r>
        <w:r>
          <w:rPr>
            <w:noProof/>
            <w:webHidden/>
          </w:rPr>
          <w:instrText xml:space="preserve"> PAGEREF _Toc496078635 \h </w:instrText>
        </w:r>
        <w:r>
          <w:rPr>
            <w:noProof/>
            <w:webHidden/>
          </w:rPr>
        </w:r>
        <w:r>
          <w:rPr>
            <w:noProof/>
            <w:webHidden/>
          </w:rPr>
          <w:fldChar w:fldCharType="separate"/>
        </w:r>
        <w:r>
          <w:rPr>
            <w:noProof/>
            <w:webHidden/>
          </w:rPr>
          <w:t>59</w:t>
        </w:r>
        <w:r>
          <w:rPr>
            <w:noProof/>
            <w:webHidden/>
          </w:rPr>
          <w:fldChar w:fldCharType="end"/>
        </w:r>
      </w:hyperlink>
    </w:p>
    <w:p w14:paraId="697003F6" w14:textId="77777777" w:rsidR="006863C8" w:rsidRDefault="006863C8">
      <w:pPr>
        <w:pStyle w:val="Abbildungsverzeichnis"/>
        <w:rPr>
          <w:rFonts w:asciiTheme="minorHAnsi" w:eastAsiaTheme="minorEastAsia" w:hAnsiTheme="minorHAnsi" w:cstheme="minorBidi"/>
          <w:noProof/>
          <w:szCs w:val="22"/>
        </w:rPr>
      </w:pPr>
      <w:hyperlink w:anchor="_Toc496078636" w:history="1">
        <w:r w:rsidRPr="007F5488">
          <w:rPr>
            <w:rStyle w:val="Hyperlink"/>
            <w:noProof/>
          </w:rPr>
          <w:t xml:space="preserve">Abbildung 18 Prozessunterstützung </w:t>
        </w:r>
        <w:r w:rsidRPr="007F5488">
          <w:rPr>
            <w:rStyle w:val="Hyperlink"/>
            <w:i/>
            <w:noProof/>
          </w:rPr>
          <w:t>E-Identity autorisieren und Attribute offenlegen</w:t>
        </w:r>
        <w:r>
          <w:rPr>
            <w:noProof/>
            <w:webHidden/>
          </w:rPr>
          <w:tab/>
        </w:r>
        <w:r>
          <w:rPr>
            <w:noProof/>
            <w:webHidden/>
          </w:rPr>
          <w:fldChar w:fldCharType="begin"/>
        </w:r>
        <w:r>
          <w:rPr>
            <w:noProof/>
            <w:webHidden/>
          </w:rPr>
          <w:instrText xml:space="preserve"> PAGEREF _Toc496078636 \h </w:instrText>
        </w:r>
        <w:r>
          <w:rPr>
            <w:noProof/>
            <w:webHidden/>
          </w:rPr>
        </w:r>
        <w:r>
          <w:rPr>
            <w:noProof/>
            <w:webHidden/>
          </w:rPr>
          <w:fldChar w:fldCharType="separate"/>
        </w:r>
        <w:r>
          <w:rPr>
            <w:noProof/>
            <w:webHidden/>
          </w:rPr>
          <w:t>60</w:t>
        </w:r>
        <w:r>
          <w:rPr>
            <w:noProof/>
            <w:webHidden/>
          </w:rPr>
          <w:fldChar w:fldCharType="end"/>
        </w:r>
      </w:hyperlink>
    </w:p>
    <w:p w14:paraId="0954E43D" w14:textId="77777777" w:rsidR="006863C8" w:rsidRDefault="006863C8">
      <w:pPr>
        <w:pStyle w:val="Abbildungsverzeichnis"/>
        <w:rPr>
          <w:rFonts w:asciiTheme="minorHAnsi" w:eastAsiaTheme="minorEastAsia" w:hAnsiTheme="minorHAnsi" w:cstheme="minorBidi"/>
          <w:noProof/>
          <w:szCs w:val="22"/>
        </w:rPr>
      </w:pPr>
      <w:hyperlink w:anchor="_Toc496078637" w:history="1">
        <w:r w:rsidRPr="007F5488">
          <w:rPr>
            <w:rStyle w:val="Hyperlink"/>
            <w:noProof/>
          </w:rPr>
          <w:t>Abbildung 19 RP-zentriertes Modell</w:t>
        </w:r>
        <w:r>
          <w:rPr>
            <w:noProof/>
            <w:webHidden/>
          </w:rPr>
          <w:tab/>
        </w:r>
        <w:r>
          <w:rPr>
            <w:noProof/>
            <w:webHidden/>
          </w:rPr>
          <w:fldChar w:fldCharType="begin"/>
        </w:r>
        <w:r>
          <w:rPr>
            <w:noProof/>
            <w:webHidden/>
          </w:rPr>
          <w:instrText xml:space="preserve"> PAGEREF _Toc496078637 \h </w:instrText>
        </w:r>
        <w:r>
          <w:rPr>
            <w:noProof/>
            <w:webHidden/>
          </w:rPr>
        </w:r>
        <w:r>
          <w:rPr>
            <w:noProof/>
            <w:webHidden/>
          </w:rPr>
          <w:fldChar w:fldCharType="separate"/>
        </w:r>
        <w:r>
          <w:rPr>
            <w:noProof/>
            <w:webHidden/>
          </w:rPr>
          <w:t>76</w:t>
        </w:r>
        <w:r>
          <w:rPr>
            <w:noProof/>
            <w:webHidden/>
          </w:rPr>
          <w:fldChar w:fldCharType="end"/>
        </w:r>
      </w:hyperlink>
    </w:p>
    <w:p w14:paraId="18C4B2E8" w14:textId="77777777" w:rsidR="006863C8" w:rsidRDefault="006863C8">
      <w:pPr>
        <w:pStyle w:val="Abbildungsverzeichnis"/>
        <w:rPr>
          <w:rFonts w:asciiTheme="minorHAnsi" w:eastAsiaTheme="minorEastAsia" w:hAnsiTheme="minorHAnsi" w:cstheme="minorBidi"/>
          <w:noProof/>
          <w:szCs w:val="22"/>
        </w:rPr>
      </w:pPr>
      <w:hyperlink w:anchor="_Toc496078638" w:history="1">
        <w:r w:rsidRPr="007F5488">
          <w:rPr>
            <w:rStyle w:val="Hyperlink"/>
            <w:noProof/>
          </w:rPr>
          <w:t>Abbildung 20 Vermittler-zentriertes Modell</w:t>
        </w:r>
        <w:r>
          <w:rPr>
            <w:noProof/>
            <w:webHidden/>
          </w:rPr>
          <w:tab/>
        </w:r>
        <w:r>
          <w:rPr>
            <w:noProof/>
            <w:webHidden/>
          </w:rPr>
          <w:fldChar w:fldCharType="begin"/>
        </w:r>
        <w:r>
          <w:rPr>
            <w:noProof/>
            <w:webHidden/>
          </w:rPr>
          <w:instrText xml:space="preserve"> PAGEREF _Toc496078638 \h </w:instrText>
        </w:r>
        <w:r>
          <w:rPr>
            <w:noProof/>
            <w:webHidden/>
          </w:rPr>
        </w:r>
        <w:r>
          <w:rPr>
            <w:noProof/>
            <w:webHidden/>
          </w:rPr>
          <w:fldChar w:fldCharType="separate"/>
        </w:r>
        <w:r>
          <w:rPr>
            <w:noProof/>
            <w:webHidden/>
          </w:rPr>
          <w:t>77</w:t>
        </w:r>
        <w:r>
          <w:rPr>
            <w:noProof/>
            <w:webHidden/>
          </w:rPr>
          <w:fldChar w:fldCharType="end"/>
        </w:r>
      </w:hyperlink>
    </w:p>
    <w:p w14:paraId="4D103157" w14:textId="77777777" w:rsidR="006863C8" w:rsidRDefault="006863C8">
      <w:pPr>
        <w:pStyle w:val="Abbildungsverzeichnis"/>
        <w:rPr>
          <w:rFonts w:asciiTheme="minorHAnsi" w:eastAsiaTheme="minorEastAsia" w:hAnsiTheme="minorHAnsi" w:cstheme="minorBidi"/>
          <w:noProof/>
          <w:szCs w:val="22"/>
        </w:rPr>
      </w:pPr>
      <w:hyperlink w:anchor="_Toc496078639" w:history="1">
        <w:r w:rsidRPr="007F5488">
          <w:rPr>
            <w:rStyle w:val="Hyperlink"/>
            <w:noProof/>
            <w:lang w:val="en-GB"/>
          </w:rPr>
          <w:t>Abbildung 21 Cross Domain Modell</w:t>
        </w:r>
        <w:r>
          <w:rPr>
            <w:noProof/>
            <w:webHidden/>
          </w:rPr>
          <w:tab/>
        </w:r>
        <w:r>
          <w:rPr>
            <w:noProof/>
            <w:webHidden/>
          </w:rPr>
          <w:fldChar w:fldCharType="begin"/>
        </w:r>
        <w:r>
          <w:rPr>
            <w:noProof/>
            <w:webHidden/>
          </w:rPr>
          <w:instrText xml:space="preserve"> PAGEREF _Toc496078639 \h </w:instrText>
        </w:r>
        <w:r>
          <w:rPr>
            <w:noProof/>
            <w:webHidden/>
          </w:rPr>
        </w:r>
        <w:r>
          <w:rPr>
            <w:noProof/>
            <w:webHidden/>
          </w:rPr>
          <w:fldChar w:fldCharType="separate"/>
        </w:r>
        <w:r>
          <w:rPr>
            <w:noProof/>
            <w:webHidden/>
          </w:rPr>
          <w:t>77</w:t>
        </w:r>
        <w:r>
          <w:rPr>
            <w:noProof/>
            <w:webHidden/>
          </w:rPr>
          <w:fldChar w:fldCharType="end"/>
        </w:r>
      </w:hyperlink>
    </w:p>
    <w:p w14:paraId="0141C641" w14:textId="77777777" w:rsidR="006863C8" w:rsidRDefault="006863C8">
      <w:pPr>
        <w:pStyle w:val="Abbildungsverzeichnis"/>
        <w:rPr>
          <w:rFonts w:asciiTheme="minorHAnsi" w:eastAsiaTheme="minorEastAsia" w:hAnsiTheme="minorHAnsi" w:cstheme="minorBidi"/>
          <w:noProof/>
          <w:szCs w:val="22"/>
        </w:rPr>
      </w:pPr>
      <w:hyperlink w:anchor="_Toc496078640" w:history="1">
        <w:r w:rsidRPr="007F5488">
          <w:rPr>
            <w:rStyle w:val="Hyperlink"/>
            <w:noProof/>
          </w:rPr>
          <w:t>Abbildung 22 Zentralisierte Metadaten und Discovery Service</w:t>
        </w:r>
        <w:r>
          <w:rPr>
            <w:noProof/>
            <w:webHidden/>
          </w:rPr>
          <w:tab/>
        </w:r>
        <w:r>
          <w:rPr>
            <w:noProof/>
            <w:webHidden/>
          </w:rPr>
          <w:fldChar w:fldCharType="begin"/>
        </w:r>
        <w:r>
          <w:rPr>
            <w:noProof/>
            <w:webHidden/>
          </w:rPr>
          <w:instrText xml:space="preserve"> PAGEREF _Toc496078640 \h </w:instrText>
        </w:r>
        <w:r>
          <w:rPr>
            <w:noProof/>
            <w:webHidden/>
          </w:rPr>
        </w:r>
        <w:r>
          <w:rPr>
            <w:noProof/>
            <w:webHidden/>
          </w:rPr>
          <w:fldChar w:fldCharType="separate"/>
        </w:r>
        <w:r>
          <w:rPr>
            <w:noProof/>
            <w:webHidden/>
          </w:rPr>
          <w:t>78</w:t>
        </w:r>
        <w:r>
          <w:rPr>
            <w:noProof/>
            <w:webHidden/>
          </w:rPr>
          <w:fldChar w:fldCharType="end"/>
        </w:r>
      </w:hyperlink>
    </w:p>
    <w:p w14:paraId="535F5174" w14:textId="77777777" w:rsidR="006863C8" w:rsidRDefault="006863C8">
      <w:pPr>
        <w:pStyle w:val="Abbildungsverzeichnis"/>
        <w:rPr>
          <w:rFonts w:asciiTheme="minorHAnsi" w:eastAsiaTheme="minorEastAsia" w:hAnsiTheme="minorHAnsi" w:cstheme="minorBidi"/>
          <w:noProof/>
          <w:szCs w:val="22"/>
        </w:rPr>
      </w:pPr>
      <w:hyperlink w:anchor="_Toc496078641" w:history="1">
        <w:r w:rsidRPr="007F5488">
          <w:rPr>
            <w:rStyle w:val="Hyperlink"/>
            <w:noProof/>
          </w:rPr>
          <w:t>Abbildung 23 Hub-'n'-Spoke Modell</w:t>
        </w:r>
        <w:r>
          <w:rPr>
            <w:noProof/>
            <w:webHidden/>
          </w:rPr>
          <w:tab/>
        </w:r>
        <w:r>
          <w:rPr>
            <w:noProof/>
            <w:webHidden/>
          </w:rPr>
          <w:fldChar w:fldCharType="begin"/>
        </w:r>
        <w:r>
          <w:rPr>
            <w:noProof/>
            <w:webHidden/>
          </w:rPr>
          <w:instrText xml:space="preserve"> PAGEREF _Toc496078641 \h </w:instrText>
        </w:r>
        <w:r>
          <w:rPr>
            <w:noProof/>
            <w:webHidden/>
          </w:rPr>
        </w:r>
        <w:r>
          <w:rPr>
            <w:noProof/>
            <w:webHidden/>
          </w:rPr>
          <w:fldChar w:fldCharType="separate"/>
        </w:r>
        <w:r>
          <w:rPr>
            <w:noProof/>
            <w:webHidden/>
          </w:rPr>
          <w:t>79</w:t>
        </w:r>
        <w:r>
          <w:rPr>
            <w:noProof/>
            <w:webHidden/>
          </w:rPr>
          <w:fldChar w:fldCharType="end"/>
        </w:r>
      </w:hyperlink>
    </w:p>
    <w:p w14:paraId="0AC49E92" w14:textId="77777777" w:rsidR="006863C8" w:rsidRDefault="006863C8">
      <w:pPr>
        <w:pStyle w:val="Abbildungsverzeichnis"/>
        <w:rPr>
          <w:rFonts w:asciiTheme="minorHAnsi" w:eastAsiaTheme="minorEastAsia" w:hAnsiTheme="minorHAnsi" w:cstheme="minorBidi"/>
          <w:noProof/>
          <w:szCs w:val="22"/>
        </w:rPr>
      </w:pPr>
      <w:hyperlink w:anchor="_Toc496078642" w:history="1">
        <w:r w:rsidRPr="007F5488">
          <w:rPr>
            <w:rStyle w:val="Hyperlink"/>
            <w:noProof/>
          </w:rPr>
          <w:t>Abbildung 24 Proxied Federation</w:t>
        </w:r>
        <w:r>
          <w:rPr>
            <w:noProof/>
            <w:webHidden/>
          </w:rPr>
          <w:tab/>
        </w:r>
        <w:r>
          <w:rPr>
            <w:noProof/>
            <w:webHidden/>
          </w:rPr>
          <w:fldChar w:fldCharType="begin"/>
        </w:r>
        <w:r>
          <w:rPr>
            <w:noProof/>
            <w:webHidden/>
          </w:rPr>
          <w:instrText xml:space="preserve"> PAGEREF _Toc496078642 \h </w:instrText>
        </w:r>
        <w:r>
          <w:rPr>
            <w:noProof/>
            <w:webHidden/>
          </w:rPr>
        </w:r>
        <w:r>
          <w:rPr>
            <w:noProof/>
            <w:webHidden/>
          </w:rPr>
          <w:fldChar w:fldCharType="separate"/>
        </w:r>
        <w:r>
          <w:rPr>
            <w:noProof/>
            <w:webHidden/>
          </w:rPr>
          <w:t>80</w:t>
        </w:r>
        <w:r>
          <w:rPr>
            <w:noProof/>
            <w:webHidden/>
          </w:rPr>
          <w:fldChar w:fldCharType="end"/>
        </w:r>
      </w:hyperlink>
    </w:p>
    <w:p w14:paraId="317A9B96" w14:textId="71EFA91C" w:rsidR="000B3386" w:rsidRDefault="000B3386">
      <w:pPr>
        <w:pStyle w:val="Leerzeile"/>
      </w:pPr>
      <w:r>
        <w:fldChar w:fldCharType="end"/>
      </w:r>
    </w:p>
    <w:p w14:paraId="47AF95C5" w14:textId="77777777" w:rsidR="00EE52B9" w:rsidRPr="003F6E31" w:rsidRDefault="00EE52B9" w:rsidP="00EE52B9">
      <w:pPr>
        <w:pStyle w:val="Nebentitel"/>
      </w:pPr>
      <w:r>
        <w:t>Tabellen</w:t>
      </w:r>
      <w:r w:rsidR="00306799">
        <w:t>verzeichnis</w:t>
      </w:r>
    </w:p>
    <w:p w14:paraId="646B52D6" w14:textId="77777777" w:rsidR="006863C8" w:rsidRDefault="00EE52B9">
      <w:pPr>
        <w:pStyle w:val="Abbildungsverzeichnis"/>
        <w:rPr>
          <w:rFonts w:asciiTheme="minorHAnsi" w:eastAsiaTheme="minorEastAsia" w:hAnsiTheme="minorHAnsi" w:cstheme="minorBidi"/>
          <w:noProof/>
          <w:szCs w:val="22"/>
        </w:rPr>
      </w:pPr>
      <w:r>
        <w:fldChar w:fldCharType="begin"/>
      </w:r>
      <w:r>
        <w:instrText xml:space="preserve"> TOC \h \z \c "Tabelle" </w:instrText>
      </w:r>
      <w:r>
        <w:fldChar w:fldCharType="separate"/>
      </w:r>
      <w:hyperlink w:anchor="_Toc496078643" w:history="1">
        <w:r w:rsidR="006863C8" w:rsidRPr="008E0F06">
          <w:rPr>
            <w:rStyle w:val="Hyperlink"/>
            <w:noProof/>
          </w:rPr>
          <w:t>Tabelle 1 Farbverwendung im Dokument</w:t>
        </w:r>
        <w:r w:rsidR="006863C8">
          <w:rPr>
            <w:noProof/>
            <w:webHidden/>
          </w:rPr>
          <w:tab/>
        </w:r>
        <w:r w:rsidR="006863C8">
          <w:rPr>
            <w:noProof/>
            <w:webHidden/>
          </w:rPr>
          <w:fldChar w:fldCharType="begin"/>
        </w:r>
        <w:r w:rsidR="006863C8">
          <w:rPr>
            <w:noProof/>
            <w:webHidden/>
          </w:rPr>
          <w:instrText xml:space="preserve"> PAGEREF _Toc496078643 \h </w:instrText>
        </w:r>
        <w:r w:rsidR="006863C8">
          <w:rPr>
            <w:noProof/>
            <w:webHidden/>
          </w:rPr>
        </w:r>
        <w:r w:rsidR="006863C8">
          <w:rPr>
            <w:noProof/>
            <w:webHidden/>
          </w:rPr>
          <w:fldChar w:fldCharType="separate"/>
        </w:r>
        <w:r w:rsidR="006863C8">
          <w:rPr>
            <w:noProof/>
            <w:webHidden/>
          </w:rPr>
          <w:t>9</w:t>
        </w:r>
        <w:r w:rsidR="006863C8">
          <w:rPr>
            <w:noProof/>
            <w:webHidden/>
          </w:rPr>
          <w:fldChar w:fldCharType="end"/>
        </w:r>
      </w:hyperlink>
    </w:p>
    <w:p w14:paraId="0455BA02" w14:textId="77777777" w:rsidR="006863C8" w:rsidRDefault="006863C8">
      <w:pPr>
        <w:pStyle w:val="Abbildungsverzeichnis"/>
        <w:rPr>
          <w:rFonts w:asciiTheme="minorHAnsi" w:eastAsiaTheme="minorEastAsia" w:hAnsiTheme="minorHAnsi" w:cstheme="minorBidi"/>
          <w:noProof/>
          <w:szCs w:val="22"/>
        </w:rPr>
      </w:pPr>
      <w:hyperlink w:anchor="_Toc496078644" w:history="1">
        <w:r w:rsidRPr="008E0F06">
          <w:rPr>
            <w:rStyle w:val="Hyperlink"/>
            <w:noProof/>
          </w:rPr>
          <w:t>Tabelle 2 Übersicht des normativen Charakters der Kapitel</w:t>
        </w:r>
        <w:r>
          <w:rPr>
            <w:noProof/>
            <w:webHidden/>
          </w:rPr>
          <w:tab/>
        </w:r>
        <w:r>
          <w:rPr>
            <w:noProof/>
            <w:webHidden/>
          </w:rPr>
          <w:fldChar w:fldCharType="begin"/>
        </w:r>
        <w:r>
          <w:rPr>
            <w:noProof/>
            <w:webHidden/>
          </w:rPr>
          <w:instrText xml:space="preserve"> PAGEREF _Toc496078644 \h </w:instrText>
        </w:r>
        <w:r>
          <w:rPr>
            <w:noProof/>
            <w:webHidden/>
          </w:rPr>
        </w:r>
        <w:r>
          <w:rPr>
            <w:noProof/>
            <w:webHidden/>
          </w:rPr>
          <w:fldChar w:fldCharType="separate"/>
        </w:r>
        <w:r>
          <w:rPr>
            <w:noProof/>
            <w:webHidden/>
          </w:rPr>
          <w:t>13</w:t>
        </w:r>
        <w:r>
          <w:rPr>
            <w:noProof/>
            <w:webHidden/>
          </w:rPr>
          <w:fldChar w:fldCharType="end"/>
        </w:r>
      </w:hyperlink>
    </w:p>
    <w:p w14:paraId="67CD7F2B" w14:textId="77777777" w:rsidR="006863C8" w:rsidRDefault="006863C8">
      <w:pPr>
        <w:pStyle w:val="Abbildungsverzeichnis"/>
        <w:rPr>
          <w:rFonts w:asciiTheme="minorHAnsi" w:eastAsiaTheme="minorEastAsia" w:hAnsiTheme="minorHAnsi" w:cstheme="minorBidi"/>
          <w:noProof/>
          <w:szCs w:val="22"/>
        </w:rPr>
      </w:pPr>
      <w:hyperlink w:anchor="_Toc496078645" w:history="1">
        <w:r w:rsidRPr="008E0F06">
          <w:rPr>
            <w:rStyle w:val="Hyperlink"/>
            <w:noProof/>
          </w:rPr>
          <w:t>Tabelle 3 Anforderungen der Stakeholder an die Rollen</w:t>
        </w:r>
        <w:r>
          <w:rPr>
            <w:noProof/>
            <w:webHidden/>
          </w:rPr>
          <w:tab/>
        </w:r>
        <w:r>
          <w:rPr>
            <w:noProof/>
            <w:webHidden/>
          </w:rPr>
          <w:fldChar w:fldCharType="begin"/>
        </w:r>
        <w:r>
          <w:rPr>
            <w:noProof/>
            <w:webHidden/>
          </w:rPr>
          <w:instrText xml:space="preserve"> PAGEREF _Toc496078645 \h </w:instrText>
        </w:r>
        <w:r>
          <w:rPr>
            <w:noProof/>
            <w:webHidden/>
          </w:rPr>
        </w:r>
        <w:r>
          <w:rPr>
            <w:noProof/>
            <w:webHidden/>
          </w:rPr>
          <w:fldChar w:fldCharType="separate"/>
        </w:r>
        <w:r>
          <w:rPr>
            <w:noProof/>
            <w:webHidden/>
          </w:rPr>
          <w:t>24</w:t>
        </w:r>
        <w:r>
          <w:rPr>
            <w:noProof/>
            <w:webHidden/>
          </w:rPr>
          <w:fldChar w:fldCharType="end"/>
        </w:r>
      </w:hyperlink>
    </w:p>
    <w:p w14:paraId="51948769" w14:textId="77777777" w:rsidR="006863C8" w:rsidRDefault="006863C8">
      <w:pPr>
        <w:pStyle w:val="Abbildungsverzeichnis"/>
        <w:rPr>
          <w:rFonts w:asciiTheme="minorHAnsi" w:eastAsiaTheme="minorEastAsia" w:hAnsiTheme="minorHAnsi" w:cstheme="minorBidi"/>
          <w:noProof/>
          <w:szCs w:val="22"/>
        </w:rPr>
      </w:pPr>
      <w:hyperlink w:anchor="_Toc496078646" w:history="1">
        <w:r w:rsidRPr="008E0F06">
          <w:rPr>
            <w:rStyle w:val="Hyperlink"/>
            <w:noProof/>
          </w:rPr>
          <w:t>Tabelle 4 Beschreibung der Elemente des Informationsmodels</w:t>
        </w:r>
        <w:r>
          <w:rPr>
            <w:noProof/>
            <w:webHidden/>
          </w:rPr>
          <w:tab/>
        </w:r>
        <w:r>
          <w:rPr>
            <w:noProof/>
            <w:webHidden/>
          </w:rPr>
          <w:fldChar w:fldCharType="begin"/>
        </w:r>
        <w:r>
          <w:rPr>
            <w:noProof/>
            <w:webHidden/>
          </w:rPr>
          <w:instrText xml:space="preserve"> PAGEREF _Toc496078646 \h </w:instrText>
        </w:r>
        <w:r>
          <w:rPr>
            <w:noProof/>
            <w:webHidden/>
          </w:rPr>
        </w:r>
        <w:r>
          <w:rPr>
            <w:noProof/>
            <w:webHidden/>
          </w:rPr>
          <w:fldChar w:fldCharType="separate"/>
        </w:r>
        <w:r>
          <w:rPr>
            <w:noProof/>
            <w:webHidden/>
          </w:rPr>
          <w:t>33</w:t>
        </w:r>
        <w:r>
          <w:rPr>
            <w:noProof/>
            <w:webHidden/>
          </w:rPr>
          <w:fldChar w:fldCharType="end"/>
        </w:r>
      </w:hyperlink>
    </w:p>
    <w:p w14:paraId="4A1BAB79" w14:textId="77777777" w:rsidR="006863C8" w:rsidRDefault="006863C8">
      <w:pPr>
        <w:pStyle w:val="Abbildungsverzeichnis"/>
        <w:rPr>
          <w:rFonts w:asciiTheme="minorHAnsi" w:eastAsiaTheme="minorEastAsia" w:hAnsiTheme="minorHAnsi" w:cstheme="minorBidi"/>
          <w:noProof/>
          <w:szCs w:val="22"/>
        </w:rPr>
      </w:pPr>
      <w:hyperlink w:anchor="_Toc496078647" w:history="1">
        <w:r w:rsidRPr="008E0F06">
          <w:rPr>
            <w:rStyle w:val="Hyperlink"/>
            <w:noProof/>
          </w:rPr>
          <w:t>Tabelle 5 Beziehung zwischen Services und Semantik des Informationsmodells</w:t>
        </w:r>
        <w:r>
          <w:rPr>
            <w:noProof/>
            <w:webHidden/>
          </w:rPr>
          <w:tab/>
        </w:r>
        <w:r>
          <w:rPr>
            <w:noProof/>
            <w:webHidden/>
          </w:rPr>
          <w:fldChar w:fldCharType="begin"/>
        </w:r>
        <w:r>
          <w:rPr>
            <w:noProof/>
            <w:webHidden/>
          </w:rPr>
          <w:instrText xml:space="preserve"> PAGEREF _Toc496078647 \h </w:instrText>
        </w:r>
        <w:r>
          <w:rPr>
            <w:noProof/>
            <w:webHidden/>
          </w:rPr>
        </w:r>
        <w:r>
          <w:rPr>
            <w:noProof/>
            <w:webHidden/>
          </w:rPr>
          <w:fldChar w:fldCharType="separate"/>
        </w:r>
        <w:r>
          <w:rPr>
            <w:noProof/>
            <w:webHidden/>
          </w:rPr>
          <w:t>62</w:t>
        </w:r>
        <w:r>
          <w:rPr>
            <w:noProof/>
            <w:webHidden/>
          </w:rPr>
          <w:fldChar w:fldCharType="end"/>
        </w:r>
      </w:hyperlink>
    </w:p>
    <w:p w14:paraId="228E231D" w14:textId="77777777" w:rsidR="006863C8" w:rsidRDefault="006863C8">
      <w:pPr>
        <w:pStyle w:val="Abbildungsverzeichnis"/>
        <w:rPr>
          <w:rFonts w:asciiTheme="minorHAnsi" w:eastAsiaTheme="minorEastAsia" w:hAnsiTheme="minorHAnsi" w:cstheme="minorBidi"/>
          <w:noProof/>
          <w:szCs w:val="22"/>
        </w:rPr>
      </w:pPr>
      <w:hyperlink w:anchor="_Toc496078648" w:history="1">
        <w:r w:rsidRPr="008E0F06">
          <w:rPr>
            <w:rStyle w:val="Hyperlink"/>
            <w:noProof/>
          </w:rPr>
          <w:t>Tabelle 6 Beziehung zwischen Geschäftsservices und Stakeholder</w:t>
        </w:r>
        <w:r>
          <w:rPr>
            <w:noProof/>
            <w:webHidden/>
          </w:rPr>
          <w:tab/>
        </w:r>
        <w:r>
          <w:rPr>
            <w:noProof/>
            <w:webHidden/>
          </w:rPr>
          <w:fldChar w:fldCharType="begin"/>
        </w:r>
        <w:r>
          <w:rPr>
            <w:noProof/>
            <w:webHidden/>
          </w:rPr>
          <w:instrText xml:space="preserve"> PAGEREF _Toc496078648 \h </w:instrText>
        </w:r>
        <w:r>
          <w:rPr>
            <w:noProof/>
            <w:webHidden/>
          </w:rPr>
        </w:r>
        <w:r>
          <w:rPr>
            <w:noProof/>
            <w:webHidden/>
          </w:rPr>
          <w:fldChar w:fldCharType="separate"/>
        </w:r>
        <w:r>
          <w:rPr>
            <w:noProof/>
            <w:webHidden/>
          </w:rPr>
          <w:t>63</w:t>
        </w:r>
        <w:r>
          <w:rPr>
            <w:noProof/>
            <w:webHidden/>
          </w:rPr>
          <w:fldChar w:fldCharType="end"/>
        </w:r>
      </w:hyperlink>
    </w:p>
    <w:p w14:paraId="722C2F96" w14:textId="77777777" w:rsidR="00EE52B9" w:rsidRPr="003F6E31" w:rsidRDefault="00EE52B9">
      <w:pPr>
        <w:pStyle w:val="Leerzeile"/>
      </w:pPr>
      <w:r>
        <w:fldChar w:fldCharType="end"/>
      </w:r>
    </w:p>
    <w:p w14:paraId="242A8B4C" w14:textId="55AD83EF" w:rsidR="007E5391" w:rsidRPr="003F6E31" w:rsidRDefault="007E5391" w:rsidP="00216BDD">
      <w:pPr>
        <w:pStyle w:val="berschrift1"/>
      </w:pPr>
      <w:r w:rsidRPr="003F6E31">
        <w:br w:type="page"/>
      </w:r>
      <w:bookmarkStart w:id="0" w:name="_Ref366230894"/>
      <w:bookmarkStart w:id="1" w:name="_Toc366590229"/>
      <w:bookmarkStart w:id="2" w:name="_Toc496078516"/>
      <w:r w:rsidRPr="003F6E31">
        <w:lastRenderedPageBreak/>
        <w:t xml:space="preserve">Status des </w:t>
      </w:r>
      <w:r w:rsidRPr="00216BDD">
        <w:t>Dokuments</w:t>
      </w:r>
      <w:bookmarkEnd w:id="0"/>
      <w:bookmarkEnd w:id="1"/>
      <w:bookmarkEnd w:id="2"/>
    </w:p>
    <w:p w14:paraId="13A45529" w14:textId="123779DB" w:rsidR="007E5391" w:rsidRPr="003F6E31" w:rsidRDefault="00632000">
      <w:r w:rsidRPr="005E2FAE">
        <w:rPr>
          <w:color w:val="000000" w:themeColor="text1"/>
        </w:rPr>
        <w:t xml:space="preserve">Das vorliegende Dokument wurde vom Expertenausschuss </w:t>
      </w:r>
      <w:r w:rsidRPr="005E2FAE">
        <w:rPr>
          <w:b/>
          <w:i/>
          <w:color w:val="000000" w:themeColor="text1"/>
        </w:rPr>
        <w:t>genehmigt.</w:t>
      </w:r>
      <w:r w:rsidRPr="005E2FAE">
        <w:rPr>
          <w:color w:val="000000" w:themeColor="text1"/>
        </w:rPr>
        <w:t xml:space="preserve"> Es hat für das def</w:t>
      </w:r>
      <w:r w:rsidRPr="005E2FAE">
        <w:rPr>
          <w:color w:val="000000" w:themeColor="text1"/>
        </w:rPr>
        <w:t>i</w:t>
      </w:r>
      <w:r w:rsidRPr="005E2FAE">
        <w:rPr>
          <w:color w:val="000000" w:themeColor="text1"/>
        </w:rPr>
        <w:t>nierte Einsatzgebiet im festgelegten Gültigkeitsbereich normative Kraft.</w:t>
      </w:r>
    </w:p>
    <w:p w14:paraId="09C692AF" w14:textId="2DFF47F5" w:rsidR="00A0625E" w:rsidRPr="003F6E31" w:rsidRDefault="00A0625E" w:rsidP="00A0625E">
      <w:bookmarkStart w:id="3" w:name="_Ref366230804"/>
      <w:bookmarkStart w:id="4" w:name="_Ref366230824"/>
      <w:bookmarkStart w:id="5" w:name="_Ref366230839"/>
      <w:bookmarkStart w:id="6" w:name="_Ref366230849"/>
      <w:bookmarkStart w:id="7" w:name="_Ref366230910"/>
      <w:bookmarkStart w:id="8" w:name="_Ref366230919"/>
      <w:bookmarkStart w:id="9" w:name="_Ref366230926"/>
      <w:bookmarkStart w:id="10" w:name="_Toc366590230"/>
    </w:p>
    <w:p w14:paraId="2263BC98" w14:textId="77777777" w:rsidR="00F151D7" w:rsidRPr="003F6E31" w:rsidRDefault="007E5391" w:rsidP="001C34A9">
      <w:pPr>
        <w:pStyle w:val="berschrift1"/>
      </w:pPr>
      <w:bookmarkStart w:id="11" w:name="_Ref474321848"/>
      <w:bookmarkStart w:id="12" w:name="_Toc496078517"/>
      <w:r w:rsidRPr="003F6E31">
        <w:t>Einleitung</w:t>
      </w:r>
      <w:bookmarkEnd w:id="3"/>
      <w:bookmarkEnd w:id="4"/>
      <w:bookmarkEnd w:id="5"/>
      <w:bookmarkEnd w:id="6"/>
      <w:bookmarkEnd w:id="7"/>
      <w:bookmarkEnd w:id="8"/>
      <w:bookmarkEnd w:id="9"/>
      <w:bookmarkEnd w:id="10"/>
      <w:bookmarkEnd w:id="11"/>
      <w:bookmarkEnd w:id="12"/>
    </w:p>
    <w:p w14:paraId="6746DD9F" w14:textId="77777777" w:rsidR="00F04E7E" w:rsidRDefault="00F04E7E" w:rsidP="00AC31AB">
      <w:pPr>
        <w:pStyle w:val="berschrift2"/>
      </w:pPr>
      <w:bookmarkStart w:id="13" w:name="_Toc366590231"/>
      <w:bookmarkStart w:id="14" w:name="_Toc496078518"/>
      <w:r>
        <w:t>Überblick</w:t>
      </w:r>
      <w:bookmarkEnd w:id="13"/>
      <w:bookmarkEnd w:id="14"/>
    </w:p>
    <w:p w14:paraId="24B104C4" w14:textId="77777777" w:rsidR="00361072" w:rsidRPr="003F6E31" w:rsidRDefault="00361072" w:rsidP="00361072">
      <w:r w:rsidRPr="003F6E31">
        <w:t>Die Nutzung des Internets hat in den letzten Jahren kontinuierlich zugenommen. Immer hä</w:t>
      </w:r>
      <w:r w:rsidRPr="003F6E31">
        <w:t>u</w:t>
      </w:r>
      <w:r w:rsidRPr="003F6E31">
        <w:t>figer wird das Internet nicht nur als Informationsquelle, sondern auch zum Tätigen von G</w:t>
      </w:r>
      <w:r w:rsidRPr="003F6E31">
        <w:t>e</w:t>
      </w:r>
      <w:r w:rsidRPr="003F6E31">
        <w:t>schäften verwendet</w:t>
      </w:r>
      <w:r>
        <w:t>.</w:t>
      </w:r>
    </w:p>
    <w:p w14:paraId="36108B2D" w14:textId="5999FD34" w:rsidR="00361072" w:rsidRDefault="00391EAA" w:rsidP="00CF21B9">
      <w:r w:rsidRPr="00166A9E">
        <w:t xml:space="preserve">Internetbasierte Geschäftsprozesse setzen vertrauenswürdige </w:t>
      </w:r>
      <w:r w:rsidR="00B23FA0">
        <w:t>Subjekte</w:t>
      </w:r>
      <w:r w:rsidRPr="00166A9E">
        <w:t xml:space="preserve"> und damit verbu</w:t>
      </w:r>
      <w:r w:rsidRPr="00166A9E">
        <w:t>n</w:t>
      </w:r>
      <w:r w:rsidRPr="00166A9E">
        <w:t>den Wissen um d</w:t>
      </w:r>
      <w:r w:rsidR="00CF5749" w:rsidRPr="00166A9E">
        <w:t>i</w:t>
      </w:r>
      <w:r w:rsidRPr="00166A9E">
        <w:t xml:space="preserve">e Handlungspartner voraus. Entsprechende Dienste </w:t>
      </w:r>
      <w:r w:rsidR="00361072" w:rsidRPr="00166A9E">
        <w:t>wurde</w:t>
      </w:r>
      <w:r w:rsidRPr="00166A9E">
        <w:t>n</w:t>
      </w:r>
      <w:r w:rsidR="00361072" w:rsidRPr="00166A9E">
        <w:t xml:space="preserve"> bisher erfol</w:t>
      </w:r>
      <w:r w:rsidR="00361072" w:rsidRPr="00166A9E">
        <w:t>g</w:t>
      </w:r>
      <w:r w:rsidR="00361072" w:rsidRPr="00166A9E">
        <w:t xml:space="preserve">reich </w:t>
      </w:r>
      <w:r w:rsidR="00361072" w:rsidRPr="003F6E31">
        <w:t xml:space="preserve">durch die </w:t>
      </w:r>
      <w:r w:rsidR="00AB745A">
        <w:t>organisationsinterne</w:t>
      </w:r>
      <w:r w:rsidR="00361072" w:rsidRPr="003F6E31">
        <w:t xml:space="preserve"> Identitäts- und Zugriffsverwaltung (</w:t>
      </w:r>
      <w:r w:rsidR="00D82E4A" w:rsidRPr="00D40CC4">
        <w:rPr>
          <w:i/>
        </w:rPr>
        <w:t xml:space="preserve">Identity and Access Management, </w:t>
      </w:r>
      <w:r w:rsidR="00361072" w:rsidRPr="00D40CC4">
        <w:rPr>
          <w:i/>
        </w:rPr>
        <w:t>IAM</w:t>
      </w:r>
      <w:r w:rsidR="00361072" w:rsidRPr="003F6E31">
        <w:t xml:space="preserve">) gewährleistet. In </w:t>
      </w:r>
      <w:r>
        <w:t xml:space="preserve">organisationsübergreifenden Anwendungsfällen </w:t>
      </w:r>
      <w:r w:rsidR="00361072" w:rsidRPr="003F6E31">
        <w:t xml:space="preserve">trifft das </w:t>
      </w:r>
      <w:r>
        <w:t xml:space="preserve">interne </w:t>
      </w:r>
      <w:r w:rsidR="00361072" w:rsidRPr="003F6E31">
        <w:t xml:space="preserve">IAM aber auf </w:t>
      </w:r>
      <w:r>
        <w:t xml:space="preserve">seine </w:t>
      </w:r>
      <w:r w:rsidR="00361072" w:rsidRPr="003F6E31">
        <w:t xml:space="preserve">Grenzen: es kann nicht oder nur durch hohen Aufwand über mehrere Domänen hinweg verwendet werden. </w:t>
      </w:r>
      <w:r w:rsidR="00361072">
        <w:t>Der hier</w:t>
      </w:r>
      <w:r w:rsidR="00361072" w:rsidRPr="003F6E31">
        <w:t xml:space="preserve"> vorliegende </w:t>
      </w:r>
      <w:r w:rsidR="00361072">
        <w:t>Standard</w:t>
      </w:r>
      <w:r w:rsidR="00361072" w:rsidRPr="003F6E31">
        <w:t xml:space="preserve"> definiert die Aufgaben und Design</w:t>
      </w:r>
      <w:r w:rsidR="00361072">
        <w:t>-</w:t>
      </w:r>
      <w:r w:rsidR="00361072" w:rsidRPr="003F6E31">
        <w:t>Prinzipien für die Gestaltung von föderier</w:t>
      </w:r>
      <w:r w:rsidR="00AB745A">
        <w:t>ten IAM-</w:t>
      </w:r>
      <w:r w:rsidR="00361072" w:rsidRPr="003F6E31">
        <w:t>Systemen</w:t>
      </w:r>
      <w:r w:rsidR="00CF2E5F">
        <w:t xml:space="preserve"> im E-Government</w:t>
      </w:r>
      <w:r w:rsidR="00361072">
        <w:t>, damit die genannte Grenze überwunden werden kann</w:t>
      </w:r>
      <w:r w:rsidR="00361072" w:rsidRPr="003F6E31">
        <w:t>. Sie sind beim Berei</w:t>
      </w:r>
      <w:r w:rsidR="00361072" w:rsidRPr="003F6E31">
        <w:t>t</w:t>
      </w:r>
      <w:r w:rsidR="00361072" w:rsidRPr="003F6E31">
        <w:t>stellen von Lösungen im E-Government Schweiz zu berücksichtigen, damit lokale Anwe</w:t>
      </w:r>
      <w:r w:rsidR="00361072" w:rsidRPr="003F6E31">
        <w:t>n</w:t>
      </w:r>
      <w:r w:rsidR="00361072" w:rsidRPr="003F6E31">
        <w:t xml:space="preserve">dungen und Dienste organisationsübergreifend genutzt werden können. </w:t>
      </w:r>
      <w:r w:rsidR="00361072">
        <w:t>Der Standard</w:t>
      </w:r>
      <w:r w:rsidR="00361072" w:rsidRPr="003F6E31">
        <w:t xml:space="preserve"> dient als </w:t>
      </w:r>
      <w:r w:rsidR="004B3926">
        <w:t>Grundlage</w:t>
      </w:r>
      <w:r w:rsidR="004B3926" w:rsidRPr="003F6E31">
        <w:t xml:space="preserve"> </w:t>
      </w:r>
      <w:r w:rsidR="00361072" w:rsidRPr="003F6E31">
        <w:t>für alle, welche im E-Government-Umfeld Lösungen entwerfen, die potentiell oder bereits aktuell für extern Zugreifende bereit</w:t>
      </w:r>
      <w:r w:rsidR="004B3926">
        <w:t>ge</w:t>
      </w:r>
      <w:r w:rsidR="00361072" w:rsidRPr="003F6E31">
        <w:t>stellt werden (Internet-eS</w:t>
      </w:r>
      <w:r w:rsidR="00BC71FF">
        <w:t>ervices).</w:t>
      </w:r>
    </w:p>
    <w:p w14:paraId="33B80B20" w14:textId="4E15D797" w:rsidR="00D879A4" w:rsidRPr="00D879A4" w:rsidRDefault="00D879A4" w:rsidP="00CF21B9">
      <w:r w:rsidRPr="003F6E31">
        <w:t>Im E-Government</w:t>
      </w:r>
      <w:r w:rsidR="00D82E4A">
        <w:t>-</w:t>
      </w:r>
      <w:r w:rsidRPr="003F6E31">
        <w:t xml:space="preserve">Umfeld geht </w:t>
      </w:r>
      <w:r w:rsidR="00207B58" w:rsidRPr="003F6E31">
        <w:t>es</w:t>
      </w:r>
      <w:r w:rsidR="00207B58">
        <w:t>,</w:t>
      </w:r>
      <w:r w:rsidR="00207B58" w:rsidRPr="003F6E31">
        <w:t xml:space="preserve"> </w:t>
      </w:r>
      <w:r w:rsidR="00207B58">
        <w:t xml:space="preserve">wie im </w:t>
      </w:r>
      <w:r w:rsidR="000421FD">
        <w:t xml:space="preserve">gesamten </w:t>
      </w:r>
      <w:r w:rsidR="00207B58">
        <w:t>E-Society-Kontext (</w:t>
      </w:r>
      <w:r w:rsidR="00207B58" w:rsidRPr="003F6E31">
        <w:t>E-Government</w:t>
      </w:r>
      <w:r w:rsidR="00207B58">
        <w:t>, E-Health,</w:t>
      </w:r>
      <w:r w:rsidR="00207B58" w:rsidRPr="003F6E31">
        <w:t xml:space="preserve"> E-Economy</w:t>
      </w:r>
      <w:r w:rsidR="00207B58">
        <w:t xml:space="preserve">), </w:t>
      </w:r>
      <w:r w:rsidRPr="003F6E31">
        <w:t xml:space="preserve">vereinfacht darum, dass </w:t>
      </w:r>
      <w:r w:rsidRPr="00D40CC4">
        <w:rPr>
          <w:i/>
        </w:rPr>
        <w:t>Subjekte</w:t>
      </w:r>
      <w:r w:rsidRPr="003F6E31">
        <w:t xml:space="preserve"> (Verwaltungen, Bürger, Organisati</w:t>
      </w:r>
      <w:r w:rsidRPr="003F6E31">
        <w:t>o</w:t>
      </w:r>
      <w:r w:rsidRPr="003F6E31">
        <w:t xml:space="preserve">nen, Firmen, spezifische Applikationen) </w:t>
      </w:r>
      <w:r w:rsidRPr="00D40CC4">
        <w:rPr>
          <w:i/>
        </w:rPr>
        <w:t>Ressourcen</w:t>
      </w:r>
      <w:r w:rsidRPr="003F6E31">
        <w:t xml:space="preserve"> (Services der Gemeinden, der Kantone, des Bundes</w:t>
      </w:r>
      <w:r>
        <w:t xml:space="preserve"> oder Dritter</w:t>
      </w:r>
      <w:r w:rsidRPr="003F6E31">
        <w:t>) verwenden möchten. Eine besondere Herausforderung ist die Ta</w:t>
      </w:r>
      <w:r w:rsidRPr="003F6E31">
        <w:t>t</w:t>
      </w:r>
      <w:r w:rsidRPr="003F6E31">
        <w:t xml:space="preserve">sache, dass </w:t>
      </w:r>
      <w:r w:rsidR="00892201" w:rsidRPr="007037D6">
        <w:rPr>
          <w:i/>
        </w:rPr>
        <w:t>E-</w:t>
      </w:r>
      <w:r w:rsidRPr="00D40CC4">
        <w:rPr>
          <w:i/>
        </w:rPr>
        <w:t>Ressourcen</w:t>
      </w:r>
      <w:r w:rsidRPr="003F6E31">
        <w:t xml:space="preserve"> und </w:t>
      </w:r>
      <w:r w:rsidR="00892201">
        <w:rPr>
          <w:i/>
        </w:rPr>
        <w:t>E-Identities</w:t>
      </w:r>
      <w:r w:rsidR="00892201" w:rsidRPr="003F6E31">
        <w:t xml:space="preserve"> </w:t>
      </w:r>
      <w:r w:rsidRPr="003F6E31">
        <w:t>sich in unterschiedlich</w:t>
      </w:r>
      <w:r w:rsidR="000242C8">
        <w:t xml:space="preserve">en </w:t>
      </w:r>
      <w:r w:rsidR="000242C8" w:rsidRPr="00D40CC4">
        <w:rPr>
          <w:i/>
        </w:rPr>
        <w:t>Domänen</w:t>
      </w:r>
      <w:r w:rsidR="000242C8">
        <w:t xml:space="preserve"> </w:t>
      </w:r>
      <w:r w:rsidRPr="003F6E31">
        <w:t>befinden können</w:t>
      </w:r>
      <w:r w:rsidR="00BC71FF">
        <w:t>.</w:t>
      </w:r>
    </w:p>
    <w:p w14:paraId="368F92EF" w14:textId="77777777" w:rsidR="00F04E7E" w:rsidRDefault="00F04E7E" w:rsidP="0023667D">
      <w:pPr>
        <w:pStyle w:val="berschrift3"/>
      </w:pPr>
      <w:bookmarkStart w:id="15" w:name="_Toc366590232"/>
      <w:bookmarkStart w:id="16" w:name="_Toc496078519"/>
      <w:r>
        <w:t>Einführung IAM</w:t>
      </w:r>
      <w:bookmarkEnd w:id="15"/>
      <w:bookmarkEnd w:id="16"/>
    </w:p>
    <w:p w14:paraId="3D04992A" w14:textId="77777777" w:rsidR="00A23100" w:rsidRDefault="00A72C14" w:rsidP="00F04E7E">
      <w:pPr>
        <w:pStyle w:val="Textkrper"/>
      </w:pPr>
      <w:r>
        <w:t xml:space="preserve">Die Kernelemente eines </w:t>
      </w:r>
      <w:r w:rsidRPr="00D40CC4">
        <w:rPr>
          <w:i/>
        </w:rPr>
        <w:t>IAM</w:t>
      </w:r>
      <w:r>
        <w:t xml:space="preserve"> sind für das Verständnis </w:t>
      </w:r>
      <w:r w:rsidR="006130D5">
        <w:t xml:space="preserve">des Standards </w:t>
      </w:r>
      <w:r>
        <w:t xml:space="preserve">essentiell und werden daher in diesem </w:t>
      </w:r>
      <w:r w:rsidR="00F36AC4">
        <w:t xml:space="preserve">Abschnitt </w:t>
      </w:r>
      <w:r>
        <w:t>kurz erläutert.</w:t>
      </w:r>
    </w:p>
    <w:p w14:paraId="7474BEE4" w14:textId="5C221672" w:rsidR="00F04E7E" w:rsidRDefault="007D6DB2" w:rsidP="00F96E75">
      <w:pPr>
        <w:pStyle w:val="Textkrper"/>
      </w:pPr>
      <w:r>
        <w:t>I</w:t>
      </w:r>
      <w:r w:rsidR="00532685">
        <w:t>n der nachfolgenden</w:t>
      </w:r>
      <w:r w:rsidR="00F96E75">
        <w:t xml:space="preserve"> </w:t>
      </w:r>
      <w:r w:rsidR="00E84E78">
        <w:fldChar w:fldCharType="begin"/>
      </w:r>
      <w:r w:rsidR="00E84E78">
        <w:instrText xml:space="preserve"> REF _Ref473710060 \h </w:instrText>
      </w:r>
      <w:r w:rsidR="00E84E78">
        <w:fldChar w:fldCharType="separate"/>
      </w:r>
      <w:r w:rsidR="006863C8" w:rsidRPr="00774D88">
        <w:t xml:space="preserve">Abbildung </w:t>
      </w:r>
      <w:r w:rsidR="006863C8">
        <w:rPr>
          <w:noProof/>
        </w:rPr>
        <w:t>1</w:t>
      </w:r>
      <w:r w:rsidR="00E84E78">
        <w:fldChar w:fldCharType="end"/>
      </w:r>
      <w:r w:rsidR="00E84E78">
        <w:t xml:space="preserve"> </w:t>
      </w:r>
      <w:r w:rsidR="00532685">
        <w:t>werden die Kernelemente des IAM dargestellt.</w:t>
      </w:r>
      <w:r w:rsidR="003454B6">
        <w:t xml:space="preserve"> Im Zentrum aller IAM-Bemühungen steht, dass der Zugriff eines </w:t>
      </w:r>
      <w:r w:rsidR="003454B6" w:rsidRPr="003054D5">
        <w:rPr>
          <w:i/>
        </w:rPr>
        <w:t>Subjekts</w:t>
      </w:r>
      <w:r w:rsidR="003454B6">
        <w:t xml:space="preserve"> auf eine</w:t>
      </w:r>
      <w:r w:rsidR="00222D9B">
        <w:t xml:space="preserve"> schützenswerte</w:t>
      </w:r>
      <w:r w:rsidR="003454B6">
        <w:t xml:space="preserve"> </w:t>
      </w:r>
      <w:r w:rsidR="003454B6" w:rsidRPr="003054D5">
        <w:rPr>
          <w:i/>
        </w:rPr>
        <w:t>Re</w:t>
      </w:r>
      <w:r w:rsidR="003454B6" w:rsidRPr="003054D5">
        <w:rPr>
          <w:i/>
        </w:rPr>
        <w:t>s</w:t>
      </w:r>
      <w:r w:rsidR="003454B6" w:rsidRPr="003054D5">
        <w:rPr>
          <w:i/>
        </w:rPr>
        <w:t>source</w:t>
      </w:r>
      <w:r w:rsidR="003454B6">
        <w:t xml:space="preserve"> kontrolliert erfolgt.</w:t>
      </w:r>
    </w:p>
    <w:p w14:paraId="3DCC1A7A" w14:textId="6A924729" w:rsidR="00F04E7E" w:rsidRPr="009C6003" w:rsidRDefault="00F04E7E" w:rsidP="009B722F">
      <w:pPr>
        <w:pStyle w:val="Abbildung"/>
        <w:rPr>
          <w:lang w:val="de-CH"/>
        </w:rPr>
      </w:pPr>
    </w:p>
    <w:p w14:paraId="60AC877F" w14:textId="44CC0A61" w:rsidR="00DB3B3F" w:rsidRDefault="00A03DEE" w:rsidP="000D1394">
      <w:pPr>
        <w:pStyle w:val="Beschriftung"/>
      </w:pPr>
      <w:bookmarkStart w:id="17" w:name="_Ref364176603"/>
      <w:bookmarkStart w:id="18" w:name="_Ref365289887"/>
      <w:bookmarkStart w:id="19" w:name="_Toc365305280"/>
      <w:bookmarkStart w:id="20" w:name="_Toc366242215"/>
      <w:r>
        <w:rPr>
          <w:noProof/>
        </w:rPr>
        <w:drawing>
          <wp:inline distT="0" distB="0" distL="0" distR="0" wp14:anchorId="187A4FD8" wp14:editId="2755CCAA">
            <wp:extent cx="3176396" cy="1752218"/>
            <wp:effectExtent l="0" t="0" r="5080" b="6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a\Projekte\eCH-0107\Version3.0\Abbildungen\png\01_IAM_overview.pn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176396" cy="1752218"/>
                    </a:xfrm>
                    <a:prstGeom prst="rect">
                      <a:avLst/>
                    </a:prstGeom>
                    <a:noFill/>
                    <a:ln>
                      <a:noFill/>
                    </a:ln>
                  </pic:spPr>
                </pic:pic>
              </a:graphicData>
            </a:graphic>
          </wp:inline>
        </w:drawing>
      </w:r>
    </w:p>
    <w:p w14:paraId="5A2098A7" w14:textId="5B308195" w:rsidR="00F04E7E" w:rsidRPr="003F6E31" w:rsidRDefault="00F04E7E" w:rsidP="000D1394">
      <w:pPr>
        <w:pStyle w:val="Beschriftung"/>
      </w:pPr>
      <w:bookmarkStart w:id="21" w:name="_Ref473710060"/>
      <w:bookmarkStart w:id="22" w:name="_Toc496078619"/>
      <w:r w:rsidRPr="00774D88">
        <w:t xml:space="preserve">Abbildung </w:t>
      </w:r>
      <w:fldSimple w:instr=" SEQ Abbildung \* ARABIC ">
        <w:r w:rsidR="006863C8">
          <w:rPr>
            <w:noProof/>
          </w:rPr>
          <w:t>1</w:t>
        </w:r>
      </w:fldSimple>
      <w:bookmarkEnd w:id="17"/>
      <w:bookmarkEnd w:id="21"/>
      <w:r w:rsidR="004A1D98" w:rsidRPr="00774D88">
        <w:rPr>
          <w:noProof/>
        </w:rPr>
        <w:t xml:space="preserve"> </w:t>
      </w:r>
      <w:r w:rsidRPr="00774D88">
        <w:t>IAM im Überblick</w:t>
      </w:r>
      <w:bookmarkEnd w:id="18"/>
      <w:bookmarkEnd w:id="19"/>
      <w:bookmarkEnd w:id="20"/>
      <w:bookmarkEnd w:id="22"/>
    </w:p>
    <w:p w14:paraId="2F8D32CF" w14:textId="521D0086" w:rsidR="000421FD" w:rsidRDefault="00532685" w:rsidP="00F04E7E">
      <w:pPr>
        <w:pStyle w:val="Textkrper"/>
      </w:pPr>
      <w:r>
        <w:t>Die Elemente</w:t>
      </w:r>
      <w:r w:rsidR="007B1CFF">
        <w:t xml:space="preserve"> </w:t>
      </w:r>
      <w:r w:rsidR="004D2360" w:rsidRPr="0030135E">
        <w:rPr>
          <w:i/>
        </w:rPr>
        <w:t>Zugriff kontrollieren</w:t>
      </w:r>
      <w:r w:rsidR="004D2360">
        <w:t xml:space="preserve"> </w:t>
      </w:r>
      <w:r>
        <w:t xml:space="preserve">und </w:t>
      </w:r>
      <w:r w:rsidR="004D2360" w:rsidRPr="0030135E">
        <w:rPr>
          <w:i/>
        </w:rPr>
        <w:t>IAM definieren</w:t>
      </w:r>
      <w:r w:rsidR="004D2360">
        <w:t xml:space="preserve"> </w:t>
      </w:r>
      <w:r>
        <w:t xml:space="preserve">stellen die Kernprozesse dar, welche vom </w:t>
      </w:r>
      <w:r w:rsidRPr="00D40CC4">
        <w:rPr>
          <w:i/>
        </w:rPr>
        <w:t>Subjekt</w:t>
      </w:r>
      <w:r>
        <w:t xml:space="preserve"> und der </w:t>
      </w:r>
      <w:r w:rsidRPr="00D40CC4">
        <w:rPr>
          <w:i/>
        </w:rPr>
        <w:t>Re</w:t>
      </w:r>
      <w:r w:rsidR="00AE7E58">
        <w:rPr>
          <w:i/>
        </w:rPr>
        <w:t>lying Party</w:t>
      </w:r>
      <w:r>
        <w:t xml:space="preserve"> genutzt werden.</w:t>
      </w:r>
      <w:r w:rsidR="007B1CFF">
        <w:t xml:space="preserve"> Die</w:t>
      </w:r>
      <w:r w:rsidR="006130D5">
        <w:t>se</w:t>
      </w:r>
      <w:r w:rsidR="007B1CFF">
        <w:t xml:space="preserve"> Kernprozesse werden zu unte</w:t>
      </w:r>
      <w:r w:rsidR="007B1CFF">
        <w:t>r</w:t>
      </w:r>
      <w:r w:rsidR="007B1CFF">
        <w:t>schiedlichen Zeitpunkten verwendet, welche durch die hellblaue und dunkelblaue Farbe symbolisiert w</w:t>
      </w:r>
      <w:r w:rsidR="000421FD">
        <w:t>e</w:t>
      </w:r>
      <w:r w:rsidR="007B1CFF">
        <w:t>rd</w:t>
      </w:r>
      <w:r w:rsidR="000421FD">
        <w:t>en</w:t>
      </w:r>
      <w:r w:rsidR="007B1CFF">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1"/>
        <w:gridCol w:w="8006"/>
      </w:tblGrid>
      <w:tr w:rsidR="009C40FF" w14:paraId="4FDC3D4F" w14:textId="77777777" w:rsidTr="009C6003">
        <w:trPr>
          <w:cantSplit/>
        </w:trPr>
        <w:tc>
          <w:tcPr>
            <w:tcW w:w="1281" w:type="dxa"/>
            <w:shd w:val="clear" w:color="auto" w:fill="A6A6A6" w:themeFill="background1" w:themeFillShade="A6"/>
          </w:tcPr>
          <w:p w14:paraId="56E2F781" w14:textId="77777777" w:rsidR="009C40FF" w:rsidRDefault="009C40FF" w:rsidP="009E6E98">
            <w:pPr>
              <w:pStyle w:val="Textkrper"/>
              <w:spacing w:after="0"/>
              <w:rPr>
                <w:rFonts w:cs="Arial"/>
                <w:szCs w:val="22"/>
              </w:rPr>
            </w:pPr>
            <w:r>
              <w:rPr>
                <w:rFonts w:cs="Arial"/>
                <w:szCs w:val="22"/>
              </w:rPr>
              <w:t>grau</w:t>
            </w:r>
          </w:p>
        </w:tc>
        <w:tc>
          <w:tcPr>
            <w:tcW w:w="8006" w:type="dxa"/>
            <w:shd w:val="clear" w:color="auto" w:fill="auto"/>
          </w:tcPr>
          <w:p w14:paraId="5C3DF491" w14:textId="300BCE33" w:rsidR="009C40FF" w:rsidRPr="005C7CE7" w:rsidRDefault="009C40FF" w:rsidP="0099416F">
            <w:r w:rsidRPr="005C7CE7">
              <w:t>Grau visualisiert in diesem Dokument Elemente, die bereits vor der Definition</w:t>
            </w:r>
            <w:r w:rsidRPr="005C7CE7">
              <w:t>s</w:t>
            </w:r>
            <w:r w:rsidRPr="005C7CE7">
              <w:t xml:space="preserve">zeit </w:t>
            </w:r>
            <w:r w:rsidR="0099416F">
              <w:t xml:space="preserve">und während der gesamten Lebensdauer des IAM-Systems </w:t>
            </w:r>
            <w:r w:rsidR="0099416F" w:rsidRPr="005C7CE7">
              <w:t xml:space="preserve">aktiv </w:t>
            </w:r>
            <w:r w:rsidRPr="005C7CE7">
              <w:t xml:space="preserve">sind (z.B. </w:t>
            </w:r>
            <w:r w:rsidR="0099416F">
              <w:t>unterstützende Prozesse</w:t>
            </w:r>
            <w:r w:rsidR="00222D9B">
              <w:t xml:space="preserve"> wie Steuerung und Führung</w:t>
            </w:r>
            <w:r w:rsidR="0099416F">
              <w:t xml:space="preserve"> oder </w:t>
            </w:r>
            <w:r w:rsidR="00222D9B">
              <w:t>Support</w:t>
            </w:r>
            <w:r w:rsidRPr="005C7CE7">
              <w:t>).</w:t>
            </w:r>
          </w:p>
        </w:tc>
      </w:tr>
      <w:tr w:rsidR="000421FD" w14:paraId="09818329" w14:textId="77777777" w:rsidTr="009C6003">
        <w:tc>
          <w:tcPr>
            <w:tcW w:w="1281" w:type="dxa"/>
            <w:shd w:val="clear" w:color="auto" w:fill="6699FF"/>
            <w:hideMark/>
          </w:tcPr>
          <w:p w14:paraId="4F28E959" w14:textId="77777777" w:rsidR="000421FD" w:rsidRDefault="000421FD" w:rsidP="000421FD">
            <w:pPr>
              <w:pStyle w:val="Textkrper"/>
              <w:spacing w:after="0"/>
              <w:rPr>
                <w:rFonts w:cs="Arial"/>
                <w:szCs w:val="22"/>
              </w:rPr>
            </w:pPr>
            <w:r>
              <w:rPr>
                <w:rFonts w:cs="Arial"/>
                <w:szCs w:val="22"/>
              </w:rPr>
              <w:t>hellblau</w:t>
            </w:r>
          </w:p>
        </w:tc>
        <w:tc>
          <w:tcPr>
            <w:tcW w:w="8006" w:type="dxa"/>
            <w:shd w:val="clear" w:color="auto" w:fill="auto"/>
            <w:hideMark/>
          </w:tcPr>
          <w:p w14:paraId="6F8CD984" w14:textId="77777777" w:rsidR="000421FD" w:rsidRPr="005C7CE7" w:rsidRDefault="000421FD" w:rsidP="000421FD">
            <w:pPr>
              <w:rPr>
                <w:rFonts w:cs="Arial"/>
              </w:rPr>
            </w:pPr>
            <w:r w:rsidRPr="005C7CE7">
              <w:t>Die hellblaue Farbe wird in diesem Dokument konsequent für die Definitionszeit verwendet, während der alle Informationen den Informationselementen zug</w:t>
            </w:r>
            <w:r w:rsidRPr="005C7CE7">
              <w:t>e</w:t>
            </w:r>
            <w:r w:rsidRPr="005C7CE7">
              <w:t>ordnet (also definiert) werden.</w:t>
            </w:r>
          </w:p>
        </w:tc>
      </w:tr>
      <w:tr w:rsidR="000421FD" w14:paraId="3803D706" w14:textId="77777777" w:rsidTr="009C6003">
        <w:tc>
          <w:tcPr>
            <w:tcW w:w="1281" w:type="dxa"/>
            <w:shd w:val="clear" w:color="auto" w:fill="0000BE"/>
          </w:tcPr>
          <w:p w14:paraId="48916614" w14:textId="77777777" w:rsidR="000421FD" w:rsidRDefault="000421FD" w:rsidP="000421FD">
            <w:pPr>
              <w:pStyle w:val="Textkrper"/>
              <w:spacing w:after="0"/>
              <w:rPr>
                <w:rFonts w:cs="Arial"/>
                <w:szCs w:val="22"/>
              </w:rPr>
            </w:pPr>
            <w:r>
              <w:rPr>
                <w:rFonts w:cs="Arial"/>
                <w:szCs w:val="22"/>
              </w:rPr>
              <w:t>dunkelblau</w:t>
            </w:r>
          </w:p>
        </w:tc>
        <w:tc>
          <w:tcPr>
            <w:tcW w:w="8006" w:type="dxa"/>
            <w:shd w:val="clear" w:color="auto" w:fill="auto"/>
          </w:tcPr>
          <w:p w14:paraId="0D05F139" w14:textId="77777777" w:rsidR="000421FD" w:rsidRPr="005C7CE7" w:rsidRDefault="000421FD" w:rsidP="000421FD">
            <w:r w:rsidRPr="005C7CE7">
              <w:t>Die dunkelblaue Farbe wird durchgehend für die Laufzeit verwendet. Zur Lau</w:t>
            </w:r>
            <w:r w:rsidRPr="005C7CE7">
              <w:t>f</w:t>
            </w:r>
            <w:r w:rsidRPr="005C7CE7">
              <w:t>zeit wird der Zugriff basierend auf den definierten Informationselementen ko</w:t>
            </w:r>
            <w:r w:rsidRPr="005C7CE7">
              <w:t>n</w:t>
            </w:r>
            <w:r w:rsidRPr="005C7CE7">
              <w:t>trolliert (gewährt oder abgelehnt).</w:t>
            </w:r>
          </w:p>
        </w:tc>
      </w:tr>
      <w:tr w:rsidR="000421FD" w14:paraId="19D36B8F" w14:textId="77777777" w:rsidTr="009C6003">
        <w:tc>
          <w:tcPr>
            <w:tcW w:w="1281" w:type="dxa"/>
            <w:shd w:val="clear" w:color="auto" w:fill="92D050"/>
          </w:tcPr>
          <w:p w14:paraId="065CC751" w14:textId="77777777" w:rsidR="000421FD" w:rsidRDefault="000421FD" w:rsidP="000421FD">
            <w:pPr>
              <w:pStyle w:val="Textkrper"/>
              <w:spacing w:after="0"/>
              <w:rPr>
                <w:rFonts w:cs="Arial"/>
                <w:szCs w:val="22"/>
              </w:rPr>
            </w:pPr>
            <w:r>
              <w:rPr>
                <w:rFonts w:cs="Arial"/>
                <w:szCs w:val="22"/>
              </w:rPr>
              <w:t>hellgrün</w:t>
            </w:r>
          </w:p>
        </w:tc>
        <w:tc>
          <w:tcPr>
            <w:tcW w:w="8006" w:type="dxa"/>
            <w:shd w:val="clear" w:color="auto" w:fill="auto"/>
          </w:tcPr>
          <w:p w14:paraId="30572281" w14:textId="77777777" w:rsidR="000421FD" w:rsidRPr="005C7CE7" w:rsidRDefault="001E77AF" w:rsidP="00321AEF">
            <w:r w:rsidRPr="005C7CE7">
              <w:t xml:space="preserve">Die </w:t>
            </w:r>
            <w:r w:rsidRPr="005C7CE7">
              <w:rPr>
                <w:rFonts w:cs="Arial"/>
                <w:szCs w:val="22"/>
              </w:rPr>
              <w:t>hellgrün</w:t>
            </w:r>
            <w:r w:rsidR="002D3012" w:rsidRPr="005C7CE7">
              <w:rPr>
                <w:rFonts w:cs="Arial"/>
                <w:szCs w:val="22"/>
              </w:rPr>
              <w:t>e</w:t>
            </w:r>
            <w:r w:rsidRPr="005C7CE7">
              <w:t xml:space="preserve"> Farbe wird in diesem Dokument konsequent für </w:t>
            </w:r>
            <w:r w:rsidR="000421FD" w:rsidRPr="005C7CE7">
              <w:t>Realweltobjekte</w:t>
            </w:r>
            <w:r w:rsidRPr="005C7CE7">
              <w:t xml:space="preserve"> verwendet.</w:t>
            </w:r>
          </w:p>
        </w:tc>
      </w:tr>
    </w:tbl>
    <w:p w14:paraId="5ED2055E" w14:textId="3854CA80" w:rsidR="001E77AF" w:rsidRDefault="001E77AF" w:rsidP="000D1394">
      <w:pPr>
        <w:pStyle w:val="Beschriftung"/>
      </w:pPr>
      <w:bookmarkStart w:id="23" w:name="_Ref473285265"/>
      <w:bookmarkStart w:id="24" w:name="_Toc366242233"/>
      <w:bookmarkStart w:id="25" w:name="_Toc496078643"/>
      <w:r>
        <w:t xml:space="preserve">Tabelle </w:t>
      </w:r>
      <w:fldSimple w:instr=" SEQ Tabelle \* ARABIC ">
        <w:r w:rsidR="006863C8">
          <w:rPr>
            <w:noProof/>
          </w:rPr>
          <w:t>1</w:t>
        </w:r>
      </w:fldSimple>
      <w:bookmarkEnd w:id="23"/>
      <w:r w:rsidR="004A1D98">
        <w:t xml:space="preserve"> </w:t>
      </w:r>
      <w:r>
        <w:t>Farbverwendung im Dokument</w:t>
      </w:r>
      <w:bookmarkEnd w:id="24"/>
      <w:bookmarkEnd w:id="25"/>
    </w:p>
    <w:p w14:paraId="3A24DEBC" w14:textId="20C3D371" w:rsidR="000421FD" w:rsidRDefault="00532685" w:rsidP="00F04E7E">
      <w:pPr>
        <w:pStyle w:val="Textkrper"/>
      </w:pPr>
      <w:r w:rsidRPr="00234CD1">
        <w:rPr>
          <w:i/>
        </w:rPr>
        <w:t>Subjekt</w:t>
      </w:r>
      <w:r>
        <w:t xml:space="preserve"> und </w:t>
      </w:r>
      <w:r w:rsidRPr="00234CD1">
        <w:rPr>
          <w:i/>
        </w:rPr>
        <w:t>Ressource</w:t>
      </w:r>
      <w:r>
        <w:t xml:space="preserve"> sind </w:t>
      </w:r>
      <w:r w:rsidR="000421FD">
        <w:t>Realweltobjekte</w:t>
      </w:r>
      <w:r>
        <w:t xml:space="preserve">, die </w:t>
      </w:r>
      <w:r w:rsidR="009A67F3">
        <w:t xml:space="preserve">ihre Ziele </w:t>
      </w:r>
      <w:r>
        <w:t xml:space="preserve">mit Hilfe der </w:t>
      </w:r>
      <w:r w:rsidR="00E662A2">
        <w:t>IAM-</w:t>
      </w:r>
      <w:r>
        <w:t>Prozesse erre</w:t>
      </w:r>
      <w:r>
        <w:t>i</w:t>
      </w:r>
      <w:r>
        <w:t>chen. Das Zi</w:t>
      </w:r>
      <w:r w:rsidR="00BA70C3">
        <w:t xml:space="preserve">el des </w:t>
      </w:r>
      <w:r w:rsidR="00BA70C3" w:rsidRPr="00234CD1">
        <w:rPr>
          <w:i/>
        </w:rPr>
        <w:t>Subjekts</w:t>
      </w:r>
      <w:r w:rsidR="00BA70C3">
        <w:t xml:space="preserve"> ist der Zugriff</w:t>
      </w:r>
      <w:r>
        <w:t xml:space="preserve"> auf die gewünschte </w:t>
      </w:r>
      <w:r w:rsidRPr="00234CD1">
        <w:rPr>
          <w:i/>
        </w:rPr>
        <w:t>Ressource</w:t>
      </w:r>
      <w:r w:rsidR="009A67F3">
        <w:t>.</w:t>
      </w:r>
      <w:r>
        <w:t xml:space="preserve"> </w:t>
      </w:r>
      <w:r w:rsidR="009A67F3">
        <w:t>D</w:t>
      </w:r>
      <w:r>
        <w:t xml:space="preserve">as Ziel der </w:t>
      </w:r>
      <w:r w:rsidRPr="00234CD1">
        <w:rPr>
          <w:i/>
        </w:rPr>
        <w:t>Re</w:t>
      </w:r>
      <w:r w:rsidRPr="00234CD1">
        <w:rPr>
          <w:i/>
        </w:rPr>
        <w:t>s</w:t>
      </w:r>
      <w:r w:rsidRPr="00234CD1">
        <w:rPr>
          <w:i/>
        </w:rPr>
        <w:t>source</w:t>
      </w:r>
      <w:r>
        <w:t xml:space="preserve"> ist</w:t>
      </w:r>
      <w:r w:rsidR="00BA70C3">
        <w:t>,</w:t>
      </w:r>
      <w:r>
        <w:t xml:space="preserve"> </w:t>
      </w:r>
      <w:r w:rsidR="000E189E">
        <w:t>sich</w:t>
      </w:r>
      <w:r w:rsidR="00BA70C3">
        <w:t xml:space="preserve"> vor unberechtigten </w:t>
      </w:r>
      <w:r>
        <w:t>Zugriffe</w:t>
      </w:r>
      <w:r w:rsidR="00BA70C3">
        <w:t>n</w:t>
      </w:r>
      <w:r>
        <w:t xml:space="preserve"> auf Informationen </w:t>
      </w:r>
      <w:r w:rsidR="009A67F3">
        <w:t xml:space="preserve">und Services </w:t>
      </w:r>
      <w:r>
        <w:t xml:space="preserve">zu </w:t>
      </w:r>
      <w:r w:rsidR="00BA70C3">
        <w:t>schützen</w:t>
      </w:r>
      <w:r>
        <w:t xml:space="preserve">. </w:t>
      </w:r>
    </w:p>
    <w:p w14:paraId="3381A83E" w14:textId="65802FC5" w:rsidR="008C2187" w:rsidRDefault="00532685" w:rsidP="00F04E7E">
      <w:pPr>
        <w:pStyle w:val="Textkrper"/>
      </w:pPr>
      <w:r>
        <w:t xml:space="preserve">Damit die Kernprozesse auch in der digitalen Welt funktionieren, werden den Objekten der Realwelt </w:t>
      </w:r>
      <w:r w:rsidR="00736723">
        <w:t>(</w:t>
      </w:r>
      <w:r w:rsidR="00736723" w:rsidRPr="00234CD1">
        <w:rPr>
          <w:i/>
        </w:rPr>
        <w:t>Subjekt</w:t>
      </w:r>
      <w:r w:rsidR="00736723">
        <w:t xml:space="preserve">, </w:t>
      </w:r>
      <w:r w:rsidR="00736723" w:rsidRPr="00234CD1">
        <w:rPr>
          <w:i/>
        </w:rPr>
        <w:t>Ressource</w:t>
      </w:r>
      <w:r w:rsidR="00736723">
        <w:t xml:space="preserve">) </w:t>
      </w:r>
      <w:r>
        <w:t>digitale Abbildungen</w:t>
      </w:r>
      <w:r w:rsidR="00BA70C3">
        <w:t>,</w:t>
      </w:r>
      <w:r>
        <w:t xml:space="preserve"> sogenannte Informationselemente</w:t>
      </w:r>
      <w:r w:rsidR="00BA70C3">
        <w:t>,</w:t>
      </w:r>
      <w:r>
        <w:t xml:space="preserve"> z</w:t>
      </w:r>
      <w:r>
        <w:t>u</w:t>
      </w:r>
      <w:r>
        <w:t xml:space="preserve">geordnet. Zum </w:t>
      </w:r>
      <w:r w:rsidRPr="00234CD1">
        <w:rPr>
          <w:i/>
        </w:rPr>
        <w:t>Subjekt</w:t>
      </w:r>
      <w:r>
        <w:t xml:space="preserve"> </w:t>
      </w:r>
      <w:r w:rsidR="003454B6">
        <w:t xml:space="preserve">(grün) </w:t>
      </w:r>
      <w:r>
        <w:t xml:space="preserve">wird die </w:t>
      </w:r>
      <w:r w:rsidR="001D7A52">
        <w:rPr>
          <w:i/>
        </w:rPr>
        <w:t>E-Identity</w:t>
      </w:r>
      <w:r>
        <w:t xml:space="preserve"> </w:t>
      </w:r>
      <w:r w:rsidR="003454B6">
        <w:t xml:space="preserve">(hellblau) </w:t>
      </w:r>
      <w:r>
        <w:t xml:space="preserve">und der </w:t>
      </w:r>
      <w:r w:rsidRPr="00234CD1">
        <w:rPr>
          <w:i/>
        </w:rPr>
        <w:t>Ressource</w:t>
      </w:r>
      <w:r w:rsidR="003454B6">
        <w:t xml:space="preserve"> (grün)</w:t>
      </w:r>
      <w:r>
        <w:t xml:space="preserve"> die </w:t>
      </w:r>
      <w:r w:rsidR="001D7A52">
        <w:rPr>
          <w:i/>
        </w:rPr>
        <w:t>E-Ressource</w:t>
      </w:r>
      <w:r>
        <w:t xml:space="preserve"> </w:t>
      </w:r>
      <w:r w:rsidR="003454B6">
        <w:t xml:space="preserve">(hellblau) </w:t>
      </w:r>
      <w:r>
        <w:t xml:space="preserve">zugeordnet. </w:t>
      </w:r>
      <w:r w:rsidR="008C2187">
        <w:t xml:space="preserve">Die </w:t>
      </w:r>
      <w:r w:rsidR="008C2187" w:rsidRPr="00234CD1">
        <w:rPr>
          <w:i/>
        </w:rPr>
        <w:t>Ressource</w:t>
      </w:r>
      <w:r w:rsidR="008C2187">
        <w:t xml:space="preserve"> legt zur </w:t>
      </w:r>
      <w:r w:rsidR="00BA70C3">
        <w:t>Umsetzung</w:t>
      </w:r>
      <w:r>
        <w:t xml:space="preserve"> </w:t>
      </w:r>
      <w:r w:rsidR="008C2187">
        <w:t>ihr</w:t>
      </w:r>
      <w:r>
        <w:t>e</w:t>
      </w:r>
      <w:r w:rsidR="00BA70C3">
        <w:t>r</w:t>
      </w:r>
      <w:r>
        <w:t xml:space="preserve"> Ziele </w:t>
      </w:r>
      <w:r w:rsidR="00BA70C3">
        <w:t xml:space="preserve">im </w:t>
      </w:r>
      <w:r>
        <w:t>Inform</w:t>
      </w:r>
      <w:r>
        <w:t>a</w:t>
      </w:r>
      <w:r>
        <w:t xml:space="preserve">tionselement </w:t>
      </w:r>
      <w:r w:rsidR="00736723">
        <w:t xml:space="preserve">Berechtigung </w:t>
      </w:r>
      <w:r w:rsidR="00234CD1">
        <w:t xml:space="preserve">(Zugangsregel/Zugriffsrecht) </w:t>
      </w:r>
      <w:r w:rsidR="00BA70C3">
        <w:t>fest</w:t>
      </w:r>
      <w:r>
        <w:t xml:space="preserve">, welche </w:t>
      </w:r>
      <w:r w:rsidR="001D7A52">
        <w:rPr>
          <w:i/>
        </w:rPr>
        <w:t>E-Identity</w:t>
      </w:r>
      <w:r>
        <w:t xml:space="preserve"> </w:t>
      </w:r>
      <w:r w:rsidR="007F67CC">
        <w:t>unter we</w:t>
      </w:r>
      <w:r w:rsidR="007F67CC">
        <w:t>l</w:t>
      </w:r>
      <w:r w:rsidR="007F67CC">
        <w:t xml:space="preserve">chen Bedingungen </w:t>
      </w:r>
      <w:r>
        <w:t xml:space="preserve">auf welche </w:t>
      </w:r>
      <w:r w:rsidRPr="00234CD1">
        <w:rPr>
          <w:i/>
        </w:rPr>
        <w:t>Ressource</w:t>
      </w:r>
      <w:r>
        <w:t xml:space="preserve"> zugreifen darf.</w:t>
      </w:r>
      <w:r w:rsidR="00AC6CAF">
        <w:t xml:space="preserve"> </w:t>
      </w:r>
    </w:p>
    <w:p w14:paraId="766EFDCD" w14:textId="0E5FDF3D" w:rsidR="00FC310C" w:rsidRDefault="00AC6CAF" w:rsidP="00FC310C">
      <w:pPr>
        <w:pStyle w:val="Textkrper"/>
      </w:pPr>
      <w:r w:rsidRPr="00701194">
        <w:t xml:space="preserve">Der Prozess </w:t>
      </w:r>
      <w:r w:rsidRPr="00701194">
        <w:rPr>
          <w:i/>
        </w:rPr>
        <w:t>IAM steuern</w:t>
      </w:r>
      <w:r w:rsidR="002C01A3" w:rsidRPr="00701194">
        <w:rPr>
          <w:i/>
        </w:rPr>
        <w:t xml:space="preserve"> </w:t>
      </w:r>
      <w:r w:rsidR="00C05AC3">
        <w:rPr>
          <w:i/>
        </w:rPr>
        <w:t>&amp;</w:t>
      </w:r>
      <w:r w:rsidR="00C05AC3" w:rsidRPr="00701194">
        <w:rPr>
          <w:i/>
        </w:rPr>
        <w:t xml:space="preserve"> </w:t>
      </w:r>
      <w:r w:rsidR="002C01A3" w:rsidRPr="00701194">
        <w:rPr>
          <w:i/>
        </w:rPr>
        <w:t>führen</w:t>
      </w:r>
      <w:r w:rsidRPr="00701194">
        <w:t xml:space="preserve"> </w:t>
      </w:r>
      <w:r w:rsidR="00C05AC3">
        <w:t xml:space="preserve">&amp; unterstützen umfasst alle </w:t>
      </w:r>
      <w:r w:rsidR="008C2187" w:rsidRPr="00701194">
        <w:t xml:space="preserve">Aktivitäten </w:t>
      </w:r>
      <w:r w:rsidRPr="00701194">
        <w:t xml:space="preserve">für die Definition der notwendigen Vorgaben und Rahmenbedingungen </w:t>
      </w:r>
      <w:r w:rsidR="002C01A3" w:rsidRPr="00701194">
        <w:t xml:space="preserve">und die Führung </w:t>
      </w:r>
      <w:r w:rsidRPr="00701194">
        <w:t>für</w:t>
      </w:r>
      <w:r w:rsidR="00C05AC3">
        <w:t xml:space="preserve"> die Implementi</w:t>
      </w:r>
      <w:r w:rsidR="00C05AC3">
        <w:t>e</w:t>
      </w:r>
      <w:r w:rsidR="00C05AC3">
        <w:t>rung und</w:t>
      </w:r>
      <w:r w:rsidRPr="00701194">
        <w:t xml:space="preserve"> den Betrieb einer IAM Umgebung</w:t>
      </w:r>
      <w:r w:rsidR="00C05AC3">
        <w:t xml:space="preserve">, sowie </w:t>
      </w:r>
      <w:r w:rsidR="00FC310C">
        <w:t>Aktivitäten zum Aufnehmen, Verwalten, Verfolgen und schlussendlichen Lösen von Problemen</w:t>
      </w:r>
      <w:r w:rsidR="00C05AC3">
        <w:t xml:space="preserve"> (Support)</w:t>
      </w:r>
      <w:r w:rsidR="00FC310C">
        <w:t>.</w:t>
      </w:r>
    </w:p>
    <w:p w14:paraId="5EA82D15" w14:textId="05095267" w:rsidR="00F04E7E" w:rsidRDefault="00F04E7E" w:rsidP="0023667D">
      <w:pPr>
        <w:pStyle w:val="berschrift3"/>
      </w:pPr>
      <w:bookmarkStart w:id="26" w:name="_Toc490483781"/>
      <w:bookmarkStart w:id="27" w:name="_Toc490483782"/>
      <w:bookmarkStart w:id="28" w:name="_Toc366590234"/>
      <w:bookmarkStart w:id="29" w:name="_Toc496078520"/>
      <w:bookmarkEnd w:id="26"/>
      <w:bookmarkEnd w:id="27"/>
      <w:r w:rsidRPr="007C06D9">
        <w:lastRenderedPageBreak/>
        <w:t>Anwendungsgebiet</w:t>
      </w:r>
      <w:bookmarkEnd w:id="28"/>
      <w:bookmarkEnd w:id="29"/>
    </w:p>
    <w:p w14:paraId="18D88FC7" w14:textId="24D25194" w:rsidR="00697FDD" w:rsidRDefault="007D6DB2" w:rsidP="00F6293C">
      <w:r>
        <w:t xml:space="preserve">Die Vision der Vernetzten Verwaltung und die damit verbundenen übergreifenden Prozesse im schweizerischen E-Government </w:t>
      </w:r>
      <w:r w:rsidR="00734830">
        <w:t>bedingen</w:t>
      </w:r>
      <w:r>
        <w:t xml:space="preserve"> eine </w:t>
      </w:r>
      <w:r w:rsidR="0014262D">
        <w:t>über Organisationsgrenzen hinweggre</w:t>
      </w:r>
      <w:r w:rsidR="0014262D">
        <w:t>i</w:t>
      </w:r>
      <w:r w:rsidR="0014262D">
        <w:t>fende</w:t>
      </w:r>
      <w:r>
        <w:t xml:space="preserve"> </w:t>
      </w:r>
      <w:r w:rsidRPr="00A431BB">
        <w:rPr>
          <w:i/>
        </w:rPr>
        <w:t>Identitäts- und Berechtigungsverwaltung</w:t>
      </w:r>
      <w:r>
        <w:t xml:space="preserve">. </w:t>
      </w:r>
      <w:r w:rsidR="00CE277A" w:rsidRPr="003F6E31">
        <w:t>D</w:t>
      </w:r>
      <w:r w:rsidR="002D3012">
        <w:t>er</w:t>
      </w:r>
      <w:r w:rsidR="00CE277A" w:rsidRPr="003F6E31">
        <w:t xml:space="preserve"> vorliegende </w:t>
      </w:r>
      <w:r w:rsidR="00CE277A">
        <w:t>Standard e</w:t>
      </w:r>
      <w:r w:rsidR="00C22F5D">
        <w:t>CH</w:t>
      </w:r>
      <w:r w:rsidR="00CE277A">
        <w:t xml:space="preserve">-0107 bildet die Basis der IAM-Standardisierung. </w:t>
      </w:r>
      <w:r w:rsidR="005F7203">
        <w:t xml:space="preserve">Dabei werden die Definitionen und Begriffe aus dem eCH-0122 </w:t>
      </w:r>
      <w:sdt>
        <w:sdtPr>
          <w:id w:val="1825010647"/>
          <w:citation/>
        </w:sdtPr>
        <w:sdtEndPr/>
        <w:sdtContent>
          <w:r w:rsidR="00107A56">
            <w:fldChar w:fldCharType="begin"/>
          </w:r>
          <w:r w:rsidR="00B12805">
            <w:instrText xml:space="preserve">CITATION eCH0122 \l 2055 </w:instrText>
          </w:r>
          <w:r w:rsidR="00107A56">
            <w:fldChar w:fldCharType="separate"/>
          </w:r>
          <w:r w:rsidR="006863C8">
            <w:rPr>
              <w:noProof/>
            </w:rPr>
            <w:t>[1]</w:t>
          </w:r>
          <w:r w:rsidR="00107A56">
            <w:fldChar w:fldCharType="end"/>
          </w:r>
        </w:sdtContent>
      </w:sdt>
      <w:r w:rsidR="005F7203">
        <w:t xml:space="preserve">, der die Architektur des E-Government Schweiz definiert, zu Grunde gelegt. </w:t>
      </w:r>
    </w:p>
    <w:p w14:paraId="163BA9AA" w14:textId="506EFEC0" w:rsidR="00CF5748" w:rsidRDefault="004E5431" w:rsidP="00840661">
      <w:r>
        <w:t>Der eCH-0107</w:t>
      </w:r>
      <w:r w:rsidR="00CE277A" w:rsidRPr="003F6E31">
        <w:t xml:space="preserve"> definiert die Prinzipien, die Regeln und den Ordnungsrahmen für die IAM-Systemgestaltung, welche beim Bereitstellen von </w:t>
      </w:r>
      <w:r w:rsidR="00CE277A">
        <w:t xml:space="preserve">organisationsübergreifenden </w:t>
      </w:r>
      <w:r w:rsidR="00CE277A" w:rsidRPr="003F6E31">
        <w:t xml:space="preserve">IAM-Lösungen im föderalen E-Government Schweiz </w:t>
      </w:r>
      <w:r w:rsidR="00CC12D1">
        <w:t xml:space="preserve">zu </w:t>
      </w:r>
      <w:r w:rsidR="00CE277A" w:rsidRPr="003F6E31">
        <w:t>berücksichtigen</w:t>
      </w:r>
      <w:r w:rsidR="00CC12D1">
        <w:t xml:space="preserve"> sind</w:t>
      </w:r>
      <w:r w:rsidR="00CE277A">
        <w:t>.</w:t>
      </w:r>
      <w:r w:rsidR="00CF5748" w:rsidDel="00CF5748">
        <w:t xml:space="preserve"> </w:t>
      </w:r>
    </w:p>
    <w:p w14:paraId="13A2B8E2" w14:textId="77777777" w:rsidR="00CF5748" w:rsidRDefault="00CF5748">
      <w:pPr>
        <w:pStyle w:val="Abbildung"/>
      </w:pPr>
      <w:r>
        <w:rPr>
          <w:lang w:val="de-CH" w:eastAsia="de-CH"/>
        </w:rPr>
        <w:drawing>
          <wp:inline distT="0" distB="0" distL="0" distR="0" wp14:anchorId="5845A7D1" wp14:editId="54A6DB01">
            <wp:extent cx="5760085" cy="2447925"/>
            <wp:effectExtent l="0" t="0" r="0" b="952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bbildungen-eCH-0107_Ergaenzung_1.png"/>
                    <pic:cNvPicPr/>
                  </pic:nvPicPr>
                  <pic:blipFill rotWithShape="1">
                    <a:blip r:embed="rId25"/>
                    <a:srcRect b="5745"/>
                    <a:stretch/>
                  </pic:blipFill>
                  <pic:spPr bwMode="auto">
                    <a:xfrm>
                      <a:off x="0" y="0"/>
                      <a:ext cx="5760085" cy="2447925"/>
                    </a:xfrm>
                    <a:prstGeom prst="rect">
                      <a:avLst/>
                    </a:prstGeom>
                    <a:ln>
                      <a:noFill/>
                    </a:ln>
                    <a:extLst>
                      <a:ext uri="{53640926-AAD7-44D8-BBD7-CCE9431645EC}">
                        <a14:shadowObscured xmlns:a14="http://schemas.microsoft.com/office/drawing/2010/main"/>
                      </a:ext>
                    </a:extLst>
                  </pic:spPr>
                </pic:pic>
              </a:graphicData>
            </a:graphic>
          </wp:inline>
        </w:drawing>
      </w:r>
    </w:p>
    <w:p w14:paraId="649B81C7" w14:textId="08BD3156" w:rsidR="00CF5748" w:rsidRDefault="00CF5748" w:rsidP="000D1394">
      <w:pPr>
        <w:pStyle w:val="Beschriftung"/>
      </w:pPr>
      <w:bookmarkStart w:id="30" w:name="_Toc496078620"/>
      <w:r>
        <w:t xml:space="preserve">Abbildung </w:t>
      </w:r>
      <w:fldSimple w:instr=" SEQ Abbildung \* ARABIC ">
        <w:r w:rsidR="006863C8">
          <w:rPr>
            <w:noProof/>
          </w:rPr>
          <w:t>2</w:t>
        </w:r>
      </w:fldSimple>
      <w:r>
        <w:t xml:space="preserve">: Einordnung </w:t>
      </w:r>
      <w:proofErr w:type="gramStart"/>
      <w:r>
        <w:t>des</w:t>
      </w:r>
      <w:proofErr w:type="gramEnd"/>
      <w:r>
        <w:t xml:space="preserve"> eCH-0107 Standards</w:t>
      </w:r>
      <w:bookmarkEnd w:id="30"/>
    </w:p>
    <w:p w14:paraId="6173F0E4" w14:textId="5B6CF817" w:rsidR="007D6DB2" w:rsidRDefault="007D6DB2" w:rsidP="007D6DB2">
      <w:r>
        <w:t xml:space="preserve">Unter </w:t>
      </w:r>
      <w:r w:rsidR="00CA6370">
        <w:t xml:space="preserve">dem Standard </w:t>
      </w:r>
      <w:r>
        <w:t>eCH-0107 positionieren sich die Konzepte für föderierte IAM</w:t>
      </w:r>
      <w:r w:rsidR="00BF0976">
        <w:t>-</w:t>
      </w:r>
      <w:r>
        <w:t>Lösungen und ergänzende Hilfsmittel.</w:t>
      </w:r>
      <w:r w:rsidR="00506997">
        <w:t xml:space="preserve"> Im IAM Glossar (eCH-0219</w:t>
      </w:r>
      <w:sdt>
        <w:sdtPr>
          <w:id w:val="-882167221"/>
          <w:citation/>
        </w:sdtPr>
        <w:sdtEndPr/>
        <w:sdtContent>
          <w:r w:rsidR="00B12805">
            <w:fldChar w:fldCharType="begin"/>
          </w:r>
          <w:r w:rsidR="00B12805">
            <w:instrText xml:space="preserve"> CITATION eCH0219 \l 2055 </w:instrText>
          </w:r>
          <w:r w:rsidR="00B12805">
            <w:fldChar w:fldCharType="separate"/>
          </w:r>
          <w:r w:rsidR="006863C8">
            <w:rPr>
              <w:noProof/>
            </w:rPr>
            <w:t xml:space="preserve"> [2]</w:t>
          </w:r>
          <w:r w:rsidR="00B12805">
            <w:fldChar w:fldCharType="end"/>
          </w:r>
        </w:sdtContent>
      </w:sdt>
      <w:r w:rsidR="00506997">
        <w:t xml:space="preserve">) sind Begriffe definiert, die für alle eCH-Standards im Bereich IAM gültig sind. </w:t>
      </w:r>
      <w:r>
        <w:t xml:space="preserve">Die Konzepte sind konkrete </w:t>
      </w:r>
      <w:r w:rsidR="00CE277A">
        <w:t>Beschreibungen</w:t>
      </w:r>
      <w:r w:rsidR="00734830">
        <w:t>,</w:t>
      </w:r>
      <w:r>
        <w:t xml:space="preserve"> wie ein IAM</w:t>
      </w:r>
      <w:r w:rsidR="002D3012">
        <w:t>-</w:t>
      </w:r>
      <w:r>
        <w:t>Lösungsvorschlag auss</w:t>
      </w:r>
      <w:r w:rsidR="00734830">
        <w:t>i</w:t>
      </w:r>
      <w:r>
        <w:t>eh</w:t>
      </w:r>
      <w:r w:rsidR="00734830">
        <w:t>t,</w:t>
      </w:r>
      <w:r>
        <w:t xml:space="preserve"> und beinhalten Teilkonzepte und Architekturen, die für die Umsetzung berücksichtigt werden müssen. </w:t>
      </w:r>
      <w:r w:rsidR="00553571">
        <w:t xml:space="preserve">Daneben werden den Konzepten Hilfsmittel zur Seite gestellt, die ergänzende Informationen zur Verfügung stellen und die für mehr als ein Konzept relevant sind. Die </w:t>
      </w:r>
      <w:r w:rsidR="00BE51BE">
        <w:t xml:space="preserve">dargestellten </w:t>
      </w:r>
      <w:r w:rsidR="00553571">
        <w:t>Qualitäts- und Maturitätsmodell</w:t>
      </w:r>
      <w:r w:rsidR="00BE51BE">
        <w:t>e</w:t>
      </w:r>
      <w:r w:rsidR="00553571">
        <w:t xml:space="preserve"> sind Beispiele für Hilfsmittel und sind nicht abschliessen</w:t>
      </w:r>
      <w:r w:rsidR="00734830">
        <w:t>d</w:t>
      </w:r>
      <w:r w:rsidR="00BC71FF">
        <w:t>.</w:t>
      </w:r>
    </w:p>
    <w:p w14:paraId="37ED4C58" w14:textId="77777777" w:rsidR="00C03329" w:rsidRDefault="00AC31AB" w:rsidP="00C03329">
      <w:pPr>
        <w:pStyle w:val="Textkrper"/>
      </w:pPr>
      <w:r>
        <w:t xml:space="preserve">Die </w:t>
      </w:r>
      <w:r w:rsidR="00C03329" w:rsidRPr="00866DBA">
        <w:t>Anforderungen</w:t>
      </w:r>
      <w:r w:rsidR="00C03329">
        <w:t xml:space="preserve"> und Design </w:t>
      </w:r>
      <w:r w:rsidR="00C03329" w:rsidRPr="00866DBA">
        <w:t xml:space="preserve">Prinzipien </w:t>
      </w:r>
      <w:r w:rsidR="00C03329">
        <w:t xml:space="preserve">sind </w:t>
      </w:r>
      <w:r w:rsidR="00C03329" w:rsidRPr="00866DBA">
        <w:t xml:space="preserve">beim Bereitstellen von </w:t>
      </w:r>
      <w:r>
        <w:t>org</w:t>
      </w:r>
      <w:r w:rsidR="00BB01CB">
        <w:t>a</w:t>
      </w:r>
      <w:r>
        <w:t>nisationsübergre</w:t>
      </w:r>
      <w:r>
        <w:t>i</w:t>
      </w:r>
      <w:r>
        <w:t xml:space="preserve">fenden </w:t>
      </w:r>
      <w:r w:rsidR="00C03329" w:rsidRPr="00A431BB">
        <w:rPr>
          <w:i/>
        </w:rPr>
        <w:t>IAM</w:t>
      </w:r>
      <w:r w:rsidR="00C03329" w:rsidRPr="00866DBA">
        <w:t xml:space="preserve">-Lösungen im E-Government Schweiz </w:t>
      </w:r>
      <w:r w:rsidR="00C03329">
        <w:t>zu berücksichtigen</w:t>
      </w:r>
      <w:r w:rsidR="00C03329" w:rsidRPr="00866DBA">
        <w:t>, damit lokale Anwe</w:t>
      </w:r>
      <w:r w:rsidR="00C03329" w:rsidRPr="00866DBA">
        <w:t>n</w:t>
      </w:r>
      <w:r w:rsidR="00C03329" w:rsidRPr="00866DBA">
        <w:t xml:space="preserve">dungen und Dienste </w:t>
      </w:r>
      <w:r w:rsidR="00C03329">
        <w:t>organisationsübergreifend genutzt werden können</w:t>
      </w:r>
      <w:r w:rsidR="00C03329" w:rsidRPr="00866DBA">
        <w:t>.</w:t>
      </w:r>
    </w:p>
    <w:p w14:paraId="75CEC8C7" w14:textId="77777777" w:rsidR="00D32A3B" w:rsidRPr="00A319F6" w:rsidRDefault="00D32A3B" w:rsidP="0023667D">
      <w:pPr>
        <w:pStyle w:val="berschrift3"/>
      </w:pPr>
      <w:bookmarkStart w:id="31" w:name="_Toc366590235"/>
      <w:bookmarkStart w:id="32" w:name="_Toc496078521"/>
      <w:r w:rsidRPr="00A319F6">
        <w:t>Föderiertes IAM</w:t>
      </w:r>
      <w:bookmarkEnd w:id="32"/>
    </w:p>
    <w:p w14:paraId="474BA72B" w14:textId="77777777" w:rsidR="007B3C94" w:rsidRDefault="00D32A3B" w:rsidP="00D32A3B">
      <w:pPr>
        <w:pStyle w:val="Textkrper"/>
      </w:pPr>
      <w:r w:rsidRPr="00A319F6">
        <w:t xml:space="preserve">Im Unterschied zum organisationsinternen IAM geht das </w:t>
      </w:r>
      <w:r w:rsidRPr="00A319F6">
        <w:rPr>
          <w:i/>
        </w:rPr>
        <w:t>föderierte</w:t>
      </w:r>
      <w:r w:rsidRPr="00A319F6">
        <w:t xml:space="preserve"> </w:t>
      </w:r>
      <w:r w:rsidRPr="00A319F6">
        <w:rPr>
          <w:i/>
        </w:rPr>
        <w:t>IAM</w:t>
      </w:r>
      <w:r w:rsidRPr="00A319F6">
        <w:t xml:space="preserve"> von organisation</w:t>
      </w:r>
      <w:r w:rsidRPr="00A319F6">
        <w:t>s</w:t>
      </w:r>
      <w:r w:rsidRPr="00A319F6">
        <w:t xml:space="preserve">übergreifenden </w:t>
      </w:r>
      <w:r w:rsidRPr="00A319F6">
        <w:rPr>
          <w:i/>
        </w:rPr>
        <w:t xml:space="preserve">E-Identities </w:t>
      </w:r>
      <w:r w:rsidR="00C0547E">
        <w:t xml:space="preserve">und deren organisationsübergreifender Nutzung </w:t>
      </w:r>
      <w:r w:rsidRPr="00A319F6">
        <w:t xml:space="preserve">aus. </w:t>
      </w:r>
    </w:p>
    <w:p w14:paraId="736DBD31" w14:textId="0199C309" w:rsidR="007B3C94" w:rsidRDefault="007B3C94" w:rsidP="00D32A3B">
      <w:pPr>
        <w:pStyle w:val="Textkrper"/>
      </w:pPr>
      <w:r>
        <w:t xml:space="preserve">Die </w:t>
      </w:r>
      <w:r>
        <w:rPr>
          <w:i/>
        </w:rPr>
        <w:t>E-Identity</w:t>
      </w:r>
      <w:r>
        <w:t xml:space="preserve"> für ein </w:t>
      </w:r>
      <w:r>
        <w:rPr>
          <w:i/>
        </w:rPr>
        <w:t>Subjekt</w:t>
      </w:r>
      <w:r>
        <w:t xml:space="preserve"> wird in der </w:t>
      </w:r>
      <w:r>
        <w:rPr>
          <w:i/>
        </w:rPr>
        <w:t>Domäne</w:t>
      </w:r>
      <w:r>
        <w:t xml:space="preserve"> A erstellt, kann aber auch Informationen aus einer </w:t>
      </w:r>
      <w:r>
        <w:rPr>
          <w:i/>
        </w:rPr>
        <w:t>Domäne</w:t>
      </w:r>
      <w:r>
        <w:t xml:space="preserve"> B besitzen und zum Zugriff auf Ressourcen einer Domäne C verwendet werden.</w:t>
      </w:r>
    </w:p>
    <w:p w14:paraId="18F978B3" w14:textId="31DFEBD0" w:rsidR="00D32A3B" w:rsidRPr="00A319F6" w:rsidRDefault="00D32A3B" w:rsidP="00D32A3B">
      <w:pPr>
        <w:pStyle w:val="Textkrper"/>
      </w:pPr>
      <w:r w:rsidRPr="00A319F6">
        <w:lastRenderedPageBreak/>
        <w:t xml:space="preserve">Damit ein </w:t>
      </w:r>
      <w:r w:rsidRPr="00A319F6">
        <w:rPr>
          <w:i/>
        </w:rPr>
        <w:t>föderiertes</w:t>
      </w:r>
      <w:r w:rsidRPr="00A319F6">
        <w:t xml:space="preserve"> </w:t>
      </w:r>
      <w:r w:rsidRPr="00A319F6">
        <w:rPr>
          <w:i/>
        </w:rPr>
        <w:t>IAM</w:t>
      </w:r>
      <w:r w:rsidRPr="00A319F6">
        <w:t xml:space="preserve"> etabliert werden kann, müssen sich die verschiedenen </w:t>
      </w:r>
      <w:r w:rsidRPr="00A319F6">
        <w:rPr>
          <w:i/>
        </w:rPr>
        <w:t>Domänen</w:t>
      </w:r>
      <w:r w:rsidRPr="00A319F6">
        <w:t xml:space="preserve"> </w:t>
      </w:r>
      <w:r w:rsidR="003756A6">
        <w:t xml:space="preserve">in Bezug auf bestimmte Aspekte gegenseitig </w:t>
      </w:r>
      <w:r w:rsidRPr="00A319F6">
        <w:t>vertrauen. Dieses Vertrauen stützt sich auf e</w:t>
      </w:r>
      <w:r w:rsidRPr="00A319F6">
        <w:t>x</w:t>
      </w:r>
      <w:r w:rsidRPr="00A319F6">
        <w:t>plizite und implizite Vereinbarungen ab.</w:t>
      </w:r>
    </w:p>
    <w:p w14:paraId="189DB8FF" w14:textId="293D8FE8" w:rsidR="00D32A3B" w:rsidRDefault="00D32A3B" w:rsidP="003D38B5">
      <w:pPr>
        <w:pStyle w:val="Textkrper"/>
      </w:pPr>
      <w:r>
        <w:t>Beim föderierten IAM</w:t>
      </w:r>
      <w:r w:rsidR="00840661">
        <w:t>,</w:t>
      </w:r>
      <w:r w:rsidR="00573B4D">
        <w:t xml:space="preserve"> </w:t>
      </w:r>
      <w:r w:rsidR="00840661">
        <w:t xml:space="preserve">im Gegensatz zum replizierenden IAM (siehe </w:t>
      </w:r>
      <w:sdt>
        <w:sdtPr>
          <w:id w:val="2034300769"/>
          <w:citation/>
        </w:sdtPr>
        <w:sdtEndPr/>
        <w:sdtContent>
          <w:r w:rsidR="00840661">
            <w:fldChar w:fldCharType="begin"/>
          </w:r>
          <w:r w:rsidR="00840661">
            <w:instrText xml:space="preserve"> CITATION eCH0219 \l 2055 </w:instrText>
          </w:r>
          <w:r w:rsidR="00840661">
            <w:fldChar w:fldCharType="separate"/>
          </w:r>
          <w:r w:rsidR="006863C8">
            <w:rPr>
              <w:noProof/>
            </w:rPr>
            <w:t>[2]</w:t>
          </w:r>
          <w:r w:rsidR="00840661">
            <w:fldChar w:fldCharType="end"/>
          </w:r>
        </w:sdtContent>
      </w:sdt>
      <w:r w:rsidR="00840661">
        <w:t xml:space="preserve">), </w:t>
      </w:r>
      <w:r>
        <w:t>im E-Government stellen Behörden Ressourcen den Subjekten ihren internen (andere Behörden der Schweiz) oder externen Partnern (</w:t>
      </w:r>
      <w:r>
        <w:rPr>
          <w:szCs w:val="22"/>
        </w:rPr>
        <w:t>Personen, Unternehmen, Organisationen oder Behörden anderer Staaten</w:t>
      </w:r>
      <w:r>
        <w:t>) zur Verfügung, mit denen definierte Leistungen aus dem Bereich ihrer Zuständigkeit online verfügbar gemacht werden. Diese Ressourcen sollen für Subjekte der eigenen Dom</w:t>
      </w:r>
      <w:r>
        <w:t>ä</w:t>
      </w:r>
      <w:r>
        <w:t>ne</w:t>
      </w:r>
      <w:r w:rsidR="00943DA4">
        <w:t>(n)</w:t>
      </w:r>
      <w:r>
        <w:t xml:space="preserve"> und für Subjekte mit E-Identities anderer </w:t>
      </w:r>
      <w:r w:rsidR="00D05F7A">
        <w:t>Domänen</w:t>
      </w:r>
      <w:r>
        <w:t xml:space="preserve"> zugreifbar sein. Eine Behörde kann somit Relying Party aber auch u.U. gleichzeitig IAM-Dienstanbieter sein. </w:t>
      </w:r>
    </w:p>
    <w:p w14:paraId="2596ACEE" w14:textId="77777777" w:rsidR="00776612" w:rsidRDefault="00776612" w:rsidP="0023667D">
      <w:pPr>
        <w:pStyle w:val="berschrift3"/>
      </w:pPr>
      <w:bookmarkStart w:id="33" w:name="_Toc496078522"/>
      <w:r>
        <w:t>Abgrenzung</w:t>
      </w:r>
      <w:bookmarkEnd w:id="31"/>
      <w:bookmarkEnd w:id="33"/>
    </w:p>
    <w:p w14:paraId="2074DB96" w14:textId="77777777" w:rsidR="004F3A8F" w:rsidRDefault="00776612" w:rsidP="004F3A8F">
      <w:r>
        <w:t xml:space="preserve">Die Gestaltungsprinzipien und Regeln in diesem Standard stellen den Ordnungsrahmen für </w:t>
      </w:r>
      <w:r w:rsidRPr="00A431BB">
        <w:t>föderierte</w:t>
      </w:r>
      <w:r w:rsidRPr="00A431BB">
        <w:rPr>
          <w:i/>
        </w:rPr>
        <w:t xml:space="preserve"> IAM</w:t>
      </w:r>
      <w:r w:rsidR="00BE51BE">
        <w:t>-</w:t>
      </w:r>
      <w:r>
        <w:t>System</w:t>
      </w:r>
      <w:r w:rsidR="00BF0976">
        <w:t>e</w:t>
      </w:r>
      <w:r>
        <w:t xml:space="preserve"> da</w:t>
      </w:r>
      <w:r w:rsidR="00CC12D1">
        <w:t>r</w:t>
      </w:r>
      <w:r>
        <w:t>. Es werden die Kernelemente und die häufigsten Stakeholder genannt und erklärt. Ausserdem werden die verschiedenen Typologien von föderierten IAM</w:t>
      </w:r>
      <w:r w:rsidR="00BE51BE">
        <w:t>-</w:t>
      </w:r>
      <w:r>
        <w:t>System</w:t>
      </w:r>
      <w:r w:rsidR="00734830">
        <w:t>en</w:t>
      </w:r>
      <w:r>
        <w:t xml:space="preserve"> eingeführt. Die Orchestrierung und die konkrete Umsetzung der Lösungsvorschl</w:t>
      </w:r>
      <w:r>
        <w:t>ä</w:t>
      </w:r>
      <w:r>
        <w:t>ge werden jedoch in den jeweiligen Konzepten thematisiert und in diesem Standard nicht b</w:t>
      </w:r>
      <w:r>
        <w:t>e</w:t>
      </w:r>
      <w:r>
        <w:t>rücksichtigt.</w:t>
      </w:r>
    </w:p>
    <w:p w14:paraId="12A4CDCF" w14:textId="52EC8C7A" w:rsidR="00852AE8" w:rsidRDefault="004F3A8F" w:rsidP="00852AE8">
      <w:r w:rsidRPr="00A431BB">
        <w:rPr>
          <w:i/>
        </w:rPr>
        <w:t>IAM</w:t>
      </w:r>
      <w:r w:rsidRPr="003F6E31">
        <w:t xml:space="preserve"> ist eines der Mittel, um wichtige </w:t>
      </w:r>
      <w:r w:rsidR="00D1647B" w:rsidRPr="003F6E31">
        <w:t>Sicherheits</w:t>
      </w:r>
      <w:r w:rsidR="00D1647B">
        <w:t>ziele</w:t>
      </w:r>
      <w:r w:rsidR="00D1647B" w:rsidRPr="003F6E31">
        <w:t xml:space="preserve"> </w:t>
      </w:r>
      <w:r w:rsidRPr="003F6E31">
        <w:t>zu</w:t>
      </w:r>
      <w:r w:rsidR="00D1647B">
        <w:t xml:space="preserve"> erreichen</w:t>
      </w:r>
      <w:r w:rsidRPr="003F6E31">
        <w:t>. Entsprechend haben IAM-Lösungen selb</w:t>
      </w:r>
      <w:r w:rsidR="00CC12D1">
        <w:t>er</w:t>
      </w:r>
      <w:r w:rsidRPr="003F6E31">
        <w:t xml:space="preserve"> die für sie geltenden, häufig hohen Sicherheitsanforderungen zu erfüllen. Diese sind in einschlägigen Sicherheitsstandards beschrieben und werden in diesem </w:t>
      </w:r>
      <w:r w:rsidR="00A37FAA">
        <w:t>Sta</w:t>
      </w:r>
      <w:r w:rsidR="00A37FAA">
        <w:t>n</w:t>
      </w:r>
      <w:r w:rsidR="00A37FAA">
        <w:t>dard</w:t>
      </w:r>
      <w:r w:rsidRPr="003F6E31">
        <w:t xml:space="preserve"> nicht nochmals aufgeführt.</w:t>
      </w:r>
      <w:bookmarkStart w:id="34" w:name="_Toc366590236"/>
    </w:p>
    <w:p w14:paraId="5A96F3E8" w14:textId="57783A5E" w:rsidR="00F04E7E" w:rsidRPr="00774D88" w:rsidRDefault="00F04E7E" w:rsidP="0023667D">
      <w:pPr>
        <w:pStyle w:val="berschrift3"/>
      </w:pPr>
      <w:bookmarkStart w:id="35" w:name="_Toc496078523"/>
      <w:r w:rsidRPr="00774D88">
        <w:t>Vorteile</w:t>
      </w:r>
      <w:bookmarkEnd w:id="34"/>
      <w:bookmarkEnd w:id="35"/>
    </w:p>
    <w:p w14:paraId="66524907" w14:textId="1DC43237" w:rsidR="00C05AC3" w:rsidRDefault="0005129E" w:rsidP="00A37FAA">
      <w:pPr>
        <w:pStyle w:val="Textkrper"/>
        <w:rPr>
          <w:rFonts w:cs="Arial"/>
          <w:szCs w:val="22"/>
        </w:rPr>
      </w:pPr>
      <w:r w:rsidRPr="00774D88">
        <w:t xml:space="preserve">Im Umfeld des föderierten </w:t>
      </w:r>
      <w:r w:rsidRPr="00774D88">
        <w:rPr>
          <w:i/>
        </w:rPr>
        <w:t>IAM</w:t>
      </w:r>
      <w:r w:rsidRPr="00774D88">
        <w:t xml:space="preserve"> wurden seit der Version 1 des eCH-0107 Standards wesentl</w:t>
      </w:r>
      <w:r w:rsidRPr="00774D88">
        <w:t>i</w:t>
      </w:r>
      <w:r w:rsidRPr="00774D88">
        <w:t xml:space="preserve">che Fortschritte erzielt, welche </w:t>
      </w:r>
      <w:r w:rsidR="00C05AC3">
        <w:t>bereits</w:t>
      </w:r>
      <w:r w:rsidR="00C05AC3" w:rsidRPr="00774D88">
        <w:t xml:space="preserve"> </w:t>
      </w:r>
      <w:r w:rsidRPr="00774D88">
        <w:t>in der zweiten Version des Standards dokumentiert und definiert werden.</w:t>
      </w:r>
      <w:r w:rsidR="00C05AC3">
        <w:t xml:space="preserve"> Die Version 3.0 erweitert und korrigiert die Aussagen aus der zweiten Version.</w:t>
      </w:r>
    </w:p>
    <w:p w14:paraId="6C17E1BF" w14:textId="75B2C591" w:rsidR="00A37FAA" w:rsidRPr="00774D88" w:rsidRDefault="0005129E" w:rsidP="00A37FAA">
      <w:pPr>
        <w:pStyle w:val="Textkrper"/>
        <w:rPr>
          <w:rFonts w:cs="Arial"/>
          <w:szCs w:val="22"/>
        </w:rPr>
      </w:pPr>
      <w:r w:rsidRPr="00774D88">
        <w:rPr>
          <w:rFonts w:cs="Arial"/>
          <w:szCs w:val="22"/>
        </w:rPr>
        <w:t xml:space="preserve">Dieser Standard </w:t>
      </w:r>
      <w:r w:rsidR="00316F88" w:rsidRPr="00774D88">
        <w:rPr>
          <w:rFonts w:cs="Arial"/>
          <w:szCs w:val="22"/>
        </w:rPr>
        <w:t xml:space="preserve">erzielt </w:t>
      </w:r>
      <w:r w:rsidRPr="00774D88">
        <w:rPr>
          <w:rFonts w:cs="Arial"/>
          <w:szCs w:val="22"/>
        </w:rPr>
        <w:t>folgende Vorteile</w:t>
      </w:r>
      <w:r w:rsidR="00316F88" w:rsidRPr="00774D88">
        <w:rPr>
          <w:rFonts w:cs="Arial"/>
          <w:szCs w:val="22"/>
        </w:rPr>
        <w:t>:</w:t>
      </w:r>
    </w:p>
    <w:p w14:paraId="6B3C4DC0" w14:textId="0AC736E2" w:rsidR="0005129E" w:rsidRPr="00774D88" w:rsidRDefault="0005129E" w:rsidP="002D3012">
      <w:pPr>
        <w:pStyle w:val="Listenabsatz"/>
        <w:numPr>
          <w:ilvl w:val="0"/>
          <w:numId w:val="41"/>
        </w:numPr>
        <w:spacing w:line="276" w:lineRule="auto"/>
        <w:rPr>
          <w:rFonts w:ascii="Arial" w:hAnsi="Arial" w:cs="Arial"/>
        </w:rPr>
      </w:pPr>
      <w:r w:rsidRPr="00774D88">
        <w:rPr>
          <w:rFonts w:ascii="Arial" w:hAnsi="Arial" w:cs="Arial"/>
        </w:rPr>
        <w:t xml:space="preserve">Ein die Anforderungen an föderierte </w:t>
      </w:r>
      <w:r w:rsidRPr="00774D88">
        <w:rPr>
          <w:rFonts w:ascii="Arial" w:hAnsi="Arial" w:cs="Arial"/>
          <w:i/>
        </w:rPr>
        <w:t>IAM</w:t>
      </w:r>
      <w:r w:rsidRPr="00774D88">
        <w:rPr>
          <w:rFonts w:ascii="Arial" w:hAnsi="Arial" w:cs="Arial"/>
        </w:rPr>
        <w:t>-Systeme sind definiert.</w:t>
      </w:r>
    </w:p>
    <w:p w14:paraId="037FB836" w14:textId="77777777" w:rsidR="003F367C" w:rsidRPr="00774D88" w:rsidRDefault="003F367C" w:rsidP="002D3012">
      <w:pPr>
        <w:pStyle w:val="Listenabsatz"/>
        <w:numPr>
          <w:ilvl w:val="0"/>
          <w:numId w:val="41"/>
        </w:numPr>
        <w:spacing w:line="276" w:lineRule="auto"/>
        <w:rPr>
          <w:rFonts w:ascii="Arial" w:hAnsi="Arial" w:cs="Arial"/>
        </w:rPr>
      </w:pPr>
      <w:r w:rsidRPr="00774D88">
        <w:rPr>
          <w:rFonts w:ascii="Arial" w:hAnsi="Arial" w:cs="Arial"/>
        </w:rPr>
        <w:t xml:space="preserve">Die Kernelemente eines föderierten </w:t>
      </w:r>
      <w:r w:rsidRPr="00774D88">
        <w:rPr>
          <w:rFonts w:ascii="Arial" w:hAnsi="Arial" w:cs="Arial"/>
          <w:i/>
        </w:rPr>
        <w:t>IAM</w:t>
      </w:r>
      <w:r w:rsidRPr="00774D88">
        <w:rPr>
          <w:rFonts w:ascii="Arial" w:hAnsi="Arial" w:cs="Arial"/>
        </w:rPr>
        <w:t xml:space="preserve"> sind bekannt und stellen die Grundlage dar, um Lösungsideen und -vorschläge zu erarbeiten.</w:t>
      </w:r>
    </w:p>
    <w:p w14:paraId="55CAB407" w14:textId="5F729367" w:rsidR="0005129E" w:rsidRPr="00774D88" w:rsidRDefault="003F367C" w:rsidP="002D3012">
      <w:pPr>
        <w:pStyle w:val="Listenabsatz"/>
        <w:numPr>
          <w:ilvl w:val="0"/>
          <w:numId w:val="41"/>
        </w:numPr>
        <w:spacing w:line="276" w:lineRule="auto"/>
        <w:rPr>
          <w:rFonts w:ascii="Arial" w:hAnsi="Arial" w:cs="Arial"/>
        </w:rPr>
      </w:pPr>
      <w:r w:rsidRPr="00774D88">
        <w:rPr>
          <w:rFonts w:ascii="Arial" w:hAnsi="Arial" w:cs="Arial"/>
        </w:rPr>
        <w:t>E</w:t>
      </w:r>
      <w:r w:rsidR="0005129E" w:rsidRPr="00774D88">
        <w:rPr>
          <w:rFonts w:ascii="Arial" w:hAnsi="Arial" w:cs="Arial"/>
        </w:rPr>
        <w:t xml:space="preserve">ine modellhafte </w:t>
      </w:r>
      <w:r w:rsidR="0005129E" w:rsidRPr="00774D88">
        <w:rPr>
          <w:rFonts w:ascii="Arial" w:hAnsi="Arial" w:cs="Arial"/>
          <w:i/>
        </w:rPr>
        <w:t>IAM</w:t>
      </w:r>
      <w:r w:rsidR="0005129E" w:rsidRPr="00774D88">
        <w:rPr>
          <w:rFonts w:ascii="Arial" w:hAnsi="Arial" w:cs="Arial"/>
        </w:rPr>
        <w:t>-Landschaft (Stakeholder,</w:t>
      </w:r>
      <w:r w:rsidR="00C05AC3">
        <w:rPr>
          <w:rFonts w:ascii="Arial" w:hAnsi="Arial" w:cs="Arial"/>
        </w:rPr>
        <w:t xml:space="preserve"> Rollen,</w:t>
      </w:r>
      <w:r w:rsidR="0005129E" w:rsidRPr="00774D88">
        <w:rPr>
          <w:rFonts w:ascii="Arial" w:hAnsi="Arial" w:cs="Arial"/>
        </w:rPr>
        <w:t xml:space="preserve"> Prozesse, Informationsmodell, Geschäftsservices) im organisationsübergreifenden Anwendungsszenario</w:t>
      </w:r>
      <w:r w:rsidRPr="00774D88">
        <w:rPr>
          <w:rFonts w:ascii="Arial" w:hAnsi="Arial" w:cs="Arial"/>
        </w:rPr>
        <w:t xml:space="preserve"> ist definiert</w:t>
      </w:r>
      <w:r w:rsidR="0005129E" w:rsidRPr="00774D88">
        <w:rPr>
          <w:rFonts w:ascii="Arial" w:hAnsi="Arial" w:cs="Arial"/>
        </w:rPr>
        <w:t>.</w:t>
      </w:r>
    </w:p>
    <w:p w14:paraId="5C694429" w14:textId="3958BE26" w:rsidR="003F367C" w:rsidRDefault="003F367C" w:rsidP="002D3012">
      <w:pPr>
        <w:pStyle w:val="Listenabsatz"/>
        <w:numPr>
          <w:ilvl w:val="0"/>
          <w:numId w:val="41"/>
        </w:numPr>
        <w:spacing w:line="276" w:lineRule="auto"/>
        <w:rPr>
          <w:rFonts w:ascii="Arial" w:hAnsi="Arial" w:cs="Arial"/>
        </w:rPr>
      </w:pPr>
      <w:r w:rsidRPr="00774D88">
        <w:rPr>
          <w:rFonts w:ascii="Arial" w:hAnsi="Arial" w:cs="Arial"/>
        </w:rPr>
        <w:t xml:space="preserve">Mögliche Konzepte für Identity Federations </w:t>
      </w:r>
      <w:r w:rsidR="00CC12D1" w:rsidRPr="00774D88">
        <w:rPr>
          <w:rFonts w:ascii="Arial" w:hAnsi="Arial" w:cs="Arial"/>
        </w:rPr>
        <w:t xml:space="preserve">sind </w:t>
      </w:r>
      <w:r w:rsidRPr="00774D88">
        <w:rPr>
          <w:rFonts w:ascii="Arial" w:hAnsi="Arial" w:cs="Arial"/>
        </w:rPr>
        <w:t>dargestellt.</w:t>
      </w:r>
    </w:p>
    <w:p w14:paraId="1C83922C" w14:textId="22A0DD31" w:rsidR="00C05AC3" w:rsidRDefault="00C05AC3" w:rsidP="002D3012">
      <w:pPr>
        <w:pStyle w:val="Listenabsatz"/>
        <w:numPr>
          <w:ilvl w:val="0"/>
          <w:numId w:val="41"/>
        </w:numPr>
        <w:spacing w:line="276" w:lineRule="auto"/>
        <w:rPr>
          <w:rFonts w:ascii="Arial" w:hAnsi="Arial" w:cs="Arial"/>
        </w:rPr>
      </w:pPr>
      <w:r>
        <w:rPr>
          <w:rFonts w:ascii="Arial" w:hAnsi="Arial" w:cs="Arial"/>
        </w:rPr>
        <w:t>Die Auswirkungen auf das IAM bei Ausdehnung des Wirkungsbereiches auf das Internet of Things werden diskutiert.</w:t>
      </w:r>
    </w:p>
    <w:p w14:paraId="1996353A" w14:textId="1ED2133D" w:rsidR="00C05AC3" w:rsidRPr="00774D88" w:rsidRDefault="00C05AC3" w:rsidP="002D3012">
      <w:pPr>
        <w:pStyle w:val="Listenabsatz"/>
        <w:numPr>
          <w:ilvl w:val="0"/>
          <w:numId w:val="41"/>
        </w:numPr>
        <w:spacing w:line="276" w:lineRule="auto"/>
        <w:rPr>
          <w:rFonts w:ascii="Arial" w:hAnsi="Arial" w:cs="Arial"/>
        </w:rPr>
      </w:pPr>
      <w:r>
        <w:rPr>
          <w:rFonts w:ascii="Arial" w:hAnsi="Arial" w:cs="Arial"/>
        </w:rPr>
        <w:t>Neu hinzugekommen sind verschärfte Anforderungen zum Schutz der Privatsphäre des Subjektes.</w:t>
      </w:r>
    </w:p>
    <w:p w14:paraId="4D68CE02" w14:textId="77777777" w:rsidR="00316F88" w:rsidRPr="00774D88" w:rsidRDefault="00316F88" w:rsidP="002D3012">
      <w:pPr>
        <w:pStyle w:val="Listenabsatz"/>
        <w:numPr>
          <w:ilvl w:val="0"/>
          <w:numId w:val="41"/>
        </w:numPr>
        <w:spacing w:line="276" w:lineRule="auto"/>
        <w:rPr>
          <w:rFonts w:ascii="Arial" w:hAnsi="Arial" w:cs="Arial"/>
        </w:rPr>
      </w:pPr>
      <w:r w:rsidRPr="00774D88">
        <w:rPr>
          <w:rFonts w:ascii="Arial" w:hAnsi="Arial" w:cs="Arial"/>
        </w:rPr>
        <w:t xml:space="preserve">Begrifflichkeiten im Kontext des föderierten </w:t>
      </w:r>
      <w:r w:rsidRPr="00774D88">
        <w:rPr>
          <w:rFonts w:ascii="Arial" w:hAnsi="Arial" w:cs="Arial"/>
          <w:i/>
        </w:rPr>
        <w:t>IAM</w:t>
      </w:r>
      <w:r w:rsidRPr="00774D88">
        <w:rPr>
          <w:rFonts w:ascii="Arial" w:hAnsi="Arial" w:cs="Arial"/>
        </w:rPr>
        <w:t xml:space="preserve"> sind </w:t>
      </w:r>
      <w:r w:rsidR="003F367C" w:rsidRPr="00774D88">
        <w:rPr>
          <w:rFonts w:ascii="Arial" w:hAnsi="Arial" w:cs="Arial"/>
        </w:rPr>
        <w:t xml:space="preserve">in einem ausführlichen Glossar für das </w:t>
      </w:r>
      <w:r w:rsidR="003F367C" w:rsidRPr="00774D88">
        <w:rPr>
          <w:rFonts w:ascii="Arial" w:hAnsi="Arial" w:cs="Arial"/>
          <w:i/>
        </w:rPr>
        <w:t>IAM</w:t>
      </w:r>
      <w:r w:rsidR="003F367C" w:rsidRPr="00774D88">
        <w:rPr>
          <w:rFonts w:ascii="Arial" w:hAnsi="Arial" w:cs="Arial"/>
        </w:rPr>
        <w:t xml:space="preserve">-Umfeld </w:t>
      </w:r>
      <w:r w:rsidRPr="00774D88">
        <w:rPr>
          <w:rFonts w:ascii="Arial" w:hAnsi="Arial" w:cs="Arial"/>
        </w:rPr>
        <w:t xml:space="preserve">geklärt und erlauben </w:t>
      </w:r>
      <w:r w:rsidR="00D671A0" w:rsidRPr="00774D88">
        <w:rPr>
          <w:rFonts w:ascii="Arial" w:hAnsi="Arial" w:cs="Arial"/>
        </w:rPr>
        <w:t xml:space="preserve">die </w:t>
      </w:r>
      <w:r w:rsidRPr="00774D88">
        <w:rPr>
          <w:rFonts w:ascii="Arial" w:hAnsi="Arial" w:cs="Arial"/>
        </w:rPr>
        <w:t>Diskussion zu diesem Thema mit einem g</w:t>
      </w:r>
      <w:r w:rsidRPr="00774D88">
        <w:rPr>
          <w:rFonts w:ascii="Arial" w:hAnsi="Arial" w:cs="Arial"/>
        </w:rPr>
        <w:t>e</w:t>
      </w:r>
      <w:r w:rsidRPr="00774D88">
        <w:rPr>
          <w:rFonts w:ascii="Arial" w:hAnsi="Arial" w:cs="Arial"/>
        </w:rPr>
        <w:t>meinsamen Vokabular.</w:t>
      </w:r>
    </w:p>
    <w:p w14:paraId="48B3F8E5" w14:textId="77777777" w:rsidR="00F04E7E" w:rsidRPr="00C05AC3" w:rsidRDefault="00F04E7E" w:rsidP="00AC31AB">
      <w:pPr>
        <w:pStyle w:val="berschrift2"/>
      </w:pPr>
      <w:bookmarkStart w:id="36" w:name="_Toc366590237"/>
      <w:bookmarkStart w:id="37" w:name="_Toc496078524"/>
      <w:r w:rsidRPr="00774D88">
        <w:lastRenderedPageBreak/>
        <w:t>Schwerpunkt</w:t>
      </w:r>
      <w:r w:rsidR="004F6C25" w:rsidRPr="00774D88">
        <w:t>e</w:t>
      </w:r>
      <w:bookmarkEnd w:id="36"/>
      <w:bookmarkEnd w:id="37"/>
    </w:p>
    <w:p w14:paraId="3B603EAF" w14:textId="515E5A88" w:rsidR="004F3A8F" w:rsidRDefault="004F3A8F" w:rsidP="004F3A8F">
      <w:bookmarkStart w:id="38" w:name="_Ref341780731"/>
      <w:r>
        <w:t xml:space="preserve">Der </w:t>
      </w:r>
      <w:r w:rsidR="003F367C">
        <w:t xml:space="preserve">vorliegende </w:t>
      </w:r>
      <w:r>
        <w:t>Standard eCH-0107 unterteilt sich</w:t>
      </w:r>
      <w:r w:rsidR="001E77AF">
        <w:t xml:space="preserve"> neben der Einführung</w:t>
      </w:r>
      <w:r>
        <w:t xml:space="preserve"> in </w:t>
      </w:r>
      <w:r w:rsidR="00CD20E6">
        <w:t xml:space="preserve">sieben </w:t>
      </w:r>
      <w:r>
        <w:t>Kapitel, die nachfolgend kurz beschreiben werden.</w:t>
      </w:r>
    </w:p>
    <w:p w14:paraId="7651A313" w14:textId="1A28964E" w:rsidR="00CA54B3" w:rsidRDefault="00CA54B3" w:rsidP="004F3A8F">
      <w:r>
        <w:t xml:space="preserve">Kapitel </w:t>
      </w:r>
      <w:r w:rsidR="0095277E">
        <w:fldChar w:fldCharType="begin"/>
      </w:r>
      <w:r w:rsidR="0095277E">
        <w:instrText xml:space="preserve"> REF _Ref496025515 \r \h </w:instrText>
      </w:r>
      <w:r w:rsidR="0095277E">
        <w:fldChar w:fldCharType="separate"/>
      </w:r>
      <w:r w:rsidR="006863C8">
        <w:t>3</w:t>
      </w:r>
      <w:r w:rsidR="0095277E">
        <w:fldChar w:fldCharType="end"/>
      </w:r>
      <w:r w:rsidR="0095277E">
        <w:t xml:space="preserve"> </w:t>
      </w:r>
      <w:r>
        <w:t xml:space="preserve">identifiziert die wichtigsten Stakeholder </w:t>
      </w:r>
      <w:r w:rsidR="00747745">
        <w:t>und Rollen</w:t>
      </w:r>
      <w:r w:rsidR="00C05AC3">
        <w:t xml:space="preserve"> sowie ihre Beziehung zueina</w:t>
      </w:r>
      <w:r w:rsidR="00C05AC3">
        <w:t>n</w:t>
      </w:r>
      <w:r w:rsidR="00C05AC3">
        <w:t>der</w:t>
      </w:r>
      <w:r w:rsidR="00747745">
        <w:t xml:space="preserve"> in einem </w:t>
      </w:r>
      <w:r>
        <w:t xml:space="preserve">föderierten </w:t>
      </w:r>
      <w:r w:rsidRPr="00A431BB">
        <w:rPr>
          <w:i/>
        </w:rPr>
        <w:t>IAM</w:t>
      </w:r>
      <w:r>
        <w:t>.</w:t>
      </w:r>
    </w:p>
    <w:p w14:paraId="34EA187F" w14:textId="00B1080F" w:rsidR="004F3A8F" w:rsidRDefault="00CA54B3" w:rsidP="004F3A8F">
      <w:r>
        <w:t xml:space="preserve">In Kapitel </w:t>
      </w:r>
      <w:r w:rsidR="0095277E">
        <w:fldChar w:fldCharType="begin"/>
      </w:r>
      <w:r w:rsidR="0095277E">
        <w:instrText xml:space="preserve"> REF _Ref496011431 \r \h </w:instrText>
      </w:r>
      <w:r w:rsidR="0095277E">
        <w:fldChar w:fldCharType="separate"/>
      </w:r>
      <w:r w:rsidR="006863C8">
        <w:t>4</w:t>
      </w:r>
      <w:r w:rsidR="0095277E">
        <w:fldChar w:fldCharType="end"/>
      </w:r>
      <w:r w:rsidR="004F3A8F">
        <w:t xml:space="preserve"> werden die </w:t>
      </w:r>
      <w:r w:rsidR="0012073E">
        <w:t xml:space="preserve">Grundprinzipien </w:t>
      </w:r>
      <w:r w:rsidR="004F3A8F">
        <w:t xml:space="preserve">und die allgemeinen Anforderungen </w:t>
      </w:r>
      <w:r w:rsidR="007B2B6F">
        <w:t xml:space="preserve">an </w:t>
      </w:r>
      <w:r w:rsidR="0012073E">
        <w:t>ein föderie</w:t>
      </w:r>
      <w:r w:rsidR="0012073E">
        <w:t>r</w:t>
      </w:r>
      <w:r w:rsidR="0012073E">
        <w:t>te</w:t>
      </w:r>
      <w:r w:rsidR="007B2B6F">
        <w:t>s</w:t>
      </w:r>
      <w:r w:rsidR="005A2D02">
        <w:t xml:space="preserve"> IAM-System sowie die Anforderungen aller Stakeholder beschrieben.</w:t>
      </w:r>
    </w:p>
    <w:p w14:paraId="13BA9F13" w14:textId="5F37B356" w:rsidR="004F3A8F" w:rsidRDefault="00CA54B3" w:rsidP="004F3A8F">
      <w:r>
        <w:t xml:space="preserve">Kapitel </w:t>
      </w:r>
      <w:r w:rsidR="00766DF6">
        <w:fldChar w:fldCharType="begin"/>
      </w:r>
      <w:r w:rsidR="00766DF6">
        <w:instrText xml:space="preserve"> REF _Ref491348077 \r \h </w:instrText>
      </w:r>
      <w:r w:rsidR="00766DF6">
        <w:fldChar w:fldCharType="separate"/>
      </w:r>
      <w:r w:rsidR="006863C8">
        <w:t>5</w:t>
      </w:r>
      <w:r w:rsidR="00766DF6">
        <w:fldChar w:fldCharType="end"/>
      </w:r>
      <w:r w:rsidR="00766DF6">
        <w:t xml:space="preserve"> </w:t>
      </w:r>
      <w:r w:rsidR="004F3A8F">
        <w:t>zeigt die Informationsarchitektur und erklärt die einzelnen Elemente. Mit Hilfe der Informationsarchitektur werden die Realweltobjekte über die Semantik den Schnittstelleno</w:t>
      </w:r>
      <w:r w:rsidR="004F3A8F">
        <w:t>b</w:t>
      </w:r>
      <w:r w:rsidR="004F3A8F">
        <w:t>jekten zugeordnet.</w:t>
      </w:r>
    </w:p>
    <w:p w14:paraId="797554B2" w14:textId="362A6674" w:rsidR="004F3A8F" w:rsidRDefault="004F3A8F" w:rsidP="004F3A8F">
      <w:r w:rsidRPr="00774D88">
        <w:t xml:space="preserve">Im Kapitel </w:t>
      </w:r>
      <w:r w:rsidR="00226E07" w:rsidRPr="00774D88">
        <w:fldChar w:fldCharType="begin"/>
      </w:r>
      <w:r w:rsidR="00226E07" w:rsidRPr="00774D88">
        <w:instrText xml:space="preserve"> REF _Ref491348154 \r \h </w:instrText>
      </w:r>
      <w:r w:rsidR="00CD20E6" w:rsidRPr="00774D88">
        <w:instrText xml:space="preserve"> \* MERGEFORMAT </w:instrText>
      </w:r>
      <w:r w:rsidR="00226E07" w:rsidRPr="00774D88">
        <w:fldChar w:fldCharType="separate"/>
      </w:r>
      <w:r w:rsidR="006863C8">
        <w:t>6</w:t>
      </w:r>
      <w:r w:rsidR="00226E07" w:rsidRPr="00774D88">
        <w:fldChar w:fldCharType="end"/>
      </w:r>
      <w:r w:rsidR="00226E07" w:rsidRPr="00774D88">
        <w:t xml:space="preserve"> </w:t>
      </w:r>
      <w:r w:rsidRPr="00774D88">
        <w:t xml:space="preserve">werden die Prozesse definiert, welche für alle Stakeholder wichtig sind. Dies bedeutet, dass nicht nur die Prozesse vom </w:t>
      </w:r>
      <w:r w:rsidRPr="00774D88">
        <w:rPr>
          <w:i/>
        </w:rPr>
        <w:t>IAM</w:t>
      </w:r>
      <w:r w:rsidR="002D3012" w:rsidRPr="00774D88">
        <w:t>-</w:t>
      </w:r>
      <w:r w:rsidR="00C05AC3" w:rsidRPr="00774D88">
        <w:t>Diensta</w:t>
      </w:r>
      <w:r w:rsidRPr="00774D88">
        <w:t>nbieter berücksichtigt werden, so</w:t>
      </w:r>
      <w:r w:rsidRPr="00774D88">
        <w:t>n</w:t>
      </w:r>
      <w:r w:rsidRPr="00774D88">
        <w:t xml:space="preserve">dern auch die der </w:t>
      </w:r>
      <w:r w:rsidRPr="00774D88">
        <w:rPr>
          <w:i/>
        </w:rPr>
        <w:t>IAM</w:t>
      </w:r>
      <w:r w:rsidR="002D3012" w:rsidRPr="00774D88">
        <w:t>-</w:t>
      </w:r>
      <w:r w:rsidRPr="00774D88">
        <w:t>Nutzer.</w:t>
      </w:r>
    </w:p>
    <w:p w14:paraId="253F24BB" w14:textId="5F010571" w:rsidR="004F3A8F" w:rsidRDefault="004F3A8F" w:rsidP="004F3A8F">
      <w:r>
        <w:t xml:space="preserve">In Kapitel </w:t>
      </w:r>
      <w:r w:rsidR="00BE04A9">
        <w:fldChar w:fldCharType="begin"/>
      </w:r>
      <w:r w:rsidR="00BE04A9">
        <w:instrText xml:space="preserve"> REF _Ref485038097 \r \h </w:instrText>
      </w:r>
      <w:r w:rsidR="00BE04A9">
        <w:fldChar w:fldCharType="separate"/>
      </w:r>
      <w:r w:rsidR="006863C8">
        <w:t>7</w:t>
      </w:r>
      <w:r w:rsidR="00BE04A9">
        <w:fldChar w:fldCharType="end"/>
      </w:r>
      <w:r>
        <w:t xml:space="preserve"> werden die Services in einem föderierten </w:t>
      </w:r>
      <w:r w:rsidRPr="00A431BB">
        <w:rPr>
          <w:i/>
        </w:rPr>
        <w:t>IAM</w:t>
      </w:r>
      <w:r>
        <w:t xml:space="preserve"> aus Geschäftssicht dargestellt und deren Aufgaben und Schnittstellen definiert.</w:t>
      </w:r>
    </w:p>
    <w:p w14:paraId="576CC79D" w14:textId="779E29EC" w:rsidR="00226E07" w:rsidRDefault="00226E07" w:rsidP="007B2B6F">
      <w:r>
        <w:t xml:space="preserve">Kapitel </w:t>
      </w:r>
      <w:r>
        <w:fldChar w:fldCharType="begin"/>
      </w:r>
      <w:r>
        <w:instrText xml:space="preserve"> REF _Ref491348953 \r \h </w:instrText>
      </w:r>
      <w:r>
        <w:fldChar w:fldCharType="separate"/>
      </w:r>
      <w:r w:rsidR="006863C8">
        <w:t>8</w:t>
      </w:r>
      <w:r>
        <w:fldChar w:fldCharType="end"/>
      </w:r>
      <w:r>
        <w:t xml:space="preserve"> beschriebt die Auswirkungen auf ein IAM-System, wenn dieses auf das Internet of Things ausgeweitet wird und daher auch die Authentifikation und Autorisierung von Dingen mit einbezogen werden.</w:t>
      </w:r>
    </w:p>
    <w:p w14:paraId="68F19A96" w14:textId="731A407E" w:rsidR="00226E07" w:rsidRPr="003F47D5" w:rsidRDefault="00226E07" w:rsidP="00226E07">
      <w:pPr>
        <w:pStyle w:val="Textkrper"/>
      </w:pPr>
      <w:r>
        <w:t xml:space="preserve">Kapitel </w:t>
      </w:r>
      <w:r>
        <w:fldChar w:fldCharType="begin"/>
      </w:r>
      <w:r>
        <w:instrText xml:space="preserve"> REF _Ref491077990 \r \h </w:instrText>
      </w:r>
      <w:r>
        <w:fldChar w:fldCharType="separate"/>
      </w:r>
      <w:r w:rsidR="006863C8">
        <w:t>9</w:t>
      </w:r>
      <w:r>
        <w:fldChar w:fldCharType="end"/>
      </w:r>
      <w:r>
        <w:t xml:space="preserve"> beschreibt Anforderungen zum Schutz der Privatsphäre des Leistungsbezügers (Subjekt), die über die Anforderungen in Kapitel </w:t>
      </w:r>
      <w:r>
        <w:fldChar w:fldCharType="begin"/>
      </w:r>
      <w:r>
        <w:instrText xml:space="preserve"> REF _Ref491345648 \r \h </w:instrText>
      </w:r>
      <w:r>
        <w:fldChar w:fldCharType="separate"/>
      </w:r>
      <w:r w:rsidR="006863C8">
        <w:t>4.3.1</w:t>
      </w:r>
      <w:r>
        <w:fldChar w:fldCharType="end"/>
      </w:r>
      <w:r>
        <w:t xml:space="preserve"> hinausgehen. Des Weiteren werden Richtlinien zur Verwaltung und Verarbeitung von subjektbezogenen Daten gegeben.</w:t>
      </w:r>
    </w:p>
    <w:p w14:paraId="758C48FA" w14:textId="185445D6" w:rsidR="003A7657" w:rsidRDefault="00BE04A9" w:rsidP="007B2B6F">
      <w:pPr>
        <w:rPr>
          <w:b/>
          <w:sz w:val="24"/>
        </w:rPr>
      </w:pPr>
      <w:r w:rsidRPr="00774D88">
        <w:rPr>
          <w:highlight w:val="yellow"/>
        </w:rPr>
        <w:t xml:space="preserve">Anhang E stellt die Varianten, ein föderiertes </w:t>
      </w:r>
      <w:r w:rsidRPr="00774D88">
        <w:rPr>
          <w:i/>
          <w:highlight w:val="yellow"/>
        </w:rPr>
        <w:t>IAM</w:t>
      </w:r>
      <w:r w:rsidRPr="00774D88">
        <w:rPr>
          <w:highlight w:val="yellow"/>
        </w:rPr>
        <w:t xml:space="preserve"> aufzubauen, dar.</w:t>
      </w:r>
    </w:p>
    <w:p w14:paraId="21D8A35F" w14:textId="77777777" w:rsidR="003A7657" w:rsidRPr="00B26078" w:rsidRDefault="003A7657" w:rsidP="003A7657">
      <w:pPr>
        <w:pStyle w:val="berschrift2"/>
      </w:pPr>
      <w:bookmarkStart w:id="39" w:name="_Toc366590238"/>
      <w:bookmarkStart w:id="40" w:name="_Toc496078525"/>
      <w:r w:rsidRPr="00B26078">
        <w:t>Normativer Charakter der Kapitel</w:t>
      </w:r>
      <w:bookmarkEnd w:id="39"/>
      <w:bookmarkEnd w:id="40"/>
      <w:r w:rsidRPr="00B26078">
        <w:t xml:space="preserve"> </w:t>
      </w:r>
    </w:p>
    <w:p w14:paraId="0F00336E" w14:textId="77777777" w:rsidR="003A7657" w:rsidRDefault="003A7657" w:rsidP="003A7657">
      <w:pPr>
        <w:pStyle w:val="Textkrper"/>
      </w:pPr>
      <w:r>
        <w:t>Die Kapitel des vorliegenden Standards sind von normativem oder auch deskriptivem Ch</w:t>
      </w:r>
      <w:r>
        <w:t>a</w:t>
      </w:r>
      <w:r>
        <w:t>rakter. Die untenstehende Tabelle v</w:t>
      </w:r>
      <w:r w:rsidR="008234C4">
        <w:t xml:space="preserve">eranschaulicht diese Einordnung: </w:t>
      </w:r>
    </w:p>
    <w:tbl>
      <w:tblPr>
        <w:tblStyle w:val="Gitternetztabelle21"/>
        <w:tblW w:w="0" w:type="auto"/>
        <w:tblLook w:val="0420" w:firstRow="1" w:lastRow="0" w:firstColumn="0" w:lastColumn="0" w:noHBand="0" w:noVBand="1"/>
      </w:tblPr>
      <w:tblGrid>
        <w:gridCol w:w="4786"/>
        <w:gridCol w:w="4501"/>
      </w:tblGrid>
      <w:tr w:rsidR="003A7657" w:rsidRPr="00686348" w14:paraId="61A6A833" w14:textId="77777777" w:rsidTr="00226DA3">
        <w:trPr>
          <w:cnfStyle w:val="100000000000" w:firstRow="1" w:lastRow="0" w:firstColumn="0" w:lastColumn="0" w:oddVBand="0" w:evenVBand="0" w:oddHBand="0" w:evenHBand="0" w:firstRowFirstColumn="0" w:firstRowLastColumn="0" w:lastRowFirstColumn="0" w:lastRowLastColumn="0"/>
        </w:trPr>
        <w:tc>
          <w:tcPr>
            <w:tcW w:w="4786" w:type="dxa"/>
            <w:vAlign w:val="center"/>
          </w:tcPr>
          <w:p w14:paraId="15C1B41E" w14:textId="77777777" w:rsidR="003A7657" w:rsidRPr="00686348" w:rsidRDefault="00480D5D" w:rsidP="002A39C9">
            <w:pPr>
              <w:spacing w:line="240" w:lineRule="auto"/>
              <w:rPr>
                <w:iCs/>
              </w:rPr>
            </w:pPr>
            <w:r>
              <w:rPr>
                <w:iCs/>
              </w:rPr>
              <w:t>Kapitel</w:t>
            </w:r>
          </w:p>
        </w:tc>
        <w:tc>
          <w:tcPr>
            <w:tcW w:w="4501" w:type="dxa"/>
            <w:vAlign w:val="center"/>
          </w:tcPr>
          <w:p w14:paraId="43279C5E" w14:textId="77777777" w:rsidR="003A7657" w:rsidRPr="00686348" w:rsidRDefault="00480D5D" w:rsidP="002A39C9">
            <w:pPr>
              <w:spacing w:line="240" w:lineRule="auto"/>
              <w:rPr>
                <w:iCs/>
              </w:rPr>
            </w:pPr>
            <w:r>
              <w:rPr>
                <w:iCs/>
              </w:rPr>
              <w:t>Beschreibung</w:t>
            </w:r>
          </w:p>
        </w:tc>
      </w:tr>
      <w:tr w:rsidR="00282EE2" w:rsidRPr="00686348" w14:paraId="7D1BCFAB" w14:textId="77777777" w:rsidTr="00226DA3">
        <w:trPr>
          <w:cnfStyle w:val="000000100000" w:firstRow="0" w:lastRow="0" w:firstColumn="0" w:lastColumn="0" w:oddVBand="0" w:evenVBand="0" w:oddHBand="1" w:evenHBand="0" w:firstRowFirstColumn="0" w:firstRowLastColumn="0" w:lastRowFirstColumn="0" w:lastRowLastColumn="0"/>
        </w:trPr>
        <w:tc>
          <w:tcPr>
            <w:tcW w:w="4786" w:type="dxa"/>
          </w:tcPr>
          <w:p w14:paraId="32CF637C" w14:textId="7AF50C72" w:rsidR="00282EE2" w:rsidRDefault="00282EE2" w:rsidP="00480D5D">
            <w:pPr>
              <w:rPr>
                <w:iCs/>
              </w:rPr>
            </w:pPr>
            <w:r>
              <w:rPr>
                <w:iCs/>
              </w:rPr>
              <w:fldChar w:fldCharType="begin"/>
            </w:r>
            <w:r>
              <w:rPr>
                <w:iCs/>
              </w:rPr>
              <w:instrText xml:space="preserve"> REF _Ref366230894 \r \h </w:instrText>
            </w:r>
            <w:r>
              <w:rPr>
                <w:iCs/>
              </w:rPr>
            </w:r>
            <w:r>
              <w:rPr>
                <w:iCs/>
              </w:rPr>
              <w:fldChar w:fldCharType="separate"/>
            </w:r>
            <w:r w:rsidR="006863C8">
              <w:rPr>
                <w:iCs/>
              </w:rPr>
              <w:t>1</w:t>
            </w:r>
            <w:r>
              <w:rPr>
                <w:iCs/>
              </w:rPr>
              <w:fldChar w:fldCharType="end"/>
            </w:r>
            <w:r>
              <w:rPr>
                <w:iCs/>
              </w:rPr>
              <w:t xml:space="preserve"> </w:t>
            </w:r>
            <w:r>
              <w:rPr>
                <w:iCs/>
              </w:rPr>
              <w:fldChar w:fldCharType="begin"/>
            </w:r>
            <w:r>
              <w:rPr>
                <w:iCs/>
              </w:rPr>
              <w:instrText xml:space="preserve"> REF _Ref366230894 \h </w:instrText>
            </w:r>
            <w:r>
              <w:rPr>
                <w:iCs/>
              </w:rPr>
            </w:r>
            <w:r>
              <w:rPr>
                <w:iCs/>
              </w:rPr>
              <w:fldChar w:fldCharType="separate"/>
            </w:r>
            <w:r w:rsidR="006863C8" w:rsidRPr="003F6E31">
              <w:t xml:space="preserve">Status des </w:t>
            </w:r>
            <w:r w:rsidR="006863C8" w:rsidRPr="00216BDD">
              <w:t>Dokuments</w:t>
            </w:r>
            <w:r>
              <w:rPr>
                <w:iCs/>
              </w:rPr>
              <w:fldChar w:fldCharType="end"/>
            </w:r>
          </w:p>
        </w:tc>
        <w:tc>
          <w:tcPr>
            <w:tcW w:w="4501" w:type="dxa"/>
          </w:tcPr>
          <w:p w14:paraId="592860F0" w14:textId="7816938C" w:rsidR="00282EE2" w:rsidRDefault="00282EE2" w:rsidP="00A0370D">
            <w:pPr>
              <w:rPr>
                <w:iCs/>
              </w:rPr>
            </w:pPr>
            <w:r>
              <w:rPr>
                <w:iCs/>
              </w:rPr>
              <w:t>Deskriptiv</w:t>
            </w:r>
          </w:p>
        </w:tc>
      </w:tr>
      <w:tr w:rsidR="003A7657" w:rsidRPr="00686348" w14:paraId="6F6A0097" w14:textId="77777777" w:rsidTr="00226DA3">
        <w:tc>
          <w:tcPr>
            <w:tcW w:w="4786" w:type="dxa"/>
          </w:tcPr>
          <w:p w14:paraId="49F50C5B" w14:textId="77777777" w:rsidR="006863C8" w:rsidRPr="003F6E31" w:rsidRDefault="00254510" w:rsidP="00A0625E">
            <w:r>
              <w:rPr>
                <w:iCs/>
              </w:rPr>
              <w:fldChar w:fldCharType="begin"/>
            </w:r>
            <w:r>
              <w:rPr>
                <w:iCs/>
              </w:rPr>
              <w:instrText xml:space="preserve"> REF _Ref474321848 \r \h </w:instrText>
            </w:r>
            <w:r>
              <w:rPr>
                <w:iCs/>
              </w:rPr>
            </w:r>
            <w:r>
              <w:rPr>
                <w:iCs/>
              </w:rPr>
              <w:fldChar w:fldCharType="separate"/>
            </w:r>
            <w:r w:rsidR="006863C8">
              <w:rPr>
                <w:iCs/>
              </w:rPr>
              <w:t>2</w:t>
            </w:r>
            <w:r>
              <w:rPr>
                <w:iCs/>
              </w:rPr>
              <w:fldChar w:fldCharType="end"/>
            </w:r>
            <w:r>
              <w:rPr>
                <w:iCs/>
              </w:rPr>
              <w:t xml:space="preserve"> </w:t>
            </w:r>
            <w:r w:rsidR="00480D5D">
              <w:rPr>
                <w:iCs/>
              </w:rPr>
              <w:fldChar w:fldCharType="begin"/>
            </w:r>
            <w:r w:rsidR="00480D5D">
              <w:rPr>
                <w:iCs/>
              </w:rPr>
              <w:instrText xml:space="preserve"> REF _Ref366230926 \h </w:instrText>
            </w:r>
            <w:r w:rsidR="00050EE6">
              <w:rPr>
                <w:iCs/>
              </w:rPr>
              <w:instrText xml:space="preserve"> \* MERGEFORMAT </w:instrText>
            </w:r>
            <w:r w:rsidR="00480D5D">
              <w:rPr>
                <w:iCs/>
              </w:rPr>
            </w:r>
            <w:r w:rsidR="00480D5D">
              <w:rPr>
                <w:iCs/>
              </w:rPr>
              <w:fldChar w:fldCharType="separate"/>
            </w:r>
          </w:p>
          <w:p w14:paraId="518F9580" w14:textId="4416735C" w:rsidR="00480D5D" w:rsidRPr="00285537" w:rsidRDefault="006863C8" w:rsidP="00480D5D">
            <w:r w:rsidRPr="003F6E31">
              <w:t>Einleitung</w:t>
            </w:r>
            <w:r w:rsidR="00480D5D">
              <w:rPr>
                <w:iCs/>
              </w:rPr>
              <w:fldChar w:fldCharType="end"/>
            </w:r>
          </w:p>
        </w:tc>
        <w:tc>
          <w:tcPr>
            <w:tcW w:w="4501" w:type="dxa"/>
          </w:tcPr>
          <w:p w14:paraId="0C673BB3" w14:textId="77777777" w:rsidR="003A7657" w:rsidRPr="00686348" w:rsidRDefault="00050EE6" w:rsidP="00A0370D">
            <w:pPr>
              <w:rPr>
                <w:iCs/>
              </w:rPr>
            </w:pPr>
            <w:r>
              <w:rPr>
                <w:iCs/>
              </w:rPr>
              <w:t xml:space="preserve">Deskriptiv </w:t>
            </w:r>
          </w:p>
        </w:tc>
      </w:tr>
      <w:tr w:rsidR="00480D5D" w:rsidRPr="00686348" w14:paraId="1882ECE0" w14:textId="77777777" w:rsidTr="00226DA3">
        <w:trPr>
          <w:cnfStyle w:val="000000100000" w:firstRow="0" w:lastRow="0" w:firstColumn="0" w:lastColumn="0" w:oddVBand="0" w:evenVBand="0" w:oddHBand="1" w:evenHBand="0" w:firstRowFirstColumn="0" w:firstRowLastColumn="0" w:lastRowFirstColumn="0" w:lastRowLastColumn="0"/>
        </w:trPr>
        <w:tc>
          <w:tcPr>
            <w:tcW w:w="4786" w:type="dxa"/>
          </w:tcPr>
          <w:p w14:paraId="50A59465" w14:textId="04F4C67B" w:rsidR="00480D5D" w:rsidRPr="00686348" w:rsidRDefault="00285537" w:rsidP="00D77A57">
            <w:pPr>
              <w:rPr>
                <w:iCs/>
              </w:rPr>
            </w:pPr>
            <w:r>
              <w:rPr>
                <w:iCs/>
              </w:rPr>
              <w:fldChar w:fldCharType="begin"/>
            </w:r>
            <w:r>
              <w:rPr>
                <w:iCs/>
              </w:rPr>
              <w:instrText xml:space="preserve"> REF _Ref496025310 \r \h </w:instrText>
            </w:r>
            <w:r>
              <w:rPr>
                <w:iCs/>
              </w:rPr>
            </w:r>
            <w:r>
              <w:rPr>
                <w:iCs/>
              </w:rPr>
              <w:fldChar w:fldCharType="separate"/>
            </w:r>
            <w:r w:rsidR="006863C8">
              <w:rPr>
                <w:iCs/>
              </w:rPr>
              <w:t>3</w:t>
            </w:r>
            <w:r>
              <w:rPr>
                <w:iCs/>
              </w:rPr>
              <w:fldChar w:fldCharType="end"/>
            </w:r>
            <w:r>
              <w:rPr>
                <w:iCs/>
              </w:rPr>
              <w:t xml:space="preserve"> </w:t>
            </w:r>
            <w:r>
              <w:rPr>
                <w:iCs/>
              </w:rPr>
              <w:fldChar w:fldCharType="begin"/>
            </w:r>
            <w:r>
              <w:rPr>
                <w:iCs/>
              </w:rPr>
              <w:instrText xml:space="preserve"> REF _Ref496025323 \h </w:instrText>
            </w:r>
            <w:r>
              <w:rPr>
                <w:iCs/>
              </w:rPr>
            </w:r>
            <w:r>
              <w:rPr>
                <w:iCs/>
              </w:rPr>
              <w:fldChar w:fldCharType="separate"/>
            </w:r>
            <w:r w:rsidR="006863C8">
              <w:t>Rollen und Stakeholder</w:t>
            </w:r>
            <w:r>
              <w:rPr>
                <w:iCs/>
              </w:rPr>
              <w:fldChar w:fldCharType="end"/>
            </w:r>
          </w:p>
        </w:tc>
        <w:tc>
          <w:tcPr>
            <w:tcW w:w="4501" w:type="dxa"/>
          </w:tcPr>
          <w:p w14:paraId="7B3AC420" w14:textId="77777777" w:rsidR="00480D5D" w:rsidRPr="00686348" w:rsidRDefault="00050EE6" w:rsidP="00A0370D">
            <w:pPr>
              <w:rPr>
                <w:iCs/>
              </w:rPr>
            </w:pPr>
            <w:r>
              <w:rPr>
                <w:iCs/>
              </w:rPr>
              <w:t xml:space="preserve">Normativ </w:t>
            </w:r>
          </w:p>
        </w:tc>
      </w:tr>
      <w:tr w:rsidR="00050EE6" w:rsidRPr="00686348" w14:paraId="165EFE92" w14:textId="77777777" w:rsidTr="00226DA3">
        <w:tc>
          <w:tcPr>
            <w:tcW w:w="4786" w:type="dxa"/>
          </w:tcPr>
          <w:p w14:paraId="532A07BB" w14:textId="3A6958C9" w:rsidR="00050EE6" w:rsidRDefault="00285537" w:rsidP="00A0370D">
            <w:pPr>
              <w:spacing w:after="0"/>
              <w:rPr>
                <w:iCs/>
              </w:rPr>
            </w:pPr>
            <w:r>
              <w:rPr>
                <w:iCs/>
              </w:rPr>
              <w:fldChar w:fldCharType="begin"/>
            </w:r>
            <w:r>
              <w:rPr>
                <w:iCs/>
              </w:rPr>
              <w:instrText xml:space="preserve"> REF _Ref496011431 \r \h </w:instrText>
            </w:r>
            <w:r>
              <w:rPr>
                <w:iCs/>
              </w:rPr>
            </w:r>
            <w:r>
              <w:rPr>
                <w:iCs/>
              </w:rPr>
              <w:fldChar w:fldCharType="separate"/>
            </w:r>
            <w:r w:rsidR="006863C8">
              <w:rPr>
                <w:iCs/>
              </w:rPr>
              <w:t>4</w:t>
            </w:r>
            <w:r>
              <w:rPr>
                <w:iCs/>
              </w:rPr>
              <w:fldChar w:fldCharType="end"/>
            </w:r>
            <w:r>
              <w:rPr>
                <w:iCs/>
              </w:rPr>
              <w:t xml:space="preserve"> </w:t>
            </w:r>
            <w:r>
              <w:rPr>
                <w:iCs/>
              </w:rPr>
              <w:fldChar w:fldCharType="begin"/>
            </w:r>
            <w:r>
              <w:rPr>
                <w:iCs/>
              </w:rPr>
              <w:instrText xml:space="preserve"> REF _Ref496011431 \h </w:instrText>
            </w:r>
            <w:r>
              <w:rPr>
                <w:iCs/>
              </w:rPr>
            </w:r>
            <w:r>
              <w:rPr>
                <w:iCs/>
              </w:rPr>
              <w:fldChar w:fldCharType="separate"/>
            </w:r>
            <w:r w:rsidR="006863C8" w:rsidRPr="006D0D54">
              <w:t>Anforderungen</w:t>
            </w:r>
            <w:r>
              <w:rPr>
                <w:iCs/>
              </w:rPr>
              <w:fldChar w:fldCharType="end"/>
            </w:r>
          </w:p>
        </w:tc>
        <w:tc>
          <w:tcPr>
            <w:tcW w:w="4501" w:type="dxa"/>
          </w:tcPr>
          <w:p w14:paraId="0E776B60" w14:textId="77777777" w:rsidR="00050EE6" w:rsidRDefault="00050EE6" w:rsidP="00A0370D">
            <w:pPr>
              <w:rPr>
                <w:iCs/>
              </w:rPr>
            </w:pPr>
            <w:r>
              <w:rPr>
                <w:iCs/>
              </w:rPr>
              <w:t xml:space="preserve">Normativ </w:t>
            </w:r>
          </w:p>
        </w:tc>
      </w:tr>
      <w:tr w:rsidR="00A83756" w:rsidRPr="00686348" w14:paraId="101876FF" w14:textId="77777777" w:rsidTr="00226DA3">
        <w:trPr>
          <w:cnfStyle w:val="000000100000" w:firstRow="0" w:lastRow="0" w:firstColumn="0" w:lastColumn="0" w:oddVBand="0" w:evenVBand="0" w:oddHBand="1" w:evenHBand="0" w:firstRowFirstColumn="0" w:firstRowLastColumn="0" w:lastRowFirstColumn="0" w:lastRowLastColumn="0"/>
        </w:trPr>
        <w:tc>
          <w:tcPr>
            <w:tcW w:w="4786" w:type="dxa"/>
          </w:tcPr>
          <w:p w14:paraId="784DB847" w14:textId="5C0E201C" w:rsidR="00A83756" w:rsidRDefault="00A83756" w:rsidP="00D7516E">
            <w:pPr>
              <w:spacing w:after="0"/>
              <w:ind w:left="709"/>
              <w:rPr>
                <w:iCs/>
              </w:rPr>
            </w:pPr>
            <w:r>
              <w:rPr>
                <w:iCs/>
              </w:rPr>
              <w:fldChar w:fldCharType="begin"/>
            </w:r>
            <w:r>
              <w:rPr>
                <w:iCs/>
              </w:rPr>
              <w:instrText xml:space="preserve"> REF _Ref491350236 \r \h </w:instrText>
            </w:r>
            <w:r>
              <w:rPr>
                <w:iCs/>
              </w:rPr>
            </w:r>
            <w:r>
              <w:rPr>
                <w:iCs/>
              </w:rPr>
              <w:fldChar w:fldCharType="separate"/>
            </w:r>
            <w:r w:rsidR="006863C8">
              <w:rPr>
                <w:iCs/>
              </w:rPr>
              <w:t>4.3</w:t>
            </w:r>
            <w:r>
              <w:rPr>
                <w:iCs/>
              </w:rPr>
              <w:fldChar w:fldCharType="end"/>
            </w:r>
            <w:r w:rsidR="008433D5">
              <w:rPr>
                <w:iCs/>
              </w:rPr>
              <w:t xml:space="preserve"> </w:t>
            </w:r>
            <w:r>
              <w:rPr>
                <w:iCs/>
              </w:rPr>
              <w:fldChar w:fldCharType="begin"/>
            </w:r>
            <w:r>
              <w:rPr>
                <w:iCs/>
              </w:rPr>
              <w:instrText xml:space="preserve"> REF _Ref491350240 \h </w:instrText>
            </w:r>
            <w:r>
              <w:rPr>
                <w:iCs/>
              </w:rPr>
            </w:r>
            <w:r>
              <w:rPr>
                <w:iCs/>
              </w:rPr>
              <w:fldChar w:fldCharType="separate"/>
            </w:r>
            <w:r w:rsidR="006863C8">
              <w:t>Anforderungen der Stakeholder</w:t>
            </w:r>
            <w:r>
              <w:rPr>
                <w:iCs/>
              </w:rPr>
              <w:fldChar w:fldCharType="end"/>
            </w:r>
          </w:p>
        </w:tc>
        <w:tc>
          <w:tcPr>
            <w:tcW w:w="4501" w:type="dxa"/>
          </w:tcPr>
          <w:p w14:paraId="58A369A3" w14:textId="555BA115" w:rsidR="00A83756" w:rsidRDefault="00A83756" w:rsidP="00A0370D">
            <w:pPr>
              <w:rPr>
                <w:iCs/>
              </w:rPr>
            </w:pPr>
            <w:r>
              <w:rPr>
                <w:iCs/>
              </w:rPr>
              <w:t>Deskriptiv</w:t>
            </w:r>
          </w:p>
        </w:tc>
      </w:tr>
      <w:tr w:rsidR="00050EE6" w:rsidRPr="00686348" w14:paraId="553230C6" w14:textId="77777777" w:rsidTr="00226DA3">
        <w:tc>
          <w:tcPr>
            <w:tcW w:w="4786" w:type="dxa"/>
          </w:tcPr>
          <w:p w14:paraId="5161C243" w14:textId="77777777" w:rsidR="006863C8" w:rsidRPr="006863C8" w:rsidRDefault="003D38B5" w:rsidP="006863C8">
            <w:r>
              <w:rPr>
                <w:iCs/>
              </w:rPr>
              <w:fldChar w:fldCharType="begin"/>
            </w:r>
            <w:r>
              <w:rPr>
                <w:iCs/>
              </w:rPr>
              <w:instrText xml:space="preserve"> REF _Ref491348077 \r \h </w:instrText>
            </w:r>
            <w:r>
              <w:rPr>
                <w:iCs/>
              </w:rPr>
            </w:r>
            <w:r>
              <w:rPr>
                <w:iCs/>
              </w:rPr>
              <w:fldChar w:fldCharType="separate"/>
            </w:r>
            <w:r w:rsidR="006863C8">
              <w:rPr>
                <w:iCs/>
              </w:rPr>
              <w:t>5</w:t>
            </w:r>
            <w:r>
              <w:rPr>
                <w:iCs/>
              </w:rPr>
              <w:fldChar w:fldCharType="end"/>
            </w:r>
            <w:r>
              <w:rPr>
                <w:iCs/>
              </w:rPr>
              <w:t xml:space="preserve"> </w:t>
            </w:r>
            <w:r w:rsidR="00050EE6">
              <w:rPr>
                <w:iCs/>
              </w:rPr>
              <w:fldChar w:fldCharType="begin"/>
            </w:r>
            <w:r w:rsidR="00050EE6">
              <w:rPr>
                <w:iCs/>
              </w:rPr>
              <w:instrText xml:space="preserve"> REF _Ref364842471 \h </w:instrText>
            </w:r>
            <w:r w:rsidR="002A39C9">
              <w:rPr>
                <w:iCs/>
              </w:rPr>
              <w:instrText xml:space="preserve"> \* MERGEFORMAT </w:instrText>
            </w:r>
            <w:r w:rsidR="00050EE6">
              <w:rPr>
                <w:iCs/>
              </w:rPr>
            </w:r>
            <w:r w:rsidR="00050EE6">
              <w:rPr>
                <w:iCs/>
              </w:rPr>
              <w:fldChar w:fldCharType="separate"/>
            </w:r>
            <w:r w:rsidR="006863C8">
              <w:br w:type="page"/>
            </w:r>
          </w:p>
          <w:p w14:paraId="10194D90" w14:textId="09A9A32A" w:rsidR="00050EE6" w:rsidRPr="00285537" w:rsidRDefault="006863C8" w:rsidP="00A0370D">
            <w:r w:rsidRPr="00064591">
              <w:t>Informationsarchitektur</w:t>
            </w:r>
            <w:r w:rsidR="00050EE6">
              <w:rPr>
                <w:iCs/>
              </w:rPr>
              <w:fldChar w:fldCharType="end"/>
            </w:r>
          </w:p>
        </w:tc>
        <w:tc>
          <w:tcPr>
            <w:tcW w:w="4501" w:type="dxa"/>
          </w:tcPr>
          <w:p w14:paraId="35C156F8" w14:textId="77777777" w:rsidR="00050EE6" w:rsidRDefault="00050EE6" w:rsidP="00A0370D">
            <w:pPr>
              <w:rPr>
                <w:iCs/>
              </w:rPr>
            </w:pPr>
            <w:r>
              <w:rPr>
                <w:iCs/>
              </w:rPr>
              <w:t xml:space="preserve">Normativ </w:t>
            </w:r>
          </w:p>
        </w:tc>
      </w:tr>
      <w:tr w:rsidR="00050EE6" w:rsidRPr="00686348" w14:paraId="5C647ED6" w14:textId="77777777" w:rsidTr="00226DA3">
        <w:trPr>
          <w:cnfStyle w:val="000000100000" w:firstRow="0" w:lastRow="0" w:firstColumn="0" w:lastColumn="0" w:oddVBand="0" w:evenVBand="0" w:oddHBand="1" w:evenHBand="0" w:firstRowFirstColumn="0" w:firstRowLastColumn="0" w:lastRowFirstColumn="0" w:lastRowLastColumn="0"/>
        </w:trPr>
        <w:tc>
          <w:tcPr>
            <w:tcW w:w="4786" w:type="dxa"/>
          </w:tcPr>
          <w:p w14:paraId="0185FD1E" w14:textId="45694704" w:rsidR="00050EE6" w:rsidRDefault="00A83756" w:rsidP="00A83756">
            <w:pPr>
              <w:rPr>
                <w:iCs/>
              </w:rPr>
            </w:pPr>
            <w:r>
              <w:rPr>
                <w:iCs/>
              </w:rPr>
              <w:fldChar w:fldCharType="begin"/>
            </w:r>
            <w:r>
              <w:rPr>
                <w:iCs/>
              </w:rPr>
              <w:instrText xml:space="preserve"> REF _Ref491349847 \r \h </w:instrText>
            </w:r>
            <w:r>
              <w:rPr>
                <w:iCs/>
              </w:rPr>
            </w:r>
            <w:r>
              <w:rPr>
                <w:iCs/>
              </w:rPr>
              <w:fldChar w:fldCharType="separate"/>
            </w:r>
            <w:r w:rsidR="006863C8">
              <w:rPr>
                <w:iCs/>
              </w:rPr>
              <w:t>6</w:t>
            </w:r>
            <w:r>
              <w:rPr>
                <w:iCs/>
              </w:rPr>
              <w:fldChar w:fldCharType="end"/>
            </w:r>
            <w:r>
              <w:rPr>
                <w:iCs/>
              </w:rPr>
              <w:t xml:space="preserve"> </w:t>
            </w:r>
            <w:r>
              <w:rPr>
                <w:iCs/>
              </w:rPr>
              <w:fldChar w:fldCharType="begin"/>
            </w:r>
            <w:r>
              <w:rPr>
                <w:iCs/>
              </w:rPr>
              <w:instrText xml:space="preserve"> REF _Ref491349851 \h </w:instrText>
            </w:r>
            <w:r>
              <w:rPr>
                <w:iCs/>
              </w:rPr>
            </w:r>
            <w:r>
              <w:rPr>
                <w:iCs/>
              </w:rPr>
              <w:fldChar w:fldCharType="separate"/>
            </w:r>
            <w:r w:rsidR="006863C8" w:rsidRPr="003F6E31">
              <w:t>Prozesse</w:t>
            </w:r>
            <w:r>
              <w:rPr>
                <w:iCs/>
              </w:rPr>
              <w:fldChar w:fldCharType="end"/>
            </w:r>
          </w:p>
        </w:tc>
        <w:tc>
          <w:tcPr>
            <w:tcW w:w="4501" w:type="dxa"/>
          </w:tcPr>
          <w:p w14:paraId="0C4C0B91" w14:textId="77777777" w:rsidR="00050EE6" w:rsidRDefault="00050EE6" w:rsidP="00A0370D">
            <w:pPr>
              <w:rPr>
                <w:iCs/>
              </w:rPr>
            </w:pPr>
            <w:r w:rsidRPr="00050EE6">
              <w:rPr>
                <w:iCs/>
              </w:rPr>
              <w:t>Die Benennung</w:t>
            </w:r>
            <w:r>
              <w:rPr>
                <w:iCs/>
              </w:rPr>
              <w:t>en und deren Definition sind n</w:t>
            </w:r>
            <w:r w:rsidRPr="00050EE6">
              <w:rPr>
                <w:iCs/>
              </w:rPr>
              <w:t>ormativ und d</w:t>
            </w:r>
            <w:r>
              <w:rPr>
                <w:iCs/>
              </w:rPr>
              <w:t>ie Tätigkeiten und Anme</w:t>
            </w:r>
            <w:r>
              <w:rPr>
                <w:iCs/>
              </w:rPr>
              <w:t>r</w:t>
            </w:r>
            <w:r>
              <w:rPr>
                <w:iCs/>
              </w:rPr>
              <w:t>kungen d</w:t>
            </w:r>
            <w:r w:rsidRPr="00050EE6">
              <w:rPr>
                <w:iCs/>
              </w:rPr>
              <w:t>eskriptiv</w:t>
            </w:r>
            <w:r w:rsidR="00A0370D">
              <w:rPr>
                <w:iCs/>
              </w:rPr>
              <w:t>.</w:t>
            </w:r>
          </w:p>
        </w:tc>
      </w:tr>
      <w:tr w:rsidR="00050EE6" w:rsidRPr="00686348" w14:paraId="0E1FD380" w14:textId="77777777" w:rsidTr="00226DA3">
        <w:tc>
          <w:tcPr>
            <w:tcW w:w="4786" w:type="dxa"/>
          </w:tcPr>
          <w:p w14:paraId="1662AFD3" w14:textId="1633E283" w:rsidR="00050EE6" w:rsidRDefault="00A83756" w:rsidP="00A0370D">
            <w:pPr>
              <w:rPr>
                <w:iCs/>
              </w:rPr>
            </w:pPr>
            <w:r>
              <w:rPr>
                <w:iCs/>
              </w:rPr>
              <w:lastRenderedPageBreak/>
              <w:fldChar w:fldCharType="begin"/>
            </w:r>
            <w:r>
              <w:rPr>
                <w:iCs/>
              </w:rPr>
              <w:instrText xml:space="preserve"> REF _Ref475519946 \r \h </w:instrText>
            </w:r>
            <w:r>
              <w:rPr>
                <w:iCs/>
              </w:rPr>
            </w:r>
            <w:r>
              <w:rPr>
                <w:iCs/>
              </w:rPr>
              <w:fldChar w:fldCharType="separate"/>
            </w:r>
            <w:r w:rsidR="006863C8">
              <w:rPr>
                <w:iCs/>
              </w:rPr>
              <w:t>7</w:t>
            </w:r>
            <w:r>
              <w:rPr>
                <w:iCs/>
              </w:rPr>
              <w:fldChar w:fldCharType="end"/>
            </w:r>
            <w:r>
              <w:rPr>
                <w:iCs/>
              </w:rPr>
              <w:t xml:space="preserve"> </w:t>
            </w:r>
            <w:r>
              <w:rPr>
                <w:iCs/>
              </w:rPr>
              <w:fldChar w:fldCharType="begin"/>
            </w:r>
            <w:r>
              <w:rPr>
                <w:iCs/>
              </w:rPr>
              <w:instrText xml:space="preserve"> REF _Ref475519946 \h </w:instrText>
            </w:r>
            <w:r>
              <w:rPr>
                <w:iCs/>
              </w:rPr>
            </w:r>
            <w:r>
              <w:rPr>
                <w:iCs/>
              </w:rPr>
              <w:fldChar w:fldCharType="separate"/>
            </w:r>
            <w:r w:rsidR="006863C8" w:rsidRPr="003F6E31">
              <w:t>Geschäftsservices</w:t>
            </w:r>
            <w:r>
              <w:rPr>
                <w:iCs/>
              </w:rPr>
              <w:fldChar w:fldCharType="end"/>
            </w:r>
          </w:p>
        </w:tc>
        <w:tc>
          <w:tcPr>
            <w:tcW w:w="4501" w:type="dxa"/>
          </w:tcPr>
          <w:p w14:paraId="62FFE5CD" w14:textId="77777777" w:rsidR="00050EE6" w:rsidRPr="00050EE6" w:rsidRDefault="00050EE6" w:rsidP="00050EE6">
            <w:pPr>
              <w:rPr>
                <w:iCs/>
              </w:rPr>
            </w:pPr>
            <w:r>
              <w:rPr>
                <w:iCs/>
              </w:rPr>
              <w:t>Die Ben</w:t>
            </w:r>
            <w:r w:rsidRPr="00050EE6">
              <w:rPr>
                <w:iCs/>
              </w:rPr>
              <w:t>en</w:t>
            </w:r>
            <w:r>
              <w:rPr>
                <w:iCs/>
              </w:rPr>
              <w:t>n</w:t>
            </w:r>
            <w:r w:rsidRPr="00050EE6">
              <w:rPr>
                <w:iCs/>
              </w:rPr>
              <w:t xml:space="preserve">ung und deren Definition sind </w:t>
            </w:r>
            <w:r>
              <w:rPr>
                <w:iCs/>
              </w:rPr>
              <w:t>n</w:t>
            </w:r>
            <w:r w:rsidRPr="00050EE6">
              <w:rPr>
                <w:iCs/>
              </w:rPr>
              <w:t>ormativ und die Aufgaben und Anmerku</w:t>
            </w:r>
            <w:r w:rsidRPr="00050EE6">
              <w:rPr>
                <w:iCs/>
              </w:rPr>
              <w:t>n</w:t>
            </w:r>
            <w:r w:rsidRPr="00050EE6">
              <w:rPr>
                <w:iCs/>
              </w:rPr>
              <w:t xml:space="preserve">gen </w:t>
            </w:r>
            <w:r>
              <w:rPr>
                <w:iCs/>
              </w:rPr>
              <w:t>d</w:t>
            </w:r>
            <w:r w:rsidRPr="00050EE6">
              <w:rPr>
                <w:iCs/>
              </w:rPr>
              <w:t>eskriptiv</w:t>
            </w:r>
            <w:r w:rsidR="00A0370D">
              <w:rPr>
                <w:iCs/>
              </w:rPr>
              <w:t>.</w:t>
            </w:r>
          </w:p>
        </w:tc>
      </w:tr>
      <w:tr w:rsidR="00A83756" w:rsidRPr="00686348" w14:paraId="70B63808" w14:textId="77777777" w:rsidTr="00226DA3">
        <w:trPr>
          <w:cnfStyle w:val="000000100000" w:firstRow="0" w:lastRow="0" w:firstColumn="0" w:lastColumn="0" w:oddVBand="0" w:evenVBand="0" w:oddHBand="1" w:evenHBand="0" w:firstRowFirstColumn="0" w:firstRowLastColumn="0" w:lastRowFirstColumn="0" w:lastRowLastColumn="0"/>
        </w:trPr>
        <w:tc>
          <w:tcPr>
            <w:tcW w:w="4786" w:type="dxa"/>
          </w:tcPr>
          <w:p w14:paraId="760189CC" w14:textId="226A9B0E" w:rsidR="00A83756" w:rsidRDefault="00A83756" w:rsidP="00A83756">
            <w:pPr>
              <w:ind w:left="709"/>
              <w:rPr>
                <w:iCs/>
              </w:rPr>
            </w:pPr>
            <w:r>
              <w:rPr>
                <w:iCs/>
              </w:rPr>
              <w:fldChar w:fldCharType="begin"/>
            </w:r>
            <w:r>
              <w:rPr>
                <w:iCs/>
              </w:rPr>
              <w:instrText xml:space="preserve"> REF _Ref485038424 \r \h </w:instrText>
            </w:r>
            <w:r>
              <w:rPr>
                <w:iCs/>
              </w:rPr>
            </w:r>
            <w:r>
              <w:rPr>
                <w:iCs/>
              </w:rPr>
              <w:fldChar w:fldCharType="separate"/>
            </w:r>
            <w:r w:rsidR="006863C8">
              <w:rPr>
                <w:iCs/>
              </w:rPr>
              <w:t>7.6</w:t>
            </w:r>
            <w:r>
              <w:rPr>
                <w:iCs/>
              </w:rPr>
              <w:fldChar w:fldCharType="end"/>
            </w:r>
            <w:r>
              <w:rPr>
                <w:iCs/>
              </w:rPr>
              <w:t xml:space="preserve"> </w:t>
            </w:r>
            <w:r>
              <w:rPr>
                <w:iCs/>
              </w:rPr>
              <w:fldChar w:fldCharType="begin"/>
            </w:r>
            <w:r>
              <w:rPr>
                <w:iCs/>
              </w:rPr>
              <w:instrText xml:space="preserve"> REF _Ref485038424 \h </w:instrText>
            </w:r>
            <w:r>
              <w:rPr>
                <w:iCs/>
              </w:rPr>
            </w:r>
            <w:r>
              <w:rPr>
                <w:iCs/>
              </w:rPr>
              <w:fldChar w:fldCharType="separate"/>
            </w:r>
            <w:r w:rsidR="006863C8" w:rsidRPr="003F6E31">
              <w:t>Zuordnung Service zu Informat</w:t>
            </w:r>
            <w:r w:rsidR="006863C8" w:rsidRPr="003F6E31">
              <w:t>i</w:t>
            </w:r>
            <w:r w:rsidR="006863C8" w:rsidRPr="003F6E31">
              <w:t>ons</w:t>
            </w:r>
            <w:r w:rsidR="006863C8">
              <w:t>elemente</w:t>
            </w:r>
            <w:r>
              <w:rPr>
                <w:iCs/>
              </w:rPr>
              <w:fldChar w:fldCharType="end"/>
            </w:r>
          </w:p>
        </w:tc>
        <w:tc>
          <w:tcPr>
            <w:tcW w:w="4501" w:type="dxa"/>
          </w:tcPr>
          <w:p w14:paraId="34104F12" w14:textId="4D399738" w:rsidR="00A83756" w:rsidRDefault="00A83756" w:rsidP="00050EE6">
            <w:pPr>
              <w:rPr>
                <w:iCs/>
              </w:rPr>
            </w:pPr>
            <w:r w:rsidRPr="00050EE6">
              <w:rPr>
                <w:iCs/>
              </w:rPr>
              <w:t>Normativ</w:t>
            </w:r>
          </w:p>
        </w:tc>
      </w:tr>
      <w:tr w:rsidR="00A83756" w:rsidRPr="00686348" w14:paraId="450AA91B" w14:textId="77777777" w:rsidTr="00226DA3">
        <w:tc>
          <w:tcPr>
            <w:tcW w:w="4786" w:type="dxa"/>
          </w:tcPr>
          <w:p w14:paraId="2908EF7D" w14:textId="50638196" w:rsidR="00A83756" w:rsidRDefault="00A83756" w:rsidP="00A83756">
            <w:pPr>
              <w:ind w:left="709"/>
              <w:rPr>
                <w:iCs/>
              </w:rPr>
            </w:pPr>
            <w:r>
              <w:rPr>
                <w:iCs/>
              </w:rPr>
              <w:fldChar w:fldCharType="begin"/>
            </w:r>
            <w:r>
              <w:rPr>
                <w:iCs/>
              </w:rPr>
              <w:instrText xml:space="preserve"> REF _Ref491350078 \r \h </w:instrText>
            </w:r>
            <w:r>
              <w:rPr>
                <w:iCs/>
              </w:rPr>
            </w:r>
            <w:r>
              <w:rPr>
                <w:iCs/>
              </w:rPr>
              <w:fldChar w:fldCharType="separate"/>
            </w:r>
            <w:r w:rsidR="006863C8">
              <w:rPr>
                <w:iCs/>
              </w:rPr>
              <w:t>7.7</w:t>
            </w:r>
            <w:r>
              <w:rPr>
                <w:iCs/>
              </w:rPr>
              <w:fldChar w:fldCharType="end"/>
            </w:r>
            <w:r>
              <w:rPr>
                <w:iCs/>
              </w:rPr>
              <w:t xml:space="preserve"> </w:t>
            </w:r>
            <w:r>
              <w:rPr>
                <w:iCs/>
              </w:rPr>
              <w:fldChar w:fldCharType="begin"/>
            </w:r>
            <w:r>
              <w:rPr>
                <w:iCs/>
              </w:rPr>
              <w:instrText xml:space="preserve"> REF _Ref491350081 \h </w:instrText>
            </w:r>
            <w:r>
              <w:rPr>
                <w:iCs/>
              </w:rPr>
            </w:r>
            <w:r>
              <w:rPr>
                <w:iCs/>
              </w:rPr>
              <w:fldChar w:fldCharType="separate"/>
            </w:r>
            <w:r w:rsidR="006863C8" w:rsidRPr="00AD72F6">
              <w:t>Zuständigkeiten</w:t>
            </w:r>
            <w:r w:rsidR="006863C8">
              <w:t xml:space="preserve"> für Geschäftsse</w:t>
            </w:r>
            <w:r w:rsidR="006863C8">
              <w:t>r</w:t>
            </w:r>
            <w:r w:rsidR="006863C8">
              <w:t>vices</w:t>
            </w:r>
            <w:r>
              <w:rPr>
                <w:iCs/>
              </w:rPr>
              <w:fldChar w:fldCharType="end"/>
            </w:r>
          </w:p>
        </w:tc>
        <w:tc>
          <w:tcPr>
            <w:tcW w:w="4501" w:type="dxa"/>
          </w:tcPr>
          <w:p w14:paraId="56D85A3D" w14:textId="66AC8906" w:rsidR="00A83756" w:rsidRDefault="00A83756" w:rsidP="00050EE6">
            <w:pPr>
              <w:rPr>
                <w:iCs/>
              </w:rPr>
            </w:pPr>
            <w:r>
              <w:rPr>
                <w:iCs/>
              </w:rPr>
              <w:t xml:space="preserve">Deskriptiv </w:t>
            </w:r>
          </w:p>
        </w:tc>
      </w:tr>
      <w:tr w:rsidR="00A83756" w:rsidRPr="00686348" w14:paraId="6975D8F2" w14:textId="77777777" w:rsidTr="00226DA3">
        <w:trPr>
          <w:cnfStyle w:val="000000100000" w:firstRow="0" w:lastRow="0" w:firstColumn="0" w:lastColumn="0" w:oddVBand="0" w:evenVBand="0" w:oddHBand="1" w:evenHBand="0" w:firstRowFirstColumn="0" w:firstRowLastColumn="0" w:lastRowFirstColumn="0" w:lastRowLastColumn="0"/>
        </w:trPr>
        <w:tc>
          <w:tcPr>
            <w:tcW w:w="4786" w:type="dxa"/>
          </w:tcPr>
          <w:p w14:paraId="45064D92" w14:textId="24C58356" w:rsidR="00A83756" w:rsidRDefault="00A83756" w:rsidP="00E031EF">
            <w:pPr>
              <w:rPr>
                <w:iCs/>
              </w:rPr>
            </w:pPr>
            <w:r>
              <w:rPr>
                <w:iCs/>
              </w:rPr>
              <w:fldChar w:fldCharType="begin"/>
            </w:r>
            <w:r>
              <w:rPr>
                <w:iCs/>
              </w:rPr>
              <w:instrText xml:space="preserve"> REF _Ref491349884 \r \h </w:instrText>
            </w:r>
            <w:r>
              <w:rPr>
                <w:iCs/>
              </w:rPr>
            </w:r>
            <w:r>
              <w:rPr>
                <w:iCs/>
              </w:rPr>
              <w:fldChar w:fldCharType="separate"/>
            </w:r>
            <w:r w:rsidR="006863C8">
              <w:rPr>
                <w:iCs/>
              </w:rPr>
              <w:t>8</w:t>
            </w:r>
            <w:r>
              <w:rPr>
                <w:iCs/>
              </w:rPr>
              <w:fldChar w:fldCharType="end"/>
            </w:r>
            <w:r>
              <w:rPr>
                <w:iCs/>
              </w:rPr>
              <w:t xml:space="preserve"> </w:t>
            </w:r>
            <w:r>
              <w:rPr>
                <w:iCs/>
              </w:rPr>
              <w:fldChar w:fldCharType="begin"/>
            </w:r>
            <w:r>
              <w:rPr>
                <w:iCs/>
              </w:rPr>
              <w:instrText xml:space="preserve"> REF _Ref491349888 \h </w:instrText>
            </w:r>
            <w:r>
              <w:rPr>
                <w:iCs/>
              </w:rPr>
            </w:r>
            <w:r>
              <w:rPr>
                <w:iCs/>
              </w:rPr>
              <w:fldChar w:fldCharType="separate"/>
            </w:r>
            <w:r w:rsidR="006863C8" w:rsidRPr="000E6578">
              <w:t>IAM für das IoT</w:t>
            </w:r>
            <w:r>
              <w:rPr>
                <w:iCs/>
              </w:rPr>
              <w:fldChar w:fldCharType="end"/>
            </w:r>
          </w:p>
        </w:tc>
        <w:tc>
          <w:tcPr>
            <w:tcW w:w="4501" w:type="dxa"/>
          </w:tcPr>
          <w:p w14:paraId="1DDAAEEF" w14:textId="2C24BDFE" w:rsidR="00A83756" w:rsidRDefault="00A83756" w:rsidP="00050EE6">
            <w:pPr>
              <w:rPr>
                <w:iCs/>
              </w:rPr>
            </w:pPr>
            <w:r>
              <w:rPr>
                <w:iCs/>
              </w:rPr>
              <w:t>Deskriptiv</w:t>
            </w:r>
          </w:p>
        </w:tc>
      </w:tr>
      <w:tr w:rsidR="00A83756" w:rsidRPr="00686348" w14:paraId="70FC8C9F" w14:textId="77777777" w:rsidTr="00226DA3">
        <w:tc>
          <w:tcPr>
            <w:tcW w:w="4786" w:type="dxa"/>
          </w:tcPr>
          <w:p w14:paraId="19908A96" w14:textId="1F159E77" w:rsidR="00A83756" w:rsidRDefault="00A83756" w:rsidP="00A0370D">
            <w:pPr>
              <w:rPr>
                <w:iCs/>
              </w:rPr>
            </w:pPr>
            <w:r>
              <w:rPr>
                <w:iCs/>
              </w:rPr>
              <w:fldChar w:fldCharType="begin"/>
            </w:r>
            <w:r>
              <w:rPr>
                <w:iCs/>
              </w:rPr>
              <w:instrText xml:space="preserve"> REF _Ref491077990 \r \h </w:instrText>
            </w:r>
            <w:r>
              <w:rPr>
                <w:iCs/>
              </w:rPr>
            </w:r>
            <w:r>
              <w:rPr>
                <w:iCs/>
              </w:rPr>
              <w:fldChar w:fldCharType="separate"/>
            </w:r>
            <w:r w:rsidR="006863C8">
              <w:rPr>
                <w:iCs/>
              </w:rPr>
              <w:t>9</w:t>
            </w:r>
            <w:r>
              <w:rPr>
                <w:iCs/>
              </w:rPr>
              <w:fldChar w:fldCharType="end"/>
            </w:r>
            <w:r>
              <w:rPr>
                <w:iCs/>
              </w:rPr>
              <w:t xml:space="preserve"> </w:t>
            </w:r>
            <w:r>
              <w:rPr>
                <w:iCs/>
              </w:rPr>
              <w:fldChar w:fldCharType="begin"/>
            </w:r>
            <w:r>
              <w:rPr>
                <w:iCs/>
              </w:rPr>
              <w:instrText xml:space="preserve"> REF _Ref491077990 \h </w:instrText>
            </w:r>
            <w:r>
              <w:rPr>
                <w:iCs/>
              </w:rPr>
            </w:r>
            <w:r>
              <w:rPr>
                <w:iCs/>
              </w:rPr>
              <w:fldChar w:fldCharType="separate"/>
            </w:r>
            <w:r w:rsidR="006863C8">
              <w:t>Privacy</w:t>
            </w:r>
            <w:r>
              <w:rPr>
                <w:iCs/>
              </w:rPr>
              <w:fldChar w:fldCharType="end"/>
            </w:r>
          </w:p>
        </w:tc>
        <w:tc>
          <w:tcPr>
            <w:tcW w:w="4501" w:type="dxa"/>
          </w:tcPr>
          <w:p w14:paraId="592163BF" w14:textId="77777777" w:rsidR="00A83756" w:rsidRPr="00050EE6" w:rsidRDefault="00A83756" w:rsidP="00050EE6">
            <w:pPr>
              <w:rPr>
                <w:iCs/>
              </w:rPr>
            </w:pPr>
            <w:r>
              <w:rPr>
                <w:iCs/>
              </w:rPr>
              <w:t xml:space="preserve">Deskriptiv </w:t>
            </w:r>
          </w:p>
        </w:tc>
      </w:tr>
      <w:tr w:rsidR="00A83756" w:rsidRPr="00686348" w14:paraId="5C945973" w14:textId="77777777" w:rsidTr="00226DA3">
        <w:trPr>
          <w:cnfStyle w:val="000000100000" w:firstRow="0" w:lastRow="0" w:firstColumn="0" w:lastColumn="0" w:oddVBand="0" w:evenVBand="0" w:oddHBand="1" w:evenHBand="0" w:firstRowFirstColumn="0" w:firstRowLastColumn="0" w:lastRowFirstColumn="0" w:lastRowLastColumn="0"/>
        </w:trPr>
        <w:tc>
          <w:tcPr>
            <w:tcW w:w="4786" w:type="dxa"/>
          </w:tcPr>
          <w:p w14:paraId="23ABA1BB" w14:textId="69523093" w:rsidR="00A83756" w:rsidRDefault="00A83756" w:rsidP="00A71D03">
            <w:pPr>
              <w:rPr>
                <w:iCs/>
              </w:rPr>
            </w:pPr>
            <w:r>
              <w:rPr>
                <w:iCs/>
              </w:rPr>
              <w:t xml:space="preserve">Anhang A – Referenzen &amp; Bibliografie </w:t>
            </w:r>
          </w:p>
        </w:tc>
        <w:tc>
          <w:tcPr>
            <w:tcW w:w="4501" w:type="dxa"/>
          </w:tcPr>
          <w:p w14:paraId="0A68410E" w14:textId="0C61D17D" w:rsidR="00A83756" w:rsidRDefault="00A83756" w:rsidP="00A71D03">
            <w:pPr>
              <w:rPr>
                <w:iCs/>
              </w:rPr>
            </w:pPr>
            <w:r>
              <w:rPr>
                <w:iCs/>
              </w:rPr>
              <w:t>Deskriptiv</w:t>
            </w:r>
          </w:p>
        </w:tc>
      </w:tr>
      <w:tr w:rsidR="00A83756" w:rsidRPr="00686348" w14:paraId="14246FD2" w14:textId="77777777" w:rsidTr="00226DA3">
        <w:tc>
          <w:tcPr>
            <w:tcW w:w="4786" w:type="dxa"/>
          </w:tcPr>
          <w:p w14:paraId="423886CA" w14:textId="1FAE6E9F" w:rsidR="00A83756" w:rsidRDefault="00A83756" w:rsidP="00A71D03">
            <w:pPr>
              <w:rPr>
                <w:iCs/>
              </w:rPr>
            </w:pPr>
            <w:r>
              <w:rPr>
                <w:iCs/>
              </w:rPr>
              <w:t>Anhang B – Mitarbeiter &amp; Überprüfung</w:t>
            </w:r>
          </w:p>
        </w:tc>
        <w:tc>
          <w:tcPr>
            <w:tcW w:w="4501" w:type="dxa"/>
          </w:tcPr>
          <w:p w14:paraId="0D97D072" w14:textId="01D684CF" w:rsidR="00A83756" w:rsidRDefault="00A83756" w:rsidP="00A71D03">
            <w:pPr>
              <w:rPr>
                <w:iCs/>
              </w:rPr>
            </w:pPr>
            <w:r>
              <w:rPr>
                <w:iCs/>
              </w:rPr>
              <w:t xml:space="preserve">Deskriptiv </w:t>
            </w:r>
          </w:p>
        </w:tc>
      </w:tr>
      <w:tr w:rsidR="00A83756" w:rsidRPr="00686348" w14:paraId="0578F61B" w14:textId="77777777" w:rsidTr="00226DA3">
        <w:trPr>
          <w:cnfStyle w:val="000000100000" w:firstRow="0" w:lastRow="0" w:firstColumn="0" w:lastColumn="0" w:oddVBand="0" w:evenVBand="0" w:oddHBand="1" w:evenHBand="0" w:firstRowFirstColumn="0" w:firstRowLastColumn="0" w:lastRowFirstColumn="0" w:lastRowLastColumn="0"/>
        </w:trPr>
        <w:tc>
          <w:tcPr>
            <w:tcW w:w="4786" w:type="dxa"/>
          </w:tcPr>
          <w:p w14:paraId="54E28CED" w14:textId="53981146" w:rsidR="00A83756" w:rsidRDefault="00A83756" w:rsidP="00A71D03">
            <w:pPr>
              <w:rPr>
                <w:iCs/>
              </w:rPr>
            </w:pPr>
            <w:r>
              <w:rPr>
                <w:iCs/>
              </w:rPr>
              <w:t xml:space="preserve">Anhang C – Abkürzungen </w:t>
            </w:r>
          </w:p>
        </w:tc>
        <w:tc>
          <w:tcPr>
            <w:tcW w:w="4501" w:type="dxa"/>
          </w:tcPr>
          <w:p w14:paraId="12453E6F" w14:textId="0BDB8911" w:rsidR="00A83756" w:rsidRDefault="00A83756" w:rsidP="00A71D03">
            <w:pPr>
              <w:rPr>
                <w:iCs/>
              </w:rPr>
            </w:pPr>
            <w:r>
              <w:rPr>
                <w:iCs/>
              </w:rPr>
              <w:t xml:space="preserve">Normativ </w:t>
            </w:r>
          </w:p>
        </w:tc>
      </w:tr>
      <w:tr w:rsidR="00A83756" w:rsidRPr="00686348" w14:paraId="28DAA5C7" w14:textId="77777777" w:rsidTr="00226DA3">
        <w:tc>
          <w:tcPr>
            <w:tcW w:w="4786" w:type="dxa"/>
          </w:tcPr>
          <w:p w14:paraId="0C860BC1" w14:textId="00261477" w:rsidR="00A83756" w:rsidRDefault="00A83756" w:rsidP="00A71D03">
            <w:pPr>
              <w:rPr>
                <w:iCs/>
              </w:rPr>
            </w:pPr>
            <w:r>
              <w:rPr>
                <w:iCs/>
              </w:rPr>
              <w:t xml:space="preserve">Anhang D – Glossar </w:t>
            </w:r>
          </w:p>
        </w:tc>
        <w:tc>
          <w:tcPr>
            <w:tcW w:w="4501" w:type="dxa"/>
          </w:tcPr>
          <w:p w14:paraId="0D7DA975" w14:textId="4FEBD10D" w:rsidR="00A83756" w:rsidRDefault="00A83756" w:rsidP="00A71D03">
            <w:pPr>
              <w:rPr>
                <w:iCs/>
              </w:rPr>
            </w:pPr>
            <w:r>
              <w:rPr>
                <w:iCs/>
              </w:rPr>
              <w:t xml:space="preserve">Normativ </w:t>
            </w:r>
          </w:p>
        </w:tc>
      </w:tr>
      <w:tr w:rsidR="00A83756" w:rsidRPr="00686348" w14:paraId="362B857B" w14:textId="77777777" w:rsidTr="00226DA3">
        <w:trPr>
          <w:cnfStyle w:val="000000100000" w:firstRow="0" w:lastRow="0" w:firstColumn="0" w:lastColumn="0" w:oddVBand="0" w:evenVBand="0" w:oddHBand="1" w:evenHBand="0" w:firstRowFirstColumn="0" w:firstRowLastColumn="0" w:lastRowFirstColumn="0" w:lastRowLastColumn="0"/>
        </w:trPr>
        <w:tc>
          <w:tcPr>
            <w:tcW w:w="4786" w:type="dxa"/>
          </w:tcPr>
          <w:p w14:paraId="67168694" w14:textId="1456B611" w:rsidR="00A83756" w:rsidRDefault="00A83756" w:rsidP="00A71D03">
            <w:pPr>
              <w:rPr>
                <w:iCs/>
              </w:rPr>
            </w:pPr>
            <w:r>
              <w:rPr>
                <w:iCs/>
              </w:rPr>
              <w:t>Anhang E – Identity Federation Modelle</w:t>
            </w:r>
          </w:p>
        </w:tc>
        <w:tc>
          <w:tcPr>
            <w:tcW w:w="4501" w:type="dxa"/>
          </w:tcPr>
          <w:p w14:paraId="6635B9F3" w14:textId="7FF364AC" w:rsidR="00A83756" w:rsidRDefault="00A83756" w:rsidP="00A71D03">
            <w:pPr>
              <w:rPr>
                <w:iCs/>
              </w:rPr>
            </w:pPr>
            <w:r>
              <w:rPr>
                <w:iCs/>
              </w:rPr>
              <w:t>Deskriptiv</w:t>
            </w:r>
          </w:p>
        </w:tc>
      </w:tr>
      <w:tr w:rsidR="00A83756" w:rsidRPr="00686348" w14:paraId="7FAC734C" w14:textId="77777777" w:rsidTr="00226DA3">
        <w:tc>
          <w:tcPr>
            <w:tcW w:w="4786" w:type="dxa"/>
          </w:tcPr>
          <w:p w14:paraId="786DA7B4" w14:textId="185258C1" w:rsidR="00A83756" w:rsidRDefault="00A83756" w:rsidP="00A71D03">
            <w:pPr>
              <w:rPr>
                <w:iCs/>
              </w:rPr>
            </w:pPr>
            <w:r w:rsidRPr="00795022">
              <w:rPr>
                <w:iCs/>
              </w:rPr>
              <w:t>Anhang F – Änderungen gegenüber Version 2.00</w:t>
            </w:r>
          </w:p>
        </w:tc>
        <w:tc>
          <w:tcPr>
            <w:tcW w:w="4501" w:type="dxa"/>
          </w:tcPr>
          <w:p w14:paraId="21C78E57" w14:textId="376A0675" w:rsidR="00A83756" w:rsidRDefault="00A83756" w:rsidP="00A71D03">
            <w:pPr>
              <w:rPr>
                <w:iCs/>
              </w:rPr>
            </w:pPr>
            <w:r>
              <w:rPr>
                <w:iCs/>
              </w:rPr>
              <w:t>Deskriptiv</w:t>
            </w:r>
          </w:p>
        </w:tc>
      </w:tr>
    </w:tbl>
    <w:p w14:paraId="3EAC903B" w14:textId="28DE437A" w:rsidR="003A7657" w:rsidRPr="003A7657" w:rsidRDefault="003A7657" w:rsidP="000D1394">
      <w:pPr>
        <w:pStyle w:val="Beschriftung"/>
      </w:pPr>
      <w:bookmarkStart w:id="41" w:name="_Toc366242234"/>
      <w:bookmarkStart w:id="42" w:name="_Toc496078644"/>
      <w:r>
        <w:t xml:space="preserve">Tabelle </w:t>
      </w:r>
      <w:fldSimple w:instr=" SEQ Tabelle \* ARABIC ">
        <w:r w:rsidR="006863C8">
          <w:rPr>
            <w:noProof/>
          </w:rPr>
          <w:t>2</w:t>
        </w:r>
      </w:fldSimple>
      <w:r w:rsidR="004A1D98">
        <w:t xml:space="preserve"> </w:t>
      </w:r>
      <w:r>
        <w:t>Übersicht des normativen Charakters der Kapitel</w:t>
      </w:r>
      <w:bookmarkEnd w:id="41"/>
      <w:bookmarkEnd w:id="42"/>
    </w:p>
    <w:p w14:paraId="7D260B62" w14:textId="63FFDBC3" w:rsidR="00A0625E" w:rsidRDefault="00A0625E">
      <w:pPr>
        <w:spacing w:after="0" w:line="240" w:lineRule="auto"/>
      </w:pPr>
      <w:r>
        <w:br w:type="page"/>
      </w:r>
    </w:p>
    <w:p w14:paraId="75BCEB1D" w14:textId="33E2BB80" w:rsidR="00AF5A63" w:rsidRDefault="00AF5A63" w:rsidP="00774D88">
      <w:pPr>
        <w:pStyle w:val="Beschriftung"/>
      </w:pPr>
      <w:bookmarkStart w:id="43" w:name="_Ref364847095"/>
      <w:bookmarkStart w:id="44" w:name="_Toc366590240"/>
      <w:bookmarkStart w:id="45" w:name="_Hlk495314435"/>
    </w:p>
    <w:p w14:paraId="3BB63988" w14:textId="77777777" w:rsidR="00552CF8" w:rsidRPr="00312B7A" w:rsidRDefault="00552CF8" w:rsidP="00552CF8">
      <w:pPr>
        <w:pStyle w:val="berschrift1"/>
        <w:ind w:left="425" w:hanging="425"/>
      </w:pPr>
      <w:bookmarkStart w:id="46" w:name="_Ref496025310"/>
      <w:bookmarkStart w:id="47" w:name="_Ref496025323"/>
      <w:bookmarkStart w:id="48" w:name="_Ref496025437"/>
      <w:bookmarkStart w:id="49" w:name="_Ref496025515"/>
      <w:bookmarkStart w:id="50" w:name="_Ref496025745"/>
      <w:bookmarkStart w:id="51" w:name="_Ref496025749"/>
      <w:bookmarkStart w:id="52" w:name="_Ref491348062"/>
      <w:bookmarkStart w:id="53" w:name="_Ref491349651"/>
      <w:bookmarkStart w:id="54" w:name="_Ref491349656"/>
      <w:bookmarkStart w:id="55" w:name="_Ref485038041"/>
      <w:bookmarkStart w:id="56" w:name="_Toc496078526"/>
      <w:r>
        <w:t>Rollen und Stakeholder</w:t>
      </w:r>
      <w:bookmarkEnd w:id="46"/>
      <w:bookmarkEnd w:id="47"/>
      <w:bookmarkEnd w:id="48"/>
      <w:bookmarkEnd w:id="49"/>
      <w:bookmarkEnd w:id="50"/>
      <w:bookmarkEnd w:id="51"/>
      <w:bookmarkEnd w:id="56"/>
    </w:p>
    <w:p w14:paraId="58C9E1B5" w14:textId="77777777" w:rsidR="00552CF8" w:rsidRDefault="00552CF8" w:rsidP="00552CF8">
      <w:pPr>
        <w:rPr>
          <w:rFonts w:cs="Arial"/>
        </w:rPr>
      </w:pPr>
      <w:r w:rsidRPr="00FF71CF">
        <w:rPr>
          <w:rFonts w:cs="Arial"/>
        </w:rPr>
        <w:t>Ein</w:t>
      </w:r>
      <w:r w:rsidRPr="00312B7A">
        <w:rPr>
          <w:rFonts w:cs="Arial"/>
          <w:i/>
        </w:rPr>
        <w:t xml:space="preserve"> Identity und Access Management</w:t>
      </w:r>
      <w:r>
        <w:rPr>
          <w:rFonts w:cs="Arial"/>
          <w:i/>
        </w:rPr>
        <w:t xml:space="preserve"> System</w:t>
      </w:r>
      <w:r w:rsidRPr="00312B7A">
        <w:rPr>
          <w:rFonts w:cs="Arial"/>
        </w:rPr>
        <w:t xml:space="preserve"> </w:t>
      </w:r>
      <w:r>
        <w:rPr>
          <w:rFonts w:cs="Arial"/>
        </w:rPr>
        <w:t>kennt sechs</w:t>
      </w:r>
      <w:r w:rsidRPr="00D05881">
        <w:rPr>
          <w:rFonts w:cs="Arial"/>
        </w:rPr>
        <w:t xml:space="preserve"> unterschiedliche Rollen</w:t>
      </w:r>
      <w:r w:rsidRPr="00312B7A">
        <w:rPr>
          <w:rFonts w:cs="Arial"/>
        </w:rPr>
        <w:t>, die je nach Kom</w:t>
      </w:r>
      <w:r w:rsidRPr="00D05881">
        <w:rPr>
          <w:rFonts w:cs="Arial"/>
        </w:rPr>
        <w:t>bination und Ausgestaltung</w:t>
      </w:r>
      <w:r>
        <w:rPr>
          <w:rFonts w:cs="Arial"/>
        </w:rPr>
        <w:t xml:space="preserve"> von </w:t>
      </w:r>
      <w:r w:rsidRPr="00312B7A">
        <w:rPr>
          <w:rFonts w:cs="Arial"/>
        </w:rPr>
        <w:t>fünf grundlegende</w:t>
      </w:r>
      <w:r>
        <w:rPr>
          <w:rFonts w:cs="Arial"/>
        </w:rPr>
        <w:t>n</w:t>
      </w:r>
      <w:r w:rsidRPr="00312B7A">
        <w:rPr>
          <w:rFonts w:cs="Arial"/>
        </w:rPr>
        <w:t xml:space="preserve"> Stakeholder</w:t>
      </w:r>
      <w:r>
        <w:rPr>
          <w:rFonts w:cs="Arial"/>
        </w:rPr>
        <w:t>n motiviert we</w:t>
      </w:r>
      <w:r>
        <w:rPr>
          <w:rFonts w:cs="Arial"/>
        </w:rPr>
        <w:t>r</w:t>
      </w:r>
      <w:r>
        <w:rPr>
          <w:rFonts w:cs="Arial"/>
        </w:rPr>
        <w:t>den.</w:t>
      </w:r>
    </w:p>
    <w:p w14:paraId="53E4CBA6" w14:textId="77777777" w:rsidR="00552CF8" w:rsidRDefault="00552CF8" w:rsidP="00552CF8">
      <w:pPr>
        <w:pStyle w:val="berschrift2"/>
        <w:ind w:left="709" w:hanging="709"/>
      </w:pPr>
      <w:bookmarkStart w:id="57" w:name="_Ref496011451"/>
      <w:bookmarkStart w:id="58" w:name="_Toc496078527"/>
      <w:r w:rsidRPr="006A3A4E">
        <w:t>Rollen in</w:t>
      </w:r>
      <w:r>
        <w:t xml:space="preserve"> IAM</w:t>
      </w:r>
      <w:bookmarkEnd w:id="57"/>
      <w:bookmarkEnd w:id="58"/>
    </w:p>
    <w:p w14:paraId="0B65728E" w14:textId="77777777" w:rsidR="00552CF8" w:rsidRDefault="00552CF8" w:rsidP="00552CF8">
      <w:pPr>
        <w:spacing w:after="0" w:line="240" w:lineRule="auto"/>
        <w:rPr>
          <w:rFonts w:cs="Arial"/>
        </w:rPr>
      </w:pPr>
    </w:p>
    <w:p w14:paraId="4DE85D7E" w14:textId="3F95E97F" w:rsidR="00552CF8" w:rsidRDefault="00552CF8" w:rsidP="00552CF8">
      <w:pPr>
        <w:spacing w:after="0" w:line="240" w:lineRule="auto"/>
        <w:rPr>
          <w:rFonts w:cs="Arial"/>
        </w:rPr>
      </w:pPr>
      <w:r w:rsidRPr="00DD052F">
        <w:rPr>
          <w:rFonts w:cs="Arial"/>
        </w:rPr>
        <w:t xml:space="preserve">Die </w:t>
      </w:r>
      <w:r>
        <w:rPr>
          <w:rFonts w:cs="Arial"/>
        </w:rPr>
        <w:t xml:space="preserve">verschiedenen </w:t>
      </w:r>
      <w:r w:rsidRPr="00DD052F">
        <w:rPr>
          <w:rFonts w:cs="Arial"/>
        </w:rPr>
        <w:t>Rollen</w:t>
      </w:r>
      <w:r>
        <w:rPr>
          <w:rFonts w:cs="Arial"/>
        </w:rPr>
        <w:t>, die die eigentlichen (IAM-)Prozesse ausführen,</w:t>
      </w:r>
      <w:r w:rsidRPr="00DD052F">
        <w:rPr>
          <w:rFonts w:cs="Arial"/>
        </w:rPr>
        <w:t xml:space="preserve"> werden </w:t>
      </w:r>
      <w:r>
        <w:rPr>
          <w:rFonts w:cs="Arial"/>
        </w:rPr>
        <w:t>in alph</w:t>
      </w:r>
      <w:r>
        <w:rPr>
          <w:rFonts w:cs="Arial"/>
        </w:rPr>
        <w:t>a</w:t>
      </w:r>
      <w:r>
        <w:rPr>
          <w:rFonts w:cs="Arial"/>
        </w:rPr>
        <w:t>betischer Reihenfolge</w:t>
      </w:r>
      <w:r w:rsidRPr="00DD052F">
        <w:rPr>
          <w:rFonts w:cs="Arial"/>
        </w:rPr>
        <w:t xml:space="preserve"> beschrieben.</w:t>
      </w:r>
      <w:r w:rsidR="00CC227A">
        <w:rPr>
          <w:rFonts w:cs="Arial"/>
        </w:rPr>
        <w:t xml:space="preserve"> Für jede Ro</w:t>
      </w:r>
      <w:r>
        <w:rPr>
          <w:rFonts w:cs="Arial"/>
        </w:rPr>
        <w:t xml:space="preserve">lle wird zusätzlich der primäre Stakeholder (siehe Kapitel </w:t>
      </w:r>
      <w:r w:rsidR="00F21F76">
        <w:rPr>
          <w:rFonts w:cs="Arial"/>
        </w:rPr>
        <w:fldChar w:fldCharType="begin"/>
      </w:r>
      <w:r w:rsidR="00F21F76">
        <w:rPr>
          <w:rFonts w:cs="Arial"/>
        </w:rPr>
        <w:instrText xml:space="preserve"> REF _Ref496010904 \r \h </w:instrText>
      </w:r>
      <w:r w:rsidR="00F21F76">
        <w:rPr>
          <w:rFonts w:cs="Arial"/>
        </w:rPr>
      </w:r>
      <w:r w:rsidR="00F21F76">
        <w:rPr>
          <w:rFonts w:cs="Arial"/>
        </w:rPr>
        <w:fldChar w:fldCharType="separate"/>
      </w:r>
      <w:r w:rsidR="006863C8">
        <w:rPr>
          <w:rFonts w:cs="Arial"/>
        </w:rPr>
        <w:t>3.2</w:t>
      </w:r>
      <w:r w:rsidR="00F21F76">
        <w:rPr>
          <w:rFonts w:cs="Arial"/>
        </w:rPr>
        <w:fldChar w:fldCharType="end"/>
      </w:r>
      <w:r>
        <w:rPr>
          <w:rFonts w:cs="Arial"/>
        </w:rPr>
        <w:t>) angegeben.</w:t>
      </w:r>
    </w:p>
    <w:p w14:paraId="6657958B" w14:textId="77777777" w:rsidR="00552CF8" w:rsidRPr="000E2345" w:rsidRDefault="00552CF8" w:rsidP="00552CF8"/>
    <w:p w14:paraId="4910EF7B" w14:textId="77777777" w:rsidR="00552CF8" w:rsidRDefault="00552CF8" w:rsidP="00552CF8">
      <w:pPr>
        <w:spacing w:after="0" w:line="240" w:lineRule="auto"/>
        <w:rPr>
          <w:rFonts w:cs="Arial"/>
        </w:rPr>
      </w:pPr>
    </w:p>
    <w:tbl>
      <w:tblPr>
        <w:tblW w:w="0" w:type="auto"/>
        <w:tblLook w:val="04A0" w:firstRow="1" w:lastRow="0" w:firstColumn="1" w:lastColumn="0" w:noHBand="0" w:noVBand="1"/>
      </w:tblPr>
      <w:tblGrid>
        <w:gridCol w:w="2518"/>
        <w:gridCol w:w="6769"/>
      </w:tblGrid>
      <w:tr w:rsidR="00552CF8" w14:paraId="4BC21735" w14:textId="77777777" w:rsidTr="004372DD">
        <w:trPr>
          <w:cantSplit/>
        </w:trPr>
        <w:tc>
          <w:tcPr>
            <w:tcW w:w="2518" w:type="dxa"/>
            <w:shd w:val="clear" w:color="auto" w:fill="D9D9D9" w:themeFill="background1" w:themeFillShade="D9"/>
            <w:hideMark/>
          </w:tcPr>
          <w:p w14:paraId="29C0106F" w14:textId="77777777" w:rsidR="00552CF8" w:rsidRDefault="00552CF8" w:rsidP="004372DD">
            <w:pPr>
              <w:rPr>
                <w:rFonts w:cs="Arial"/>
                <w:szCs w:val="22"/>
              </w:rPr>
            </w:pPr>
            <w:r>
              <w:rPr>
                <w:rFonts w:cs="Arial"/>
                <w:szCs w:val="22"/>
              </w:rPr>
              <w:t>Relying Party</w:t>
            </w:r>
          </w:p>
        </w:tc>
        <w:tc>
          <w:tcPr>
            <w:tcW w:w="6769" w:type="dxa"/>
            <w:shd w:val="clear" w:color="auto" w:fill="F2F2F2" w:themeFill="background1" w:themeFillShade="F2"/>
            <w:hideMark/>
          </w:tcPr>
          <w:p w14:paraId="4843487E" w14:textId="128CD9A9" w:rsidR="00552CF8" w:rsidRDefault="00552CF8" w:rsidP="004372DD">
            <w:pPr>
              <w:rPr>
                <w:rFonts w:cs="Arial"/>
              </w:rPr>
            </w:pPr>
            <w:r>
              <w:rPr>
                <w:rFonts w:cs="Arial"/>
              </w:rPr>
              <w:t xml:space="preserve">Die </w:t>
            </w:r>
            <w:r w:rsidRPr="00234CD1">
              <w:rPr>
                <w:rFonts w:cs="Arial"/>
                <w:i/>
              </w:rPr>
              <w:t>Relying Party</w:t>
            </w:r>
            <w:r>
              <w:rPr>
                <w:rFonts w:cs="Arial"/>
              </w:rPr>
              <w:t xml:space="preserve"> vertritt die Interessen der </w:t>
            </w:r>
            <w:r w:rsidRPr="00234CD1">
              <w:rPr>
                <w:rFonts w:cs="Arial"/>
                <w:i/>
              </w:rPr>
              <w:t>Ressource</w:t>
            </w:r>
            <w:r>
              <w:rPr>
                <w:rFonts w:cs="Arial"/>
                <w:i/>
              </w:rPr>
              <w:t xml:space="preserve"> </w:t>
            </w:r>
            <w:r>
              <w:rPr>
                <w:rFonts w:cs="Arial"/>
              </w:rPr>
              <w:t>im IAM-System. Sie nutzt IAM-Geschäftsservices und verarbeitet Inform</w:t>
            </w:r>
            <w:r>
              <w:rPr>
                <w:rFonts w:cs="Arial"/>
              </w:rPr>
              <w:t>a</w:t>
            </w:r>
            <w:r>
              <w:rPr>
                <w:rFonts w:cs="Arial"/>
              </w:rPr>
              <w:t xml:space="preserve">tionen von </w:t>
            </w:r>
            <w:r w:rsidRPr="00234CD1">
              <w:rPr>
                <w:rFonts w:cs="Arial"/>
                <w:i/>
              </w:rPr>
              <w:t>IAM-Dienstanbietern</w:t>
            </w:r>
            <w:r>
              <w:rPr>
                <w:rFonts w:cs="Arial"/>
              </w:rPr>
              <w:t xml:space="preserve"> für den Schutz ihrer </w:t>
            </w:r>
            <w:r w:rsidRPr="00234CD1">
              <w:rPr>
                <w:rFonts w:cs="Arial"/>
                <w:i/>
              </w:rPr>
              <w:t>Ressourcen</w:t>
            </w:r>
            <w:r>
              <w:rPr>
                <w:rFonts w:cs="Arial"/>
              </w:rPr>
              <w:t xml:space="preserve">. Sie braucht zur Beurteilung der </w:t>
            </w:r>
            <w:r>
              <w:rPr>
                <w:rFonts w:cs="Arial"/>
                <w:i/>
              </w:rPr>
              <w:t>Berechtigung</w:t>
            </w:r>
            <w:r>
              <w:rPr>
                <w:rFonts w:cs="Arial"/>
              </w:rPr>
              <w:t xml:space="preserve"> eines Ressource</w:t>
            </w:r>
            <w:r>
              <w:rPr>
                <w:rFonts w:cs="Arial"/>
              </w:rPr>
              <w:t>n</w:t>
            </w:r>
            <w:r>
              <w:rPr>
                <w:rFonts w:cs="Arial"/>
              </w:rPr>
              <w:t>zugriffs nähere Informationen (berechtigungsrelevante Eigenscha</w:t>
            </w:r>
            <w:r>
              <w:rPr>
                <w:rFonts w:cs="Arial"/>
              </w:rPr>
              <w:t>f</w:t>
            </w:r>
            <w:r>
              <w:rPr>
                <w:rFonts w:cs="Arial"/>
              </w:rPr>
              <w:t xml:space="preserve">ten) zu einem </w:t>
            </w:r>
            <w:r>
              <w:rPr>
                <w:rFonts w:cs="Arial"/>
                <w:i/>
              </w:rPr>
              <w:t xml:space="preserve">Subjekt, </w:t>
            </w:r>
            <w:r>
              <w:rPr>
                <w:rFonts w:cs="Arial"/>
              </w:rPr>
              <w:t xml:space="preserve">dessen </w:t>
            </w:r>
            <w:r>
              <w:rPr>
                <w:rFonts w:cs="Arial"/>
                <w:i/>
              </w:rPr>
              <w:t>E-Identity</w:t>
            </w:r>
            <w:r>
              <w:rPr>
                <w:rFonts w:cs="Arial"/>
              </w:rPr>
              <w:t xml:space="preserve"> und den Kontext des Z</w:t>
            </w:r>
            <w:r>
              <w:rPr>
                <w:rFonts w:cs="Arial"/>
              </w:rPr>
              <w:t>u</w:t>
            </w:r>
            <w:r>
              <w:rPr>
                <w:rFonts w:cs="Arial"/>
              </w:rPr>
              <w:t>griffs (Lokation, Zeitpunkt, Sicherheitsniv</w:t>
            </w:r>
            <w:r w:rsidR="00CE3039">
              <w:rPr>
                <w:rFonts w:cs="Arial"/>
              </w:rPr>
              <w:t>e</w:t>
            </w:r>
            <w:r>
              <w:rPr>
                <w:rFonts w:cs="Arial"/>
              </w:rPr>
              <w:t>au etc.)</w:t>
            </w:r>
          </w:p>
          <w:p w14:paraId="5840DF44" w14:textId="77777777" w:rsidR="00552CF8" w:rsidRDefault="00552CF8" w:rsidP="004372DD">
            <w:pPr>
              <w:rPr>
                <w:rFonts w:cs="Arial"/>
              </w:rPr>
            </w:pPr>
            <w:r>
              <w:rPr>
                <w:rFonts w:cs="Arial"/>
              </w:rPr>
              <w:t>Primärer Stakeholder: Leistungserbringer</w:t>
            </w:r>
          </w:p>
        </w:tc>
      </w:tr>
    </w:tbl>
    <w:p w14:paraId="70012E7B" w14:textId="77777777" w:rsidR="00552CF8" w:rsidRDefault="00552CF8" w:rsidP="00552CF8">
      <w:pPr>
        <w:spacing w:after="0" w:line="240" w:lineRule="auto"/>
      </w:pPr>
    </w:p>
    <w:tbl>
      <w:tblPr>
        <w:tblW w:w="0" w:type="auto"/>
        <w:tblLook w:val="04A0" w:firstRow="1" w:lastRow="0" w:firstColumn="1" w:lastColumn="0" w:noHBand="0" w:noVBand="1"/>
      </w:tblPr>
      <w:tblGrid>
        <w:gridCol w:w="2518"/>
        <w:gridCol w:w="6769"/>
      </w:tblGrid>
      <w:tr w:rsidR="00552CF8" w14:paraId="4CC51BE3" w14:textId="77777777" w:rsidTr="004372DD">
        <w:trPr>
          <w:cantSplit/>
        </w:trPr>
        <w:tc>
          <w:tcPr>
            <w:tcW w:w="2518" w:type="dxa"/>
            <w:shd w:val="clear" w:color="auto" w:fill="D9D9D9" w:themeFill="background1" w:themeFillShade="D9"/>
            <w:hideMark/>
          </w:tcPr>
          <w:p w14:paraId="4291819F" w14:textId="77777777" w:rsidR="00552CF8" w:rsidRDefault="00552CF8" w:rsidP="004372DD">
            <w:pPr>
              <w:rPr>
                <w:rFonts w:cs="Arial"/>
                <w:szCs w:val="22"/>
              </w:rPr>
            </w:pPr>
            <w:r>
              <w:rPr>
                <w:rFonts w:cs="Arial"/>
              </w:rPr>
              <w:lastRenderedPageBreak/>
              <w:t>IAM-Dienstanbieter</w:t>
            </w:r>
          </w:p>
        </w:tc>
        <w:tc>
          <w:tcPr>
            <w:tcW w:w="6769" w:type="dxa"/>
            <w:shd w:val="clear" w:color="auto" w:fill="F2F2F2" w:themeFill="background1" w:themeFillShade="F2"/>
            <w:hideMark/>
          </w:tcPr>
          <w:p w14:paraId="63269098" w14:textId="23786463" w:rsidR="00552CF8" w:rsidRDefault="00552CF8" w:rsidP="004372DD">
            <w:pPr>
              <w:rPr>
                <w:rFonts w:cs="Arial"/>
              </w:rPr>
            </w:pPr>
            <w:r>
              <w:rPr>
                <w:rFonts w:cs="Arial"/>
              </w:rPr>
              <w:t xml:space="preserve">Der </w:t>
            </w:r>
            <w:r w:rsidRPr="00234CD1">
              <w:rPr>
                <w:rFonts w:cs="Arial"/>
                <w:i/>
              </w:rPr>
              <w:t>IAM-Dienstanbieter</w:t>
            </w:r>
            <w:r>
              <w:rPr>
                <w:rFonts w:cs="Arial"/>
              </w:rPr>
              <w:t xml:space="preserve"> ist verantwortlich für den Betrieb</w:t>
            </w:r>
            <w:r>
              <w:rPr>
                <w:rStyle w:val="Funotenzeichen"/>
                <w:rFonts w:cs="Arial"/>
              </w:rPr>
              <w:footnoteReference w:id="2"/>
            </w:r>
            <w:r>
              <w:rPr>
                <w:rFonts w:cs="Arial"/>
              </w:rPr>
              <w:t xml:space="preserve"> von e</w:t>
            </w:r>
            <w:r>
              <w:rPr>
                <w:rFonts w:cs="Arial"/>
              </w:rPr>
              <w:t>i</w:t>
            </w:r>
            <w:r>
              <w:rPr>
                <w:rFonts w:cs="Arial"/>
              </w:rPr>
              <w:t xml:space="preserve">nem oder mehreren IAM-Geschäftsservices gemäss Kapitel </w:t>
            </w:r>
            <w:r>
              <w:rPr>
                <w:rFonts w:cs="Arial"/>
              </w:rPr>
              <w:fldChar w:fldCharType="begin"/>
            </w:r>
            <w:r>
              <w:rPr>
                <w:rFonts w:cs="Arial"/>
              </w:rPr>
              <w:instrText xml:space="preserve"> REF _Ref475519946 \r \h </w:instrText>
            </w:r>
            <w:r>
              <w:rPr>
                <w:rFonts w:cs="Arial"/>
              </w:rPr>
            </w:r>
            <w:r>
              <w:rPr>
                <w:rFonts w:cs="Arial"/>
              </w:rPr>
              <w:fldChar w:fldCharType="separate"/>
            </w:r>
            <w:r w:rsidR="006863C8">
              <w:rPr>
                <w:rFonts w:cs="Arial"/>
              </w:rPr>
              <w:t>7</w:t>
            </w:r>
            <w:r>
              <w:rPr>
                <w:rFonts w:cs="Arial"/>
              </w:rPr>
              <w:fldChar w:fldCharType="end"/>
            </w:r>
            <w:r>
              <w:rPr>
                <w:rFonts w:cs="Arial"/>
              </w:rPr>
              <w:t xml:space="preserve">. Es können die folgenden Spezialisierungen unterschieden werden, die aber oft gemeinsam implementiert werden. </w:t>
            </w:r>
          </w:p>
          <w:p w14:paraId="5985FD45" w14:textId="77777777" w:rsidR="00552CF8" w:rsidRDefault="00552CF8" w:rsidP="004372DD">
            <w:pPr>
              <w:rPr>
                <w:rFonts w:cs="Arial"/>
              </w:rPr>
            </w:pPr>
            <w:r>
              <w:rPr>
                <w:rFonts w:cs="Arial"/>
              </w:rPr>
              <w:t xml:space="preserve">Die </w:t>
            </w:r>
            <w:r w:rsidRPr="00D543D3">
              <w:rPr>
                <w:rFonts w:cs="Arial"/>
                <w:i/>
              </w:rPr>
              <w:t>Registrierungsstelle</w:t>
            </w:r>
            <w:r>
              <w:rPr>
                <w:rFonts w:cs="Arial"/>
              </w:rPr>
              <w:t xml:space="preserve"> (</w:t>
            </w:r>
            <w:r w:rsidRPr="00D543D3">
              <w:rPr>
                <w:rFonts w:cs="Arial"/>
                <w:i/>
              </w:rPr>
              <w:t>RA</w:t>
            </w:r>
            <w:r>
              <w:rPr>
                <w:rFonts w:cs="Arial"/>
              </w:rPr>
              <w:t xml:space="preserve">) erfasst und prüft die E-Identities der Subjekte. </w:t>
            </w:r>
          </w:p>
          <w:p w14:paraId="0452290B" w14:textId="77777777" w:rsidR="00552CF8" w:rsidRPr="004C08BA" w:rsidRDefault="00552CF8" w:rsidP="004372DD">
            <w:pPr>
              <w:rPr>
                <w:rFonts w:cs="Arial"/>
              </w:rPr>
            </w:pPr>
            <w:r w:rsidRPr="004C08BA">
              <w:rPr>
                <w:rFonts w:cs="Arial"/>
              </w:rPr>
              <w:t xml:space="preserve">Der </w:t>
            </w:r>
            <w:r w:rsidRPr="00D543D3">
              <w:rPr>
                <w:rFonts w:cs="Arial"/>
                <w:i/>
              </w:rPr>
              <w:t>Credential Service Provider</w:t>
            </w:r>
            <w:r w:rsidRPr="004C08BA">
              <w:rPr>
                <w:rFonts w:cs="Arial"/>
              </w:rPr>
              <w:t xml:space="preserve"> (CSP</w:t>
            </w:r>
            <w:r w:rsidRPr="00D543D3">
              <w:rPr>
                <w:rFonts w:cs="Arial"/>
              </w:rPr>
              <w:t xml:space="preserve">) </w:t>
            </w:r>
            <w:r>
              <w:rPr>
                <w:rFonts w:cs="Arial"/>
              </w:rPr>
              <w:t>vergibt und verwaltet</w:t>
            </w:r>
            <w:r w:rsidRPr="00D543D3">
              <w:rPr>
                <w:rFonts w:cs="Arial"/>
              </w:rPr>
              <w:t xml:space="preserve"> A</w:t>
            </w:r>
            <w:r w:rsidRPr="00D543D3">
              <w:rPr>
                <w:rFonts w:cs="Arial"/>
              </w:rPr>
              <w:t>u</w:t>
            </w:r>
            <w:r w:rsidRPr="00D543D3">
              <w:rPr>
                <w:rFonts w:cs="Arial"/>
              </w:rPr>
              <w:t>thentifizie</w:t>
            </w:r>
            <w:r>
              <w:rPr>
                <w:rFonts w:cs="Arial"/>
              </w:rPr>
              <w:t>rungsmittel</w:t>
            </w:r>
            <w:r w:rsidRPr="00D543D3">
              <w:rPr>
                <w:rFonts w:cs="Arial"/>
              </w:rPr>
              <w:t xml:space="preserve"> </w:t>
            </w:r>
            <w:r>
              <w:rPr>
                <w:rFonts w:cs="Arial"/>
              </w:rPr>
              <w:t>für E-Identities.</w:t>
            </w:r>
          </w:p>
          <w:p w14:paraId="5EFD50D4" w14:textId="77777777" w:rsidR="00552CF8" w:rsidRDefault="00552CF8" w:rsidP="004372DD">
            <w:pPr>
              <w:rPr>
                <w:rFonts w:cs="Arial"/>
              </w:rPr>
            </w:pPr>
            <w:r>
              <w:rPr>
                <w:rFonts w:cs="Arial"/>
              </w:rPr>
              <w:t xml:space="preserve">Der </w:t>
            </w:r>
            <w:r w:rsidRPr="00D543D3">
              <w:rPr>
                <w:rFonts w:cs="Arial"/>
                <w:i/>
              </w:rPr>
              <w:t>Identity Provider</w:t>
            </w:r>
            <w:r>
              <w:rPr>
                <w:rFonts w:cs="Arial"/>
              </w:rPr>
              <w:t xml:space="preserve"> (</w:t>
            </w:r>
            <w:r w:rsidRPr="00D543D3">
              <w:rPr>
                <w:rFonts w:cs="Arial"/>
                <w:i/>
              </w:rPr>
              <w:t>IdP</w:t>
            </w:r>
            <w:r>
              <w:rPr>
                <w:rFonts w:cs="Arial"/>
              </w:rPr>
              <w:t xml:space="preserve">) überprüft zur Laufzeit die E-Identities der Subjekte. </w:t>
            </w:r>
          </w:p>
          <w:p w14:paraId="3712B9F2" w14:textId="77777777" w:rsidR="00552CF8" w:rsidRDefault="00552CF8" w:rsidP="004372DD">
            <w:pPr>
              <w:rPr>
                <w:rFonts w:cs="Arial"/>
                <w:szCs w:val="22"/>
              </w:rPr>
            </w:pPr>
            <w:r>
              <w:rPr>
                <w:rFonts w:cs="Arial"/>
              </w:rPr>
              <w:t xml:space="preserve">Die </w:t>
            </w:r>
            <w:r w:rsidRPr="00D543D3">
              <w:rPr>
                <w:rFonts w:cs="Arial"/>
                <w:i/>
                <w:szCs w:val="22"/>
              </w:rPr>
              <w:t>Attribut-Autorität</w:t>
            </w:r>
            <w:r>
              <w:rPr>
                <w:rFonts w:cs="Arial"/>
                <w:szCs w:val="22"/>
              </w:rPr>
              <w:t xml:space="preserve"> (</w:t>
            </w:r>
            <w:r w:rsidRPr="00D543D3">
              <w:rPr>
                <w:rFonts w:cs="Arial"/>
                <w:i/>
                <w:szCs w:val="22"/>
              </w:rPr>
              <w:t>AA</w:t>
            </w:r>
            <w:r>
              <w:rPr>
                <w:rFonts w:cs="Arial"/>
                <w:szCs w:val="22"/>
              </w:rPr>
              <w:t>) verwaltet die Attribute der Subjekte und gibt Attributbestätigungen aus.</w:t>
            </w:r>
          </w:p>
          <w:p w14:paraId="64744617" w14:textId="22ED8C2C" w:rsidR="00552CF8" w:rsidRDefault="00552CF8" w:rsidP="004372DD">
            <w:pPr>
              <w:rPr>
                <w:rFonts w:cs="Arial"/>
              </w:rPr>
            </w:pPr>
            <w:r>
              <w:rPr>
                <w:rFonts w:cs="Arial"/>
              </w:rPr>
              <w:t xml:space="preserve">Ein </w:t>
            </w:r>
            <w:r>
              <w:rPr>
                <w:rFonts w:cs="Arial"/>
                <w:i/>
              </w:rPr>
              <w:t xml:space="preserve">Vermittler </w:t>
            </w:r>
            <w:r>
              <w:rPr>
                <w:rFonts w:cs="Arial"/>
              </w:rPr>
              <w:t>bietet gemeinsame Dienste, wie Metadatenverwa</w:t>
            </w:r>
            <w:r>
              <w:rPr>
                <w:rFonts w:cs="Arial"/>
              </w:rPr>
              <w:t>l</w:t>
            </w:r>
            <w:r>
              <w:rPr>
                <w:rFonts w:cs="Arial"/>
              </w:rPr>
              <w:t>tung, IdP-Discovery, Identity Linking oder</w:t>
            </w:r>
            <w:r w:rsidR="00F21F76">
              <w:rPr>
                <w:rFonts w:cs="Arial"/>
              </w:rPr>
              <w:t xml:space="preserve"> Transformation des A</w:t>
            </w:r>
            <w:r w:rsidR="00F21F76">
              <w:rPr>
                <w:rFonts w:cs="Arial"/>
              </w:rPr>
              <w:t>u</w:t>
            </w:r>
            <w:r w:rsidR="00C51347">
              <w:rPr>
                <w:rFonts w:cs="Arial"/>
              </w:rPr>
              <w:t>thentifizierungs- und Attribut</w:t>
            </w:r>
            <w:r w:rsidR="00F21F76">
              <w:rPr>
                <w:rFonts w:cs="Arial"/>
              </w:rPr>
              <w:t>bestätigung</w:t>
            </w:r>
            <w:r>
              <w:rPr>
                <w:rFonts w:cs="Arial"/>
              </w:rPr>
              <w:t>, für alle andere IAM-Dienstanbieter und Relying Parties in einer Identity Federation an.</w:t>
            </w:r>
          </w:p>
          <w:p w14:paraId="5BB1BDA4" w14:textId="26A6B344" w:rsidR="00552CF8" w:rsidRDefault="00552CF8" w:rsidP="00FE240A">
            <w:pPr>
              <w:rPr>
                <w:rFonts w:cs="Arial"/>
              </w:rPr>
            </w:pPr>
            <w:r>
              <w:rPr>
                <w:rFonts w:cs="Arial"/>
              </w:rPr>
              <w:t xml:space="preserve">Primärer Stakeholder: </w:t>
            </w:r>
            <w:r w:rsidR="00FE240A">
              <w:rPr>
                <w:rFonts w:cs="Arial"/>
              </w:rPr>
              <w:t>Dienstanbieter</w:t>
            </w:r>
          </w:p>
        </w:tc>
      </w:tr>
    </w:tbl>
    <w:p w14:paraId="40CBAF1A" w14:textId="77777777" w:rsidR="00552CF8" w:rsidRDefault="00552CF8" w:rsidP="00552CF8">
      <w:pPr>
        <w:rPr>
          <w:rFonts w:cs="Arial"/>
          <w:b/>
        </w:rPr>
      </w:pPr>
    </w:p>
    <w:tbl>
      <w:tblPr>
        <w:tblW w:w="0" w:type="auto"/>
        <w:tblLook w:val="04A0" w:firstRow="1" w:lastRow="0" w:firstColumn="1" w:lastColumn="0" w:noHBand="0" w:noVBand="1"/>
      </w:tblPr>
      <w:tblGrid>
        <w:gridCol w:w="2518"/>
        <w:gridCol w:w="6769"/>
      </w:tblGrid>
      <w:tr w:rsidR="00552CF8" w14:paraId="3398ACF6" w14:textId="77777777" w:rsidTr="004372DD">
        <w:trPr>
          <w:cantSplit/>
        </w:trPr>
        <w:tc>
          <w:tcPr>
            <w:tcW w:w="2518" w:type="dxa"/>
            <w:shd w:val="clear" w:color="auto" w:fill="D9D9D9" w:themeFill="background1" w:themeFillShade="D9"/>
            <w:hideMark/>
          </w:tcPr>
          <w:p w14:paraId="610957E7" w14:textId="77777777" w:rsidR="00552CF8" w:rsidRDefault="00552CF8" w:rsidP="004372DD">
            <w:pPr>
              <w:rPr>
                <w:rFonts w:cs="Arial"/>
                <w:szCs w:val="22"/>
              </w:rPr>
            </w:pPr>
            <w:r>
              <w:rPr>
                <w:rFonts w:cs="Arial"/>
              </w:rPr>
              <w:lastRenderedPageBreak/>
              <w:t>IAM-Regulator</w:t>
            </w:r>
          </w:p>
        </w:tc>
        <w:tc>
          <w:tcPr>
            <w:tcW w:w="6769" w:type="dxa"/>
            <w:shd w:val="clear" w:color="auto" w:fill="F2F2F2" w:themeFill="background1" w:themeFillShade="F2"/>
            <w:hideMark/>
          </w:tcPr>
          <w:p w14:paraId="3E7E227E" w14:textId="77777777" w:rsidR="00552CF8" w:rsidRDefault="00552CF8" w:rsidP="004372DD">
            <w:pPr>
              <w:rPr>
                <w:rFonts w:cs="Arial"/>
              </w:rPr>
            </w:pPr>
            <w:r w:rsidRPr="001B0550">
              <w:rPr>
                <w:rFonts w:cs="Arial"/>
              </w:rPr>
              <w:t>Der</w:t>
            </w:r>
            <w:r>
              <w:rPr>
                <w:rFonts w:cs="Arial"/>
                <w:i/>
              </w:rPr>
              <w:t xml:space="preserve"> IAM-</w:t>
            </w:r>
            <w:r w:rsidRPr="001B0550">
              <w:rPr>
                <w:rFonts w:cs="Arial"/>
                <w:i/>
              </w:rPr>
              <w:t>Regulator</w:t>
            </w:r>
            <w:r>
              <w:rPr>
                <w:rFonts w:cs="Arial"/>
              </w:rPr>
              <w:t xml:space="preserve"> (oder die </w:t>
            </w:r>
            <w:r w:rsidRPr="00DF6BEE">
              <w:rPr>
                <w:rFonts w:cs="Arial"/>
                <w:i/>
              </w:rPr>
              <w:t>IAM-</w:t>
            </w:r>
            <w:r>
              <w:rPr>
                <w:rFonts w:cs="Arial"/>
                <w:i/>
              </w:rPr>
              <w:t>Steuerung</w:t>
            </w:r>
            <w:r>
              <w:rPr>
                <w:rFonts w:cs="Arial"/>
              </w:rPr>
              <w:t>) definiert die rechtl</w:t>
            </w:r>
            <w:r>
              <w:rPr>
                <w:rFonts w:cs="Arial"/>
              </w:rPr>
              <w:t>i</w:t>
            </w:r>
            <w:r>
              <w:rPr>
                <w:rFonts w:cs="Arial"/>
              </w:rPr>
              <w:t>chen, prozessualen, organisatorischen/architektonischen und technischen Rahmenbedingungen, innerhalb derer das IAM abg</w:t>
            </w:r>
            <w:r>
              <w:rPr>
                <w:rFonts w:cs="Arial"/>
              </w:rPr>
              <w:t>e</w:t>
            </w:r>
            <w:r>
              <w:rPr>
                <w:rFonts w:cs="Arial"/>
              </w:rPr>
              <w:t>wickelt werden muss. Er berücksichtigt dabei die Interessen aller Stakeholder und beteiligt alle anderen Rollen in geeigneter Weise an der Definition.</w:t>
            </w:r>
          </w:p>
          <w:p w14:paraId="07FE12FE" w14:textId="77777777" w:rsidR="00552CF8" w:rsidRDefault="00552CF8" w:rsidP="004372DD">
            <w:pPr>
              <w:rPr>
                <w:rFonts w:cs="Arial"/>
              </w:rPr>
            </w:pPr>
            <w:r>
              <w:rPr>
                <w:rFonts w:cs="Arial"/>
              </w:rPr>
              <w:t>IAM-Regulatoren existieren in verschiedenen Formen und können sowohl innerhalb einer einzigen Organisation, aber auch organis</w:t>
            </w:r>
            <w:r>
              <w:rPr>
                <w:rFonts w:cs="Arial"/>
              </w:rPr>
              <w:t>a</w:t>
            </w:r>
            <w:r>
              <w:rPr>
                <w:rFonts w:cs="Arial"/>
              </w:rPr>
              <w:t>tionsübergreifend agieren.</w:t>
            </w:r>
          </w:p>
          <w:p w14:paraId="392B5E3C" w14:textId="77777777" w:rsidR="00552CF8" w:rsidRDefault="00552CF8" w:rsidP="004372DD">
            <w:pPr>
              <w:rPr>
                <w:rFonts w:cs="Arial"/>
              </w:rPr>
            </w:pPr>
            <w:r>
              <w:rPr>
                <w:rFonts w:cs="Arial"/>
              </w:rPr>
              <w:t xml:space="preserve">Die </w:t>
            </w:r>
            <w:r w:rsidRPr="00FF71CF">
              <w:rPr>
                <w:rFonts w:cs="Arial"/>
                <w:i/>
              </w:rPr>
              <w:t>IAM-</w:t>
            </w:r>
            <w:r w:rsidRPr="00134DD2">
              <w:rPr>
                <w:rFonts w:cs="Arial"/>
                <w:i/>
              </w:rPr>
              <w:t>Steuerung</w:t>
            </w:r>
            <w:r>
              <w:rPr>
                <w:rFonts w:cs="Arial"/>
                <w:i/>
              </w:rPr>
              <w:t xml:space="preserve"> </w:t>
            </w:r>
            <w:r w:rsidRPr="004D66DC">
              <w:rPr>
                <w:rFonts w:cs="Arial"/>
              </w:rPr>
              <w:t>definiert</w:t>
            </w:r>
            <w:r>
              <w:rPr>
                <w:rFonts w:cs="Arial"/>
              </w:rPr>
              <w:t xml:space="preserve"> die IAM-Policy für ein organisationsi</w:t>
            </w:r>
            <w:r>
              <w:rPr>
                <w:rFonts w:cs="Arial"/>
              </w:rPr>
              <w:t>n</w:t>
            </w:r>
            <w:r>
              <w:rPr>
                <w:rFonts w:cs="Arial"/>
              </w:rPr>
              <w:t>ternes oder -externes IAM-System bzw. von IAM-Geschäftsservices.</w:t>
            </w:r>
          </w:p>
          <w:p w14:paraId="4FCAF3F8" w14:textId="77777777" w:rsidR="00552CF8" w:rsidRDefault="00552CF8" w:rsidP="004372DD">
            <w:pPr>
              <w:rPr>
                <w:rFonts w:cs="Arial"/>
              </w:rPr>
            </w:pPr>
            <w:r>
              <w:rPr>
                <w:rFonts w:cs="Arial"/>
              </w:rPr>
              <w:t xml:space="preserve">Der </w:t>
            </w:r>
            <w:r w:rsidRPr="00A907E8">
              <w:rPr>
                <w:rFonts w:cs="Arial"/>
                <w:i/>
              </w:rPr>
              <w:t>Gesetzgeber</w:t>
            </w:r>
            <w:r>
              <w:rPr>
                <w:rFonts w:cs="Arial"/>
              </w:rPr>
              <w:t xml:space="preserve"> definiert die rechtlichen Rahmenbedingungen.</w:t>
            </w:r>
          </w:p>
          <w:p w14:paraId="5B2681FC" w14:textId="77777777" w:rsidR="00552CF8" w:rsidRDefault="00552CF8" w:rsidP="004372DD">
            <w:pPr>
              <w:rPr>
                <w:rFonts w:cs="Arial"/>
              </w:rPr>
            </w:pPr>
            <w:r>
              <w:rPr>
                <w:rFonts w:cs="Arial"/>
              </w:rPr>
              <w:t xml:space="preserve">Das </w:t>
            </w:r>
            <w:r w:rsidRPr="00425C37">
              <w:rPr>
                <w:rFonts w:cs="Arial"/>
                <w:i/>
              </w:rPr>
              <w:t>Standardisierungsgremium</w:t>
            </w:r>
            <w:r>
              <w:rPr>
                <w:rFonts w:cs="Arial"/>
              </w:rPr>
              <w:t xml:space="preserve"> erstellt Normen und Richtlinien für die prozessualen, organisatorischen/architektonischen und techn</w:t>
            </w:r>
            <w:r>
              <w:rPr>
                <w:rFonts w:cs="Arial"/>
              </w:rPr>
              <w:t>i</w:t>
            </w:r>
            <w:r>
              <w:rPr>
                <w:rFonts w:cs="Arial"/>
              </w:rPr>
              <w:t>schen Rahmenbedingungen.</w:t>
            </w:r>
          </w:p>
          <w:p w14:paraId="37FE5892" w14:textId="132B47A2" w:rsidR="00894F86" w:rsidRDefault="00894F86" w:rsidP="004372DD">
            <w:pPr>
              <w:rPr>
                <w:rFonts w:cs="Arial"/>
              </w:rPr>
            </w:pPr>
            <w:r>
              <w:rPr>
                <w:rFonts w:cs="Arial"/>
              </w:rPr>
              <w:t xml:space="preserve">Primärer Stakeholder: </w:t>
            </w:r>
            <w:r>
              <w:rPr>
                <w:rFonts w:cs="Arial"/>
              </w:rPr>
              <w:t>Regulator</w:t>
            </w:r>
          </w:p>
        </w:tc>
      </w:tr>
    </w:tbl>
    <w:p w14:paraId="03301DA2" w14:textId="77777777" w:rsidR="00552CF8" w:rsidRDefault="00552CF8" w:rsidP="00552CF8">
      <w:pPr>
        <w:rPr>
          <w:rFonts w:cs="Arial"/>
          <w:b/>
        </w:rPr>
      </w:pPr>
    </w:p>
    <w:tbl>
      <w:tblPr>
        <w:tblW w:w="0" w:type="auto"/>
        <w:tblLook w:val="04A0" w:firstRow="1" w:lastRow="0" w:firstColumn="1" w:lastColumn="0" w:noHBand="0" w:noVBand="1"/>
      </w:tblPr>
      <w:tblGrid>
        <w:gridCol w:w="2518"/>
        <w:gridCol w:w="6769"/>
      </w:tblGrid>
      <w:tr w:rsidR="00552CF8" w14:paraId="26E89DFF" w14:textId="77777777" w:rsidTr="004372DD">
        <w:trPr>
          <w:cantSplit/>
        </w:trPr>
        <w:tc>
          <w:tcPr>
            <w:tcW w:w="2518" w:type="dxa"/>
            <w:shd w:val="clear" w:color="auto" w:fill="D9D9D9" w:themeFill="background1" w:themeFillShade="D9"/>
            <w:hideMark/>
          </w:tcPr>
          <w:p w14:paraId="67ED6F2B" w14:textId="77777777" w:rsidR="00552CF8" w:rsidRDefault="00552CF8" w:rsidP="004372DD">
            <w:pPr>
              <w:rPr>
                <w:rFonts w:cs="Arial"/>
                <w:szCs w:val="22"/>
              </w:rPr>
            </w:pPr>
            <w:r>
              <w:rPr>
                <w:rFonts w:cs="Arial"/>
              </w:rPr>
              <w:t>IAM-Führung</w:t>
            </w:r>
          </w:p>
        </w:tc>
        <w:tc>
          <w:tcPr>
            <w:tcW w:w="6769" w:type="dxa"/>
            <w:shd w:val="clear" w:color="auto" w:fill="F2F2F2" w:themeFill="background1" w:themeFillShade="F2"/>
            <w:hideMark/>
          </w:tcPr>
          <w:p w14:paraId="1ACEC1FB" w14:textId="77777777" w:rsidR="00552CF8" w:rsidRDefault="00552CF8" w:rsidP="004372DD">
            <w:pPr>
              <w:rPr>
                <w:rFonts w:cs="Arial"/>
              </w:rPr>
            </w:pPr>
            <w:r>
              <w:rPr>
                <w:rFonts w:cs="Arial"/>
              </w:rPr>
              <w:t xml:space="preserve">Die </w:t>
            </w:r>
            <w:r w:rsidRPr="00DF6BEE">
              <w:rPr>
                <w:rFonts w:cs="Arial"/>
                <w:i/>
              </w:rPr>
              <w:t>IAM-Führung</w:t>
            </w:r>
            <w:r w:rsidRPr="00DA1C1A">
              <w:rPr>
                <w:rFonts w:cs="Arial"/>
              </w:rPr>
              <w:t xml:space="preserve"> ist verantwortlich für das Managen</w:t>
            </w:r>
            <w:r>
              <w:rPr>
                <w:rFonts w:cs="Arial"/>
              </w:rPr>
              <w:t xml:space="preserve"> eines IAM-Systems oder von Teilen davon (IAM-Dienstanbieter oder Relying Party).</w:t>
            </w:r>
            <w:r w:rsidRPr="00DA1C1A">
              <w:rPr>
                <w:rFonts w:cs="Arial"/>
              </w:rPr>
              <w:t xml:space="preserve"> </w:t>
            </w:r>
          </w:p>
          <w:p w14:paraId="7E67C1F4" w14:textId="77777777" w:rsidR="00552CF8" w:rsidRDefault="00552CF8" w:rsidP="004372DD">
            <w:pPr>
              <w:rPr>
                <w:rFonts w:cs="Arial"/>
              </w:rPr>
            </w:pPr>
            <w:r>
              <w:rPr>
                <w:rFonts w:cs="Arial"/>
              </w:rPr>
              <w:t xml:space="preserve">Die </w:t>
            </w:r>
            <w:r w:rsidRPr="00311746">
              <w:rPr>
                <w:rFonts w:cs="Arial"/>
                <w:i/>
              </w:rPr>
              <w:t>IAM-Führung des Gesamtsystems</w:t>
            </w:r>
            <w:r>
              <w:rPr>
                <w:rFonts w:cs="Arial"/>
              </w:rPr>
              <w:t xml:space="preserve"> managt die teilnehmenden IAM-Dienstanbieter</w:t>
            </w:r>
            <w:r w:rsidRPr="00DA1C1A">
              <w:rPr>
                <w:rFonts w:cs="Arial"/>
              </w:rPr>
              <w:t xml:space="preserve"> </w:t>
            </w:r>
            <w:r>
              <w:rPr>
                <w:rFonts w:cs="Arial"/>
              </w:rPr>
              <w:t xml:space="preserve">und Relying Parties </w:t>
            </w:r>
            <w:r w:rsidRPr="00DA1C1A">
              <w:rPr>
                <w:rFonts w:cs="Arial"/>
              </w:rPr>
              <w:t>analog ITIL</w:t>
            </w:r>
            <w:r>
              <w:rPr>
                <w:rFonts w:cs="Arial"/>
              </w:rPr>
              <w:t xml:space="preserve"> [ref]</w:t>
            </w:r>
            <w:r w:rsidRPr="00DA1C1A">
              <w:rPr>
                <w:rFonts w:cs="Arial"/>
              </w:rPr>
              <w:t xml:space="preserve"> oder IT4IT</w:t>
            </w:r>
            <w:r>
              <w:rPr>
                <w:rFonts w:cs="Arial"/>
              </w:rPr>
              <w:t xml:space="preserve"> [ref]</w:t>
            </w:r>
            <w:r w:rsidRPr="00DA1C1A">
              <w:rPr>
                <w:rFonts w:cs="Arial"/>
              </w:rPr>
              <w:t xml:space="preserve"> in allen Fachbereichen wie z.B. Release-Management, Qual</w:t>
            </w:r>
            <w:r w:rsidRPr="00DA1C1A">
              <w:rPr>
                <w:rFonts w:cs="Arial"/>
              </w:rPr>
              <w:t>i</w:t>
            </w:r>
            <w:r w:rsidRPr="00DA1C1A">
              <w:rPr>
                <w:rFonts w:cs="Arial"/>
              </w:rPr>
              <w:t>tätsmanagement, IAM-Lieferanten- und -Konsumentenmanagement, Inzid</w:t>
            </w:r>
            <w:r>
              <w:rPr>
                <w:rFonts w:cs="Arial"/>
              </w:rPr>
              <w:t>ent-, Event-</w:t>
            </w:r>
            <w:r w:rsidRPr="00DA1C1A">
              <w:rPr>
                <w:rFonts w:cs="Arial"/>
              </w:rPr>
              <w:t>, Service-Request-Management. Dies kann sowohl im internen Kontext als auch übe</w:t>
            </w:r>
            <w:r>
              <w:rPr>
                <w:rFonts w:cs="Arial"/>
              </w:rPr>
              <w:t>r Verträge/SLA mit externen IAM-Dienstanbietern und Relying Pa</w:t>
            </w:r>
            <w:r>
              <w:rPr>
                <w:rFonts w:cs="Arial"/>
              </w:rPr>
              <w:t>r</w:t>
            </w:r>
            <w:r>
              <w:rPr>
                <w:rFonts w:cs="Arial"/>
              </w:rPr>
              <w:t>ties</w:t>
            </w:r>
            <w:r w:rsidRPr="00DA1C1A">
              <w:rPr>
                <w:rFonts w:cs="Arial"/>
              </w:rPr>
              <w:t xml:space="preserve"> geschehen.</w:t>
            </w:r>
            <w:r>
              <w:rPr>
                <w:rFonts w:cs="Arial"/>
              </w:rPr>
              <w:t xml:space="preserve"> </w:t>
            </w:r>
          </w:p>
          <w:p w14:paraId="08F4803F" w14:textId="5E911F00" w:rsidR="00894F86" w:rsidRDefault="00894F86" w:rsidP="004372DD">
            <w:pPr>
              <w:rPr>
                <w:rFonts w:cs="Arial"/>
              </w:rPr>
            </w:pPr>
            <w:r>
              <w:rPr>
                <w:rFonts w:cs="Arial"/>
              </w:rPr>
              <w:t xml:space="preserve">Primärer Stakeholder: </w:t>
            </w:r>
            <w:r>
              <w:rPr>
                <w:rFonts w:cs="Arial"/>
              </w:rPr>
              <w:t>Führung</w:t>
            </w:r>
          </w:p>
        </w:tc>
      </w:tr>
    </w:tbl>
    <w:p w14:paraId="45020073" w14:textId="77777777" w:rsidR="00552CF8" w:rsidRDefault="00552CF8" w:rsidP="00552CF8">
      <w:pPr>
        <w:rPr>
          <w:rFonts w:cs="Arial"/>
          <w:b/>
        </w:rPr>
      </w:pPr>
    </w:p>
    <w:tbl>
      <w:tblPr>
        <w:tblW w:w="0" w:type="auto"/>
        <w:tblLook w:val="04A0" w:firstRow="1" w:lastRow="0" w:firstColumn="1" w:lastColumn="0" w:noHBand="0" w:noVBand="1"/>
      </w:tblPr>
      <w:tblGrid>
        <w:gridCol w:w="2518"/>
        <w:gridCol w:w="6769"/>
      </w:tblGrid>
      <w:tr w:rsidR="00552CF8" w14:paraId="3D1C6756" w14:textId="77777777" w:rsidTr="004372DD">
        <w:trPr>
          <w:cantSplit/>
        </w:trPr>
        <w:tc>
          <w:tcPr>
            <w:tcW w:w="2518" w:type="dxa"/>
            <w:shd w:val="clear" w:color="auto" w:fill="D9D9D9" w:themeFill="background1" w:themeFillShade="D9"/>
            <w:hideMark/>
          </w:tcPr>
          <w:p w14:paraId="78D81A2F" w14:textId="77777777" w:rsidR="00552CF8" w:rsidRDefault="00552CF8" w:rsidP="004372DD">
            <w:pPr>
              <w:rPr>
                <w:rFonts w:cs="Arial"/>
                <w:szCs w:val="22"/>
              </w:rPr>
            </w:pPr>
            <w:r>
              <w:rPr>
                <w:rFonts w:cs="Arial"/>
              </w:rPr>
              <w:t>IAM-Support</w:t>
            </w:r>
          </w:p>
        </w:tc>
        <w:tc>
          <w:tcPr>
            <w:tcW w:w="6769" w:type="dxa"/>
            <w:shd w:val="clear" w:color="auto" w:fill="F2F2F2" w:themeFill="background1" w:themeFillShade="F2"/>
            <w:hideMark/>
          </w:tcPr>
          <w:p w14:paraId="5C96E359" w14:textId="77777777" w:rsidR="00552CF8" w:rsidRDefault="00552CF8" w:rsidP="004372DD">
            <w:pPr>
              <w:pStyle w:val="Textkrper"/>
            </w:pPr>
            <w:r>
              <w:rPr>
                <w:rFonts w:cs="Arial"/>
              </w:rPr>
              <w:t xml:space="preserve">Der </w:t>
            </w:r>
            <w:r w:rsidRPr="00DF6BEE">
              <w:rPr>
                <w:rFonts w:cs="Arial"/>
                <w:i/>
              </w:rPr>
              <w:t>IAM-</w:t>
            </w:r>
            <w:r>
              <w:rPr>
                <w:rFonts w:cs="Arial"/>
                <w:i/>
              </w:rPr>
              <w:t>Support</w:t>
            </w:r>
            <w:r w:rsidRPr="00DA1C1A">
              <w:rPr>
                <w:rFonts w:cs="Arial"/>
              </w:rPr>
              <w:t xml:space="preserve"> </w:t>
            </w:r>
            <w:r>
              <w:rPr>
                <w:rFonts w:cs="Arial"/>
              </w:rPr>
              <w:t xml:space="preserve">ist verantwortlich für alle </w:t>
            </w:r>
            <w:r>
              <w:t>Aktivitäten zum Auffi</w:t>
            </w:r>
            <w:r>
              <w:t>n</w:t>
            </w:r>
            <w:r>
              <w:t>den und Lösen von Problemen.</w:t>
            </w:r>
          </w:p>
          <w:p w14:paraId="1571782F" w14:textId="786F7984" w:rsidR="00E86405" w:rsidRDefault="00E86405" w:rsidP="004372DD">
            <w:pPr>
              <w:pStyle w:val="Textkrper"/>
              <w:rPr>
                <w:rFonts w:cs="Arial"/>
              </w:rPr>
            </w:pPr>
            <w:r>
              <w:rPr>
                <w:rFonts w:cs="Arial"/>
              </w:rPr>
              <w:t>Primärer Stakeholder: Di</w:t>
            </w:r>
            <w:r>
              <w:rPr>
                <w:rFonts w:cs="Arial"/>
              </w:rPr>
              <w:t>enstanbieter</w:t>
            </w:r>
          </w:p>
        </w:tc>
      </w:tr>
    </w:tbl>
    <w:p w14:paraId="05B513EE" w14:textId="77777777" w:rsidR="00552CF8" w:rsidRDefault="00552CF8" w:rsidP="00552CF8">
      <w:pPr>
        <w:rPr>
          <w:rFonts w:cs="Arial"/>
          <w:b/>
        </w:rPr>
      </w:pPr>
    </w:p>
    <w:tbl>
      <w:tblPr>
        <w:tblW w:w="0" w:type="auto"/>
        <w:tblLook w:val="04A0" w:firstRow="1" w:lastRow="0" w:firstColumn="1" w:lastColumn="0" w:noHBand="0" w:noVBand="1"/>
      </w:tblPr>
      <w:tblGrid>
        <w:gridCol w:w="2518"/>
        <w:gridCol w:w="6769"/>
      </w:tblGrid>
      <w:tr w:rsidR="00552CF8" w14:paraId="08262578" w14:textId="77777777" w:rsidTr="004372DD">
        <w:trPr>
          <w:cantSplit/>
        </w:trPr>
        <w:tc>
          <w:tcPr>
            <w:tcW w:w="2518" w:type="dxa"/>
            <w:shd w:val="clear" w:color="auto" w:fill="D9D9D9" w:themeFill="background1" w:themeFillShade="D9"/>
            <w:hideMark/>
          </w:tcPr>
          <w:p w14:paraId="0ECA4218" w14:textId="77777777" w:rsidR="00552CF8" w:rsidRDefault="00552CF8" w:rsidP="004372DD">
            <w:pPr>
              <w:pStyle w:val="Textkrper"/>
              <w:spacing w:after="0"/>
              <w:rPr>
                <w:rFonts w:cs="Arial"/>
                <w:szCs w:val="22"/>
              </w:rPr>
            </w:pPr>
            <w:r>
              <w:rPr>
                <w:rFonts w:cs="Arial"/>
                <w:szCs w:val="22"/>
              </w:rPr>
              <w:t>Subjekt</w:t>
            </w:r>
          </w:p>
        </w:tc>
        <w:tc>
          <w:tcPr>
            <w:tcW w:w="6769" w:type="dxa"/>
            <w:shd w:val="clear" w:color="auto" w:fill="F2F2F2" w:themeFill="background1" w:themeFillShade="F2"/>
            <w:hideMark/>
          </w:tcPr>
          <w:p w14:paraId="6795B942" w14:textId="77777777" w:rsidR="00552CF8" w:rsidRDefault="00552CF8" w:rsidP="004372DD">
            <w:pPr>
              <w:rPr>
                <w:iCs/>
              </w:rPr>
            </w:pPr>
            <w:r>
              <w:rPr>
                <w:iCs/>
              </w:rPr>
              <w:t>E</w:t>
            </w:r>
            <w:r w:rsidRPr="008F0E35">
              <w:rPr>
                <w:iCs/>
              </w:rPr>
              <w:t xml:space="preserve">ine </w:t>
            </w:r>
            <w:r w:rsidRPr="009C6003">
              <w:rPr>
                <w:i/>
                <w:iCs/>
              </w:rPr>
              <w:t>natürliche Person</w:t>
            </w:r>
            <w:r w:rsidRPr="008F0E35">
              <w:rPr>
                <w:iCs/>
              </w:rPr>
              <w:t xml:space="preserve">, eine </w:t>
            </w:r>
            <w:r w:rsidRPr="004278C2">
              <w:rPr>
                <w:i/>
                <w:iCs/>
              </w:rPr>
              <w:t>Organisation</w:t>
            </w:r>
            <w:r>
              <w:rPr>
                <w:iCs/>
              </w:rPr>
              <w:t xml:space="preserve"> (</w:t>
            </w:r>
            <w:r w:rsidRPr="008F0E35">
              <w:rPr>
                <w:i/>
                <w:iCs/>
              </w:rPr>
              <w:t>juristische Person</w:t>
            </w:r>
            <w:r>
              <w:rPr>
                <w:i/>
                <w:iCs/>
              </w:rPr>
              <w:t>)</w:t>
            </w:r>
            <w:r w:rsidRPr="008F0E35">
              <w:rPr>
                <w:iCs/>
              </w:rPr>
              <w:t xml:space="preserve">, ein </w:t>
            </w:r>
            <w:r w:rsidRPr="009C6003">
              <w:rPr>
                <w:i/>
                <w:iCs/>
              </w:rPr>
              <w:t>Service</w:t>
            </w:r>
            <w:r w:rsidRPr="008F0E35">
              <w:rPr>
                <w:iCs/>
              </w:rPr>
              <w:t xml:space="preserve"> oder </w:t>
            </w:r>
            <w:r>
              <w:rPr>
                <w:iCs/>
              </w:rPr>
              <w:t xml:space="preserve">ein </w:t>
            </w:r>
            <w:r w:rsidRPr="004278C2">
              <w:rPr>
                <w:i/>
                <w:iCs/>
              </w:rPr>
              <w:t>Ding</w:t>
            </w:r>
            <w:r w:rsidRPr="008F0E35">
              <w:rPr>
                <w:iCs/>
              </w:rPr>
              <w:t xml:space="preserve">, das auf eine </w:t>
            </w:r>
            <w:r w:rsidRPr="008F0E35">
              <w:rPr>
                <w:i/>
                <w:iCs/>
              </w:rPr>
              <w:t>Ressource</w:t>
            </w:r>
            <w:r w:rsidRPr="008F0E35">
              <w:rPr>
                <w:iCs/>
              </w:rPr>
              <w:t xml:space="preserve"> zugreift oder z</w:t>
            </w:r>
            <w:r w:rsidRPr="008F0E35">
              <w:rPr>
                <w:iCs/>
              </w:rPr>
              <w:t>u</w:t>
            </w:r>
            <w:r w:rsidRPr="008F0E35">
              <w:rPr>
                <w:iCs/>
              </w:rPr>
              <w:t>greifen möchte.</w:t>
            </w:r>
            <w:r>
              <w:rPr>
                <w:iCs/>
              </w:rPr>
              <w:t xml:space="preserve"> </w:t>
            </w:r>
            <w:r w:rsidRPr="008F0E35">
              <w:rPr>
                <w:iCs/>
              </w:rPr>
              <w:t xml:space="preserve">Ein Subjekt wird durch </w:t>
            </w:r>
            <w:r w:rsidRPr="008F0E35">
              <w:rPr>
                <w:i/>
                <w:iCs/>
              </w:rPr>
              <w:t>E-Identities</w:t>
            </w:r>
            <w:r w:rsidRPr="008F0E35">
              <w:rPr>
                <w:iCs/>
              </w:rPr>
              <w:t xml:space="preserve"> repräsentiert.</w:t>
            </w:r>
          </w:p>
          <w:p w14:paraId="005641C7" w14:textId="093D9056" w:rsidR="00E86405" w:rsidRDefault="00E86405" w:rsidP="004372DD">
            <w:pPr>
              <w:rPr>
                <w:rFonts w:cs="Arial"/>
                <w:szCs w:val="22"/>
              </w:rPr>
            </w:pPr>
            <w:r>
              <w:rPr>
                <w:rFonts w:cs="Arial"/>
              </w:rPr>
              <w:t xml:space="preserve">Primärer Stakeholder: </w:t>
            </w:r>
            <w:r>
              <w:rPr>
                <w:rFonts w:cs="Arial"/>
              </w:rPr>
              <w:t>Leistungsbezüger</w:t>
            </w:r>
          </w:p>
        </w:tc>
      </w:tr>
    </w:tbl>
    <w:p w14:paraId="3A782C96" w14:textId="77777777" w:rsidR="00552CF8" w:rsidRDefault="00552CF8" w:rsidP="00552CF8">
      <w:pPr>
        <w:spacing w:after="0" w:line="240" w:lineRule="auto"/>
      </w:pPr>
    </w:p>
    <w:p w14:paraId="2F533CFE" w14:textId="77777777" w:rsidR="00552CF8" w:rsidRDefault="00552CF8" w:rsidP="00552CF8">
      <w:pPr>
        <w:spacing w:after="0" w:line="240" w:lineRule="auto"/>
        <w:jc w:val="both"/>
        <w:rPr>
          <w:rFonts w:cs="Arial"/>
          <w:szCs w:val="22"/>
        </w:rPr>
      </w:pPr>
      <w:r w:rsidRPr="00397E92">
        <w:rPr>
          <w:rFonts w:cs="Arial"/>
          <w:szCs w:val="22"/>
        </w:rPr>
        <w:t>Die Rollen</w:t>
      </w:r>
      <w:r>
        <w:rPr>
          <w:rFonts w:cs="Arial"/>
          <w:szCs w:val="22"/>
        </w:rPr>
        <w:t xml:space="preserve"> können sich in verschiedenen Organisationseinheiten wiederholen. Es kommt so zu einer fachlichen Zusammenarbeit auf verschiedenen Ebenen und in verschiedenen Ko</w:t>
      </w:r>
      <w:r>
        <w:rPr>
          <w:rFonts w:cs="Arial"/>
          <w:szCs w:val="22"/>
        </w:rPr>
        <w:t>n</w:t>
      </w:r>
      <w:r>
        <w:rPr>
          <w:rFonts w:cs="Arial"/>
          <w:szCs w:val="22"/>
        </w:rPr>
        <w:t>texten.</w:t>
      </w:r>
    </w:p>
    <w:p w14:paraId="2757A3E8" w14:textId="77777777" w:rsidR="00552CF8" w:rsidRDefault="00552CF8" w:rsidP="00552CF8">
      <w:pPr>
        <w:spacing w:after="0" w:line="240" w:lineRule="auto"/>
        <w:jc w:val="both"/>
        <w:rPr>
          <w:rFonts w:cs="Arial"/>
          <w:szCs w:val="22"/>
        </w:rPr>
      </w:pPr>
    </w:p>
    <w:p w14:paraId="6837C7A2" w14:textId="781154D9" w:rsidR="00552CF8" w:rsidRDefault="004372DD" w:rsidP="00552CF8">
      <w:pPr>
        <w:spacing w:after="0" w:line="240" w:lineRule="auto"/>
        <w:jc w:val="both"/>
      </w:pPr>
      <w:r>
        <w:rPr>
          <w:rFonts w:cs="Arial"/>
          <w:szCs w:val="22"/>
        </w:rPr>
        <w:fldChar w:fldCharType="begin"/>
      </w:r>
      <w:r>
        <w:rPr>
          <w:rFonts w:cs="Arial"/>
          <w:szCs w:val="22"/>
        </w:rPr>
        <w:instrText xml:space="preserve"> REF _Ref495942331 \h </w:instrText>
      </w:r>
      <w:r>
        <w:rPr>
          <w:rFonts w:cs="Arial"/>
          <w:szCs w:val="22"/>
        </w:rPr>
      </w:r>
      <w:r>
        <w:rPr>
          <w:rFonts w:cs="Arial"/>
          <w:szCs w:val="22"/>
        </w:rPr>
        <w:fldChar w:fldCharType="separate"/>
      </w:r>
      <w:r w:rsidR="006863C8">
        <w:t xml:space="preserve">Abbildung </w:t>
      </w:r>
      <w:r w:rsidR="006863C8">
        <w:rPr>
          <w:noProof/>
        </w:rPr>
        <w:t>3</w:t>
      </w:r>
      <w:r>
        <w:rPr>
          <w:rFonts w:cs="Arial"/>
          <w:szCs w:val="22"/>
        </w:rPr>
        <w:fldChar w:fldCharType="end"/>
      </w:r>
      <w:r>
        <w:rPr>
          <w:rFonts w:cs="Arial"/>
          <w:szCs w:val="22"/>
        </w:rPr>
        <w:t xml:space="preserve"> </w:t>
      </w:r>
      <w:r w:rsidR="00552CF8">
        <w:rPr>
          <w:rFonts w:cs="Arial"/>
          <w:szCs w:val="22"/>
        </w:rPr>
        <w:t xml:space="preserve">zeigt die Zusammenarbeit an einem einfachen Beispiel einer Identity Federation bestehend aus einer RP und einem IAM-Dienstanbieter. Es stellt eine Situation dar. </w:t>
      </w:r>
      <w:r w:rsidR="00552CF8">
        <w:t>Ein Su</w:t>
      </w:r>
      <w:r w:rsidR="00552CF8">
        <w:t>b</w:t>
      </w:r>
      <w:r w:rsidR="00552CF8">
        <w:t>jekt m</w:t>
      </w:r>
      <w:r w:rsidR="00552CF8">
        <w:rPr>
          <w:rFonts w:cs="Arial"/>
        </w:rPr>
        <w:t>ö</w:t>
      </w:r>
      <w:r w:rsidR="00552CF8">
        <w:t>chte fachliche Leistungen von Organisation 1 beziehen und wird von Organisation 2 authentifiziert. Die Organisationen haben je eine Führung und je einen Regulator. Innerhalb des IAM-Gesamtsystem (Organisation 3) gibt es eine Führung und einen Regulator, die das Gesamtsystem definieren.</w:t>
      </w:r>
    </w:p>
    <w:p w14:paraId="3EF26F36" w14:textId="77777777" w:rsidR="00552CF8" w:rsidRDefault="00552CF8" w:rsidP="00552CF8">
      <w:pPr>
        <w:spacing w:after="0" w:line="240" w:lineRule="auto"/>
        <w:jc w:val="both"/>
        <w:rPr>
          <w:rFonts w:cs="Arial"/>
          <w:szCs w:val="22"/>
        </w:rPr>
      </w:pPr>
    </w:p>
    <w:p w14:paraId="75A150E4" w14:textId="3C78A76F" w:rsidR="00552CF8" w:rsidRPr="00397E92" w:rsidRDefault="00552CF8" w:rsidP="00552CF8">
      <w:pPr>
        <w:spacing w:after="0" w:line="240" w:lineRule="auto"/>
        <w:jc w:val="both"/>
        <w:rPr>
          <w:rFonts w:cs="Arial"/>
          <w:szCs w:val="22"/>
        </w:rPr>
      </w:pPr>
      <w:r>
        <w:rPr>
          <w:rFonts w:cs="Arial"/>
          <w:noProof/>
          <w:szCs w:val="22"/>
        </w:rPr>
        <w:drawing>
          <wp:inline distT="0" distB="0" distL="0" distR="0" wp14:anchorId="10369130" wp14:editId="7BBC32EC">
            <wp:extent cx="4903200" cy="3474000"/>
            <wp:effectExtent l="0" t="0" r="0" b="0"/>
            <wp:docPr id="13" name="Grafik 13" descr="C:\Users\kum4\AppData\Local\Microsoft\Windows\INetCache\Content.Word\Roll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um4\AppData\Local\Microsoft\Windows\INetCache\Content.Word\Rollen.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03200" cy="3474000"/>
                    </a:xfrm>
                    <a:prstGeom prst="rect">
                      <a:avLst/>
                    </a:prstGeom>
                    <a:noFill/>
                    <a:ln>
                      <a:noFill/>
                    </a:ln>
                  </pic:spPr>
                </pic:pic>
              </a:graphicData>
            </a:graphic>
          </wp:inline>
        </w:drawing>
      </w:r>
    </w:p>
    <w:p w14:paraId="48A938B5" w14:textId="2438B9C2" w:rsidR="00552CF8" w:rsidRDefault="00552CF8" w:rsidP="00552CF8">
      <w:pPr>
        <w:rPr>
          <w:rFonts w:cs="Arial"/>
        </w:rPr>
      </w:pPr>
      <w:bookmarkStart w:id="59" w:name="_Ref495942331"/>
      <w:bookmarkStart w:id="60" w:name="_Toc496078621"/>
      <w:r>
        <w:t xml:space="preserve">Abbildung </w:t>
      </w:r>
      <w:fldSimple w:instr=" SEQ Abbildung \* ARABIC ">
        <w:r w:rsidR="006863C8">
          <w:rPr>
            <w:noProof/>
          </w:rPr>
          <w:t>3</w:t>
        </w:r>
      </w:fldSimple>
      <w:bookmarkEnd w:id="59"/>
      <w:r>
        <w:t xml:space="preserve"> Zusammenarbeit von Rollen in einem föderierten IAM-System</w:t>
      </w:r>
      <w:bookmarkEnd w:id="60"/>
    </w:p>
    <w:p w14:paraId="1EF15797" w14:textId="77777777" w:rsidR="00552CF8" w:rsidRDefault="00552CF8" w:rsidP="00552CF8">
      <w:pPr>
        <w:pStyle w:val="berschrift2"/>
      </w:pPr>
      <w:bookmarkStart w:id="61" w:name="_Ref496010904"/>
      <w:bookmarkStart w:id="62" w:name="_Toc496078528"/>
      <w:r>
        <w:t>Stakeholder im IAM</w:t>
      </w:r>
      <w:bookmarkEnd w:id="61"/>
      <w:bookmarkEnd w:id="62"/>
    </w:p>
    <w:p w14:paraId="2BB9FB8C" w14:textId="796D2A95" w:rsidR="00552CF8" w:rsidRDefault="00552CF8" w:rsidP="00552CF8">
      <w:pPr>
        <w:rPr>
          <w:rFonts w:cs="Arial"/>
        </w:rPr>
      </w:pPr>
      <w:r>
        <w:rPr>
          <w:rFonts w:cs="Arial"/>
        </w:rPr>
        <w:t>Die Stakeholder sind Personen, Gruppen von Personen oder Organisationen, die gemei</w:t>
      </w:r>
      <w:r>
        <w:rPr>
          <w:rFonts w:cs="Arial"/>
        </w:rPr>
        <w:t>n</w:t>
      </w:r>
      <w:r>
        <w:rPr>
          <w:rFonts w:cs="Arial"/>
        </w:rPr>
        <w:t>same Interessen im IAM haben. Stakeholder haben Anforderungen (siehe Kapitel</w:t>
      </w:r>
      <w:r w:rsidR="00063071">
        <w:rPr>
          <w:rFonts w:cs="Arial"/>
        </w:rPr>
        <w:t xml:space="preserve"> </w:t>
      </w:r>
      <w:r w:rsidR="00063071">
        <w:rPr>
          <w:rFonts w:cs="Arial"/>
        </w:rPr>
        <w:fldChar w:fldCharType="begin"/>
      </w:r>
      <w:r w:rsidR="00063071">
        <w:rPr>
          <w:rFonts w:cs="Arial"/>
        </w:rPr>
        <w:instrText xml:space="preserve"> REF _Ref496011431 \r \h </w:instrText>
      </w:r>
      <w:r w:rsidR="00063071">
        <w:rPr>
          <w:rFonts w:cs="Arial"/>
        </w:rPr>
      </w:r>
      <w:r w:rsidR="00063071">
        <w:rPr>
          <w:rFonts w:cs="Arial"/>
        </w:rPr>
        <w:fldChar w:fldCharType="separate"/>
      </w:r>
      <w:r w:rsidR="006863C8">
        <w:rPr>
          <w:rFonts w:cs="Arial"/>
        </w:rPr>
        <w:t>4</w:t>
      </w:r>
      <w:r w:rsidR="00063071">
        <w:rPr>
          <w:rFonts w:cs="Arial"/>
        </w:rPr>
        <w:fldChar w:fldCharType="end"/>
      </w:r>
      <w:r>
        <w:rPr>
          <w:rFonts w:cs="Arial"/>
        </w:rPr>
        <w:t>) an die verschiedenen Rollen in einem IAM-System.</w:t>
      </w:r>
    </w:p>
    <w:p w14:paraId="18F3EC79" w14:textId="77777777" w:rsidR="00552CF8" w:rsidRDefault="00552CF8" w:rsidP="00552CF8">
      <w:pPr>
        <w:rPr>
          <w:rFonts w:cs="Arial"/>
        </w:rPr>
      </w:pPr>
    </w:p>
    <w:p w14:paraId="21A3D510" w14:textId="48F4D7C6" w:rsidR="00A55576" w:rsidRDefault="00552CF8" w:rsidP="00A55576">
      <w:r>
        <w:rPr>
          <w:rFonts w:cs="Arial"/>
        </w:rPr>
        <w:t>Die Rollen in einem IAM-System (siehe Kapitel</w:t>
      </w:r>
      <w:r w:rsidR="009276CE">
        <w:rPr>
          <w:rFonts w:cs="Arial"/>
        </w:rPr>
        <w:t xml:space="preserve"> </w:t>
      </w:r>
      <w:r w:rsidR="009276CE">
        <w:rPr>
          <w:rFonts w:cs="Arial"/>
        </w:rPr>
        <w:fldChar w:fldCharType="begin"/>
      </w:r>
      <w:r w:rsidR="009276CE">
        <w:rPr>
          <w:rFonts w:cs="Arial"/>
        </w:rPr>
        <w:instrText xml:space="preserve"> REF _Ref496011451 \r \h </w:instrText>
      </w:r>
      <w:r w:rsidR="009276CE">
        <w:rPr>
          <w:rFonts w:cs="Arial"/>
        </w:rPr>
      </w:r>
      <w:r w:rsidR="009276CE">
        <w:rPr>
          <w:rFonts w:cs="Arial"/>
        </w:rPr>
        <w:fldChar w:fldCharType="separate"/>
      </w:r>
      <w:r w:rsidR="006863C8">
        <w:rPr>
          <w:rFonts w:cs="Arial"/>
        </w:rPr>
        <w:t>3.1</w:t>
      </w:r>
      <w:r w:rsidR="009276CE">
        <w:rPr>
          <w:rFonts w:cs="Arial"/>
        </w:rPr>
        <w:fldChar w:fldCharType="end"/>
      </w:r>
      <w:r>
        <w:rPr>
          <w:rFonts w:cs="Arial"/>
        </w:rPr>
        <w:t>) werden durch die Stakeholder motiviert. In</w:t>
      </w:r>
      <w:r>
        <w:t xml:space="preserve"> </w:t>
      </w:r>
      <w:r w:rsidR="004372DD">
        <w:fldChar w:fldCharType="begin"/>
      </w:r>
      <w:r w:rsidR="004372DD">
        <w:instrText xml:space="preserve"> REF _Ref495942374 \h </w:instrText>
      </w:r>
      <w:r w:rsidR="004372DD">
        <w:fldChar w:fldCharType="separate"/>
      </w:r>
      <w:r w:rsidR="006863C8">
        <w:t xml:space="preserve">Abbildung </w:t>
      </w:r>
      <w:r w:rsidR="006863C8">
        <w:rPr>
          <w:noProof/>
        </w:rPr>
        <w:t>4</w:t>
      </w:r>
      <w:r w:rsidR="004372DD">
        <w:fldChar w:fldCharType="end"/>
      </w:r>
      <w:r w:rsidR="004372DD">
        <w:t xml:space="preserve"> </w:t>
      </w:r>
      <w:r>
        <w:t xml:space="preserve">ist aufgezeigt, </w:t>
      </w:r>
      <w:r w:rsidR="00A55576">
        <w:t>welcher Stakeholder welche Rollen einnehmen kann, dabei wird zwischen Hauptrollen, N</w:t>
      </w:r>
      <w:r w:rsidR="00A55576">
        <w:t>e</w:t>
      </w:r>
      <w:r w:rsidR="00A55576">
        <w:t>benrollen</w:t>
      </w:r>
      <w:r w:rsidR="00A55576">
        <w:rPr>
          <w:rStyle w:val="Funotenzeichen"/>
        </w:rPr>
        <w:footnoteReference w:id="3"/>
      </w:r>
      <w:r w:rsidR="00A55576">
        <w:t xml:space="preserve"> und optionalen Rollen unterschieden.</w:t>
      </w:r>
    </w:p>
    <w:p w14:paraId="33E5C556" w14:textId="77777777" w:rsidR="00A55576" w:rsidRDefault="00A55576" w:rsidP="00552CF8"/>
    <w:p w14:paraId="4C6F6150" w14:textId="77777777" w:rsidR="00552CF8" w:rsidRDefault="00552CF8" w:rsidP="00552CF8">
      <w:pPr>
        <w:rPr>
          <w:rFonts w:cs="Arial"/>
        </w:rPr>
      </w:pPr>
    </w:p>
    <w:p w14:paraId="67F5073D" w14:textId="14FF6C51" w:rsidR="00552CF8" w:rsidRDefault="00E41F4F" w:rsidP="00552CF8">
      <w:pPr>
        <w:keepNext/>
        <w:spacing w:after="0" w:line="240" w:lineRule="auto"/>
      </w:pPr>
      <w:r>
        <w:rPr>
          <w:noProof/>
        </w:rPr>
        <w:drawing>
          <wp:inline distT="0" distB="0" distL="0" distR="0" wp14:anchorId="1354B62C" wp14:editId="580727EB">
            <wp:extent cx="4676400" cy="4575600"/>
            <wp:effectExtent l="0" t="0" r="0" b="0"/>
            <wp:docPr id="4" name="Grafik 4" descr="C:\Users\kum4\AppData\Local\Microsoft\Windows\INetCache\Content.Word\StakeholderRoll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um4\AppData\Local\Microsoft\Windows\INetCache\Content.Word\StakeholderRolle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76400" cy="4575600"/>
                    </a:xfrm>
                    <a:prstGeom prst="rect">
                      <a:avLst/>
                    </a:prstGeom>
                    <a:noFill/>
                    <a:ln>
                      <a:noFill/>
                    </a:ln>
                  </pic:spPr>
                </pic:pic>
              </a:graphicData>
            </a:graphic>
          </wp:inline>
        </w:drawing>
      </w:r>
    </w:p>
    <w:p w14:paraId="3E238C72" w14:textId="29398B2B" w:rsidR="00552CF8" w:rsidRDefault="00552CF8" w:rsidP="000D1394">
      <w:pPr>
        <w:pStyle w:val="Beschriftung"/>
      </w:pPr>
      <w:bookmarkStart w:id="63" w:name="_Ref495942374"/>
      <w:bookmarkStart w:id="64" w:name="_Toc496078622"/>
      <w:r>
        <w:t xml:space="preserve">Abbildung </w:t>
      </w:r>
      <w:fldSimple w:instr=" SEQ Abbildung \* ARABIC ">
        <w:r w:rsidR="006863C8">
          <w:rPr>
            <w:noProof/>
          </w:rPr>
          <w:t>4</w:t>
        </w:r>
      </w:fldSimple>
      <w:bookmarkEnd w:id="63"/>
      <w:r>
        <w:t xml:space="preserve"> Abbildung von Stakeholdern auf Rollen</w:t>
      </w:r>
      <w:bookmarkEnd w:id="64"/>
    </w:p>
    <w:p w14:paraId="638724D8" w14:textId="25EB2077" w:rsidR="00552CF8" w:rsidRDefault="00E13BBD" w:rsidP="00552CF8">
      <w:pPr>
        <w:pStyle w:val="Textkrper"/>
      </w:pPr>
      <w:r>
        <w:rPr>
          <w:noProof/>
        </w:rPr>
        <mc:AlternateContent>
          <mc:Choice Requires="wps">
            <w:drawing>
              <wp:anchor distT="0" distB="0" distL="114300" distR="114300" simplePos="0" relativeHeight="251660288" behindDoc="0" locked="0" layoutInCell="1" allowOverlap="1" wp14:anchorId="3906BB91" wp14:editId="6953D082">
                <wp:simplePos x="0" y="0"/>
                <wp:positionH relativeFrom="margin">
                  <wp:align>left</wp:align>
                </wp:positionH>
                <wp:positionV relativeFrom="paragraph">
                  <wp:posOffset>1834515</wp:posOffset>
                </wp:positionV>
                <wp:extent cx="3207385" cy="635"/>
                <wp:effectExtent l="0" t="0" r="0" b="1905"/>
                <wp:wrapTopAndBottom/>
                <wp:docPr id="35" name="Textfeld 35"/>
                <wp:cNvGraphicFramePr/>
                <a:graphic xmlns:a="http://schemas.openxmlformats.org/drawingml/2006/main">
                  <a:graphicData uri="http://schemas.microsoft.com/office/word/2010/wordprocessingShape">
                    <wps:wsp>
                      <wps:cNvSpPr txBox="1"/>
                      <wps:spPr>
                        <a:xfrm>
                          <a:off x="0" y="0"/>
                          <a:ext cx="3207385" cy="635"/>
                        </a:xfrm>
                        <a:prstGeom prst="rect">
                          <a:avLst/>
                        </a:prstGeom>
                        <a:solidFill>
                          <a:prstClr val="white"/>
                        </a:solidFill>
                        <a:ln>
                          <a:noFill/>
                        </a:ln>
                      </wps:spPr>
                      <wps:txbx>
                        <w:txbxContent>
                          <w:p w14:paraId="0AC3E94C" w14:textId="3C68A529" w:rsidR="00133383" w:rsidRPr="002D339B" w:rsidRDefault="00133383" w:rsidP="00774D88">
                            <w:pPr>
                              <w:pStyle w:val="Beschriftung"/>
                              <w:rPr>
                                <w:noProof/>
                              </w:rPr>
                            </w:pPr>
                            <w:bookmarkStart w:id="65" w:name="_Toc496078623"/>
                            <w:r>
                              <w:t xml:space="preserve">Abbildung </w:t>
                            </w:r>
                            <w:fldSimple w:instr=" SEQ Abbildung \* ARABIC ">
                              <w:r w:rsidR="006863C8">
                                <w:rPr>
                                  <w:noProof/>
                                </w:rPr>
                                <w:t>5</w:t>
                              </w:r>
                            </w:fldSimple>
                            <w:r>
                              <w:t>: Sicht des Leistungsbezügers</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feld 35" o:spid="_x0000_s1026" type="#_x0000_t202" style="position:absolute;margin-left:0;margin-top:144.45pt;width:252.55pt;height:.05pt;z-index:2516602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" stroked="f">
                <v:textbox style="mso-fit-shape-to-text:t" inset="0,0,0,0">
                  <w:txbxContent>
                    <w:p w14:paraId="0AC3E94C" w14:textId="3C68A529" w:rsidR="00133383" w:rsidRPr="002D339B" w:rsidRDefault="00133383" w:rsidP="00774D88">
                      <w:pPr>
                        <w:pStyle w:val="Beschriftung"/>
                        <w:rPr>
                          <w:noProof/>
                        </w:rPr>
                      </w:pPr>
                      <w:bookmarkStart w:id="66" w:name="_Toc496078623"/>
                      <w:r>
                        <w:t xml:space="preserve">Abbildung </w:t>
                      </w:r>
                      <w:fldSimple w:instr=" SEQ Abbildung \* ARABIC ">
                        <w:r w:rsidR="006863C8">
                          <w:rPr>
                            <w:noProof/>
                          </w:rPr>
                          <w:t>5</w:t>
                        </w:r>
                      </w:fldSimple>
                      <w:r>
                        <w:t>: Sicht des Leistungsbezügers</w:t>
                      </w:r>
                      <w:bookmarkEnd w:id="66"/>
                    </w:p>
                  </w:txbxContent>
                </v:textbox>
                <w10:wrap type="topAndBottom" anchorx="margin"/>
              </v:shape>
            </w:pict>
          </mc:Fallback>
        </mc:AlternateContent>
      </w:r>
      <w:r>
        <w:rPr>
          <w:noProof/>
        </w:rPr>
        <w:drawing>
          <wp:anchor distT="0" distB="0" distL="114300" distR="114300" simplePos="0" relativeHeight="251657215" behindDoc="0" locked="0" layoutInCell="1" allowOverlap="1" wp14:anchorId="17D1B6D7" wp14:editId="1B0C52C3">
            <wp:simplePos x="0" y="0"/>
            <wp:positionH relativeFrom="margin">
              <wp:posOffset>0</wp:posOffset>
            </wp:positionH>
            <wp:positionV relativeFrom="paragraph">
              <wp:posOffset>1205865</wp:posOffset>
            </wp:positionV>
            <wp:extent cx="3207385" cy="657225"/>
            <wp:effectExtent l="0" t="0" r="0" b="9525"/>
            <wp:wrapTopAndBottom/>
            <wp:docPr id="20" name="Grafik 20" descr="C:\Users\kum4\AppData\Local\Microsoft\Windows\INetCache\Content.Word\StakeholderRollen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um4\AppData\Local\Microsoft\Windows\INetCache\Content.Word\StakeholderRollen_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07385" cy="657225"/>
                    </a:xfrm>
                    <a:prstGeom prst="rect">
                      <a:avLst/>
                    </a:prstGeom>
                    <a:noFill/>
                    <a:ln>
                      <a:noFill/>
                    </a:ln>
                  </pic:spPr>
                </pic:pic>
              </a:graphicData>
            </a:graphic>
          </wp:anchor>
        </w:drawing>
      </w:r>
    </w:p>
    <w:tbl>
      <w:tblPr>
        <w:tblW w:w="0" w:type="auto"/>
        <w:tblLook w:val="04A0" w:firstRow="1" w:lastRow="0" w:firstColumn="1" w:lastColumn="0" w:noHBand="0" w:noVBand="1"/>
      </w:tblPr>
      <w:tblGrid>
        <w:gridCol w:w="2469"/>
        <w:gridCol w:w="6602"/>
      </w:tblGrid>
      <w:tr w:rsidR="00552CF8" w14:paraId="0B843998" w14:textId="77777777" w:rsidTr="00E13BBD">
        <w:trPr>
          <w:cantSplit/>
        </w:trPr>
        <w:tc>
          <w:tcPr>
            <w:tcW w:w="2469" w:type="dxa"/>
            <w:shd w:val="clear" w:color="auto" w:fill="D9D9D9" w:themeFill="background1" w:themeFillShade="D9"/>
            <w:hideMark/>
          </w:tcPr>
          <w:p w14:paraId="529D5200" w14:textId="77777777" w:rsidR="00552CF8" w:rsidRDefault="00552CF8" w:rsidP="004372DD">
            <w:pPr>
              <w:pStyle w:val="Textkrper"/>
              <w:spacing w:after="0"/>
              <w:rPr>
                <w:rFonts w:cs="Arial"/>
                <w:szCs w:val="22"/>
              </w:rPr>
            </w:pPr>
            <w:r>
              <w:rPr>
                <w:rFonts w:cs="Arial"/>
                <w:szCs w:val="22"/>
              </w:rPr>
              <w:t>Leistungsbezüger (LB)</w:t>
            </w:r>
          </w:p>
        </w:tc>
        <w:tc>
          <w:tcPr>
            <w:tcW w:w="6602" w:type="dxa"/>
            <w:shd w:val="clear" w:color="auto" w:fill="F2F2F2" w:themeFill="background1" w:themeFillShade="F2"/>
            <w:hideMark/>
          </w:tcPr>
          <w:p w14:paraId="785FBA8A" w14:textId="77777777" w:rsidR="00552CF8" w:rsidRDefault="00552CF8" w:rsidP="004372DD">
            <w:pPr>
              <w:rPr>
                <w:rFonts w:cs="Arial"/>
              </w:rPr>
            </w:pPr>
            <w:r>
              <w:rPr>
                <w:rFonts w:cs="Arial"/>
              </w:rPr>
              <w:t>Der Leistungsbezüger möchte jederzeit, kostengünstig und ei</w:t>
            </w:r>
            <w:r>
              <w:rPr>
                <w:rFonts w:cs="Arial"/>
              </w:rPr>
              <w:t>n</w:t>
            </w:r>
            <w:r>
              <w:rPr>
                <w:rFonts w:cs="Arial"/>
              </w:rPr>
              <w:t>fach eine fachliche Leistung</w:t>
            </w:r>
            <w:r>
              <w:rPr>
                <w:rStyle w:val="Funotenzeichen"/>
                <w:rFonts w:cs="Arial"/>
              </w:rPr>
              <w:footnoteReference w:id="4"/>
            </w:r>
            <w:r>
              <w:rPr>
                <w:rFonts w:cs="Arial"/>
              </w:rPr>
              <w:t xml:space="preserve"> online in Anspruch nehmen. Er fo</w:t>
            </w:r>
            <w:r>
              <w:rPr>
                <w:rFonts w:cs="Arial"/>
              </w:rPr>
              <w:t>r</w:t>
            </w:r>
            <w:r>
              <w:rPr>
                <w:rFonts w:cs="Arial"/>
              </w:rPr>
              <w:t>dert Unterstützung bei Problemen (z.B. Identitätsdiebstahl) und erwartet Konformität mit gesetzlichen Regelungen.</w:t>
            </w:r>
          </w:p>
        </w:tc>
      </w:tr>
    </w:tbl>
    <w:p w14:paraId="3659E4EC" w14:textId="023FAB3A" w:rsidR="00552CF8" w:rsidRPr="00311746" w:rsidRDefault="000D1394" w:rsidP="00774D88">
      <w:pPr>
        <w:spacing w:after="0"/>
      </w:pPr>
      <w:r>
        <w:fldChar w:fldCharType="begin"/>
      </w:r>
      <w:r>
        <w:instrText xml:space="preserve"> REF _Ref495937345 \h </w:instrText>
      </w:r>
      <w:r>
        <w:fldChar w:fldCharType="separate"/>
      </w:r>
      <w:r w:rsidR="006863C8">
        <w:t xml:space="preserve">Abbildung </w:t>
      </w:r>
      <w:r w:rsidR="006863C8">
        <w:rPr>
          <w:noProof/>
        </w:rPr>
        <w:t>6</w:t>
      </w:r>
      <w:r>
        <w:fldChar w:fldCharType="end"/>
      </w:r>
      <w:r>
        <w:t xml:space="preserve"> </w:t>
      </w:r>
      <w:r w:rsidR="00552CF8" w:rsidRPr="000D1394">
        <w:t>zeigt die Sicht des Leistungsbezügers auf das</w:t>
      </w:r>
      <w:r w:rsidR="00552CF8">
        <w:t xml:space="preserve"> Gesamtsystem. </w:t>
      </w:r>
      <w:r w:rsidR="00552CF8" w:rsidRPr="00311746">
        <w:t>Der Leistungsb</w:t>
      </w:r>
      <w:r w:rsidR="00552CF8" w:rsidRPr="00311746">
        <w:t>e</w:t>
      </w:r>
      <w:r w:rsidR="00552CF8" w:rsidRPr="00311746">
        <w:t>züger möchte vorrangig eine fachliche Leistung eines Leistungserbringers in Anspruch ne</w:t>
      </w:r>
      <w:r w:rsidR="00552CF8" w:rsidRPr="00311746">
        <w:t>h</w:t>
      </w:r>
      <w:r w:rsidR="00552CF8" w:rsidRPr="00311746">
        <w:lastRenderedPageBreak/>
        <w:t>men. Das verwendete IAM-System ist für ihn zweitrangig und nur Mittel zu</w:t>
      </w:r>
      <w:r w:rsidR="00C033EB">
        <w:t>m Zweck sein Ziel zu erreichen.</w:t>
      </w:r>
    </w:p>
    <w:p w14:paraId="492EDE48" w14:textId="5775FDCD" w:rsidR="00552CF8" w:rsidRDefault="00552CF8" w:rsidP="00552CF8">
      <w:pPr>
        <w:pStyle w:val="Textkrper"/>
        <w:rPr>
          <w:highlight w:val="yellow"/>
        </w:rPr>
      </w:pPr>
    </w:p>
    <w:tbl>
      <w:tblPr>
        <w:tblW w:w="0" w:type="auto"/>
        <w:tblLook w:val="04A0" w:firstRow="1" w:lastRow="0" w:firstColumn="1" w:lastColumn="0" w:noHBand="0" w:noVBand="1"/>
      </w:tblPr>
      <w:tblGrid>
        <w:gridCol w:w="2518"/>
        <w:gridCol w:w="6769"/>
      </w:tblGrid>
      <w:tr w:rsidR="00552CF8" w14:paraId="4B6D84FF" w14:textId="77777777" w:rsidTr="004372DD">
        <w:trPr>
          <w:cantSplit/>
        </w:trPr>
        <w:tc>
          <w:tcPr>
            <w:tcW w:w="2518" w:type="dxa"/>
            <w:shd w:val="clear" w:color="auto" w:fill="D9D9D9" w:themeFill="background1" w:themeFillShade="D9"/>
            <w:hideMark/>
          </w:tcPr>
          <w:p w14:paraId="26124F8B" w14:textId="633C197C" w:rsidR="00552CF8" w:rsidRDefault="00552CF8" w:rsidP="004372DD">
            <w:pPr>
              <w:pStyle w:val="Textkrper"/>
              <w:spacing w:after="0"/>
              <w:rPr>
                <w:rFonts w:cs="Arial"/>
                <w:szCs w:val="22"/>
              </w:rPr>
            </w:pPr>
            <w:r>
              <w:rPr>
                <w:rFonts w:cs="Arial"/>
                <w:szCs w:val="22"/>
              </w:rPr>
              <w:t>Leistungserbringer (LE)</w:t>
            </w:r>
          </w:p>
        </w:tc>
        <w:tc>
          <w:tcPr>
            <w:tcW w:w="6769" w:type="dxa"/>
            <w:shd w:val="clear" w:color="auto" w:fill="F2F2F2" w:themeFill="background1" w:themeFillShade="F2"/>
            <w:hideMark/>
          </w:tcPr>
          <w:p w14:paraId="278243BE" w14:textId="23152570" w:rsidR="00552CF8" w:rsidRDefault="00552CF8" w:rsidP="004372DD">
            <w:pPr>
              <w:rPr>
                <w:rFonts w:cs="Arial"/>
              </w:rPr>
            </w:pPr>
            <w:r>
              <w:rPr>
                <w:rFonts w:cs="Arial"/>
              </w:rPr>
              <w:t>Der Leistungserbringer möchte fachliche Leistungen online anbi</w:t>
            </w:r>
            <w:r>
              <w:rPr>
                <w:rFonts w:cs="Arial"/>
              </w:rPr>
              <w:t>e</w:t>
            </w:r>
            <w:r>
              <w:rPr>
                <w:rFonts w:cs="Arial"/>
              </w:rPr>
              <w:t xml:space="preserve">ten. Dies soll kostengünstig, stabil, einfach und konform mit den gesetzlichen Regelungen sein und von möglichst vielen genutzt werden. Den Zugriff und den Schutz der Ressourcen möchte er </w:t>
            </w:r>
            <w:r w:rsidRPr="00A90B5E">
              <w:rPr>
                <w:rFonts w:cs="Arial"/>
              </w:rPr>
              <w:t>gemäss seine</w:t>
            </w:r>
            <w:r>
              <w:rPr>
                <w:rFonts w:cs="Arial"/>
              </w:rPr>
              <w:t xml:space="preserve">n </w:t>
            </w:r>
            <w:r w:rsidRPr="00A90B5E">
              <w:rPr>
                <w:rFonts w:cs="Arial"/>
              </w:rPr>
              <w:t>Bedürfnisse</w:t>
            </w:r>
            <w:r>
              <w:rPr>
                <w:rFonts w:cs="Arial"/>
              </w:rPr>
              <w:t>n</w:t>
            </w:r>
            <w:r w:rsidRPr="00A90B5E">
              <w:rPr>
                <w:rFonts w:cs="Arial"/>
              </w:rPr>
              <w:t xml:space="preserve"> (z.B. Risikobereitschaft, Wirtschaf</w:t>
            </w:r>
            <w:r w:rsidRPr="00A90B5E">
              <w:rPr>
                <w:rFonts w:cs="Arial"/>
              </w:rPr>
              <w:t>t</w:t>
            </w:r>
            <w:r w:rsidRPr="00A90B5E">
              <w:rPr>
                <w:rFonts w:cs="Arial"/>
              </w:rPr>
              <w:t xml:space="preserve">lichkeit) </w:t>
            </w:r>
            <w:r>
              <w:rPr>
                <w:rFonts w:cs="Arial"/>
              </w:rPr>
              <w:t>an die Dienstanbieter übertragen.</w:t>
            </w:r>
          </w:p>
        </w:tc>
      </w:tr>
    </w:tbl>
    <w:p w14:paraId="43941496" w14:textId="77E2C6CF" w:rsidR="00552CF8" w:rsidRDefault="00E13BBD" w:rsidP="00552CF8">
      <w:pPr>
        <w:pStyle w:val="Textkrper"/>
        <w:rPr>
          <w:highlight w:val="yellow"/>
        </w:rPr>
      </w:pPr>
      <w:r>
        <w:rPr>
          <w:noProof/>
          <w:highlight w:val="yellow"/>
        </w:rPr>
        <w:drawing>
          <wp:anchor distT="0" distB="0" distL="114300" distR="114300" simplePos="0" relativeHeight="251662336" behindDoc="0" locked="0" layoutInCell="1" allowOverlap="1" wp14:anchorId="266FFD16" wp14:editId="6185E545">
            <wp:simplePos x="0" y="0"/>
            <wp:positionH relativeFrom="margin">
              <wp:align>left</wp:align>
            </wp:positionH>
            <wp:positionV relativeFrom="paragraph">
              <wp:posOffset>223361</wp:posOffset>
            </wp:positionV>
            <wp:extent cx="3207385" cy="657225"/>
            <wp:effectExtent l="0" t="0" r="0" b="9525"/>
            <wp:wrapTopAndBottom/>
            <wp:docPr id="26" name="Grafik 26" descr="C:\Users\kum4\AppData\Local\Microsoft\Windows\INetCache\Content.Word\StakeholderRolle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um4\AppData\Local\Microsoft\Windows\INetCache\Content.Word\StakeholderRollen_2.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07385" cy="657225"/>
                    </a:xfrm>
                    <a:prstGeom prst="rect">
                      <a:avLst/>
                    </a:prstGeom>
                    <a:noFill/>
                    <a:ln>
                      <a:noFill/>
                    </a:ln>
                  </pic:spPr>
                </pic:pic>
              </a:graphicData>
            </a:graphic>
          </wp:anchor>
        </w:drawing>
      </w:r>
    </w:p>
    <w:p w14:paraId="22E69230" w14:textId="0B24D353" w:rsidR="00552CF8" w:rsidRDefault="00552CF8" w:rsidP="000D1394">
      <w:pPr>
        <w:pStyle w:val="Beschriftung"/>
      </w:pPr>
      <w:bookmarkStart w:id="67" w:name="_Ref495937345"/>
      <w:bookmarkStart w:id="68" w:name="_Toc496078624"/>
      <w:r>
        <w:t xml:space="preserve">Abbildung </w:t>
      </w:r>
      <w:fldSimple w:instr=" SEQ Abbildung \* ARABIC ">
        <w:r w:rsidR="006863C8">
          <w:rPr>
            <w:noProof/>
          </w:rPr>
          <w:t>6</w:t>
        </w:r>
      </w:fldSimple>
      <w:bookmarkEnd w:id="67"/>
      <w:r>
        <w:t xml:space="preserve"> Sicht des Leistungserbringers</w:t>
      </w:r>
      <w:bookmarkEnd w:id="68"/>
    </w:p>
    <w:p w14:paraId="02831129" w14:textId="78093E9D" w:rsidR="00552CF8" w:rsidRPr="00311746" w:rsidRDefault="00552CF8" w:rsidP="00552CF8">
      <w:pPr>
        <w:rPr>
          <w:sz w:val="18"/>
        </w:rPr>
      </w:pPr>
      <w:r>
        <w:fldChar w:fldCharType="begin"/>
      </w:r>
      <w:r>
        <w:instrText xml:space="preserve"> REF _Ref495937345 \h </w:instrText>
      </w:r>
      <w:r>
        <w:fldChar w:fldCharType="separate"/>
      </w:r>
      <w:r w:rsidR="006863C8">
        <w:t xml:space="preserve">Abbildung </w:t>
      </w:r>
      <w:r w:rsidR="006863C8">
        <w:rPr>
          <w:noProof/>
        </w:rPr>
        <w:t>6</w:t>
      </w:r>
      <w:r>
        <w:fldChar w:fldCharType="end"/>
      </w:r>
      <w:r>
        <w:t xml:space="preserve"> zeigt die Sicht des Leistungserbringers auf das Gesamtsystem.</w:t>
      </w:r>
      <w:r w:rsidRPr="00311746">
        <w:t xml:space="preserve"> Der Leistung</w:t>
      </w:r>
      <w:r w:rsidRPr="00311746">
        <w:t>s</w:t>
      </w:r>
      <w:r w:rsidRPr="00311746">
        <w:t>erbringer möchte seine fachliche Leistung dem Leistungsbezüger zur Verfügung stellen. Die dazu notwendigen IAM-Leistung</w:t>
      </w:r>
      <w:r>
        <w:t>en</w:t>
      </w:r>
      <w:r w:rsidRPr="00311746">
        <w:t xml:space="preserve"> möchte er zumeist nicht selbst erbringen, sondern diese an Dienstanbieter auslagern.</w:t>
      </w:r>
      <w:r>
        <w:rPr>
          <w:sz w:val="18"/>
        </w:rPr>
        <w:t xml:space="preserve"> </w:t>
      </w:r>
    </w:p>
    <w:p w14:paraId="7935FD93" w14:textId="77777777" w:rsidR="00552CF8" w:rsidRPr="00312B7A" w:rsidRDefault="00552CF8" w:rsidP="00552CF8">
      <w:pPr>
        <w:pStyle w:val="Textkrper"/>
        <w:rPr>
          <w:highlight w:val="yellow"/>
        </w:rPr>
      </w:pPr>
    </w:p>
    <w:tbl>
      <w:tblPr>
        <w:tblW w:w="0" w:type="auto"/>
        <w:tblLook w:val="04A0" w:firstRow="1" w:lastRow="0" w:firstColumn="1" w:lastColumn="0" w:noHBand="0" w:noVBand="1"/>
      </w:tblPr>
      <w:tblGrid>
        <w:gridCol w:w="2518"/>
        <w:gridCol w:w="6769"/>
      </w:tblGrid>
      <w:tr w:rsidR="00552CF8" w14:paraId="762F5188" w14:textId="77777777" w:rsidTr="004372DD">
        <w:trPr>
          <w:cantSplit/>
        </w:trPr>
        <w:tc>
          <w:tcPr>
            <w:tcW w:w="2518" w:type="dxa"/>
            <w:shd w:val="clear" w:color="auto" w:fill="D9D9D9" w:themeFill="background1" w:themeFillShade="D9"/>
            <w:hideMark/>
          </w:tcPr>
          <w:p w14:paraId="274DECA3" w14:textId="77777777" w:rsidR="00552CF8" w:rsidRDefault="00552CF8" w:rsidP="004372DD">
            <w:pPr>
              <w:pStyle w:val="Textkrper"/>
              <w:spacing w:after="0"/>
              <w:rPr>
                <w:rFonts w:cs="Arial"/>
                <w:szCs w:val="22"/>
              </w:rPr>
            </w:pPr>
            <w:r>
              <w:rPr>
                <w:rFonts w:cs="Arial"/>
                <w:szCs w:val="22"/>
              </w:rPr>
              <w:t>Dienstanbieter</w:t>
            </w:r>
          </w:p>
        </w:tc>
        <w:tc>
          <w:tcPr>
            <w:tcW w:w="6769" w:type="dxa"/>
            <w:shd w:val="clear" w:color="auto" w:fill="F2F2F2" w:themeFill="background1" w:themeFillShade="F2"/>
            <w:hideMark/>
          </w:tcPr>
          <w:p w14:paraId="737BF9E9" w14:textId="77777777" w:rsidR="00552CF8" w:rsidRDefault="00552CF8" w:rsidP="004372DD">
            <w:pPr>
              <w:rPr>
                <w:rFonts w:cs="Arial"/>
              </w:rPr>
            </w:pPr>
            <w:r>
              <w:rPr>
                <w:rFonts w:cs="Arial"/>
              </w:rPr>
              <w:t xml:space="preserve">Der Dienstanbieter möchte, dass seine angebotenen </w:t>
            </w:r>
            <w:r>
              <w:rPr>
                <w:rFonts w:cs="Arial"/>
              </w:rPr>
              <w:br/>
              <w:t>IAM-Leistungen von möglichst vielen verwenden werden. Zudem strebt er eine Zusammenstellung von möglich komplementär au</w:t>
            </w:r>
            <w:r>
              <w:rPr>
                <w:rFonts w:cs="Arial"/>
              </w:rPr>
              <w:t>s</w:t>
            </w:r>
            <w:r>
              <w:rPr>
                <w:rFonts w:cs="Arial"/>
              </w:rPr>
              <w:t>gerichteten Diensten an, um das IAM-System effizient und koste</w:t>
            </w:r>
            <w:r>
              <w:rPr>
                <w:rFonts w:cs="Arial"/>
              </w:rPr>
              <w:t>n</w:t>
            </w:r>
            <w:r>
              <w:rPr>
                <w:rFonts w:cs="Arial"/>
              </w:rPr>
              <w:t>günstig zu halten.</w:t>
            </w:r>
          </w:p>
        </w:tc>
      </w:tr>
    </w:tbl>
    <w:p w14:paraId="1057D235" w14:textId="41E0D10C" w:rsidR="00552CF8" w:rsidRDefault="00552CF8" w:rsidP="00552CF8">
      <w:pPr>
        <w:spacing w:after="0" w:line="240" w:lineRule="auto"/>
        <w:rPr>
          <w:highlight w:val="yellow"/>
        </w:rPr>
      </w:pPr>
    </w:p>
    <w:tbl>
      <w:tblPr>
        <w:tblW w:w="0" w:type="auto"/>
        <w:tblLook w:val="04A0" w:firstRow="1" w:lastRow="0" w:firstColumn="1" w:lastColumn="0" w:noHBand="0" w:noVBand="1"/>
      </w:tblPr>
      <w:tblGrid>
        <w:gridCol w:w="2461"/>
        <w:gridCol w:w="6610"/>
      </w:tblGrid>
      <w:tr w:rsidR="00552CF8" w14:paraId="68779845" w14:textId="77777777" w:rsidTr="005774C3">
        <w:trPr>
          <w:cantSplit/>
        </w:trPr>
        <w:tc>
          <w:tcPr>
            <w:tcW w:w="2461" w:type="dxa"/>
            <w:shd w:val="clear" w:color="auto" w:fill="D9D9D9" w:themeFill="background1" w:themeFillShade="D9"/>
            <w:hideMark/>
          </w:tcPr>
          <w:p w14:paraId="14280237" w14:textId="77777777" w:rsidR="00552CF8" w:rsidRDefault="00552CF8" w:rsidP="004372DD">
            <w:pPr>
              <w:pStyle w:val="Textkrper"/>
              <w:spacing w:after="0"/>
              <w:rPr>
                <w:rFonts w:cs="Arial"/>
                <w:szCs w:val="22"/>
              </w:rPr>
            </w:pPr>
            <w:r>
              <w:rPr>
                <w:rFonts w:cs="Arial"/>
                <w:szCs w:val="22"/>
              </w:rPr>
              <w:t>Führung</w:t>
            </w:r>
          </w:p>
        </w:tc>
        <w:tc>
          <w:tcPr>
            <w:tcW w:w="6610" w:type="dxa"/>
            <w:shd w:val="clear" w:color="auto" w:fill="F2F2F2" w:themeFill="background1" w:themeFillShade="F2"/>
            <w:hideMark/>
          </w:tcPr>
          <w:p w14:paraId="5DE9ABFB" w14:textId="09DD4B6D" w:rsidR="00552CF8" w:rsidRDefault="00552CF8" w:rsidP="004372DD">
            <w:pPr>
              <w:rPr>
                <w:rFonts w:cs="Arial"/>
              </w:rPr>
            </w:pPr>
            <w:r>
              <w:rPr>
                <w:rFonts w:cs="Arial"/>
              </w:rPr>
              <w:t>Die Führung möchte problemlos ein IAM-System, das allen St</w:t>
            </w:r>
            <w:r>
              <w:rPr>
                <w:rFonts w:cs="Arial"/>
              </w:rPr>
              <w:t>a</w:t>
            </w:r>
            <w:r>
              <w:rPr>
                <w:rFonts w:cs="Arial"/>
              </w:rPr>
              <w:t>keholdern gerecht wird, und die daran beteiligen IAM-Dienstanbieter und Relying Parties managen sowie den zuve</w:t>
            </w:r>
            <w:r>
              <w:rPr>
                <w:rFonts w:cs="Arial"/>
              </w:rPr>
              <w:t>r</w:t>
            </w:r>
            <w:r>
              <w:rPr>
                <w:rFonts w:cs="Arial"/>
              </w:rPr>
              <w:t>lässigen Betrieb des IAM-Systems garantieren.</w:t>
            </w:r>
          </w:p>
        </w:tc>
      </w:tr>
    </w:tbl>
    <w:p w14:paraId="4F1971F9" w14:textId="51F1F413" w:rsidR="00552CF8" w:rsidRDefault="00E13BBD" w:rsidP="00552CF8">
      <w:pPr>
        <w:spacing w:after="0" w:line="240" w:lineRule="auto"/>
        <w:rPr>
          <w:highlight w:val="yellow"/>
        </w:rPr>
      </w:pPr>
      <w:r>
        <w:rPr>
          <w:noProof/>
          <w:highlight w:val="yellow"/>
        </w:rPr>
        <w:drawing>
          <wp:anchor distT="0" distB="0" distL="114300" distR="114300" simplePos="0" relativeHeight="251663360" behindDoc="0" locked="0" layoutInCell="1" allowOverlap="1" wp14:anchorId="5A40F119" wp14:editId="750CB82C">
            <wp:simplePos x="0" y="0"/>
            <wp:positionH relativeFrom="margin">
              <wp:align>left</wp:align>
            </wp:positionH>
            <wp:positionV relativeFrom="paragraph">
              <wp:posOffset>193040</wp:posOffset>
            </wp:positionV>
            <wp:extent cx="3450590" cy="1807210"/>
            <wp:effectExtent l="0" t="0" r="0" b="2540"/>
            <wp:wrapTopAndBottom/>
            <wp:docPr id="27" name="Grafik 27" descr="C:\Users\kum4\AppData\Local\Microsoft\Windows\INetCache\Content.Word\StakeholderRollen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um4\AppData\Local\Microsoft\Windows\INetCache\Content.Word\StakeholderRollen_3.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50590" cy="18072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362E4F" w14:textId="5EA4B658" w:rsidR="00552CF8" w:rsidRDefault="00552CF8" w:rsidP="000D1394">
      <w:pPr>
        <w:pStyle w:val="Beschriftung"/>
      </w:pPr>
      <w:bookmarkStart w:id="69" w:name="_Ref495937426"/>
      <w:bookmarkStart w:id="70" w:name="_Toc496078625"/>
      <w:r>
        <w:lastRenderedPageBreak/>
        <w:t xml:space="preserve">Abbildung </w:t>
      </w:r>
      <w:fldSimple w:instr=" SEQ Abbildung \* ARABIC ">
        <w:r w:rsidR="006863C8">
          <w:rPr>
            <w:noProof/>
          </w:rPr>
          <w:t>7</w:t>
        </w:r>
      </w:fldSimple>
      <w:bookmarkEnd w:id="69"/>
      <w:r w:rsidR="005774C3">
        <w:t xml:space="preserve"> Sicht der</w:t>
      </w:r>
      <w:r>
        <w:t xml:space="preserve"> Führung des gesamten IAM-Systems</w:t>
      </w:r>
      <w:bookmarkEnd w:id="70"/>
    </w:p>
    <w:p w14:paraId="1F9B3FCD" w14:textId="4095C770" w:rsidR="00552CF8" w:rsidRPr="00311746" w:rsidRDefault="00552CF8" w:rsidP="00552CF8">
      <w:r>
        <w:fldChar w:fldCharType="begin"/>
      </w:r>
      <w:r>
        <w:instrText xml:space="preserve"> REF _Ref495937426 \h </w:instrText>
      </w:r>
      <w:r>
        <w:fldChar w:fldCharType="separate"/>
      </w:r>
      <w:r w:rsidR="006863C8">
        <w:t xml:space="preserve">Abbildung </w:t>
      </w:r>
      <w:r w:rsidR="006863C8">
        <w:rPr>
          <w:noProof/>
        </w:rPr>
        <w:t>7</w:t>
      </w:r>
      <w:r>
        <w:fldChar w:fldCharType="end"/>
      </w:r>
      <w:r>
        <w:t xml:space="preserve"> zeigt die Sicht der </w:t>
      </w:r>
      <w:r w:rsidRPr="00014052">
        <w:t>Führung des gesamten IAM-Systems</w:t>
      </w:r>
      <w:r>
        <w:t>.</w:t>
      </w:r>
      <w:r w:rsidRPr="00014052">
        <w:t xml:space="preserve"> </w:t>
      </w:r>
      <w:r w:rsidRPr="00311746">
        <w:t>Die Führung möchte das IAM-Systems und die daran beteiligen Leistungserbringer und Dienstanbieter effizient managen, um die Implementierung zu erleichtern und den zuverlässigen Betrieb zu garanti</w:t>
      </w:r>
      <w:r w:rsidRPr="00311746">
        <w:t>e</w:t>
      </w:r>
      <w:r w:rsidRPr="00311746">
        <w:t>ren.</w:t>
      </w:r>
      <w:r>
        <w:t xml:space="preserve"> Die Führung vertritt dabei die Anforderungen aller Stakeholder im IAM-System, auch die des Subjektes.</w:t>
      </w:r>
    </w:p>
    <w:p w14:paraId="21EB70AB" w14:textId="77777777" w:rsidR="00552CF8" w:rsidRDefault="00552CF8" w:rsidP="00552CF8">
      <w:pPr>
        <w:spacing w:after="0" w:line="240" w:lineRule="auto"/>
        <w:rPr>
          <w:highlight w:val="yellow"/>
        </w:rPr>
      </w:pPr>
    </w:p>
    <w:p w14:paraId="604E17C0" w14:textId="30E3DFB8" w:rsidR="00552CF8" w:rsidRDefault="00552CF8" w:rsidP="00552CF8">
      <w:pPr>
        <w:spacing w:after="0" w:line="240" w:lineRule="auto"/>
        <w:rPr>
          <w:highlight w:val="yellow"/>
        </w:rPr>
      </w:pPr>
    </w:p>
    <w:tbl>
      <w:tblPr>
        <w:tblW w:w="0" w:type="auto"/>
        <w:tblLook w:val="04A0" w:firstRow="1" w:lastRow="0" w:firstColumn="1" w:lastColumn="0" w:noHBand="0" w:noVBand="1"/>
      </w:tblPr>
      <w:tblGrid>
        <w:gridCol w:w="2518"/>
        <w:gridCol w:w="6769"/>
      </w:tblGrid>
      <w:tr w:rsidR="00552CF8" w14:paraId="44CE1C22" w14:textId="77777777" w:rsidTr="004372DD">
        <w:trPr>
          <w:cantSplit/>
        </w:trPr>
        <w:tc>
          <w:tcPr>
            <w:tcW w:w="2518" w:type="dxa"/>
            <w:shd w:val="clear" w:color="auto" w:fill="D9D9D9" w:themeFill="background1" w:themeFillShade="D9"/>
            <w:hideMark/>
          </w:tcPr>
          <w:p w14:paraId="2EF21377" w14:textId="77777777" w:rsidR="00552CF8" w:rsidRDefault="00552CF8" w:rsidP="004372DD">
            <w:pPr>
              <w:pStyle w:val="Textkrper"/>
              <w:spacing w:after="0"/>
              <w:rPr>
                <w:rFonts w:cs="Arial"/>
                <w:szCs w:val="22"/>
              </w:rPr>
            </w:pPr>
            <w:r>
              <w:rPr>
                <w:rFonts w:cs="Arial"/>
                <w:szCs w:val="22"/>
              </w:rPr>
              <w:t>Regulator</w:t>
            </w:r>
          </w:p>
        </w:tc>
        <w:tc>
          <w:tcPr>
            <w:tcW w:w="6769" w:type="dxa"/>
            <w:shd w:val="clear" w:color="auto" w:fill="F2F2F2" w:themeFill="background1" w:themeFillShade="F2"/>
            <w:hideMark/>
          </w:tcPr>
          <w:p w14:paraId="17E19998" w14:textId="77777777" w:rsidR="00552CF8" w:rsidRDefault="00552CF8" w:rsidP="004372DD">
            <w:pPr>
              <w:rPr>
                <w:rFonts w:cs="Arial"/>
              </w:rPr>
            </w:pPr>
            <w:r>
              <w:rPr>
                <w:rFonts w:cs="Arial"/>
              </w:rPr>
              <w:t>Der Regulator möchte die Interoperabilität, Robustheit und Siche</w:t>
            </w:r>
            <w:r>
              <w:rPr>
                <w:rFonts w:cs="Arial"/>
              </w:rPr>
              <w:t>r</w:t>
            </w:r>
            <w:r>
              <w:rPr>
                <w:rFonts w:cs="Arial"/>
              </w:rPr>
              <w:t>heit des IAM-Gesamtsystems sicherstellen.</w:t>
            </w:r>
          </w:p>
        </w:tc>
      </w:tr>
    </w:tbl>
    <w:p w14:paraId="321A1BDE" w14:textId="4A2D66ED" w:rsidR="00552CF8" w:rsidRDefault="00E13BBD" w:rsidP="00552CF8">
      <w:pPr>
        <w:spacing w:after="0" w:line="240" w:lineRule="auto"/>
      </w:pPr>
      <w:r>
        <w:rPr>
          <w:noProof/>
        </w:rPr>
        <w:drawing>
          <wp:anchor distT="0" distB="0" distL="114300" distR="114300" simplePos="0" relativeHeight="251664384" behindDoc="0" locked="0" layoutInCell="1" allowOverlap="1" wp14:anchorId="79A1C11F" wp14:editId="2729A433">
            <wp:simplePos x="0" y="0"/>
            <wp:positionH relativeFrom="margin">
              <wp:align>left</wp:align>
            </wp:positionH>
            <wp:positionV relativeFrom="paragraph">
              <wp:posOffset>168910</wp:posOffset>
            </wp:positionV>
            <wp:extent cx="3700780" cy="2150110"/>
            <wp:effectExtent l="0" t="0" r="0" b="2540"/>
            <wp:wrapTopAndBottom/>
            <wp:docPr id="32" name="Grafik 32" descr="C:\Users\kum4\AppData\Local\Microsoft\Windows\INetCache\Content.Word\StakeholderRollen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um4\AppData\Local\Microsoft\Windows\INetCache\Content.Word\StakeholderRollen_4.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00780" cy="2150110"/>
                    </a:xfrm>
                    <a:prstGeom prst="rect">
                      <a:avLst/>
                    </a:prstGeom>
                    <a:noFill/>
                    <a:ln>
                      <a:noFill/>
                    </a:ln>
                  </pic:spPr>
                </pic:pic>
              </a:graphicData>
            </a:graphic>
          </wp:anchor>
        </w:drawing>
      </w:r>
    </w:p>
    <w:p w14:paraId="2EABF37C" w14:textId="2B838FE7" w:rsidR="00552CF8" w:rsidRDefault="00552CF8" w:rsidP="000D1394">
      <w:pPr>
        <w:pStyle w:val="Beschriftung"/>
      </w:pPr>
      <w:bookmarkStart w:id="71" w:name="_Ref495937617"/>
      <w:bookmarkStart w:id="72" w:name="_Toc496078626"/>
      <w:r>
        <w:t xml:space="preserve">Abbildung </w:t>
      </w:r>
      <w:fldSimple w:instr=" SEQ Abbildung \* ARABIC ">
        <w:r w:rsidR="006863C8">
          <w:rPr>
            <w:noProof/>
          </w:rPr>
          <w:t>8</w:t>
        </w:r>
      </w:fldSimple>
      <w:bookmarkEnd w:id="71"/>
      <w:r>
        <w:t xml:space="preserve"> Sicht des Regulars</w:t>
      </w:r>
      <w:bookmarkEnd w:id="72"/>
      <w:r>
        <w:t xml:space="preserve"> </w:t>
      </w:r>
    </w:p>
    <w:p w14:paraId="15A89BBD" w14:textId="072CED42" w:rsidR="00552CF8" w:rsidRDefault="00552CF8" w:rsidP="00552CF8">
      <w:r>
        <w:fldChar w:fldCharType="begin"/>
      </w:r>
      <w:r>
        <w:instrText xml:space="preserve"> REF _Ref495937617 \h </w:instrText>
      </w:r>
      <w:r>
        <w:fldChar w:fldCharType="separate"/>
      </w:r>
      <w:r w:rsidR="006863C8">
        <w:t xml:space="preserve">Abbildung </w:t>
      </w:r>
      <w:r w:rsidR="006863C8">
        <w:rPr>
          <w:noProof/>
        </w:rPr>
        <w:t>8</w:t>
      </w:r>
      <w:r>
        <w:fldChar w:fldCharType="end"/>
      </w:r>
      <w:r>
        <w:t xml:space="preserve"> zeigt die Sicht des Regulators.</w:t>
      </w:r>
      <w:r w:rsidRPr="00014052">
        <w:t xml:space="preserve"> </w:t>
      </w:r>
      <w:r w:rsidRPr="00311746">
        <w:t>Die Regulator möchte durch die Schaffung en</w:t>
      </w:r>
      <w:r w:rsidRPr="00311746">
        <w:t>t</w:t>
      </w:r>
      <w:r w:rsidRPr="00311746">
        <w:t>sprechender Rahmenbedingungen (Gesetze, Standards, Födermassnahmen, etc.) den Ei</w:t>
      </w:r>
      <w:r w:rsidRPr="00311746">
        <w:t>n</w:t>
      </w:r>
      <w:r w:rsidRPr="00311746">
        <w:t xml:space="preserve">satz von föderierten IAM-Systemen </w:t>
      </w:r>
      <w:r>
        <w:t xml:space="preserve">organisationsübergreifend </w:t>
      </w:r>
      <w:r w:rsidRPr="00311746">
        <w:t xml:space="preserve">fördern und gleichzeitig eine hoher Qualität nicht funktionaler Qualitätsmerkmale, wie </w:t>
      </w:r>
      <w:r>
        <w:t xml:space="preserve">z.B. </w:t>
      </w:r>
      <w:r w:rsidR="005774C3">
        <w:t xml:space="preserve">Interoperabilität, </w:t>
      </w:r>
      <w:r w:rsidRPr="00311746">
        <w:t>Zuverlässigkeit und Sicherheit, erreichen.</w:t>
      </w:r>
    </w:p>
    <w:p w14:paraId="44FF6BE9" w14:textId="5D63E238" w:rsidR="00552CF8" w:rsidRPr="00311746" w:rsidRDefault="00552CF8" w:rsidP="00774D88">
      <w:pPr>
        <w:spacing w:after="0" w:line="240" w:lineRule="auto"/>
      </w:pPr>
      <w:r>
        <w:br w:type="page"/>
      </w:r>
    </w:p>
    <w:p w14:paraId="5E1F3AAA" w14:textId="49B9A9CF" w:rsidR="00844B48" w:rsidRPr="006D0D54" w:rsidRDefault="00844B48" w:rsidP="006F7384">
      <w:pPr>
        <w:pStyle w:val="berschrift1"/>
        <w:ind w:left="425" w:hanging="425"/>
      </w:pPr>
      <w:bookmarkStart w:id="73" w:name="_Ref496011431"/>
      <w:bookmarkStart w:id="74" w:name="_Toc496078529"/>
      <w:r w:rsidRPr="006D0D54">
        <w:lastRenderedPageBreak/>
        <w:t>Anforderungen</w:t>
      </w:r>
      <w:bookmarkEnd w:id="52"/>
      <w:bookmarkEnd w:id="53"/>
      <w:bookmarkEnd w:id="54"/>
      <w:bookmarkEnd w:id="73"/>
      <w:bookmarkEnd w:id="74"/>
    </w:p>
    <w:p w14:paraId="27B2753B" w14:textId="055A798C" w:rsidR="00E7155D" w:rsidRDefault="00E7155D" w:rsidP="00E7155D">
      <w:pPr>
        <w:pStyle w:val="Textkrper"/>
      </w:pPr>
      <w:r w:rsidRPr="00E7155D">
        <w:t>Die in diesem Kapitel beschriebenen und definierten Prinzipien und Anforderungen</w:t>
      </w:r>
      <w:r w:rsidR="000B6D2E">
        <w:t xml:space="preserve"> defini</w:t>
      </w:r>
      <w:r w:rsidR="000B6D2E">
        <w:t>e</w:t>
      </w:r>
      <w:r w:rsidR="000B6D2E">
        <w:t>ren und strukturieren die in Kapitel 6 modellierten Prozesse und</w:t>
      </w:r>
      <w:r w:rsidRPr="00E7155D">
        <w:t xml:space="preserve"> müssen angewendet oder erfüllt werden, damit ein </w:t>
      </w:r>
      <w:r w:rsidR="0041215B" w:rsidRPr="00066DB7">
        <w:t>interoperables</w:t>
      </w:r>
      <w:r w:rsidR="0041215B" w:rsidRPr="00E7155D">
        <w:t xml:space="preserve"> </w:t>
      </w:r>
      <w:r w:rsidRPr="00E7155D">
        <w:t>und effizientes föderiertes IAM</w:t>
      </w:r>
      <w:r w:rsidR="000B6D2E">
        <w:t>-System</w:t>
      </w:r>
      <w:r w:rsidRPr="00E7155D">
        <w:t xml:space="preserve"> aufgebaut werden kann.</w:t>
      </w:r>
    </w:p>
    <w:p w14:paraId="431CFA13" w14:textId="519596DF" w:rsidR="00CC7F3E" w:rsidRDefault="00CC7F3E" w:rsidP="00E7155D">
      <w:pPr>
        <w:pStyle w:val="Textkrper"/>
      </w:pPr>
      <w:r>
        <w:t xml:space="preserve">Die </w:t>
      </w:r>
      <w:r w:rsidRPr="00E7155D">
        <w:t>Prinzipien und Anforderungen</w:t>
      </w:r>
      <w:r>
        <w:t xml:space="preserve"> können in vier verschiedene Typengruppen eingeteilt we</w:t>
      </w:r>
      <w:r>
        <w:t>r</w:t>
      </w:r>
      <w:r>
        <w:t>den:</w:t>
      </w:r>
    </w:p>
    <w:p w14:paraId="28FB73C8" w14:textId="6D306405" w:rsidR="00CC7F3E" w:rsidRDefault="00CC7F3E" w:rsidP="00CC7F3E">
      <w:pPr>
        <w:pStyle w:val="Textkrper"/>
        <w:numPr>
          <w:ilvl w:val="0"/>
          <w:numId w:val="60"/>
        </w:numPr>
      </w:pPr>
      <w:r>
        <w:t>B…</w:t>
      </w:r>
      <w:r>
        <w:tab/>
        <w:t>Business (Geschäftsanforderungen),</w:t>
      </w:r>
    </w:p>
    <w:p w14:paraId="75482E98" w14:textId="2D171227" w:rsidR="00CC7F3E" w:rsidRDefault="00CC7F3E" w:rsidP="00CC7F3E">
      <w:pPr>
        <w:pStyle w:val="Textkrper"/>
        <w:numPr>
          <w:ilvl w:val="0"/>
          <w:numId w:val="60"/>
        </w:numPr>
      </w:pPr>
      <w:r>
        <w:t>D…</w:t>
      </w:r>
      <w:r>
        <w:tab/>
        <w:t>Data (Informationen und Daten),</w:t>
      </w:r>
    </w:p>
    <w:p w14:paraId="67223FD3" w14:textId="11AB6CEE" w:rsidR="00CC7F3E" w:rsidRDefault="00CC7F3E" w:rsidP="00CC7F3E">
      <w:pPr>
        <w:pStyle w:val="Textkrper"/>
        <w:numPr>
          <w:ilvl w:val="0"/>
          <w:numId w:val="60"/>
        </w:numPr>
      </w:pPr>
      <w:r>
        <w:t>A…</w:t>
      </w:r>
      <w:r>
        <w:tab/>
        <w:t>Application (Anwendung),</w:t>
      </w:r>
    </w:p>
    <w:p w14:paraId="69202800" w14:textId="76615D07" w:rsidR="00CC7F3E" w:rsidRDefault="00CC7F3E" w:rsidP="00CC7F3E">
      <w:pPr>
        <w:pStyle w:val="Textkrper"/>
        <w:numPr>
          <w:ilvl w:val="0"/>
          <w:numId w:val="60"/>
        </w:numPr>
      </w:pPr>
      <w:r>
        <w:t>T…</w:t>
      </w:r>
      <w:r>
        <w:tab/>
        <w:t>Technology (Technologie).</w:t>
      </w:r>
    </w:p>
    <w:p w14:paraId="5E5DA112" w14:textId="48F9119F" w:rsidR="000E1FEA" w:rsidRDefault="000E1FEA" w:rsidP="00E7155D">
      <w:pPr>
        <w:pStyle w:val="berschrift2"/>
      </w:pPr>
      <w:bookmarkStart w:id="75" w:name="_Ref490813008"/>
      <w:bookmarkStart w:id="76" w:name="_Toc496078530"/>
      <w:r>
        <w:t>Grundprinzipien eines föderierten IAM-Systems</w:t>
      </w:r>
      <w:bookmarkEnd w:id="75"/>
      <w:bookmarkEnd w:id="76"/>
    </w:p>
    <w:p w14:paraId="6547FDE6" w14:textId="5B430A52" w:rsidR="00376BDB" w:rsidRPr="00E30D33" w:rsidRDefault="00376BDB" w:rsidP="00E30D33">
      <w:pPr>
        <w:pStyle w:val="Textkrper"/>
      </w:pPr>
      <w:r>
        <w:t>Die Grundprinzipien beschreiben die allgemeinen Architekturprinzipien für die Gestaltung e</w:t>
      </w:r>
      <w:r>
        <w:t>i</w:t>
      </w:r>
      <w:r>
        <w:t>nes föderierten IAM-Systems</w:t>
      </w:r>
      <w:r w:rsidR="00861BF1">
        <w:t>.</w:t>
      </w:r>
      <w:r w:rsidR="000B6D2E">
        <w:t xml:space="preserve"> Sie geben die Leitplanken bei der Realisierung eines föderat</w:t>
      </w:r>
      <w:r w:rsidR="000B6D2E">
        <w:t>i</w:t>
      </w:r>
      <w:r w:rsidR="000B6D2E">
        <w:t>ven IAM-Systems vor.</w:t>
      </w:r>
    </w:p>
    <w:p w14:paraId="6BCBA032" w14:textId="74C7B728" w:rsidR="00861BF1" w:rsidRPr="00E30D33" w:rsidRDefault="00861BF1" w:rsidP="00861BF1">
      <w:pPr>
        <w:pStyle w:val="Textkrper"/>
      </w:pPr>
    </w:p>
    <w:tbl>
      <w:tblPr>
        <w:tblStyle w:val="Tabellenraster1"/>
        <w:tblW w:w="5000" w:type="pct"/>
        <w:tblLook w:val="04A0" w:firstRow="1" w:lastRow="0" w:firstColumn="1" w:lastColumn="0" w:noHBand="0" w:noVBand="1"/>
      </w:tblPr>
      <w:tblGrid>
        <w:gridCol w:w="1585"/>
        <w:gridCol w:w="608"/>
        <w:gridCol w:w="4579"/>
        <w:gridCol w:w="2515"/>
      </w:tblGrid>
      <w:tr w:rsidR="00861BF1" w:rsidRPr="00C71720" w14:paraId="23AC9882" w14:textId="77777777" w:rsidTr="00774D88">
        <w:trPr>
          <w:tblHeader/>
        </w:trPr>
        <w:tc>
          <w:tcPr>
            <w:tcW w:w="850" w:type="pct"/>
            <w:shd w:val="clear" w:color="auto" w:fill="A6A6A6" w:themeFill="background1" w:themeFillShade="A6"/>
            <w:vAlign w:val="center"/>
          </w:tcPr>
          <w:p w14:paraId="7DCDA0D6" w14:textId="77777777" w:rsidR="00861BF1" w:rsidRPr="00C71720" w:rsidRDefault="00861BF1" w:rsidP="00D36DE2">
            <w:pPr>
              <w:spacing w:before="60" w:after="60" w:line="240" w:lineRule="atLeast"/>
              <w:rPr>
                <w:b/>
                <w:lang w:val="de-CH"/>
              </w:rPr>
            </w:pPr>
            <w:r w:rsidRPr="00C71720">
              <w:rPr>
                <w:b/>
                <w:lang w:val="de-CH"/>
              </w:rPr>
              <w:t>Bezeichnung</w:t>
            </w:r>
          </w:p>
        </w:tc>
        <w:tc>
          <w:tcPr>
            <w:tcW w:w="336" w:type="pct"/>
            <w:shd w:val="clear" w:color="auto" w:fill="A6A6A6" w:themeFill="background1" w:themeFillShade="A6"/>
          </w:tcPr>
          <w:p w14:paraId="54A0298D" w14:textId="77777777" w:rsidR="00861BF1" w:rsidRPr="00774D88" w:rsidRDefault="00861BF1" w:rsidP="00D36DE2">
            <w:pPr>
              <w:spacing w:before="60" w:after="60" w:line="240" w:lineRule="atLeast"/>
              <w:rPr>
                <w:b/>
                <w:lang w:val="de-CH"/>
              </w:rPr>
            </w:pPr>
            <w:r w:rsidRPr="00C71720">
              <w:rPr>
                <w:b/>
              </w:rPr>
              <w:t>Typ</w:t>
            </w:r>
          </w:p>
        </w:tc>
        <w:tc>
          <w:tcPr>
            <w:tcW w:w="2522" w:type="pct"/>
            <w:shd w:val="clear" w:color="auto" w:fill="A6A6A6" w:themeFill="background1" w:themeFillShade="A6"/>
            <w:vAlign w:val="center"/>
          </w:tcPr>
          <w:p w14:paraId="1F66F126" w14:textId="77777777" w:rsidR="00861BF1" w:rsidRPr="00C71720" w:rsidRDefault="00861BF1" w:rsidP="00D36DE2">
            <w:pPr>
              <w:spacing w:before="60" w:after="60" w:line="240" w:lineRule="atLeast"/>
              <w:rPr>
                <w:b/>
                <w:lang w:val="de-CH"/>
              </w:rPr>
            </w:pPr>
            <w:r w:rsidRPr="00C71720">
              <w:rPr>
                <w:b/>
                <w:lang w:val="de-CH"/>
              </w:rPr>
              <w:t>Beschreibung</w:t>
            </w:r>
          </w:p>
        </w:tc>
        <w:tc>
          <w:tcPr>
            <w:tcW w:w="1292" w:type="pct"/>
            <w:shd w:val="clear" w:color="auto" w:fill="A6A6A6" w:themeFill="background1" w:themeFillShade="A6"/>
          </w:tcPr>
          <w:p w14:paraId="4B3DF9FF" w14:textId="77777777" w:rsidR="00861BF1" w:rsidRPr="00774D88" w:rsidRDefault="00861BF1" w:rsidP="00D36DE2">
            <w:pPr>
              <w:spacing w:before="60" w:after="60" w:line="240" w:lineRule="atLeast"/>
              <w:rPr>
                <w:b/>
                <w:lang w:val="de-CH"/>
              </w:rPr>
            </w:pPr>
            <w:r w:rsidRPr="00C71720">
              <w:rPr>
                <w:b/>
              </w:rPr>
              <w:t>Begründung</w:t>
            </w:r>
          </w:p>
        </w:tc>
      </w:tr>
      <w:tr w:rsidR="00861BF1" w:rsidRPr="00C71720" w14:paraId="1E7B8130" w14:textId="77777777" w:rsidTr="00774D88">
        <w:tc>
          <w:tcPr>
            <w:tcW w:w="850" w:type="pct"/>
            <w:vAlign w:val="center"/>
          </w:tcPr>
          <w:p w14:paraId="2F638A25" w14:textId="77777777" w:rsidR="00861BF1" w:rsidRPr="00774D88" w:rsidRDefault="00861BF1" w:rsidP="00D36DE2">
            <w:pPr>
              <w:spacing w:before="60" w:after="60" w:line="240" w:lineRule="atLeast"/>
              <w:rPr>
                <w:b/>
                <w:lang w:val="de-CH"/>
              </w:rPr>
            </w:pPr>
            <w:r w:rsidRPr="00C71720">
              <w:rPr>
                <w:b/>
                <w:lang w:val="de-CH"/>
              </w:rPr>
              <w:t>Prinzip-1</w:t>
            </w:r>
          </w:p>
        </w:tc>
        <w:tc>
          <w:tcPr>
            <w:tcW w:w="336" w:type="pct"/>
            <w:vAlign w:val="center"/>
          </w:tcPr>
          <w:p w14:paraId="18B77BE5" w14:textId="77777777" w:rsidR="00861BF1" w:rsidRPr="00774D88" w:rsidRDefault="00861BF1" w:rsidP="00D36DE2">
            <w:pPr>
              <w:spacing w:before="60" w:after="60" w:line="240" w:lineRule="atLeast"/>
              <w:rPr>
                <w:lang w:val="de-CH"/>
              </w:rPr>
            </w:pPr>
            <w:r w:rsidRPr="00C71720">
              <w:t>A/B</w:t>
            </w:r>
          </w:p>
        </w:tc>
        <w:tc>
          <w:tcPr>
            <w:tcW w:w="2522" w:type="pct"/>
            <w:vAlign w:val="center"/>
          </w:tcPr>
          <w:p w14:paraId="5218BA7C" w14:textId="301236CD" w:rsidR="00861BF1" w:rsidRPr="00774D88" w:rsidRDefault="00861BF1" w:rsidP="00D36DE2">
            <w:pPr>
              <w:spacing w:before="60" w:after="60" w:line="240" w:lineRule="atLeast"/>
              <w:rPr>
                <w:lang w:val="de-CH"/>
              </w:rPr>
            </w:pPr>
            <w:r w:rsidRPr="00C71720">
              <w:rPr>
                <w:lang w:val="de-CH"/>
              </w:rPr>
              <w:t>Informationen und Daten MÜSSEN föderiert statt repliziert werden, d.h. da</w:t>
            </w:r>
            <w:r w:rsidR="009E684C" w:rsidRPr="00C71720">
              <w:rPr>
                <w:lang w:val="de-CH"/>
              </w:rPr>
              <w:t>s</w:t>
            </w:r>
            <w:r w:rsidRPr="00C71720">
              <w:rPr>
                <w:lang w:val="de-CH"/>
              </w:rPr>
              <w:t>s zur La</w:t>
            </w:r>
            <w:r w:rsidR="00B578E3" w:rsidRPr="00C71720">
              <w:rPr>
                <w:lang w:val="de-CH"/>
              </w:rPr>
              <w:t>ufzeit</w:t>
            </w:r>
            <w:r w:rsidR="00A276B8" w:rsidRPr="00C71720">
              <w:rPr>
                <w:lang w:val="de-CH"/>
              </w:rPr>
              <w:t xml:space="preserve"> </w:t>
            </w:r>
            <w:r w:rsidR="009E684C" w:rsidRPr="00C71720">
              <w:rPr>
                <w:lang w:val="de-CH"/>
              </w:rPr>
              <w:t xml:space="preserve">bei Authentisierung und Autorisierung </w:t>
            </w:r>
            <w:r w:rsidR="00A276B8" w:rsidRPr="00C71720">
              <w:rPr>
                <w:lang w:val="de-CH"/>
              </w:rPr>
              <w:t>direkt auf die Daten der autorita</w:t>
            </w:r>
            <w:r w:rsidR="00B578E3" w:rsidRPr="00C71720">
              <w:rPr>
                <w:lang w:val="de-CH"/>
              </w:rPr>
              <w:t xml:space="preserve">tiven Quelle </w:t>
            </w:r>
            <w:r w:rsidRPr="00C71720">
              <w:rPr>
                <w:lang w:val="de-CH"/>
              </w:rPr>
              <w:t>zug</w:t>
            </w:r>
            <w:r w:rsidRPr="00C71720">
              <w:rPr>
                <w:lang w:val="de-CH"/>
              </w:rPr>
              <w:t>e</w:t>
            </w:r>
            <w:r w:rsidRPr="00C71720">
              <w:rPr>
                <w:lang w:val="de-CH"/>
              </w:rPr>
              <w:t>griffen wird, ohne dass diese als Kopie vo</w:t>
            </w:r>
            <w:r w:rsidRPr="00C71720">
              <w:rPr>
                <w:lang w:val="de-CH"/>
              </w:rPr>
              <w:t>r</w:t>
            </w:r>
            <w:r w:rsidRPr="00C71720">
              <w:rPr>
                <w:lang w:val="de-CH"/>
              </w:rPr>
              <w:t>gehalten werden müssen.</w:t>
            </w:r>
          </w:p>
        </w:tc>
        <w:tc>
          <w:tcPr>
            <w:tcW w:w="1292" w:type="pct"/>
          </w:tcPr>
          <w:p w14:paraId="19B70D07" w14:textId="0A3D5CE8" w:rsidR="00861BF1" w:rsidRPr="00774D88" w:rsidRDefault="00861BF1" w:rsidP="00D36DE2">
            <w:pPr>
              <w:spacing w:before="60" w:after="60" w:line="240" w:lineRule="atLeast"/>
              <w:rPr>
                <w:lang w:val="de-CH"/>
              </w:rPr>
            </w:pPr>
            <w:r w:rsidRPr="00C71720">
              <w:t>Aktualität und Ko</w:t>
            </w:r>
            <w:r w:rsidRPr="00C71720">
              <w:t>n</w:t>
            </w:r>
            <w:r w:rsidRPr="00C71720">
              <w:t>sistenz der Daten, Kosten (Vereinfachung der Prozesse), geri</w:t>
            </w:r>
            <w:r w:rsidRPr="00C71720">
              <w:t>n</w:t>
            </w:r>
            <w:r w:rsidRPr="00C71720">
              <w:t>gere Fehleranfälligkeit</w:t>
            </w:r>
          </w:p>
        </w:tc>
      </w:tr>
      <w:tr w:rsidR="000F203D" w:rsidRPr="00C71720" w14:paraId="15CD4939" w14:textId="77777777" w:rsidTr="00774D88">
        <w:tc>
          <w:tcPr>
            <w:tcW w:w="850" w:type="pct"/>
            <w:vAlign w:val="center"/>
          </w:tcPr>
          <w:p w14:paraId="28EE2493" w14:textId="2B52DE13" w:rsidR="000F203D" w:rsidRPr="00774D88" w:rsidRDefault="000F203D" w:rsidP="000F203D">
            <w:pPr>
              <w:spacing w:before="60" w:after="60" w:line="240" w:lineRule="atLeast"/>
              <w:rPr>
                <w:b/>
                <w:lang w:val="de-CH"/>
              </w:rPr>
            </w:pPr>
            <w:r w:rsidRPr="00C71720">
              <w:rPr>
                <w:b/>
                <w:lang w:val="de-CH"/>
              </w:rPr>
              <w:t>Prinzip-2</w:t>
            </w:r>
          </w:p>
        </w:tc>
        <w:tc>
          <w:tcPr>
            <w:tcW w:w="336" w:type="pct"/>
            <w:vAlign w:val="center"/>
          </w:tcPr>
          <w:p w14:paraId="52FDEAAD" w14:textId="429E5277" w:rsidR="000F203D" w:rsidRPr="00774D88" w:rsidRDefault="000F203D" w:rsidP="000F203D">
            <w:pPr>
              <w:spacing w:before="60" w:after="60" w:line="240" w:lineRule="atLeast"/>
              <w:rPr>
                <w:lang w:val="de-CH"/>
              </w:rPr>
            </w:pPr>
            <w:r w:rsidRPr="00C71720">
              <w:t>A/B</w:t>
            </w:r>
          </w:p>
        </w:tc>
        <w:tc>
          <w:tcPr>
            <w:tcW w:w="2522" w:type="pct"/>
            <w:vAlign w:val="center"/>
          </w:tcPr>
          <w:p w14:paraId="7220CF6D" w14:textId="4ECE69C9" w:rsidR="000F203D" w:rsidRPr="00774D88" w:rsidRDefault="000F203D" w:rsidP="000F203D">
            <w:pPr>
              <w:spacing w:before="60" w:after="60" w:line="240" w:lineRule="atLeast"/>
              <w:rPr>
                <w:lang w:val="de-CH"/>
              </w:rPr>
            </w:pPr>
            <w:r w:rsidRPr="00C71720">
              <w:rPr>
                <w:lang w:val="de-CH"/>
              </w:rPr>
              <w:t>Soweit von der Vertrauensstufe her möglich, SOLLTEN bestehende E-Identities, Authe</w:t>
            </w:r>
            <w:r w:rsidRPr="00C71720">
              <w:rPr>
                <w:lang w:val="de-CH"/>
              </w:rPr>
              <w:t>n</w:t>
            </w:r>
            <w:r w:rsidRPr="00C71720">
              <w:rPr>
                <w:lang w:val="de-CH"/>
              </w:rPr>
              <w:t>tifizierungs- und Attributbestätigungen von anderen Stellen übernommen werden (F</w:t>
            </w:r>
            <w:r w:rsidRPr="00C71720">
              <w:rPr>
                <w:lang w:val="de-CH"/>
              </w:rPr>
              <w:t>ö</w:t>
            </w:r>
            <w:r w:rsidRPr="00C71720">
              <w:rPr>
                <w:lang w:val="de-CH"/>
              </w:rPr>
              <w:t>deration).</w:t>
            </w:r>
          </w:p>
        </w:tc>
        <w:tc>
          <w:tcPr>
            <w:tcW w:w="1292" w:type="pct"/>
          </w:tcPr>
          <w:p w14:paraId="6FC28DF8" w14:textId="00401802" w:rsidR="000F203D" w:rsidRPr="00774D88" w:rsidRDefault="000F203D" w:rsidP="000F203D">
            <w:pPr>
              <w:spacing w:before="60" w:after="60" w:line="240" w:lineRule="atLeast"/>
              <w:rPr>
                <w:lang w:val="de-CH"/>
              </w:rPr>
            </w:pPr>
            <w:r w:rsidRPr="00C71720">
              <w:t>Wiederverwendbarkeit</w:t>
            </w:r>
            <w:r w:rsidR="00AD1C32" w:rsidRPr="00C71720">
              <w:t xml:space="preserve"> und daraus r</w:t>
            </w:r>
            <w:r w:rsidR="00AD1C32" w:rsidRPr="00C71720">
              <w:t>e</w:t>
            </w:r>
            <w:r w:rsidR="00AD1C32" w:rsidRPr="00C71720">
              <w:t>sultierenden Effizienz</w:t>
            </w:r>
          </w:p>
        </w:tc>
      </w:tr>
      <w:tr w:rsidR="000F203D" w:rsidRPr="00C71720" w14:paraId="1FED9FBC" w14:textId="77777777" w:rsidTr="00774D88">
        <w:tc>
          <w:tcPr>
            <w:tcW w:w="850" w:type="pct"/>
            <w:vAlign w:val="center"/>
          </w:tcPr>
          <w:p w14:paraId="0317D865" w14:textId="75D0A314" w:rsidR="000F203D" w:rsidRPr="00C71720" w:rsidRDefault="000F203D" w:rsidP="000F203D">
            <w:pPr>
              <w:spacing w:before="60" w:after="60" w:line="240" w:lineRule="atLeast"/>
              <w:rPr>
                <w:b/>
                <w:lang w:val="de-CH"/>
              </w:rPr>
            </w:pPr>
            <w:r w:rsidRPr="00C71720">
              <w:rPr>
                <w:b/>
                <w:lang w:val="de-CH"/>
              </w:rPr>
              <w:t>Prinzip-3</w:t>
            </w:r>
          </w:p>
        </w:tc>
        <w:tc>
          <w:tcPr>
            <w:tcW w:w="336" w:type="pct"/>
            <w:vAlign w:val="center"/>
          </w:tcPr>
          <w:p w14:paraId="44D558E2" w14:textId="77777777" w:rsidR="000F203D" w:rsidRPr="00774D88" w:rsidRDefault="000F203D" w:rsidP="000F203D">
            <w:pPr>
              <w:spacing w:before="60" w:after="60" w:line="240" w:lineRule="atLeast"/>
              <w:rPr>
                <w:lang w:val="de-CH"/>
              </w:rPr>
            </w:pPr>
            <w:r w:rsidRPr="00C71720">
              <w:t>A</w:t>
            </w:r>
          </w:p>
        </w:tc>
        <w:tc>
          <w:tcPr>
            <w:tcW w:w="2522" w:type="pct"/>
            <w:vAlign w:val="center"/>
          </w:tcPr>
          <w:p w14:paraId="47BFA6CD" w14:textId="77777777" w:rsidR="000F203D" w:rsidRPr="00C71720" w:rsidRDefault="000F203D" w:rsidP="000F203D">
            <w:pPr>
              <w:spacing w:before="60" w:after="60" w:line="240" w:lineRule="atLeast"/>
              <w:rPr>
                <w:lang w:val="de-CH"/>
              </w:rPr>
            </w:pPr>
            <w:r w:rsidRPr="00C71720">
              <w:rPr>
                <w:lang w:val="de-CH"/>
              </w:rPr>
              <w:t xml:space="preserve">Für die </w:t>
            </w:r>
            <w:r w:rsidRPr="00C71720">
              <w:rPr>
                <w:i/>
                <w:lang w:val="de-CH"/>
              </w:rPr>
              <w:t>Authentifikation</w:t>
            </w:r>
            <w:r w:rsidRPr="00C71720">
              <w:rPr>
                <w:lang w:val="de-CH"/>
              </w:rPr>
              <w:t xml:space="preserve"> und den </w:t>
            </w:r>
            <w:r w:rsidRPr="00C71720">
              <w:rPr>
                <w:i/>
                <w:lang w:val="de-CH"/>
              </w:rPr>
              <w:t>Zugang</w:t>
            </w:r>
            <w:r w:rsidRPr="00C71720">
              <w:rPr>
                <w:lang w:val="de-CH"/>
              </w:rPr>
              <w:t xml:space="preserve"> SOLLTEN die </w:t>
            </w:r>
            <w:r w:rsidRPr="00C71720">
              <w:rPr>
                <w:i/>
                <w:lang w:val="de-CH"/>
              </w:rPr>
              <w:t>Ressourcen</w:t>
            </w:r>
            <w:r w:rsidRPr="00C71720">
              <w:rPr>
                <w:lang w:val="de-CH"/>
              </w:rPr>
              <w:t xml:space="preserve"> von ihr entko</w:t>
            </w:r>
            <w:r w:rsidRPr="00C71720">
              <w:rPr>
                <w:lang w:val="de-CH"/>
              </w:rPr>
              <w:t>p</w:t>
            </w:r>
            <w:r w:rsidRPr="00C71720">
              <w:rPr>
                <w:lang w:val="de-CH"/>
              </w:rPr>
              <w:t>pelte (IAM-)Dienste nutzen.</w:t>
            </w:r>
          </w:p>
        </w:tc>
        <w:tc>
          <w:tcPr>
            <w:tcW w:w="1292" w:type="pct"/>
          </w:tcPr>
          <w:p w14:paraId="1E6EE901" w14:textId="77777777" w:rsidR="000F203D" w:rsidRPr="00774D88" w:rsidRDefault="000F203D" w:rsidP="000F203D">
            <w:pPr>
              <w:spacing w:before="60" w:after="60" w:line="240" w:lineRule="atLeast"/>
              <w:rPr>
                <w:lang w:val="de-CH"/>
              </w:rPr>
            </w:pPr>
            <w:r w:rsidRPr="00C71720">
              <w:t>Kosten, Modularität, Erweiterbarkeit (neue Technologien)</w:t>
            </w:r>
          </w:p>
        </w:tc>
      </w:tr>
      <w:tr w:rsidR="009E684C" w:rsidRPr="00C71720" w14:paraId="463BDCBB" w14:textId="77777777" w:rsidTr="00774D88">
        <w:tc>
          <w:tcPr>
            <w:tcW w:w="850" w:type="pct"/>
            <w:vAlign w:val="center"/>
          </w:tcPr>
          <w:p w14:paraId="1A0F05FD" w14:textId="1E77F3E6" w:rsidR="009E684C" w:rsidRPr="00774D88" w:rsidRDefault="009E684C" w:rsidP="000F203D">
            <w:pPr>
              <w:spacing w:before="60" w:after="60" w:line="240" w:lineRule="atLeast"/>
              <w:rPr>
                <w:b/>
                <w:lang w:val="de-CH"/>
              </w:rPr>
            </w:pPr>
            <w:r w:rsidRPr="00C71720">
              <w:rPr>
                <w:b/>
              </w:rPr>
              <w:t>Prinzip-4</w:t>
            </w:r>
          </w:p>
        </w:tc>
        <w:tc>
          <w:tcPr>
            <w:tcW w:w="336" w:type="pct"/>
            <w:vAlign w:val="center"/>
          </w:tcPr>
          <w:p w14:paraId="4D6568EA" w14:textId="77777777" w:rsidR="009E684C" w:rsidRPr="00774D88" w:rsidRDefault="009E684C" w:rsidP="000F203D">
            <w:pPr>
              <w:spacing w:before="60" w:after="60" w:line="240" w:lineRule="atLeast"/>
              <w:rPr>
                <w:lang w:val="de-CH"/>
              </w:rPr>
            </w:pPr>
          </w:p>
        </w:tc>
        <w:tc>
          <w:tcPr>
            <w:tcW w:w="2522" w:type="pct"/>
            <w:vAlign w:val="center"/>
          </w:tcPr>
          <w:p w14:paraId="4676C714" w14:textId="574019F5" w:rsidR="009E684C" w:rsidRPr="00774D88" w:rsidRDefault="009E684C" w:rsidP="000F203D">
            <w:pPr>
              <w:spacing w:before="60" w:after="60" w:line="240" w:lineRule="atLeast"/>
              <w:rPr>
                <w:lang w:val="de-CH"/>
              </w:rPr>
            </w:pPr>
            <w:r w:rsidRPr="00C71720">
              <w:rPr>
                <w:lang w:val="de-CH"/>
              </w:rPr>
              <w:t xml:space="preserve">Der </w:t>
            </w:r>
            <w:r w:rsidRPr="00C71720">
              <w:rPr>
                <w:i/>
                <w:lang w:val="de-CH"/>
              </w:rPr>
              <w:t>Autorisierung</w:t>
            </w:r>
            <w:r w:rsidRPr="00C71720">
              <w:rPr>
                <w:lang w:val="de-CH"/>
              </w:rPr>
              <w:t xml:space="preserve"> für einen </w:t>
            </w:r>
            <w:r w:rsidRPr="00C71720">
              <w:rPr>
                <w:i/>
                <w:lang w:val="de-CH"/>
              </w:rPr>
              <w:t>Zugriff</w:t>
            </w:r>
            <w:r w:rsidRPr="00C71720">
              <w:rPr>
                <w:lang w:val="de-CH"/>
              </w:rPr>
              <w:t xml:space="preserve"> auf eine schützenswerte </w:t>
            </w:r>
            <w:r w:rsidRPr="00C71720">
              <w:rPr>
                <w:i/>
                <w:lang w:val="de-CH"/>
              </w:rPr>
              <w:t>Ressource</w:t>
            </w:r>
            <w:r w:rsidRPr="00C71720">
              <w:rPr>
                <w:lang w:val="de-CH"/>
              </w:rPr>
              <w:t xml:space="preserve"> MUSS die </w:t>
            </w:r>
            <w:r w:rsidRPr="00C71720">
              <w:rPr>
                <w:i/>
                <w:lang w:val="de-CH"/>
              </w:rPr>
              <w:t>A</w:t>
            </w:r>
            <w:r w:rsidRPr="00C71720">
              <w:rPr>
                <w:i/>
                <w:lang w:val="de-CH"/>
              </w:rPr>
              <w:t>u</w:t>
            </w:r>
            <w:r w:rsidRPr="00C71720">
              <w:rPr>
                <w:i/>
                <w:lang w:val="de-CH"/>
              </w:rPr>
              <w:t>thentifikation</w:t>
            </w:r>
            <w:r w:rsidRPr="00C71720">
              <w:rPr>
                <w:lang w:val="de-CH"/>
              </w:rPr>
              <w:t xml:space="preserve"> des zugreifenden </w:t>
            </w:r>
            <w:r w:rsidRPr="00C71720">
              <w:rPr>
                <w:i/>
                <w:lang w:val="de-CH"/>
              </w:rPr>
              <w:t>Subjekts</w:t>
            </w:r>
            <w:r w:rsidRPr="00C71720">
              <w:rPr>
                <w:lang w:val="de-CH"/>
              </w:rPr>
              <w:t xml:space="preserve"> v</w:t>
            </w:r>
            <w:r w:rsidRPr="00C71720">
              <w:rPr>
                <w:lang w:val="de-CH"/>
              </w:rPr>
              <w:t>o</w:t>
            </w:r>
            <w:r w:rsidRPr="00C71720">
              <w:rPr>
                <w:lang w:val="de-CH"/>
              </w:rPr>
              <w:t>rausgehen.</w:t>
            </w:r>
          </w:p>
        </w:tc>
        <w:tc>
          <w:tcPr>
            <w:tcW w:w="1292" w:type="pct"/>
          </w:tcPr>
          <w:p w14:paraId="55C01D96" w14:textId="563766A0" w:rsidR="009E684C" w:rsidRPr="00774D88" w:rsidRDefault="009E684C" w:rsidP="000F203D">
            <w:pPr>
              <w:spacing w:before="60" w:after="60" w:line="240" w:lineRule="atLeast"/>
              <w:rPr>
                <w:lang w:val="de-CH"/>
              </w:rPr>
            </w:pPr>
            <w:r w:rsidRPr="00C71720">
              <w:t>Feststellung der Ide</w:t>
            </w:r>
            <w:r w:rsidRPr="00C71720">
              <w:t>n</w:t>
            </w:r>
            <w:r w:rsidRPr="00C71720">
              <w:t xml:space="preserve">tität des Subjekts als Grundlage einer </w:t>
            </w:r>
            <w:r w:rsidR="00AD1C32" w:rsidRPr="00C71720">
              <w:t>Aut</w:t>
            </w:r>
            <w:r w:rsidR="00AD1C32" w:rsidRPr="00C71720">
              <w:t>o</w:t>
            </w:r>
            <w:r w:rsidR="00AD1C32" w:rsidRPr="00C71720">
              <w:t>risierung</w:t>
            </w:r>
          </w:p>
        </w:tc>
      </w:tr>
      <w:tr w:rsidR="000F203D" w:rsidRPr="00C71720" w14:paraId="49DF01FA" w14:textId="77777777" w:rsidTr="00774D88">
        <w:tc>
          <w:tcPr>
            <w:tcW w:w="850" w:type="pct"/>
            <w:vAlign w:val="center"/>
          </w:tcPr>
          <w:p w14:paraId="7A15B700" w14:textId="34FEF6E5" w:rsidR="000F203D" w:rsidRPr="00774D88" w:rsidRDefault="000F203D" w:rsidP="000F203D">
            <w:pPr>
              <w:spacing w:before="60" w:after="60" w:line="240" w:lineRule="atLeast"/>
              <w:rPr>
                <w:b/>
                <w:lang w:val="de-CH"/>
              </w:rPr>
            </w:pPr>
            <w:r w:rsidRPr="00C71720">
              <w:rPr>
                <w:b/>
                <w:lang w:val="de-CH"/>
              </w:rPr>
              <w:t>Prinzip-</w:t>
            </w:r>
            <w:r w:rsidR="009E684C" w:rsidRPr="00C71720">
              <w:rPr>
                <w:b/>
                <w:lang w:val="de-CH"/>
              </w:rPr>
              <w:t>5</w:t>
            </w:r>
          </w:p>
        </w:tc>
        <w:tc>
          <w:tcPr>
            <w:tcW w:w="336" w:type="pct"/>
            <w:vAlign w:val="center"/>
          </w:tcPr>
          <w:p w14:paraId="2E1A74AF" w14:textId="77777777" w:rsidR="000F203D" w:rsidRPr="00774D88" w:rsidRDefault="000F203D" w:rsidP="000F203D">
            <w:pPr>
              <w:spacing w:before="60" w:after="60" w:line="240" w:lineRule="atLeast"/>
              <w:rPr>
                <w:lang w:val="de-CH"/>
              </w:rPr>
            </w:pPr>
            <w:r w:rsidRPr="00C71720">
              <w:t>A/D</w:t>
            </w:r>
          </w:p>
        </w:tc>
        <w:tc>
          <w:tcPr>
            <w:tcW w:w="2522" w:type="pct"/>
            <w:vAlign w:val="center"/>
          </w:tcPr>
          <w:p w14:paraId="47FB36D0" w14:textId="77777777" w:rsidR="000F203D" w:rsidRPr="00774D88" w:rsidRDefault="000F203D" w:rsidP="000F203D">
            <w:pPr>
              <w:spacing w:before="60" w:after="60" w:line="240" w:lineRule="atLeast"/>
              <w:rPr>
                <w:lang w:val="de-CH"/>
              </w:rPr>
            </w:pPr>
            <w:r w:rsidRPr="00C71720">
              <w:rPr>
                <w:lang w:val="de-CH"/>
              </w:rPr>
              <w:t>Zur Berechtigung SOLLTEN vorrangig r</w:t>
            </w:r>
            <w:r w:rsidRPr="00C71720">
              <w:rPr>
                <w:lang w:val="de-CH"/>
              </w:rPr>
              <w:t>e</w:t>
            </w:r>
            <w:r w:rsidRPr="00C71720">
              <w:rPr>
                <w:lang w:val="de-CH"/>
              </w:rPr>
              <w:t>gelbasierte Verfahren, die sich auf Attribute abstützen (ABAC), als antragsbasierte Ve</w:t>
            </w:r>
            <w:r w:rsidRPr="00C71720">
              <w:rPr>
                <w:lang w:val="de-CH"/>
              </w:rPr>
              <w:t>r</w:t>
            </w:r>
            <w:r w:rsidRPr="00C71720">
              <w:rPr>
                <w:lang w:val="de-CH"/>
              </w:rPr>
              <w:t>fahren (Genehmigung von Rollen, RBAC) verwendet werden.</w:t>
            </w:r>
          </w:p>
        </w:tc>
        <w:tc>
          <w:tcPr>
            <w:tcW w:w="1292" w:type="pct"/>
          </w:tcPr>
          <w:p w14:paraId="0B72B038" w14:textId="3057B4EB" w:rsidR="000F203D" w:rsidRPr="00C71720" w:rsidRDefault="0028079C" w:rsidP="000F203D">
            <w:pPr>
              <w:spacing w:before="60" w:after="60" w:line="240" w:lineRule="atLeast"/>
              <w:rPr>
                <w:lang w:val="de-CH"/>
              </w:rPr>
            </w:pPr>
            <w:r w:rsidRPr="00C71720">
              <w:t>Antragsbasierte Ve</w:t>
            </w:r>
            <w:r w:rsidRPr="00C71720">
              <w:t>r</w:t>
            </w:r>
            <w:r w:rsidRPr="00C71720">
              <w:t>fahren bedürfen einer vorgängige Übertr</w:t>
            </w:r>
            <w:r w:rsidRPr="00C71720">
              <w:t>a</w:t>
            </w:r>
            <w:r w:rsidRPr="00C71720">
              <w:t>gung der Identität an den Berech</w:t>
            </w:r>
            <w:r w:rsidRPr="00C71720">
              <w:t>t</w:t>
            </w:r>
            <w:r w:rsidRPr="00C71720">
              <w:t>igungsverwalter</w:t>
            </w:r>
          </w:p>
        </w:tc>
      </w:tr>
      <w:tr w:rsidR="000F203D" w:rsidRPr="00C71720" w14:paraId="1E2807B8" w14:textId="77777777" w:rsidTr="00774D88">
        <w:tc>
          <w:tcPr>
            <w:tcW w:w="850" w:type="pct"/>
            <w:vAlign w:val="center"/>
          </w:tcPr>
          <w:p w14:paraId="0B5B9F0D" w14:textId="5D2B13FB" w:rsidR="000F203D" w:rsidRPr="00C71720" w:rsidRDefault="000F203D" w:rsidP="000F203D">
            <w:pPr>
              <w:spacing w:before="60" w:after="60" w:line="240" w:lineRule="atLeast"/>
              <w:rPr>
                <w:b/>
                <w:lang w:val="de-CH"/>
              </w:rPr>
            </w:pPr>
            <w:r w:rsidRPr="00C71720">
              <w:rPr>
                <w:b/>
                <w:lang w:val="de-CH"/>
              </w:rPr>
              <w:t>Prinzip-</w:t>
            </w:r>
            <w:r w:rsidR="009E684C" w:rsidRPr="00C71720">
              <w:rPr>
                <w:b/>
                <w:lang w:val="de-CH"/>
              </w:rPr>
              <w:t>5</w:t>
            </w:r>
            <w:r w:rsidRPr="00C71720">
              <w:rPr>
                <w:b/>
                <w:lang w:val="de-CH"/>
              </w:rPr>
              <w:t>.1</w:t>
            </w:r>
          </w:p>
        </w:tc>
        <w:tc>
          <w:tcPr>
            <w:tcW w:w="336" w:type="pct"/>
            <w:vAlign w:val="center"/>
          </w:tcPr>
          <w:p w14:paraId="54F17749" w14:textId="77777777" w:rsidR="000F203D" w:rsidRPr="00774D88" w:rsidRDefault="000F203D" w:rsidP="000F203D">
            <w:pPr>
              <w:spacing w:before="60" w:after="60" w:line="240" w:lineRule="atLeast"/>
              <w:rPr>
                <w:lang w:val="de-CH"/>
              </w:rPr>
            </w:pPr>
            <w:r w:rsidRPr="00C71720">
              <w:t>A</w:t>
            </w:r>
          </w:p>
        </w:tc>
        <w:tc>
          <w:tcPr>
            <w:tcW w:w="2522" w:type="pct"/>
            <w:vAlign w:val="center"/>
          </w:tcPr>
          <w:p w14:paraId="4E7A02E3" w14:textId="77777777" w:rsidR="000F203D" w:rsidRPr="00C71720" w:rsidRDefault="000F203D" w:rsidP="000F203D">
            <w:pPr>
              <w:spacing w:before="60" w:after="60" w:line="240" w:lineRule="atLeast"/>
              <w:rPr>
                <w:lang w:val="de-CH"/>
              </w:rPr>
            </w:pPr>
            <w:r w:rsidRPr="00C71720">
              <w:rPr>
                <w:lang w:val="de-CH"/>
              </w:rPr>
              <w:t xml:space="preserve">Der </w:t>
            </w:r>
            <w:r w:rsidRPr="00C71720">
              <w:rPr>
                <w:i/>
                <w:lang w:val="de-CH"/>
              </w:rPr>
              <w:t>Zugang</w:t>
            </w:r>
            <w:r w:rsidRPr="00C71720">
              <w:rPr>
                <w:lang w:val="de-CH"/>
              </w:rPr>
              <w:t xml:space="preserve"> MUSS ausschliesslich auf </w:t>
            </w:r>
            <w:r w:rsidRPr="00C71720">
              <w:rPr>
                <w:lang w:val="de-CH"/>
              </w:rPr>
              <w:lastRenderedPageBreak/>
              <w:t xml:space="preserve">Grund der angegebenen </w:t>
            </w:r>
            <w:r w:rsidRPr="00C71720">
              <w:rPr>
                <w:i/>
                <w:lang w:val="de-CH"/>
              </w:rPr>
              <w:t>Attribute</w:t>
            </w:r>
            <w:r w:rsidRPr="00C71720">
              <w:rPr>
                <w:lang w:val="de-CH"/>
              </w:rPr>
              <w:t xml:space="preserve"> gewährt werden.</w:t>
            </w:r>
          </w:p>
        </w:tc>
        <w:tc>
          <w:tcPr>
            <w:tcW w:w="1292" w:type="pct"/>
          </w:tcPr>
          <w:p w14:paraId="39CD905D" w14:textId="0BCD9750" w:rsidR="000F203D" w:rsidRPr="00774D88" w:rsidRDefault="000F203D" w:rsidP="000F203D">
            <w:pPr>
              <w:spacing w:before="60" w:after="60" w:line="240" w:lineRule="atLeast"/>
              <w:rPr>
                <w:lang w:val="de-CH"/>
              </w:rPr>
            </w:pPr>
            <w:r w:rsidRPr="00C71720">
              <w:lastRenderedPageBreak/>
              <w:t>Unabhängi</w:t>
            </w:r>
            <w:r w:rsidR="00F01649" w:rsidRPr="00C71720">
              <w:t>g</w:t>
            </w:r>
            <w:r w:rsidRPr="00C71720">
              <w:t xml:space="preserve">keit der </w:t>
            </w:r>
            <w:r w:rsidRPr="00C71720">
              <w:lastRenderedPageBreak/>
              <w:t>Zugangsentscheidung von Daten der Ressource, Modularität</w:t>
            </w:r>
          </w:p>
        </w:tc>
      </w:tr>
      <w:tr w:rsidR="000F203D" w:rsidRPr="00C71720" w14:paraId="5C5188E9" w14:textId="77777777" w:rsidTr="00774D88">
        <w:tc>
          <w:tcPr>
            <w:tcW w:w="850" w:type="pct"/>
            <w:vAlign w:val="center"/>
          </w:tcPr>
          <w:p w14:paraId="02656D3B" w14:textId="77777777" w:rsidR="000F203D" w:rsidRPr="00C71720" w:rsidRDefault="000F203D" w:rsidP="000F203D">
            <w:pPr>
              <w:spacing w:before="60" w:after="60" w:line="240" w:lineRule="atLeast"/>
              <w:rPr>
                <w:b/>
                <w:lang w:val="de-CH"/>
              </w:rPr>
            </w:pPr>
            <w:r w:rsidRPr="00C71720">
              <w:rPr>
                <w:b/>
                <w:lang w:val="de-CH"/>
              </w:rPr>
              <w:lastRenderedPageBreak/>
              <w:t>Prinzip-6</w:t>
            </w:r>
          </w:p>
        </w:tc>
        <w:tc>
          <w:tcPr>
            <w:tcW w:w="336" w:type="pct"/>
            <w:vAlign w:val="center"/>
          </w:tcPr>
          <w:p w14:paraId="081C25F0" w14:textId="77777777" w:rsidR="000F203D" w:rsidRPr="00774D88" w:rsidRDefault="000F203D" w:rsidP="000F203D">
            <w:pPr>
              <w:keepNext/>
              <w:spacing w:before="60" w:after="60" w:line="240" w:lineRule="atLeast"/>
              <w:rPr>
                <w:lang w:val="de-CH"/>
              </w:rPr>
            </w:pPr>
            <w:r w:rsidRPr="00C71720">
              <w:t>B</w:t>
            </w:r>
          </w:p>
        </w:tc>
        <w:tc>
          <w:tcPr>
            <w:tcW w:w="2522" w:type="pct"/>
            <w:vAlign w:val="center"/>
          </w:tcPr>
          <w:p w14:paraId="3AE80FD4" w14:textId="7DCE320F" w:rsidR="000F203D" w:rsidRPr="00C71720" w:rsidRDefault="000F203D" w:rsidP="000F203D">
            <w:pPr>
              <w:keepNext/>
              <w:spacing w:before="60" w:after="60" w:line="240" w:lineRule="atLeast"/>
              <w:rPr>
                <w:lang w:val="de-CH"/>
              </w:rPr>
            </w:pPr>
            <w:r w:rsidRPr="00C71720">
              <w:rPr>
                <w:lang w:val="de-CH"/>
              </w:rPr>
              <w:t>Organisation</w:t>
            </w:r>
            <w:r w:rsidR="0092609C" w:rsidRPr="00C71720">
              <w:rPr>
                <w:lang w:val="de-CH"/>
              </w:rPr>
              <w:t xml:space="preserve">sübergreifende Effektivität </w:t>
            </w:r>
            <w:r w:rsidRPr="00C71720">
              <w:rPr>
                <w:lang w:val="de-CH"/>
              </w:rPr>
              <w:t>des IAM MUSS auf gegenseitigem spezifischem Vertrauen in die Partner basieren.</w:t>
            </w:r>
          </w:p>
        </w:tc>
        <w:tc>
          <w:tcPr>
            <w:tcW w:w="1292" w:type="pct"/>
          </w:tcPr>
          <w:p w14:paraId="73B405DB" w14:textId="77777777" w:rsidR="000F203D" w:rsidRPr="00774D88" w:rsidRDefault="000F203D" w:rsidP="000F203D">
            <w:pPr>
              <w:keepNext/>
              <w:spacing w:before="60" w:after="60" w:line="240" w:lineRule="atLeast"/>
              <w:rPr>
                <w:lang w:val="de-CH"/>
              </w:rPr>
            </w:pPr>
            <w:r w:rsidRPr="00C71720">
              <w:t>Föderation ohne Ve</w:t>
            </w:r>
            <w:r w:rsidRPr="00C71720">
              <w:t>r</w:t>
            </w:r>
            <w:r w:rsidRPr="00C71720">
              <w:t>trauen nicht möglich</w:t>
            </w:r>
          </w:p>
        </w:tc>
      </w:tr>
      <w:tr w:rsidR="000F203D" w:rsidRPr="00C71720" w14:paraId="17EB6BBD" w14:textId="77777777" w:rsidTr="00774D88">
        <w:tc>
          <w:tcPr>
            <w:tcW w:w="850" w:type="pct"/>
            <w:vAlign w:val="center"/>
          </w:tcPr>
          <w:p w14:paraId="19F9C100" w14:textId="6221BCA2" w:rsidR="000F203D" w:rsidRPr="00774D88" w:rsidRDefault="000F203D" w:rsidP="000F203D">
            <w:pPr>
              <w:spacing w:before="60" w:after="60" w:line="240" w:lineRule="atLeast"/>
              <w:rPr>
                <w:b/>
                <w:lang w:val="de-CH"/>
              </w:rPr>
            </w:pPr>
            <w:r w:rsidRPr="00C71720">
              <w:rPr>
                <w:b/>
              </w:rPr>
              <w:t>Prinzip-7</w:t>
            </w:r>
          </w:p>
        </w:tc>
        <w:tc>
          <w:tcPr>
            <w:tcW w:w="336" w:type="pct"/>
            <w:vAlign w:val="center"/>
          </w:tcPr>
          <w:p w14:paraId="1D6DC9BC" w14:textId="77777777" w:rsidR="000F203D" w:rsidRPr="00774D88" w:rsidRDefault="000F203D" w:rsidP="000F203D">
            <w:pPr>
              <w:keepNext/>
              <w:spacing w:before="60" w:after="60" w:line="240" w:lineRule="atLeast"/>
              <w:rPr>
                <w:lang w:val="de-CH"/>
              </w:rPr>
            </w:pPr>
            <w:r w:rsidRPr="00C71720">
              <w:t>A/D</w:t>
            </w:r>
          </w:p>
        </w:tc>
        <w:tc>
          <w:tcPr>
            <w:tcW w:w="2522" w:type="pct"/>
            <w:vAlign w:val="center"/>
          </w:tcPr>
          <w:p w14:paraId="17E0F5A2" w14:textId="77777777" w:rsidR="000F203D" w:rsidRPr="00774D88" w:rsidRDefault="000F203D" w:rsidP="000F203D">
            <w:pPr>
              <w:keepNext/>
              <w:spacing w:before="60" w:after="60" w:line="240" w:lineRule="atLeast"/>
              <w:rPr>
                <w:lang w:val="de-CH"/>
              </w:rPr>
            </w:pPr>
            <w:r w:rsidRPr="00C71720">
              <w:rPr>
                <w:lang w:val="de-CH"/>
              </w:rPr>
              <w:t xml:space="preserve">Wenn fachlich nicht notwendig, SOLLTEN keine Informationen eines zugreifenden </w:t>
            </w:r>
            <w:r w:rsidRPr="00C71720">
              <w:rPr>
                <w:i/>
                <w:lang w:val="de-CH"/>
              </w:rPr>
              <w:t>Subjekts</w:t>
            </w:r>
            <w:r w:rsidRPr="00C71720">
              <w:rPr>
                <w:lang w:val="de-CH"/>
              </w:rPr>
              <w:t xml:space="preserve">, ausser </w:t>
            </w:r>
            <w:proofErr w:type="gramStart"/>
            <w:r w:rsidRPr="00C71720">
              <w:rPr>
                <w:lang w:val="de-CH"/>
              </w:rPr>
              <w:t>die</w:t>
            </w:r>
            <w:proofErr w:type="gramEnd"/>
            <w:r w:rsidRPr="00C71720">
              <w:rPr>
                <w:lang w:val="de-CH"/>
              </w:rPr>
              <w:t xml:space="preserve"> für den Zugriffsen</w:t>
            </w:r>
            <w:r w:rsidRPr="00C71720">
              <w:rPr>
                <w:lang w:val="de-CH"/>
              </w:rPr>
              <w:t>t</w:t>
            </w:r>
            <w:r w:rsidRPr="00C71720">
              <w:rPr>
                <w:lang w:val="de-CH"/>
              </w:rPr>
              <w:t xml:space="preserve">scheid notwendigen, an die </w:t>
            </w:r>
            <w:r w:rsidRPr="00C71720">
              <w:rPr>
                <w:i/>
                <w:lang w:val="de-CH"/>
              </w:rPr>
              <w:t>Ressource</w:t>
            </w:r>
            <w:r w:rsidRPr="00C71720">
              <w:rPr>
                <w:lang w:val="de-CH"/>
              </w:rPr>
              <w:t xml:space="preserve"> we</w:t>
            </w:r>
            <w:r w:rsidRPr="00C71720">
              <w:rPr>
                <w:lang w:val="de-CH"/>
              </w:rPr>
              <w:t>i</w:t>
            </w:r>
            <w:r w:rsidRPr="00C71720">
              <w:rPr>
                <w:lang w:val="de-CH"/>
              </w:rPr>
              <w:t>tergegeben werden.</w:t>
            </w:r>
          </w:p>
        </w:tc>
        <w:tc>
          <w:tcPr>
            <w:tcW w:w="1292" w:type="pct"/>
          </w:tcPr>
          <w:p w14:paraId="2C3C1481" w14:textId="0EB30EEF" w:rsidR="000F203D" w:rsidRPr="00774D88" w:rsidRDefault="000F203D" w:rsidP="000F203D">
            <w:pPr>
              <w:keepNext/>
              <w:spacing w:before="60" w:after="60" w:line="240" w:lineRule="atLeast"/>
              <w:rPr>
                <w:lang w:val="de-CH"/>
              </w:rPr>
            </w:pPr>
            <w:r w:rsidRPr="00C71720">
              <w:t>Need-to-Know-Prinzip, Schutz der Privatsphäre</w:t>
            </w:r>
          </w:p>
        </w:tc>
      </w:tr>
      <w:tr w:rsidR="000F203D" w:rsidRPr="00C71720" w14:paraId="0E44175A" w14:textId="77777777" w:rsidTr="00774D88">
        <w:tc>
          <w:tcPr>
            <w:tcW w:w="850" w:type="pct"/>
            <w:vAlign w:val="center"/>
          </w:tcPr>
          <w:p w14:paraId="3D90E117" w14:textId="41D53D80" w:rsidR="000F203D" w:rsidRPr="00774D88" w:rsidRDefault="000F203D" w:rsidP="000F203D">
            <w:pPr>
              <w:spacing w:before="60" w:after="60" w:line="240" w:lineRule="atLeast"/>
              <w:rPr>
                <w:b/>
                <w:lang w:val="de-CH"/>
              </w:rPr>
            </w:pPr>
            <w:r w:rsidRPr="00C71720">
              <w:rPr>
                <w:b/>
              </w:rPr>
              <w:t>Prinzip-8</w:t>
            </w:r>
          </w:p>
        </w:tc>
        <w:tc>
          <w:tcPr>
            <w:tcW w:w="336" w:type="pct"/>
            <w:vAlign w:val="center"/>
          </w:tcPr>
          <w:p w14:paraId="7A18085E" w14:textId="77777777" w:rsidR="000F203D" w:rsidRPr="00774D88" w:rsidRDefault="000F203D" w:rsidP="000F203D">
            <w:pPr>
              <w:keepNext/>
              <w:spacing w:before="60" w:after="60" w:line="240" w:lineRule="atLeast"/>
              <w:rPr>
                <w:lang w:val="de-CH"/>
              </w:rPr>
            </w:pPr>
            <w:r w:rsidRPr="00C71720">
              <w:t>B</w:t>
            </w:r>
          </w:p>
        </w:tc>
        <w:tc>
          <w:tcPr>
            <w:tcW w:w="2522" w:type="pct"/>
            <w:vAlign w:val="center"/>
          </w:tcPr>
          <w:p w14:paraId="0705F643" w14:textId="4AD26CC3" w:rsidR="000F203D" w:rsidRPr="00774D88" w:rsidRDefault="000F203D" w:rsidP="000F203D">
            <w:pPr>
              <w:keepNext/>
              <w:spacing w:before="60" w:after="60" w:line="240" w:lineRule="atLeast"/>
              <w:rPr>
                <w:lang w:val="de-CH"/>
              </w:rPr>
            </w:pPr>
            <w:r w:rsidRPr="00C71720">
              <w:rPr>
                <w:lang w:val="de-CH"/>
              </w:rPr>
              <w:t xml:space="preserve">Die Einhaltung der rechtlichen, </w:t>
            </w:r>
            <w:r w:rsidR="00063071">
              <w:rPr>
                <w:rFonts w:cs="Arial"/>
              </w:rPr>
              <w:t>organisat</w:t>
            </w:r>
            <w:r w:rsidR="00063071">
              <w:rPr>
                <w:rFonts w:cs="Arial"/>
              </w:rPr>
              <w:t>o</w:t>
            </w:r>
            <w:r w:rsidR="00063071">
              <w:rPr>
                <w:rFonts w:cs="Arial"/>
              </w:rPr>
              <w:t xml:space="preserve">rischen/architektonischen </w:t>
            </w:r>
            <w:r w:rsidRPr="00C71720">
              <w:rPr>
                <w:lang w:val="de-CH"/>
              </w:rPr>
              <w:t>und technischen Vorgaben (insbesondere des Datenschu</w:t>
            </w:r>
            <w:r w:rsidRPr="00C71720">
              <w:rPr>
                <w:lang w:val="de-CH"/>
              </w:rPr>
              <w:t>t</w:t>
            </w:r>
            <w:r w:rsidRPr="00C71720">
              <w:rPr>
                <w:lang w:val="de-CH"/>
              </w:rPr>
              <w:t>zes, sowie alle</w:t>
            </w:r>
            <w:r w:rsidR="00F01649" w:rsidRPr="00C71720">
              <w:rPr>
                <w:lang w:val="de-CH"/>
              </w:rPr>
              <w:t>n</w:t>
            </w:r>
            <w:r w:rsidRPr="00C71720">
              <w:rPr>
                <w:lang w:val="de-CH"/>
              </w:rPr>
              <w:t xml:space="preserve"> organisationsspezifischen Sicherheitsvorgaben) SOLLTE zu jeder Zeit gewährleistet sein.</w:t>
            </w:r>
          </w:p>
        </w:tc>
        <w:tc>
          <w:tcPr>
            <w:tcW w:w="1292" w:type="pct"/>
          </w:tcPr>
          <w:p w14:paraId="0AC5226A" w14:textId="77777777" w:rsidR="000F203D" w:rsidRPr="00774D88" w:rsidRDefault="000F203D" w:rsidP="000F203D">
            <w:pPr>
              <w:keepNext/>
              <w:spacing w:before="60" w:after="60" w:line="240" w:lineRule="atLeast"/>
              <w:rPr>
                <w:lang w:val="de-CH"/>
              </w:rPr>
            </w:pPr>
            <w:r w:rsidRPr="00C71720">
              <w:t>Compliance,</w:t>
            </w:r>
          </w:p>
          <w:p w14:paraId="47C5E737" w14:textId="45B350CD" w:rsidR="000F203D" w:rsidRPr="00774D88" w:rsidRDefault="005B25AD" w:rsidP="000F203D">
            <w:pPr>
              <w:keepNext/>
              <w:spacing w:before="60" w:after="60" w:line="240" w:lineRule="atLeast"/>
              <w:rPr>
                <w:lang w:val="de-CH"/>
              </w:rPr>
            </w:pPr>
            <w:r w:rsidRPr="00311746">
              <w:rPr>
                <w:lang w:val="de-CH"/>
              </w:rPr>
              <w:t>Interoperabilität</w:t>
            </w:r>
          </w:p>
        </w:tc>
      </w:tr>
      <w:tr w:rsidR="00515EC3" w:rsidRPr="00C71720" w14:paraId="17857D56" w14:textId="77777777" w:rsidTr="00F01649">
        <w:tc>
          <w:tcPr>
            <w:tcW w:w="850" w:type="pct"/>
            <w:vAlign w:val="center"/>
          </w:tcPr>
          <w:p w14:paraId="59A3304C" w14:textId="248BE62D" w:rsidR="00515EC3" w:rsidRPr="00774D88" w:rsidRDefault="00515EC3" w:rsidP="000F203D">
            <w:pPr>
              <w:spacing w:before="60" w:after="60" w:line="240" w:lineRule="atLeast"/>
              <w:rPr>
                <w:b/>
                <w:lang w:val="de-CH"/>
              </w:rPr>
            </w:pPr>
            <w:r w:rsidRPr="00C71720">
              <w:rPr>
                <w:b/>
              </w:rPr>
              <w:t>Prinzip-9</w:t>
            </w:r>
          </w:p>
        </w:tc>
        <w:tc>
          <w:tcPr>
            <w:tcW w:w="336" w:type="pct"/>
            <w:vAlign w:val="center"/>
          </w:tcPr>
          <w:p w14:paraId="6480AFD8" w14:textId="339D061C" w:rsidR="00515EC3" w:rsidRPr="00774D88" w:rsidRDefault="00885BAE" w:rsidP="000F203D">
            <w:pPr>
              <w:keepNext/>
              <w:spacing w:before="60" w:after="60" w:line="240" w:lineRule="atLeast"/>
              <w:rPr>
                <w:lang w:val="de-CH"/>
              </w:rPr>
            </w:pPr>
            <w:r>
              <w:rPr>
                <w:lang w:val="de-CH"/>
              </w:rPr>
              <w:t>B</w:t>
            </w:r>
          </w:p>
        </w:tc>
        <w:tc>
          <w:tcPr>
            <w:tcW w:w="2522" w:type="pct"/>
            <w:vAlign w:val="center"/>
          </w:tcPr>
          <w:p w14:paraId="37E6E250" w14:textId="3B6F4153" w:rsidR="00515EC3" w:rsidRPr="00774D88" w:rsidRDefault="00515EC3" w:rsidP="000F203D">
            <w:pPr>
              <w:keepNext/>
              <w:spacing w:before="60" w:after="60" w:line="240" w:lineRule="atLeast"/>
              <w:rPr>
                <w:lang w:val="de-CH"/>
              </w:rPr>
            </w:pPr>
            <w:r w:rsidRPr="00C71720">
              <w:t>D</w:t>
            </w:r>
            <w:r w:rsidR="00C71720" w:rsidRPr="00C71720">
              <w:t>as IAM SOLLTE möglichst kostengünstig, effektiv und wirtschaftlich betrieben und verwaltet werden.</w:t>
            </w:r>
          </w:p>
        </w:tc>
        <w:tc>
          <w:tcPr>
            <w:tcW w:w="1292" w:type="pct"/>
          </w:tcPr>
          <w:p w14:paraId="2F84DFAB" w14:textId="3CFD7E20" w:rsidR="00515EC3" w:rsidRPr="00774D88" w:rsidRDefault="005B25AD" w:rsidP="000F203D">
            <w:pPr>
              <w:keepNext/>
              <w:spacing w:before="60" w:after="60" w:line="240" w:lineRule="atLeast"/>
              <w:rPr>
                <w:lang w:val="de-CH"/>
              </w:rPr>
            </w:pPr>
            <w:r>
              <w:rPr>
                <w:lang w:val="de-CH"/>
              </w:rPr>
              <w:t>Kosten</w:t>
            </w:r>
          </w:p>
        </w:tc>
      </w:tr>
      <w:tr w:rsidR="00C71720" w:rsidRPr="00C71720" w14:paraId="355F6317" w14:textId="77777777" w:rsidTr="00F01649">
        <w:tc>
          <w:tcPr>
            <w:tcW w:w="850" w:type="pct"/>
            <w:vAlign w:val="center"/>
          </w:tcPr>
          <w:p w14:paraId="01FFDC1D" w14:textId="6DB47665" w:rsidR="00C71720" w:rsidRPr="00774D88" w:rsidRDefault="00C71720" w:rsidP="000F203D">
            <w:pPr>
              <w:spacing w:before="60" w:after="60" w:line="240" w:lineRule="atLeast"/>
              <w:rPr>
                <w:b/>
                <w:lang w:val="de-CH"/>
              </w:rPr>
            </w:pPr>
            <w:r w:rsidRPr="005B25AD">
              <w:rPr>
                <w:b/>
              </w:rPr>
              <w:t>Prinzip-10</w:t>
            </w:r>
          </w:p>
        </w:tc>
        <w:tc>
          <w:tcPr>
            <w:tcW w:w="336" w:type="pct"/>
            <w:vAlign w:val="center"/>
          </w:tcPr>
          <w:p w14:paraId="4FABE5F4" w14:textId="602A657C" w:rsidR="00C71720" w:rsidRPr="00774D88" w:rsidRDefault="00885BAE" w:rsidP="000F203D">
            <w:pPr>
              <w:keepNext/>
              <w:spacing w:before="60" w:after="60" w:line="240" w:lineRule="atLeast"/>
              <w:rPr>
                <w:lang w:val="de-CH"/>
              </w:rPr>
            </w:pPr>
            <w:r>
              <w:rPr>
                <w:lang w:val="de-CH"/>
              </w:rPr>
              <w:t>B</w:t>
            </w:r>
          </w:p>
        </w:tc>
        <w:tc>
          <w:tcPr>
            <w:tcW w:w="2522" w:type="pct"/>
            <w:vAlign w:val="center"/>
          </w:tcPr>
          <w:p w14:paraId="10A19BEF" w14:textId="5BCA860B" w:rsidR="00C71720" w:rsidRPr="00774D88" w:rsidRDefault="005B25AD" w:rsidP="000F203D">
            <w:pPr>
              <w:keepNext/>
              <w:spacing w:before="60" w:after="60" w:line="240" w:lineRule="atLeast"/>
              <w:rPr>
                <w:lang w:val="de-CH"/>
              </w:rPr>
            </w:pPr>
            <w:r w:rsidRPr="005B25AD">
              <w:rPr>
                <w:lang w:val="de-CH"/>
              </w:rPr>
              <w:t xml:space="preserve">Um </w:t>
            </w:r>
            <w:r w:rsidR="001C7C60">
              <w:rPr>
                <w:lang w:val="de-CH"/>
              </w:rPr>
              <w:t>eine e</w:t>
            </w:r>
            <w:r>
              <w:rPr>
                <w:lang w:val="de-CH"/>
              </w:rPr>
              <w:t xml:space="preserve">ffektive Zusammenarbeit </w:t>
            </w:r>
            <w:r w:rsidR="00C71720" w:rsidRPr="005B25AD">
              <w:t>zu gewährleisten SOLLTE das IAM auf eine</w:t>
            </w:r>
            <w:r w:rsidR="006F6A25">
              <w:t>r</w:t>
            </w:r>
            <w:r w:rsidR="00C71720" w:rsidRPr="005B25AD">
              <w:t xml:space="preserve"> international interoperable Architektur b</w:t>
            </w:r>
            <w:r w:rsidR="00C71720" w:rsidRPr="005B25AD">
              <w:t>a</w:t>
            </w:r>
            <w:r w:rsidR="00C71720" w:rsidRPr="005B25AD">
              <w:t>sieren.</w:t>
            </w:r>
          </w:p>
        </w:tc>
        <w:tc>
          <w:tcPr>
            <w:tcW w:w="1292" w:type="pct"/>
          </w:tcPr>
          <w:p w14:paraId="22E7E596" w14:textId="337C49FD" w:rsidR="00C71720" w:rsidRPr="00774D88" w:rsidRDefault="005B25AD" w:rsidP="000F203D">
            <w:pPr>
              <w:keepNext/>
              <w:spacing w:before="60" w:after="60" w:line="240" w:lineRule="atLeast"/>
              <w:rPr>
                <w:lang w:val="de-CH"/>
              </w:rPr>
            </w:pPr>
            <w:r w:rsidRPr="00311746">
              <w:rPr>
                <w:lang w:val="de-CH"/>
              </w:rPr>
              <w:t>Interoperabilität</w:t>
            </w:r>
          </w:p>
        </w:tc>
      </w:tr>
    </w:tbl>
    <w:p w14:paraId="60855E91" w14:textId="1E188E9E" w:rsidR="00861BF1" w:rsidRPr="00E30D33" w:rsidRDefault="00861BF1" w:rsidP="0068294F">
      <w:pPr>
        <w:pStyle w:val="Textkrper"/>
      </w:pPr>
    </w:p>
    <w:p w14:paraId="50857637" w14:textId="5A4632C9" w:rsidR="00E7155D" w:rsidRDefault="00E7155D" w:rsidP="00E7155D">
      <w:pPr>
        <w:pStyle w:val="berschrift2"/>
      </w:pPr>
      <w:bookmarkStart w:id="77" w:name="_Ref490813014"/>
      <w:bookmarkStart w:id="78" w:name="_Toc496078531"/>
      <w:r>
        <w:t>Anforderungen an das föderierte IAM-System</w:t>
      </w:r>
      <w:bookmarkEnd w:id="77"/>
      <w:bookmarkEnd w:id="78"/>
    </w:p>
    <w:p w14:paraId="7A1AD1E1" w14:textId="329F8CA2" w:rsidR="00027FD8" w:rsidRPr="00E30D33" w:rsidRDefault="00027FD8" w:rsidP="0068294F">
      <w:pPr>
        <w:pStyle w:val="Textkrper"/>
      </w:pPr>
      <w:r>
        <w:t>Dieser Abschnitt beschre</w:t>
      </w:r>
      <w:r w:rsidR="00164B05">
        <w:t>i</w:t>
      </w:r>
      <w:r>
        <w:t>bt die</w:t>
      </w:r>
      <w:r w:rsidR="000A3D19">
        <w:t xml:space="preserve"> generischen</w:t>
      </w:r>
      <w:r>
        <w:t xml:space="preserve"> Anforderungen</w:t>
      </w:r>
      <w:r w:rsidR="000A3D19">
        <w:t xml:space="preserve"> aller Stakeholder</w:t>
      </w:r>
      <w:r>
        <w:t xml:space="preserve"> an ein föderie</w:t>
      </w:r>
      <w:r>
        <w:t>r</w:t>
      </w:r>
      <w:r>
        <w:t>tes IAM-System im Schweizer E-Government.</w:t>
      </w:r>
    </w:p>
    <w:tbl>
      <w:tblPr>
        <w:tblStyle w:val="Tabellenraster1"/>
        <w:tblW w:w="5000" w:type="pct"/>
        <w:tblLayout w:type="fixed"/>
        <w:tblLook w:val="04A0" w:firstRow="1" w:lastRow="0" w:firstColumn="1" w:lastColumn="0" w:noHBand="0" w:noVBand="1"/>
      </w:tblPr>
      <w:tblGrid>
        <w:gridCol w:w="1527"/>
        <w:gridCol w:w="849"/>
        <w:gridCol w:w="4963"/>
        <w:gridCol w:w="1948"/>
      </w:tblGrid>
      <w:tr w:rsidR="00086825" w:rsidRPr="00E30D33" w14:paraId="2B35C19A" w14:textId="010F276B" w:rsidTr="00086825">
        <w:trPr>
          <w:tblHeader/>
        </w:trPr>
        <w:tc>
          <w:tcPr>
            <w:tcW w:w="822" w:type="pct"/>
            <w:shd w:val="clear" w:color="auto" w:fill="A6A6A6" w:themeFill="background1" w:themeFillShade="A6"/>
            <w:vAlign w:val="center"/>
          </w:tcPr>
          <w:p w14:paraId="329BAC7F" w14:textId="492F71B2" w:rsidR="0068294F" w:rsidRPr="00E30D33" w:rsidRDefault="0068294F" w:rsidP="0068294F">
            <w:pPr>
              <w:spacing w:before="60" w:after="60" w:line="240" w:lineRule="atLeast"/>
              <w:rPr>
                <w:b/>
                <w:lang w:val="de-CH"/>
              </w:rPr>
            </w:pPr>
            <w:r w:rsidRPr="00E30D33">
              <w:rPr>
                <w:b/>
              </w:rPr>
              <w:t>Bezeic</w:t>
            </w:r>
            <w:r w:rsidRPr="00E30D33">
              <w:rPr>
                <w:b/>
              </w:rPr>
              <w:t>h</w:t>
            </w:r>
            <w:r w:rsidRPr="00E30D33">
              <w:rPr>
                <w:b/>
              </w:rPr>
              <w:t>nung</w:t>
            </w:r>
          </w:p>
        </w:tc>
        <w:tc>
          <w:tcPr>
            <w:tcW w:w="457" w:type="pct"/>
            <w:shd w:val="clear" w:color="auto" w:fill="A6A6A6" w:themeFill="background1" w:themeFillShade="A6"/>
            <w:vAlign w:val="center"/>
          </w:tcPr>
          <w:p w14:paraId="04C20C90" w14:textId="443E4C76" w:rsidR="0068294F" w:rsidRPr="00E30D33" w:rsidRDefault="0068294F" w:rsidP="0068294F">
            <w:pPr>
              <w:spacing w:before="60" w:after="60" w:line="240" w:lineRule="atLeast"/>
              <w:rPr>
                <w:b/>
              </w:rPr>
            </w:pPr>
            <w:r>
              <w:rPr>
                <w:b/>
              </w:rPr>
              <w:t>Typ</w:t>
            </w:r>
          </w:p>
        </w:tc>
        <w:tc>
          <w:tcPr>
            <w:tcW w:w="2672" w:type="pct"/>
            <w:shd w:val="clear" w:color="auto" w:fill="A6A6A6" w:themeFill="background1" w:themeFillShade="A6"/>
            <w:vAlign w:val="center"/>
          </w:tcPr>
          <w:p w14:paraId="1935421B" w14:textId="5E372638" w:rsidR="0068294F" w:rsidRPr="00E30D33" w:rsidRDefault="0068294F" w:rsidP="00086825">
            <w:pPr>
              <w:spacing w:before="60" w:after="60" w:line="240" w:lineRule="atLeast"/>
              <w:rPr>
                <w:b/>
                <w:lang w:val="de-CH"/>
              </w:rPr>
            </w:pPr>
            <w:r w:rsidRPr="00E30D33">
              <w:rPr>
                <w:b/>
              </w:rPr>
              <w:t>Beschreibung</w:t>
            </w:r>
          </w:p>
        </w:tc>
        <w:tc>
          <w:tcPr>
            <w:tcW w:w="1049" w:type="pct"/>
            <w:shd w:val="clear" w:color="auto" w:fill="A6A6A6" w:themeFill="background1" w:themeFillShade="A6"/>
            <w:vAlign w:val="center"/>
          </w:tcPr>
          <w:p w14:paraId="3D67ED57" w14:textId="70BEC937" w:rsidR="0068294F" w:rsidRPr="0068294F" w:rsidRDefault="0068294F" w:rsidP="00086825">
            <w:pPr>
              <w:spacing w:before="60" w:after="60" w:line="240" w:lineRule="atLeast"/>
              <w:rPr>
                <w:b/>
                <w:lang w:val="de-CH"/>
              </w:rPr>
            </w:pPr>
            <w:r w:rsidRPr="00E30D33">
              <w:rPr>
                <w:b/>
              </w:rPr>
              <w:t>Begründung</w:t>
            </w:r>
            <w:r w:rsidR="00E26AD3">
              <w:rPr>
                <w:b/>
              </w:rPr>
              <w:t xml:space="preserve"> / Prinzip</w:t>
            </w:r>
          </w:p>
        </w:tc>
      </w:tr>
      <w:tr w:rsidR="00086825" w:rsidRPr="00E30D33" w14:paraId="383CA889" w14:textId="570908A8" w:rsidTr="00086825">
        <w:tc>
          <w:tcPr>
            <w:tcW w:w="822" w:type="pct"/>
            <w:vAlign w:val="center"/>
          </w:tcPr>
          <w:p w14:paraId="485108D6" w14:textId="15A46E4F" w:rsidR="0068294F" w:rsidRPr="00E30D33" w:rsidRDefault="0068294F" w:rsidP="004C5627">
            <w:pPr>
              <w:spacing w:before="60" w:after="60" w:line="240" w:lineRule="atLeast"/>
              <w:rPr>
                <w:b/>
                <w:lang w:val="de-CH"/>
              </w:rPr>
            </w:pPr>
            <w:r w:rsidRPr="00E30D33">
              <w:rPr>
                <w:b/>
              </w:rPr>
              <w:t>IAM-1</w:t>
            </w:r>
          </w:p>
        </w:tc>
        <w:tc>
          <w:tcPr>
            <w:tcW w:w="457" w:type="pct"/>
            <w:vAlign w:val="center"/>
          </w:tcPr>
          <w:p w14:paraId="7E9FE23A" w14:textId="2EA286E7" w:rsidR="0068294F" w:rsidRPr="00E30D33" w:rsidRDefault="0068294F" w:rsidP="00086825">
            <w:pPr>
              <w:spacing w:before="60" w:after="60" w:line="240" w:lineRule="atLeast"/>
              <w:rPr>
                <w:rFonts w:cs="Arial"/>
              </w:rPr>
            </w:pPr>
            <w:r>
              <w:rPr>
                <w:rFonts w:cs="Arial"/>
              </w:rPr>
              <w:t>T/A</w:t>
            </w:r>
          </w:p>
        </w:tc>
        <w:tc>
          <w:tcPr>
            <w:tcW w:w="2672" w:type="pct"/>
          </w:tcPr>
          <w:p w14:paraId="67CCD60D" w14:textId="05A34671" w:rsidR="0068294F" w:rsidRPr="00E30D33" w:rsidRDefault="0068294F" w:rsidP="00E70B1C">
            <w:pPr>
              <w:spacing w:before="60" w:after="60" w:line="240" w:lineRule="atLeast"/>
              <w:rPr>
                <w:lang w:val="de-CH"/>
              </w:rPr>
            </w:pPr>
            <w:r w:rsidRPr="00C4355C">
              <w:rPr>
                <w:rFonts w:cs="Arial"/>
                <w:lang w:val="de-DE"/>
              </w:rPr>
              <w:t>Das</w:t>
            </w:r>
            <w:r w:rsidRPr="00C4355C">
              <w:rPr>
                <w:lang w:val="de-DE"/>
              </w:rPr>
              <w:t xml:space="preserve"> IAM SOLLTE auf einer international i</w:t>
            </w:r>
            <w:r w:rsidRPr="00C4355C">
              <w:rPr>
                <w:lang w:val="de-DE"/>
              </w:rPr>
              <w:t>n</w:t>
            </w:r>
            <w:r w:rsidRPr="00C4355C">
              <w:rPr>
                <w:lang w:val="de-DE"/>
              </w:rPr>
              <w:t xml:space="preserve">teroperablen </w:t>
            </w:r>
            <w:r w:rsidR="001E1575">
              <w:rPr>
                <w:lang w:val="de-DE"/>
              </w:rPr>
              <w:t xml:space="preserve">Architektur </w:t>
            </w:r>
            <w:r w:rsidRPr="00C4355C">
              <w:rPr>
                <w:lang w:val="de-DE"/>
              </w:rPr>
              <w:t xml:space="preserve">basieren. </w:t>
            </w:r>
            <w:sdt>
              <w:sdtPr>
                <w:rPr>
                  <w:lang w:val="de-DE"/>
                </w:rPr>
                <w:id w:val="-1919776184"/>
                <w:citation/>
              </w:sdtPr>
              <w:sdtEndPr/>
              <w:sdtContent>
                <w:r w:rsidR="00F60C59">
                  <w:rPr>
                    <w:lang w:val="de-DE"/>
                  </w:rPr>
                  <w:fldChar w:fldCharType="begin"/>
                </w:r>
                <w:r w:rsidR="00F60C59">
                  <w:rPr>
                    <w:lang w:val="de-CH"/>
                  </w:rPr>
                  <w:instrText xml:space="preserve"> CITATION SOWISCH \l 2055 </w:instrText>
                </w:r>
                <w:r w:rsidR="00F60C59">
                  <w:rPr>
                    <w:lang w:val="de-DE"/>
                  </w:rPr>
                  <w:fldChar w:fldCharType="separate"/>
                </w:r>
                <w:r w:rsidR="006863C8" w:rsidRPr="006863C8">
                  <w:rPr>
                    <w:noProof/>
                    <w:lang w:val="de-CH"/>
                  </w:rPr>
                  <w:t>[3]</w:t>
                </w:r>
                <w:r w:rsidR="00F60C59">
                  <w:rPr>
                    <w:lang w:val="de-DE"/>
                  </w:rPr>
                  <w:fldChar w:fldCharType="end"/>
                </w:r>
              </w:sdtContent>
            </w:sdt>
          </w:p>
        </w:tc>
        <w:tc>
          <w:tcPr>
            <w:tcW w:w="1049" w:type="pct"/>
          </w:tcPr>
          <w:p w14:paraId="03CC2830" w14:textId="34350C2F" w:rsidR="0068294F" w:rsidRDefault="0068294F" w:rsidP="004C5627">
            <w:pPr>
              <w:spacing w:before="60" w:after="60" w:line="240" w:lineRule="atLeast"/>
              <w:rPr>
                <w:rFonts w:cs="Arial"/>
              </w:rPr>
            </w:pPr>
            <w:r w:rsidRPr="00E30D33">
              <w:rPr>
                <w:rFonts w:cs="Arial"/>
              </w:rPr>
              <w:t>Interoperabilität</w:t>
            </w:r>
            <w:r w:rsidR="00284935">
              <w:rPr>
                <w:rFonts w:cs="Arial"/>
              </w:rPr>
              <w:t>,</w:t>
            </w:r>
          </w:p>
          <w:p w14:paraId="109E0979" w14:textId="06243546" w:rsidR="00DD7D31" w:rsidRPr="0068294F" w:rsidRDefault="00DD7D31" w:rsidP="004C5627">
            <w:pPr>
              <w:spacing w:before="60" w:after="60" w:line="240" w:lineRule="atLeast"/>
              <w:rPr>
                <w:rFonts w:cs="Arial"/>
                <w:lang w:val="de-CH"/>
              </w:rPr>
            </w:pPr>
            <w:r>
              <w:rPr>
                <w:rFonts w:cs="Arial"/>
              </w:rPr>
              <w:t>Prinzip-10</w:t>
            </w:r>
          </w:p>
        </w:tc>
      </w:tr>
      <w:tr w:rsidR="00086825" w:rsidRPr="00E30D33" w14:paraId="5789C185" w14:textId="19DE24C7" w:rsidTr="00086825">
        <w:tc>
          <w:tcPr>
            <w:tcW w:w="822" w:type="pct"/>
            <w:vAlign w:val="center"/>
          </w:tcPr>
          <w:p w14:paraId="0A1A5442" w14:textId="11141E9F" w:rsidR="0068294F" w:rsidRPr="00E30D33" w:rsidRDefault="0068294F" w:rsidP="004C5627">
            <w:pPr>
              <w:spacing w:before="60" w:after="60" w:line="240" w:lineRule="atLeast"/>
              <w:rPr>
                <w:b/>
                <w:lang w:val="de-CH"/>
              </w:rPr>
            </w:pPr>
            <w:r w:rsidRPr="00E30D33">
              <w:rPr>
                <w:b/>
              </w:rPr>
              <w:t>IAM-1.1</w:t>
            </w:r>
          </w:p>
        </w:tc>
        <w:tc>
          <w:tcPr>
            <w:tcW w:w="457" w:type="pct"/>
            <w:vAlign w:val="center"/>
          </w:tcPr>
          <w:p w14:paraId="3C2B5EFD" w14:textId="2C1E0B4F" w:rsidR="0068294F" w:rsidRPr="00E30D33" w:rsidRDefault="0068294F" w:rsidP="00086825">
            <w:pPr>
              <w:spacing w:before="60" w:after="60" w:line="240" w:lineRule="atLeast"/>
            </w:pPr>
            <w:r>
              <w:t>T/A</w:t>
            </w:r>
          </w:p>
        </w:tc>
        <w:tc>
          <w:tcPr>
            <w:tcW w:w="2672" w:type="pct"/>
          </w:tcPr>
          <w:p w14:paraId="2F1F1C34" w14:textId="56B6C188" w:rsidR="0068294F" w:rsidRPr="00E30D33" w:rsidRDefault="0068294F" w:rsidP="004C5627">
            <w:pPr>
              <w:spacing w:before="60" w:after="60" w:line="240" w:lineRule="atLeast"/>
              <w:rPr>
                <w:lang w:val="de-CH"/>
              </w:rPr>
            </w:pPr>
            <w:r w:rsidRPr="00C4355C">
              <w:rPr>
                <w:lang w:val="de-DE"/>
              </w:rPr>
              <w:t>Das IAM MUSS in andere IAM (auch auf inte</w:t>
            </w:r>
            <w:r w:rsidRPr="00C4355C">
              <w:rPr>
                <w:lang w:val="de-DE"/>
              </w:rPr>
              <w:t>r</w:t>
            </w:r>
            <w:r w:rsidRPr="00C4355C">
              <w:rPr>
                <w:lang w:val="de-DE"/>
              </w:rPr>
              <w:t>nationaler Ebene) einfach integrierbar sein.</w:t>
            </w:r>
          </w:p>
        </w:tc>
        <w:tc>
          <w:tcPr>
            <w:tcW w:w="1049" w:type="pct"/>
          </w:tcPr>
          <w:p w14:paraId="3E8B2B10" w14:textId="7221433C" w:rsidR="0068294F" w:rsidRDefault="0068294F" w:rsidP="004C5627">
            <w:pPr>
              <w:spacing w:before="60" w:after="60" w:line="240" w:lineRule="atLeast"/>
              <w:rPr>
                <w:rFonts w:cs="Arial"/>
                <w:lang w:val="de-CH"/>
              </w:rPr>
            </w:pPr>
            <w:r w:rsidRPr="000C2645">
              <w:rPr>
                <w:rFonts w:cs="Arial"/>
                <w:lang w:val="de-CH"/>
              </w:rPr>
              <w:t>Interoperabilität</w:t>
            </w:r>
            <w:r w:rsidR="00284935">
              <w:rPr>
                <w:rFonts w:cs="Arial"/>
                <w:lang w:val="de-CH"/>
              </w:rPr>
              <w:t>,</w:t>
            </w:r>
          </w:p>
          <w:p w14:paraId="7A359425" w14:textId="0A058D1F" w:rsidR="00DD7D31" w:rsidRPr="0068294F" w:rsidRDefault="00DD7D31" w:rsidP="004C5627">
            <w:pPr>
              <w:spacing w:before="60" w:after="60" w:line="240" w:lineRule="atLeast"/>
              <w:rPr>
                <w:lang w:val="de-CH"/>
              </w:rPr>
            </w:pPr>
            <w:r>
              <w:rPr>
                <w:rFonts w:cs="Arial"/>
              </w:rPr>
              <w:t>Prinzip-10</w:t>
            </w:r>
          </w:p>
        </w:tc>
      </w:tr>
      <w:tr w:rsidR="00086825" w:rsidRPr="00E30D33" w14:paraId="678DCE17" w14:textId="748155EF" w:rsidTr="00086825">
        <w:tc>
          <w:tcPr>
            <w:tcW w:w="822" w:type="pct"/>
            <w:vAlign w:val="center"/>
          </w:tcPr>
          <w:p w14:paraId="5AD1E1DB" w14:textId="081191F1" w:rsidR="0068294F" w:rsidRPr="00E30D33" w:rsidRDefault="0068294F" w:rsidP="004C5627">
            <w:pPr>
              <w:spacing w:before="60" w:after="60" w:line="240" w:lineRule="atLeast"/>
              <w:rPr>
                <w:b/>
                <w:lang w:val="de-CH"/>
              </w:rPr>
            </w:pPr>
            <w:r w:rsidRPr="00E30D33">
              <w:rPr>
                <w:b/>
              </w:rPr>
              <w:t>IAM-1.2</w:t>
            </w:r>
          </w:p>
        </w:tc>
        <w:tc>
          <w:tcPr>
            <w:tcW w:w="457" w:type="pct"/>
            <w:vAlign w:val="center"/>
          </w:tcPr>
          <w:p w14:paraId="6AC5937F" w14:textId="17A4A2CE" w:rsidR="0068294F" w:rsidRPr="00E30D33" w:rsidRDefault="0068294F" w:rsidP="00086825">
            <w:pPr>
              <w:spacing w:before="60" w:after="60" w:line="240" w:lineRule="atLeast"/>
            </w:pPr>
            <w:r>
              <w:t>T/A</w:t>
            </w:r>
          </w:p>
        </w:tc>
        <w:tc>
          <w:tcPr>
            <w:tcW w:w="2672" w:type="pct"/>
          </w:tcPr>
          <w:p w14:paraId="40D286E5" w14:textId="4E2978DF" w:rsidR="0068294F" w:rsidRPr="00E30D33" w:rsidRDefault="0068294F" w:rsidP="004C5627">
            <w:pPr>
              <w:spacing w:before="60" w:after="60" w:line="240" w:lineRule="atLeast"/>
              <w:rPr>
                <w:lang w:val="de-CH"/>
              </w:rPr>
            </w:pPr>
            <w:r w:rsidRPr="00C4355C">
              <w:rPr>
                <w:lang w:val="de-DE"/>
              </w:rPr>
              <w:t xml:space="preserve">Das IAM </w:t>
            </w:r>
            <w:r w:rsidR="00E26AD3">
              <w:rPr>
                <w:lang w:val="de-DE"/>
              </w:rPr>
              <w:t>MUSS die Fähigkeit haben</w:t>
            </w:r>
            <w:r w:rsidR="00E26AD3" w:rsidRPr="00C4355C">
              <w:rPr>
                <w:lang w:val="de-DE"/>
              </w:rPr>
              <w:t xml:space="preserve"> </w:t>
            </w:r>
            <w:r w:rsidRPr="00C4355C">
              <w:rPr>
                <w:lang w:val="de-DE"/>
              </w:rPr>
              <w:t>bestehende IAM-Lösungen einfach integrieren.</w:t>
            </w:r>
          </w:p>
        </w:tc>
        <w:tc>
          <w:tcPr>
            <w:tcW w:w="1049" w:type="pct"/>
          </w:tcPr>
          <w:p w14:paraId="4A844385" w14:textId="011D3EAD" w:rsidR="0068294F" w:rsidRDefault="0068294F" w:rsidP="004C5627">
            <w:pPr>
              <w:spacing w:before="60" w:after="60" w:line="240" w:lineRule="atLeast"/>
              <w:rPr>
                <w:rFonts w:cs="Arial"/>
                <w:lang w:val="de-CH"/>
              </w:rPr>
            </w:pPr>
            <w:r w:rsidRPr="000C2645">
              <w:rPr>
                <w:rFonts w:cs="Arial"/>
                <w:lang w:val="de-CH"/>
              </w:rPr>
              <w:t>Interoperabilität</w:t>
            </w:r>
            <w:r w:rsidR="00284935">
              <w:rPr>
                <w:rFonts w:cs="Arial"/>
                <w:lang w:val="de-CH"/>
              </w:rPr>
              <w:t>,</w:t>
            </w:r>
          </w:p>
          <w:p w14:paraId="20CAB3D4" w14:textId="38AB73E2" w:rsidR="00DD7D31" w:rsidRPr="0068294F" w:rsidRDefault="00DD7D31" w:rsidP="004C5627">
            <w:pPr>
              <w:spacing w:before="60" w:after="60" w:line="240" w:lineRule="atLeast"/>
              <w:rPr>
                <w:lang w:val="de-CH"/>
              </w:rPr>
            </w:pPr>
            <w:r>
              <w:rPr>
                <w:rFonts w:cs="Arial"/>
              </w:rPr>
              <w:t>Prinzip-10</w:t>
            </w:r>
          </w:p>
        </w:tc>
      </w:tr>
      <w:tr w:rsidR="00086825" w:rsidRPr="00E30D33" w14:paraId="0D92FB28" w14:textId="1B618530" w:rsidTr="00086825">
        <w:tc>
          <w:tcPr>
            <w:tcW w:w="822" w:type="pct"/>
            <w:vAlign w:val="center"/>
          </w:tcPr>
          <w:p w14:paraId="46282C76" w14:textId="46ACF73C" w:rsidR="0068294F" w:rsidRPr="00E30D33" w:rsidRDefault="0068294F" w:rsidP="004C5627">
            <w:pPr>
              <w:spacing w:before="60" w:after="60" w:line="240" w:lineRule="atLeast"/>
              <w:rPr>
                <w:b/>
                <w:lang w:val="de-CH"/>
              </w:rPr>
            </w:pPr>
            <w:r w:rsidRPr="00E30D33">
              <w:rPr>
                <w:b/>
              </w:rPr>
              <w:t>IAM-2</w:t>
            </w:r>
          </w:p>
        </w:tc>
        <w:tc>
          <w:tcPr>
            <w:tcW w:w="457" w:type="pct"/>
            <w:vAlign w:val="center"/>
          </w:tcPr>
          <w:p w14:paraId="14246A58" w14:textId="6EB0BF9B" w:rsidR="0068294F" w:rsidRPr="00E30D33" w:rsidRDefault="0068294F" w:rsidP="00086825">
            <w:pPr>
              <w:keepNext/>
              <w:spacing w:before="60" w:after="60" w:line="240" w:lineRule="atLeast"/>
            </w:pPr>
            <w:r>
              <w:t>A</w:t>
            </w:r>
            <w:r w:rsidR="00715209">
              <w:t>/D</w:t>
            </w:r>
          </w:p>
        </w:tc>
        <w:tc>
          <w:tcPr>
            <w:tcW w:w="2672" w:type="pct"/>
          </w:tcPr>
          <w:p w14:paraId="0E3E781F" w14:textId="38B85F15" w:rsidR="0068294F" w:rsidRPr="00E30D33" w:rsidRDefault="0068294F" w:rsidP="004C5627">
            <w:pPr>
              <w:keepNext/>
              <w:spacing w:before="60" w:after="60" w:line="240" w:lineRule="atLeast"/>
              <w:rPr>
                <w:lang w:val="de-CH"/>
              </w:rPr>
            </w:pPr>
            <w:r w:rsidRPr="00975022">
              <w:rPr>
                <w:lang w:val="de-DE"/>
              </w:rPr>
              <w:t xml:space="preserve">Die </w:t>
            </w:r>
            <w:r w:rsidRPr="00975022">
              <w:rPr>
                <w:i/>
                <w:lang w:val="de-DE"/>
              </w:rPr>
              <w:t>Authentifikation</w:t>
            </w:r>
            <w:r w:rsidRPr="00975022">
              <w:rPr>
                <w:lang w:val="de-DE"/>
              </w:rPr>
              <w:t xml:space="preserve"> und </w:t>
            </w:r>
            <w:r w:rsidRPr="00975022">
              <w:rPr>
                <w:i/>
                <w:lang w:val="de-DE"/>
              </w:rPr>
              <w:t>Berechtigung</w:t>
            </w:r>
            <w:r w:rsidRPr="00975022">
              <w:rPr>
                <w:lang w:val="de-DE"/>
              </w:rPr>
              <w:t xml:space="preserve"> für den </w:t>
            </w:r>
            <w:r w:rsidRPr="00975022">
              <w:rPr>
                <w:i/>
                <w:lang w:val="de-DE"/>
              </w:rPr>
              <w:t>Zugang</w:t>
            </w:r>
            <w:r w:rsidRPr="00975022">
              <w:rPr>
                <w:lang w:val="de-DE"/>
              </w:rPr>
              <w:t xml:space="preserve"> SOLLTEN auf </w:t>
            </w:r>
            <w:r w:rsidRPr="00774D88">
              <w:rPr>
                <w:b/>
                <w:lang w:val="de-DE"/>
              </w:rPr>
              <w:t>standardisierten</w:t>
            </w:r>
            <w:r w:rsidRPr="00975022">
              <w:rPr>
                <w:lang w:val="de-DE"/>
              </w:rPr>
              <w:t xml:space="preserve"> </w:t>
            </w:r>
            <w:r w:rsidRPr="00975022">
              <w:rPr>
                <w:i/>
                <w:lang w:val="de-DE"/>
              </w:rPr>
              <w:t>A</w:t>
            </w:r>
            <w:r w:rsidRPr="00975022">
              <w:rPr>
                <w:i/>
                <w:lang w:val="de-DE"/>
              </w:rPr>
              <w:t>u</w:t>
            </w:r>
            <w:r w:rsidRPr="00975022">
              <w:rPr>
                <w:i/>
                <w:lang w:val="de-DE"/>
              </w:rPr>
              <w:t>thent</w:t>
            </w:r>
            <w:r w:rsidRPr="00C4355C">
              <w:rPr>
                <w:i/>
                <w:lang w:val="de-DE"/>
              </w:rPr>
              <w:t>ifizierungsmitteln</w:t>
            </w:r>
            <w:r w:rsidRPr="00C4355C">
              <w:rPr>
                <w:lang w:val="de-DE"/>
              </w:rPr>
              <w:t xml:space="preserve"> und </w:t>
            </w:r>
            <w:r w:rsidRPr="00C4355C">
              <w:rPr>
                <w:i/>
                <w:lang w:val="de-DE"/>
              </w:rPr>
              <w:t>Attributen basieren</w:t>
            </w:r>
            <w:r w:rsidRPr="00C4355C">
              <w:rPr>
                <w:lang w:val="de-DE"/>
              </w:rPr>
              <w:t>.</w:t>
            </w:r>
          </w:p>
        </w:tc>
        <w:tc>
          <w:tcPr>
            <w:tcW w:w="1049" w:type="pct"/>
          </w:tcPr>
          <w:p w14:paraId="635924A0" w14:textId="77777777" w:rsidR="0068294F" w:rsidRDefault="0068294F" w:rsidP="004C5627">
            <w:pPr>
              <w:keepNext/>
              <w:spacing w:before="60" w:after="60" w:line="240" w:lineRule="atLeast"/>
            </w:pPr>
            <w:r w:rsidRPr="00E30D33">
              <w:t>Interoperabilität</w:t>
            </w:r>
          </w:p>
          <w:p w14:paraId="073F4C9F" w14:textId="5C9DBC1E" w:rsidR="00DD7D31" w:rsidRPr="0068294F" w:rsidRDefault="00DD7D31" w:rsidP="004C5627">
            <w:pPr>
              <w:keepNext/>
              <w:spacing w:before="60" w:after="60" w:line="240" w:lineRule="atLeast"/>
              <w:rPr>
                <w:lang w:val="de-CH"/>
              </w:rPr>
            </w:pPr>
            <w:r>
              <w:rPr>
                <w:rFonts w:cs="Arial"/>
              </w:rPr>
              <w:t>Prinzip-10</w:t>
            </w:r>
          </w:p>
        </w:tc>
      </w:tr>
      <w:tr w:rsidR="00086825" w:rsidRPr="00E30D33" w14:paraId="653B702C" w14:textId="2BB9069C" w:rsidTr="00086825">
        <w:tc>
          <w:tcPr>
            <w:tcW w:w="822" w:type="pct"/>
            <w:vAlign w:val="center"/>
          </w:tcPr>
          <w:p w14:paraId="1B9BD44B" w14:textId="5CEFBF9D" w:rsidR="0068294F" w:rsidRPr="00E30D33" w:rsidRDefault="0068294F" w:rsidP="004C5627">
            <w:pPr>
              <w:spacing w:before="60" w:after="60" w:line="240" w:lineRule="atLeast"/>
              <w:rPr>
                <w:b/>
                <w:lang w:val="de-CH"/>
              </w:rPr>
            </w:pPr>
            <w:r w:rsidRPr="00E30D33">
              <w:rPr>
                <w:b/>
              </w:rPr>
              <w:t>IAM-3</w:t>
            </w:r>
          </w:p>
        </w:tc>
        <w:tc>
          <w:tcPr>
            <w:tcW w:w="457" w:type="pct"/>
            <w:vAlign w:val="center"/>
          </w:tcPr>
          <w:p w14:paraId="15C8644D" w14:textId="6AEEF0CF" w:rsidR="0068294F" w:rsidRPr="00E30D33" w:rsidRDefault="0068294F" w:rsidP="00086825">
            <w:pPr>
              <w:keepNext/>
              <w:spacing w:before="60" w:after="60" w:line="240" w:lineRule="atLeast"/>
            </w:pPr>
            <w:r>
              <w:t>T/A</w:t>
            </w:r>
          </w:p>
        </w:tc>
        <w:tc>
          <w:tcPr>
            <w:tcW w:w="2672" w:type="pct"/>
          </w:tcPr>
          <w:p w14:paraId="442BF3F9" w14:textId="0B9E2E7A" w:rsidR="0068294F" w:rsidRPr="00E30D33" w:rsidRDefault="0068294F" w:rsidP="00E70B1C">
            <w:pPr>
              <w:keepNext/>
              <w:spacing w:before="60" w:after="60" w:line="240" w:lineRule="atLeast"/>
              <w:rPr>
                <w:lang w:val="de-CH"/>
              </w:rPr>
            </w:pPr>
            <w:r w:rsidRPr="00C4355C">
              <w:rPr>
                <w:lang w:val="de-DE"/>
              </w:rPr>
              <w:t>Die IAM-</w:t>
            </w:r>
            <w:r w:rsidR="00CC1ABB">
              <w:rPr>
                <w:lang w:val="de-DE"/>
              </w:rPr>
              <w:t>Systeme</w:t>
            </w:r>
            <w:r w:rsidR="00CC1ABB" w:rsidRPr="00C4355C">
              <w:rPr>
                <w:lang w:val="de-DE"/>
              </w:rPr>
              <w:t xml:space="preserve"> </w:t>
            </w:r>
            <w:r w:rsidR="009F55BC">
              <w:rPr>
                <w:lang w:val="de-DE"/>
              </w:rPr>
              <w:t xml:space="preserve">MÜSSEN </w:t>
            </w:r>
            <w:r w:rsidRPr="00C4355C">
              <w:rPr>
                <w:lang w:val="de-DE"/>
              </w:rPr>
              <w:t xml:space="preserve">modular und </w:t>
            </w:r>
            <w:r w:rsidR="009F55BC" w:rsidRPr="00C4355C">
              <w:rPr>
                <w:lang w:val="de-DE"/>
              </w:rPr>
              <w:t xml:space="preserve">SOLLTEN </w:t>
            </w:r>
            <w:r w:rsidRPr="00C4355C">
              <w:rPr>
                <w:lang w:val="de-DE"/>
              </w:rPr>
              <w:t>skalierbar aufgebaut sein.</w:t>
            </w:r>
          </w:p>
        </w:tc>
        <w:tc>
          <w:tcPr>
            <w:tcW w:w="1049" w:type="pct"/>
          </w:tcPr>
          <w:p w14:paraId="1B45C8CB" w14:textId="77777777" w:rsidR="0068294F" w:rsidRDefault="0068294F" w:rsidP="004C5627">
            <w:pPr>
              <w:keepNext/>
              <w:spacing w:before="60" w:after="60" w:line="240" w:lineRule="atLeast"/>
            </w:pPr>
            <w:r w:rsidRPr="00E30D33">
              <w:t>Kosten, Wiederverwen</w:t>
            </w:r>
            <w:r w:rsidRPr="00E30D33">
              <w:t>d</w:t>
            </w:r>
            <w:r w:rsidRPr="00E30D33">
              <w:t>barkeit, War</w:t>
            </w:r>
            <w:r w:rsidRPr="00E30D33">
              <w:t>t</w:t>
            </w:r>
            <w:r w:rsidRPr="00E30D33">
              <w:t>barkeit</w:t>
            </w:r>
          </w:p>
          <w:p w14:paraId="743F618B" w14:textId="585B80EC" w:rsidR="00DD7D31" w:rsidRPr="00086825" w:rsidRDefault="00DD7D31" w:rsidP="004C5627">
            <w:pPr>
              <w:keepNext/>
              <w:spacing w:before="60" w:after="60" w:line="240" w:lineRule="atLeast"/>
              <w:rPr>
                <w:lang w:val="de-CH"/>
              </w:rPr>
            </w:pPr>
            <w:r>
              <w:lastRenderedPageBreak/>
              <w:t>Prinzip-10</w:t>
            </w:r>
          </w:p>
        </w:tc>
      </w:tr>
      <w:tr w:rsidR="00086825" w:rsidRPr="00E30D33" w14:paraId="01051F0C" w14:textId="3E8DFE4B" w:rsidTr="00086825">
        <w:tc>
          <w:tcPr>
            <w:tcW w:w="822" w:type="pct"/>
            <w:vAlign w:val="center"/>
          </w:tcPr>
          <w:p w14:paraId="344B2439" w14:textId="584F69C0" w:rsidR="0068294F" w:rsidRPr="00E30D33" w:rsidRDefault="0068294F" w:rsidP="004C5627">
            <w:pPr>
              <w:spacing w:before="60" w:after="60" w:line="240" w:lineRule="atLeast"/>
              <w:rPr>
                <w:b/>
                <w:lang w:val="de-CH"/>
              </w:rPr>
            </w:pPr>
            <w:r w:rsidRPr="00E30D33">
              <w:rPr>
                <w:b/>
              </w:rPr>
              <w:lastRenderedPageBreak/>
              <w:t>IAM-4</w:t>
            </w:r>
          </w:p>
        </w:tc>
        <w:tc>
          <w:tcPr>
            <w:tcW w:w="457" w:type="pct"/>
            <w:vAlign w:val="center"/>
          </w:tcPr>
          <w:p w14:paraId="375235DA" w14:textId="4E69BDDC" w:rsidR="0068294F" w:rsidRPr="00E30D33" w:rsidRDefault="007B2A7A" w:rsidP="00086825">
            <w:pPr>
              <w:keepNext/>
              <w:spacing w:before="60" w:after="60" w:line="240" w:lineRule="atLeast"/>
            </w:pPr>
            <w:r>
              <w:t>A</w:t>
            </w:r>
          </w:p>
        </w:tc>
        <w:tc>
          <w:tcPr>
            <w:tcW w:w="2672" w:type="pct"/>
          </w:tcPr>
          <w:p w14:paraId="41B96930" w14:textId="35AB87CD" w:rsidR="0068294F" w:rsidRPr="00E30D33" w:rsidRDefault="0068294F">
            <w:pPr>
              <w:keepNext/>
              <w:spacing w:before="60" w:after="60" w:line="240" w:lineRule="atLeast"/>
              <w:rPr>
                <w:lang w:val="de-CH"/>
              </w:rPr>
            </w:pPr>
            <w:r w:rsidRPr="00C4355C">
              <w:rPr>
                <w:lang w:val="de-DE"/>
              </w:rPr>
              <w:t>Die technischen Services MÜSSEN über sta</w:t>
            </w:r>
            <w:r w:rsidRPr="00C4355C">
              <w:rPr>
                <w:lang w:val="de-DE"/>
              </w:rPr>
              <w:t>n</w:t>
            </w:r>
            <w:r w:rsidRPr="00C4355C">
              <w:rPr>
                <w:lang w:val="de-DE"/>
              </w:rPr>
              <w:t xml:space="preserve">dardisierte Schnittstellen zusammenarbeiten, welche offene Standards </w:t>
            </w:r>
            <w:r w:rsidR="00E376D4" w:rsidRPr="00774D88">
              <w:rPr>
                <w:lang w:val="de-CH"/>
              </w:rPr>
              <w:t>gemäss</w:t>
            </w:r>
            <w:r w:rsidR="00E376D4" w:rsidRPr="00C4355C">
              <w:rPr>
                <w:lang w:val="de-DE"/>
              </w:rPr>
              <w:t xml:space="preserve"> </w:t>
            </w:r>
            <w:r w:rsidRPr="00C4355C">
              <w:rPr>
                <w:lang w:val="de-DE"/>
              </w:rPr>
              <w:t>ihrer Spezif</w:t>
            </w:r>
            <w:r w:rsidRPr="00C4355C">
              <w:rPr>
                <w:lang w:val="de-DE"/>
              </w:rPr>
              <w:t>i</w:t>
            </w:r>
            <w:r w:rsidRPr="00C4355C">
              <w:rPr>
                <w:lang w:val="de-DE"/>
              </w:rPr>
              <w:t>kation (z.B.</w:t>
            </w:r>
            <w:r w:rsidR="00D96AD8" w:rsidRPr="00C4355C" w:rsidDel="00D96AD8">
              <w:rPr>
                <w:lang w:val="de-DE"/>
              </w:rPr>
              <w:t xml:space="preserve"> </w:t>
            </w:r>
            <w:r w:rsidRPr="00C4355C">
              <w:rPr>
                <w:lang w:val="de-DE"/>
              </w:rPr>
              <w:t>SAML</w:t>
            </w:r>
            <w:r w:rsidR="00D96AD8">
              <w:rPr>
                <w:lang w:val="de-DE"/>
              </w:rPr>
              <w:t>, OIDC</w:t>
            </w:r>
            <w:r w:rsidRPr="00C4355C">
              <w:rPr>
                <w:lang w:val="de-DE"/>
              </w:rPr>
              <w:t>)) benutzen.</w:t>
            </w:r>
          </w:p>
        </w:tc>
        <w:tc>
          <w:tcPr>
            <w:tcW w:w="1049" w:type="pct"/>
          </w:tcPr>
          <w:p w14:paraId="03AA7FB8" w14:textId="77777777" w:rsidR="0068294F" w:rsidRDefault="0068294F" w:rsidP="004C5627">
            <w:pPr>
              <w:keepNext/>
              <w:spacing w:before="60" w:after="60" w:line="240" w:lineRule="atLeast"/>
              <w:rPr>
                <w:rFonts w:cs="Arial"/>
              </w:rPr>
            </w:pPr>
            <w:r w:rsidRPr="00E30D33">
              <w:rPr>
                <w:rFonts w:cs="Arial"/>
              </w:rPr>
              <w:t>Interoperabilität</w:t>
            </w:r>
          </w:p>
          <w:p w14:paraId="68615331" w14:textId="4223E81A" w:rsidR="00DD7D31" w:rsidRPr="00086825" w:rsidRDefault="00DD7D31" w:rsidP="004C5627">
            <w:pPr>
              <w:keepNext/>
              <w:spacing w:before="60" w:after="60" w:line="240" w:lineRule="atLeast"/>
              <w:rPr>
                <w:lang w:val="de-CH"/>
              </w:rPr>
            </w:pPr>
            <w:r>
              <w:rPr>
                <w:rFonts w:cs="Arial"/>
              </w:rPr>
              <w:t>Prinizip-10</w:t>
            </w:r>
          </w:p>
        </w:tc>
      </w:tr>
      <w:tr w:rsidR="00086825" w:rsidRPr="00E30D33" w14:paraId="10F3A1D1" w14:textId="78C177BB" w:rsidTr="00086825">
        <w:tc>
          <w:tcPr>
            <w:tcW w:w="822" w:type="pct"/>
            <w:vAlign w:val="center"/>
          </w:tcPr>
          <w:p w14:paraId="3C84C336" w14:textId="77558885" w:rsidR="0068294F" w:rsidRPr="00E30D33" w:rsidRDefault="0068294F" w:rsidP="004C5627">
            <w:pPr>
              <w:spacing w:before="60" w:after="60" w:line="240" w:lineRule="atLeast"/>
              <w:rPr>
                <w:b/>
                <w:lang w:val="de-CH"/>
              </w:rPr>
            </w:pPr>
            <w:r w:rsidRPr="00E30D33">
              <w:rPr>
                <w:b/>
              </w:rPr>
              <w:t>IAM-5</w:t>
            </w:r>
          </w:p>
        </w:tc>
        <w:tc>
          <w:tcPr>
            <w:tcW w:w="457" w:type="pct"/>
            <w:vAlign w:val="center"/>
          </w:tcPr>
          <w:p w14:paraId="65A3943A" w14:textId="49A57BF6" w:rsidR="0068294F" w:rsidRPr="00E30D33" w:rsidRDefault="00086825" w:rsidP="00086825">
            <w:pPr>
              <w:keepNext/>
              <w:spacing w:before="60" w:after="60" w:line="240" w:lineRule="atLeast"/>
            </w:pPr>
            <w:r>
              <w:t>T</w:t>
            </w:r>
          </w:p>
        </w:tc>
        <w:tc>
          <w:tcPr>
            <w:tcW w:w="2672" w:type="pct"/>
          </w:tcPr>
          <w:p w14:paraId="4C41BCC5" w14:textId="7B7164CD" w:rsidR="0068294F" w:rsidRPr="00E30D33" w:rsidRDefault="0068294F" w:rsidP="00284935">
            <w:pPr>
              <w:keepNext/>
              <w:spacing w:before="60" w:after="60" w:line="240" w:lineRule="atLeast"/>
              <w:rPr>
                <w:lang w:val="de-CH"/>
              </w:rPr>
            </w:pPr>
            <w:r w:rsidRPr="00C4355C">
              <w:rPr>
                <w:lang w:val="de-DE"/>
              </w:rPr>
              <w:t>Die je nach Schutzbedürfnissen notwendigen, unterschiedlich starken Authentisierungs</w:t>
            </w:r>
            <w:r w:rsidR="00284935">
              <w:rPr>
                <w:lang w:val="de-DE"/>
              </w:rPr>
              <w:t>-</w:t>
            </w:r>
            <w:r w:rsidR="002803BB">
              <w:rPr>
                <w:lang w:val="de-DE"/>
              </w:rPr>
              <w:t xml:space="preserve"> und Autorisierungsverfahren</w:t>
            </w:r>
            <w:r w:rsidRPr="00C4355C">
              <w:rPr>
                <w:lang w:val="de-DE"/>
              </w:rPr>
              <w:t xml:space="preserve"> KÖNNEN auf derselben IAM-Infrastruktur real</w:t>
            </w:r>
            <w:r w:rsidRPr="00C4355C">
              <w:rPr>
                <w:lang w:val="de-DE"/>
              </w:rPr>
              <w:t>i</w:t>
            </w:r>
            <w:r w:rsidRPr="00C4355C">
              <w:rPr>
                <w:lang w:val="de-DE"/>
              </w:rPr>
              <w:t>siert werden.</w:t>
            </w:r>
          </w:p>
        </w:tc>
        <w:tc>
          <w:tcPr>
            <w:tcW w:w="1049" w:type="pct"/>
          </w:tcPr>
          <w:p w14:paraId="49699AF3" w14:textId="77777777" w:rsidR="0068294F" w:rsidRDefault="0068294F" w:rsidP="004C5627">
            <w:pPr>
              <w:keepNext/>
              <w:spacing w:before="60" w:after="60" w:line="240" w:lineRule="atLeast"/>
            </w:pPr>
            <w:r w:rsidRPr="00E30D33">
              <w:t>Interoperabilität, Kosten, Wiederverwen</w:t>
            </w:r>
            <w:r w:rsidRPr="00E30D33">
              <w:t>d</w:t>
            </w:r>
            <w:r w:rsidRPr="00E30D33">
              <w:t>barkeit</w:t>
            </w:r>
          </w:p>
          <w:p w14:paraId="311B4795" w14:textId="2B08752A" w:rsidR="00DD7D31" w:rsidRPr="00086825" w:rsidRDefault="00DD7D31" w:rsidP="004C5627">
            <w:pPr>
              <w:keepNext/>
              <w:spacing w:before="60" w:after="60" w:line="240" w:lineRule="atLeast"/>
              <w:rPr>
                <w:lang w:val="de-CH"/>
              </w:rPr>
            </w:pPr>
            <w:r>
              <w:t>Prinzip-10</w:t>
            </w:r>
          </w:p>
        </w:tc>
      </w:tr>
      <w:tr w:rsidR="00086825" w:rsidRPr="00E30D33" w14:paraId="0968BAC2" w14:textId="7E95E256" w:rsidTr="00086825">
        <w:tc>
          <w:tcPr>
            <w:tcW w:w="822" w:type="pct"/>
            <w:vAlign w:val="center"/>
          </w:tcPr>
          <w:p w14:paraId="6D939701" w14:textId="29627969" w:rsidR="0068294F" w:rsidRPr="00E30D33" w:rsidRDefault="0068294F" w:rsidP="004C5627">
            <w:pPr>
              <w:spacing w:before="60" w:after="60" w:line="240" w:lineRule="atLeast"/>
              <w:rPr>
                <w:b/>
                <w:lang w:val="de-CH"/>
              </w:rPr>
            </w:pPr>
            <w:r w:rsidRPr="00E30D33">
              <w:rPr>
                <w:b/>
              </w:rPr>
              <w:t>IAM-6</w:t>
            </w:r>
          </w:p>
        </w:tc>
        <w:tc>
          <w:tcPr>
            <w:tcW w:w="457" w:type="pct"/>
            <w:vAlign w:val="center"/>
          </w:tcPr>
          <w:p w14:paraId="25F506FE" w14:textId="3CCC94CB" w:rsidR="0068294F" w:rsidRPr="00E30D33" w:rsidRDefault="00086825" w:rsidP="00086825">
            <w:pPr>
              <w:keepNext/>
              <w:spacing w:before="60" w:after="60" w:line="240" w:lineRule="atLeast"/>
            </w:pPr>
            <w:r>
              <w:t>D</w:t>
            </w:r>
          </w:p>
        </w:tc>
        <w:tc>
          <w:tcPr>
            <w:tcW w:w="2672" w:type="pct"/>
          </w:tcPr>
          <w:p w14:paraId="5214F786" w14:textId="1F47853B" w:rsidR="0068294F" w:rsidRPr="00E30D33" w:rsidRDefault="0068294F" w:rsidP="00E70B1C">
            <w:pPr>
              <w:keepNext/>
              <w:spacing w:before="60" w:after="60" w:line="240" w:lineRule="atLeast"/>
              <w:rPr>
                <w:lang w:val="de-CH"/>
              </w:rPr>
            </w:pPr>
            <w:r w:rsidRPr="00C4355C">
              <w:rPr>
                <w:lang w:val="de-DE"/>
              </w:rPr>
              <w:t xml:space="preserve">Die Menge der </w:t>
            </w:r>
            <w:r>
              <w:rPr>
                <w:lang w:val="de-CH"/>
              </w:rPr>
              <w:t>E-Identities, Authentifizierung</w:t>
            </w:r>
            <w:r>
              <w:rPr>
                <w:lang w:val="de-CH"/>
              </w:rPr>
              <w:t>s</w:t>
            </w:r>
            <w:r>
              <w:rPr>
                <w:lang w:val="de-CH"/>
              </w:rPr>
              <w:t>mittel</w:t>
            </w:r>
            <w:r w:rsidRPr="00C4355C">
              <w:rPr>
                <w:lang w:val="de-DE"/>
              </w:rPr>
              <w:t xml:space="preserve"> und Attribute </w:t>
            </w:r>
            <w:r w:rsidR="00A254ED">
              <w:rPr>
                <w:lang w:val="de-DE"/>
              </w:rPr>
              <w:t>SOLLTE</w:t>
            </w:r>
            <w:r w:rsidRPr="00C4355C">
              <w:rPr>
                <w:lang w:val="de-DE"/>
              </w:rPr>
              <w:t xml:space="preserve"> minimal gehalten und womöglich konsolidiert werden.</w:t>
            </w:r>
          </w:p>
        </w:tc>
        <w:tc>
          <w:tcPr>
            <w:tcW w:w="1049" w:type="pct"/>
          </w:tcPr>
          <w:p w14:paraId="269AD509" w14:textId="77777777" w:rsidR="0068294F" w:rsidRDefault="0068294F" w:rsidP="004C5627">
            <w:pPr>
              <w:keepNext/>
              <w:spacing w:before="60" w:after="60" w:line="240" w:lineRule="atLeast"/>
            </w:pPr>
            <w:r w:rsidRPr="00E30D33">
              <w:t>Kosten, B</w:t>
            </w:r>
            <w:r w:rsidRPr="00E30D33">
              <w:t>e</w:t>
            </w:r>
            <w:r w:rsidRPr="00E30D33">
              <w:t>nutzerfreundlic</w:t>
            </w:r>
            <w:r w:rsidRPr="00E30D33">
              <w:t>h</w:t>
            </w:r>
            <w:r w:rsidRPr="00E30D33">
              <w:t>keit</w:t>
            </w:r>
          </w:p>
          <w:p w14:paraId="5718FAD2" w14:textId="2B52D403" w:rsidR="00DD7D31" w:rsidRPr="00086825" w:rsidRDefault="00DD7D31" w:rsidP="004C5627">
            <w:pPr>
              <w:keepNext/>
              <w:spacing w:before="60" w:after="60" w:line="240" w:lineRule="atLeast"/>
              <w:rPr>
                <w:lang w:val="de-CH"/>
              </w:rPr>
            </w:pPr>
            <w:r>
              <w:t>Prinzip-9</w:t>
            </w:r>
          </w:p>
        </w:tc>
      </w:tr>
      <w:tr w:rsidR="00086825" w:rsidRPr="00E30D33" w14:paraId="49D112C6" w14:textId="6D116151" w:rsidTr="00086825">
        <w:tc>
          <w:tcPr>
            <w:tcW w:w="822" w:type="pct"/>
            <w:vAlign w:val="center"/>
          </w:tcPr>
          <w:p w14:paraId="06E05902" w14:textId="27568564" w:rsidR="0068294F" w:rsidRPr="00086825" w:rsidRDefault="0068294F" w:rsidP="004C5627">
            <w:pPr>
              <w:spacing w:before="60" w:after="60" w:line="240" w:lineRule="atLeast"/>
              <w:rPr>
                <w:b/>
                <w:lang w:val="de-CH"/>
              </w:rPr>
            </w:pPr>
            <w:r w:rsidRPr="00E30D33">
              <w:rPr>
                <w:b/>
              </w:rPr>
              <w:t>IAM-7</w:t>
            </w:r>
          </w:p>
        </w:tc>
        <w:tc>
          <w:tcPr>
            <w:tcW w:w="457" w:type="pct"/>
            <w:vAlign w:val="center"/>
          </w:tcPr>
          <w:p w14:paraId="381EC214" w14:textId="15CEFCBB" w:rsidR="0068294F" w:rsidRPr="00E30D33" w:rsidRDefault="00857CD5" w:rsidP="00086825">
            <w:pPr>
              <w:keepNext/>
              <w:spacing w:before="60" w:after="60" w:line="240" w:lineRule="atLeast"/>
            </w:pPr>
            <w:r>
              <w:t>A</w:t>
            </w:r>
          </w:p>
        </w:tc>
        <w:tc>
          <w:tcPr>
            <w:tcW w:w="2672" w:type="pct"/>
          </w:tcPr>
          <w:p w14:paraId="67C348E9" w14:textId="23FC4850" w:rsidR="0068294F" w:rsidRPr="00E30D33" w:rsidRDefault="0068294F" w:rsidP="004C5627">
            <w:pPr>
              <w:keepNext/>
              <w:spacing w:before="60" w:after="60" w:line="240" w:lineRule="atLeast"/>
              <w:rPr>
                <w:lang w:val="de-CH"/>
              </w:rPr>
            </w:pPr>
            <w:r w:rsidRPr="00C4355C">
              <w:rPr>
                <w:lang w:val="de-DE"/>
              </w:rPr>
              <w:t xml:space="preserve">Der Transport der Daten MUSS zwischen den </w:t>
            </w:r>
            <w:r w:rsidR="00D96AD8">
              <w:rPr>
                <w:lang w:val="de-DE"/>
              </w:rPr>
              <w:t>IAM-</w:t>
            </w:r>
            <w:r w:rsidRPr="00C4355C">
              <w:rPr>
                <w:lang w:val="de-DE"/>
              </w:rPr>
              <w:t xml:space="preserve">Dienstanbietern </w:t>
            </w:r>
            <w:r w:rsidR="00D96AD8">
              <w:rPr>
                <w:lang w:val="de-DE"/>
              </w:rPr>
              <w:t xml:space="preserve">und RPs </w:t>
            </w:r>
            <w:r w:rsidR="0020005C">
              <w:rPr>
                <w:lang w:val="de-DE"/>
              </w:rPr>
              <w:t>auf Protokolleb</w:t>
            </w:r>
            <w:r w:rsidR="0020005C">
              <w:rPr>
                <w:lang w:val="de-DE"/>
              </w:rPr>
              <w:t>e</w:t>
            </w:r>
            <w:r w:rsidR="0020005C">
              <w:rPr>
                <w:lang w:val="de-DE"/>
              </w:rPr>
              <w:t xml:space="preserve">ne </w:t>
            </w:r>
            <w:r w:rsidRPr="00C4355C">
              <w:rPr>
                <w:lang w:val="de-DE"/>
              </w:rPr>
              <w:t>abgesichert sein (z.B. TLS).</w:t>
            </w:r>
          </w:p>
        </w:tc>
        <w:tc>
          <w:tcPr>
            <w:tcW w:w="1049" w:type="pct"/>
          </w:tcPr>
          <w:p w14:paraId="3C61DEE4" w14:textId="77777777" w:rsidR="0068294F" w:rsidRDefault="0068294F" w:rsidP="004C5627">
            <w:pPr>
              <w:keepNext/>
              <w:spacing w:before="60" w:after="60" w:line="240" w:lineRule="atLeast"/>
            </w:pPr>
            <w:r w:rsidRPr="00E30D33">
              <w:t>Sicherheit, Schutz der Privatsphäre</w:t>
            </w:r>
          </w:p>
          <w:p w14:paraId="4ECF5816" w14:textId="764AA791" w:rsidR="00DD7D31" w:rsidRPr="00086825" w:rsidRDefault="00DD7D31" w:rsidP="004C5627">
            <w:pPr>
              <w:keepNext/>
              <w:spacing w:before="60" w:after="60" w:line="240" w:lineRule="atLeast"/>
              <w:rPr>
                <w:lang w:val="de-CH"/>
              </w:rPr>
            </w:pPr>
            <w:r>
              <w:t>Prinzip-8</w:t>
            </w:r>
          </w:p>
        </w:tc>
      </w:tr>
      <w:tr w:rsidR="00086825" w:rsidRPr="00E30D33" w14:paraId="4F8AD1A3" w14:textId="037320FB" w:rsidTr="00086825">
        <w:tc>
          <w:tcPr>
            <w:tcW w:w="822" w:type="pct"/>
            <w:vAlign w:val="center"/>
          </w:tcPr>
          <w:p w14:paraId="74CA00A1" w14:textId="6BE163B6" w:rsidR="0068294F" w:rsidRPr="00086825" w:rsidRDefault="0068294F" w:rsidP="004C5627">
            <w:pPr>
              <w:spacing w:before="60" w:after="60" w:line="240" w:lineRule="atLeast"/>
              <w:rPr>
                <w:b/>
                <w:lang w:val="de-CH"/>
              </w:rPr>
            </w:pPr>
            <w:r w:rsidRPr="00E30D33">
              <w:rPr>
                <w:b/>
              </w:rPr>
              <w:t>IAM-8</w:t>
            </w:r>
          </w:p>
        </w:tc>
        <w:tc>
          <w:tcPr>
            <w:tcW w:w="457" w:type="pct"/>
            <w:vAlign w:val="center"/>
          </w:tcPr>
          <w:p w14:paraId="4CB9AC5E" w14:textId="40C252AC" w:rsidR="0068294F" w:rsidRPr="00E30D33" w:rsidRDefault="00857CD5" w:rsidP="00086825">
            <w:pPr>
              <w:keepNext/>
              <w:spacing w:before="60" w:after="60" w:line="240" w:lineRule="atLeast"/>
            </w:pPr>
            <w:r>
              <w:t>A</w:t>
            </w:r>
          </w:p>
        </w:tc>
        <w:tc>
          <w:tcPr>
            <w:tcW w:w="2672" w:type="pct"/>
          </w:tcPr>
          <w:p w14:paraId="0487245E" w14:textId="11701E7B" w:rsidR="0068294F" w:rsidRPr="00E30D33" w:rsidRDefault="0068294F" w:rsidP="005F6CF0">
            <w:pPr>
              <w:keepNext/>
              <w:spacing w:before="60" w:after="60" w:line="240" w:lineRule="atLeast"/>
              <w:rPr>
                <w:lang w:val="de-CH"/>
              </w:rPr>
            </w:pPr>
            <w:r w:rsidRPr="00C4355C">
              <w:rPr>
                <w:lang w:val="de-DE"/>
              </w:rPr>
              <w:t xml:space="preserve">Die </w:t>
            </w:r>
            <w:r w:rsidR="00086825" w:rsidRPr="00C4355C">
              <w:rPr>
                <w:lang w:val="de-DE"/>
              </w:rPr>
              <w:t>technischen Services</w:t>
            </w:r>
            <w:r w:rsidR="00F94762">
              <w:rPr>
                <w:lang w:val="de-DE"/>
              </w:rPr>
              <w:t>,</w:t>
            </w:r>
            <w:r w:rsidRPr="00C4355C">
              <w:rPr>
                <w:lang w:val="de-DE"/>
              </w:rPr>
              <w:t xml:space="preserve"> </w:t>
            </w:r>
            <w:r w:rsidR="005F6CF0">
              <w:rPr>
                <w:lang w:val="de-DE"/>
              </w:rPr>
              <w:t>welche</w:t>
            </w:r>
            <w:r w:rsidRPr="00C4355C">
              <w:rPr>
                <w:lang w:val="de-DE"/>
              </w:rPr>
              <w:t xml:space="preserve"> Authentifizi</w:t>
            </w:r>
            <w:r w:rsidRPr="00C4355C">
              <w:rPr>
                <w:lang w:val="de-DE"/>
              </w:rPr>
              <w:t>e</w:t>
            </w:r>
            <w:r w:rsidRPr="00C4355C">
              <w:rPr>
                <w:lang w:val="de-DE"/>
              </w:rPr>
              <w:t>rungs- und Attributbestätigungen erstellen oder konsumieren, MÜSSEN ihre Zeit mit einem z</w:t>
            </w:r>
            <w:r w:rsidRPr="00C4355C">
              <w:rPr>
                <w:lang w:val="de-DE"/>
              </w:rPr>
              <w:t>u</w:t>
            </w:r>
            <w:r w:rsidRPr="00C4355C">
              <w:rPr>
                <w:lang w:val="de-DE"/>
              </w:rPr>
              <w:t>gelassenen Zeitserver synchronisieren.</w:t>
            </w:r>
          </w:p>
        </w:tc>
        <w:tc>
          <w:tcPr>
            <w:tcW w:w="1049" w:type="pct"/>
          </w:tcPr>
          <w:p w14:paraId="72C5009E" w14:textId="4A6A4162" w:rsidR="0068294F" w:rsidRPr="00086825" w:rsidRDefault="0068294F" w:rsidP="004C5627">
            <w:pPr>
              <w:keepNext/>
              <w:spacing w:before="60" w:after="60" w:line="240" w:lineRule="atLeast"/>
              <w:rPr>
                <w:lang w:val="de-CH"/>
              </w:rPr>
            </w:pPr>
            <w:r w:rsidRPr="000C2645">
              <w:rPr>
                <w:lang w:val="de-CH"/>
              </w:rPr>
              <w:t>Interoperabilität</w:t>
            </w:r>
            <w:r>
              <w:rPr>
                <w:lang w:val="de-CH"/>
              </w:rPr>
              <w:t>, Sicherheit, R</w:t>
            </w:r>
            <w:r>
              <w:rPr>
                <w:lang w:val="de-CH"/>
              </w:rPr>
              <w:t>o</w:t>
            </w:r>
            <w:r>
              <w:rPr>
                <w:lang w:val="de-CH"/>
              </w:rPr>
              <w:t>bustheit</w:t>
            </w:r>
          </w:p>
        </w:tc>
      </w:tr>
      <w:tr w:rsidR="00086825" w:rsidRPr="00E30D33" w14:paraId="7C366F47" w14:textId="0AB59986" w:rsidTr="00086825">
        <w:tc>
          <w:tcPr>
            <w:tcW w:w="822" w:type="pct"/>
            <w:vAlign w:val="center"/>
          </w:tcPr>
          <w:p w14:paraId="1B99297E" w14:textId="688E5728" w:rsidR="0068294F" w:rsidRPr="00086825" w:rsidRDefault="0068294F" w:rsidP="004C5627">
            <w:pPr>
              <w:spacing w:before="60" w:after="60" w:line="240" w:lineRule="atLeast"/>
              <w:rPr>
                <w:b/>
                <w:lang w:val="de-CH"/>
              </w:rPr>
            </w:pPr>
            <w:r w:rsidRPr="00E30D33">
              <w:rPr>
                <w:b/>
              </w:rPr>
              <w:t>IAM-9</w:t>
            </w:r>
          </w:p>
        </w:tc>
        <w:tc>
          <w:tcPr>
            <w:tcW w:w="457" w:type="pct"/>
            <w:vAlign w:val="center"/>
          </w:tcPr>
          <w:p w14:paraId="1C55D6C3" w14:textId="79EA67EC" w:rsidR="0068294F" w:rsidRPr="00E30D33" w:rsidRDefault="00857CD5" w:rsidP="00086825">
            <w:pPr>
              <w:keepNext/>
              <w:spacing w:before="60" w:after="60" w:line="240" w:lineRule="atLeast"/>
            </w:pPr>
            <w:r>
              <w:t>B/A</w:t>
            </w:r>
          </w:p>
        </w:tc>
        <w:tc>
          <w:tcPr>
            <w:tcW w:w="2672" w:type="pct"/>
          </w:tcPr>
          <w:p w14:paraId="5DD980FE" w14:textId="646E9BBE" w:rsidR="0068294F" w:rsidRPr="00E30D33" w:rsidRDefault="0068294F" w:rsidP="004C5627">
            <w:pPr>
              <w:keepNext/>
              <w:spacing w:before="60" w:after="60" w:line="240" w:lineRule="atLeast"/>
              <w:rPr>
                <w:lang w:val="de-CH"/>
              </w:rPr>
            </w:pPr>
            <w:r w:rsidRPr="00C4355C">
              <w:rPr>
                <w:lang w:val="de-DE"/>
              </w:rPr>
              <w:t>Die von den Geschäftsservices erstellten A</w:t>
            </w:r>
            <w:r w:rsidRPr="00C4355C">
              <w:rPr>
                <w:lang w:val="de-DE"/>
              </w:rPr>
              <w:t>u</w:t>
            </w:r>
            <w:r w:rsidRPr="00C4355C">
              <w:rPr>
                <w:lang w:val="de-DE"/>
              </w:rPr>
              <w:t>thentifizierungs- und Attributbestätigungen MÜSSEN auf ihre Authentizität und Integrität überprüft werden können (z.B. mithilfe der Si</w:t>
            </w:r>
            <w:r w:rsidRPr="00C4355C">
              <w:rPr>
                <w:lang w:val="de-DE"/>
              </w:rPr>
              <w:t>g</w:t>
            </w:r>
            <w:r w:rsidRPr="00C4355C">
              <w:rPr>
                <w:lang w:val="de-DE"/>
              </w:rPr>
              <w:t>natur</w:t>
            </w:r>
            <w:r w:rsidR="000A3D19">
              <w:rPr>
                <w:lang w:val="de-DE"/>
              </w:rPr>
              <w:t xml:space="preserve"> oder durch Rückfragen</w:t>
            </w:r>
            <w:r w:rsidRPr="00C4355C">
              <w:rPr>
                <w:lang w:val="de-DE"/>
              </w:rPr>
              <w:t>).</w:t>
            </w:r>
          </w:p>
        </w:tc>
        <w:tc>
          <w:tcPr>
            <w:tcW w:w="1049" w:type="pct"/>
          </w:tcPr>
          <w:p w14:paraId="13A21FE6" w14:textId="77777777" w:rsidR="0068294F" w:rsidRDefault="0068294F" w:rsidP="004C5627">
            <w:pPr>
              <w:keepNext/>
              <w:spacing w:before="60" w:after="60" w:line="240" w:lineRule="atLeast"/>
            </w:pPr>
            <w:r w:rsidRPr="00E30D33">
              <w:t>Sicherheit</w:t>
            </w:r>
            <w:r w:rsidR="000A3D19">
              <w:t>, Trust</w:t>
            </w:r>
          </w:p>
          <w:p w14:paraId="73CF6159" w14:textId="54E1D6BF" w:rsidR="00DD7D31" w:rsidRPr="00086825" w:rsidRDefault="00DD7D31" w:rsidP="004C5627">
            <w:pPr>
              <w:keepNext/>
              <w:spacing w:before="60" w:after="60" w:line="240" w:lineRule="atLeast"/>
              <w:rPr>
                <w:lang w:val="de-CH"/>
              </w:rPr>
            </w:pPr>
            <w:r>
              <w:t>Prinzip-6</w:t>
            </w:r>
          </w:p>
        </w:tc>
      </w:tr>
      <w:tr w:rsidR="00086825" w:rsidRPr="00E30D33" w14:paraId="621D9814" w14:textId="77777777" w:rsidTr="00086825">
        <w:tc>
          <w:tcPr>
            <w:tcW w:w="822" w:type="pct"/>
            <w:vAlign w:val="center"/>
          </w:tcPr>
          <w:p w14:paraId="4049B8A8" w14:textId="47B3D5B8" w:rsidR="0068294F" w:rsidRPr="00E30D33" w:rsidRDefault="0068294F" w:rsidP="004C5627">
            <w:pPr>
              <w:spacing w:before="60" w:after="60" w:line="240" w:lineRule="atLeast"/>
              <w:rPr>
                <w:b/>
              </w:rPr>
            </w:pPr>
            <w:r>
              <w:rPr>
                <w:b/>
              </w:rPr>
              <w:t>IAM-10</w:t>
            </w:r>
          </w:p>
        </w:tc>
        <w:tc>
          <w:tcPr>
            <w:tcW w:w="457" w:type="pct"/>
            <w:vAlign w:val="center"/>
          </w:tcPr>
          <w:p w14:paraId="7C14C7B4" w14:textId="0EB02A38" w:rsidR="0068294F" w:rsidRDefault="00A82DB2" w:rsidP="00086825">
            <w:pPr>
              <w:keepNext/>
              <w:spacing w:before="60" w:after="60" w:line="240" w:lineRule="atLeast"/>
            </w:pPr>
            <w:r>
              <w:t>A</w:t>
            </w:r>
            <w:r w:rsidR="000A3D19">
              <w:t>/B</w:t>
            </w:r>
          </w:p>
        </w:tc>
        <w:tc>
          <w:tcPr>
            <w:tcW w:w="2672" w:type="pct"/>
          </w:tcPr>
          <w:p w14:paraId="673DCC49" w14:textId="2F723046" w:rsidR="0068294F" w:rsidRPr="00C4355C" w:rsidRDefault="0068294F" w:rsidP="00086825">
            <w:pPr>
              <w:keepNext/>
              <w:spacing w:before="60" w:after="60" w:line="240" w:lineRule="atLeast"/>
              <w:rPr>
                <w:lang w:val="de-DE"/>
              </w:rPr>
            </w:pPr>
            <w:r>
              <w:rPr>
                <w:lang w:val="de-CH"/>
              </w:rPr>
              <w:t xml:space="preserve">Es MUSS </w:t>
            </w:r>
            <w:r w:rsidRPr="000C2645">
              <w:rPr>
                <w:lang w:val="de-CH"/>
              </w:rPr>
              <w:t>gewährleistet sein</w:t>
            </w:r>
            <w:r>
              <w:rPr>
                <w:lang w:val="de-CH"/>
              </w:rPr>
              <w:t>, dass jederzeit nachvollzogen</w:t>
            </w:r>
            <w:r w:rsidR="000A3D19">
              <w:rPr>
                <w:lang w:val="de-CH"/>
              </w:rPr>
              <w:t xml:space="preserve"> und nachgewiesen</w:t>
            </w:r>
            <w:r>
              <w:rPr>
                <w:lang w:val="de-CH"/>
              </w:rPr>
              <w:t xml:space="preserve"> werden kann, </w:t>
            </w:r>
            <w:r w:rsidRPr="000C2645">
              <w:rPr>
                <w:lang w:val="de-CH"/>
              </w:rPr>
              <w:t xml:space="preserve">welches </w:t>
            </w:r>
            <w:r w:rsidRPr="000C2645">
              <w:rPr>
                <w:i/>
                <w:lang w:val="de-CH"/>
              </w:rPr>
              <w:t>Subjekt</w:t>
            </w:r>
            <w:r w:rsidRPr="000C2645">
              <w:rPr>
                <w:lang w:val="de-CH"/>
              </w:rPr>
              <w:t xml:space="preserve"> wann auf welche </w:t>
            </w:r>
            <w:r w:rsidRPr="000C2645">
              <w:rPr>
                <w:i/>
                <w:lang w:val="de-CH"/>
              </w:rPr>
              <w:t>Ressource</w:t>
            </w:r>
            <w:r w:rsidRPr="000C2645">
              <w:rPr>
                <w:lang w:val="de-CH"/>
              </w:rPr>
              <w:t xml:space="preserve"> zugegriffen hat</w:t>
            </w:r>
            <w:r>
              <w:rPr>
                <w:lang w:val="de-CH"/>
              </w:rPr>
              <w:t>.</w:t>
            </w:r>
          </w:p>
        </w:tc>
        <w:tc>
          <w:tcPr>
            <w:tcW w:w="1049" w:type="pct"/>
          </w:tcPr>
          <w:p w14:paraId="0CF13742" w14:textId="4EA0BAC8" w:rsidR="0068294F" w:rsidRDefault="0068294F" w:rsidP="004C5627">
            <w:pPr>
              <w:keepNext/>
              <w:spacing w:before="60" w:after="60" w:line="240" w:lineRule="atLeast"/>
            </w:pPr>
            <w:r>
              <w:t>Nachvol</w:t>
            </w:r>
            <w:r>
              <w:t>l</w:t>
            </w:r>
            <w:r>
              <w:t>ziehbarkeit</w:t>
            </w:r>
            <w:r w:rsidR="001B48BA">
              <w:t>,</w:t>
            </w:r>
          </w:p>
          <w:p w14:paraId="48D302C2" w14:textId="49255586" w:rsidR="00DD7D31" w:rsidRPr="00E30D33" w:rsidRDefault="00DD7D31" w:rsidP="004C5627">
            <w:pPr>
              <w:keepNext/>
              <w:spacing w:before="60" w:after="60" w:line="240" w:lineRule="atLeast"/>
            </w:pPr>
            <w:r>
              <w:t>Prinzip-8</w:t>
            </w:r>
          </w:p>
        </w:tc>
      </w:tr>
      <w:tr w:rsidR="00074CEB" w:rsidRPr="00E30D33" w14:paraId="3F990972" w14:textId="77777777" w:rsidTr="00086825">
        <w:tc>
          <w:tcPr>
            <w:tcW w:w="822" w:type="pct"/>
            <w:vAlign w:val="center"/>
          </w:tcPr>
          <w:p w14:paraId="3F3182A5" w14:textId="6D0C415D" w:rsidR="00074CEB" w:rsidRDefault="00074CEB" w:rsidP="004C5627">
            <w:pPr>
              <w:spacing w:before="60" w:after="60" w:line="240" w:lineRule="atLeast"/>
              <w:rPr>
                <w:b/>
              </w:rPr>
            </w:pPr>
            <w:r>
              <w:rPr>
                <w:b/>
              </w:rPr>
              <w:t>IAM-11</w:t>
            </w:r>
          </w:p>
        </w:tc>
        <w:tc>
          <w:tcPr>
            <w:tcW w:w="457" w:type="pct"/>
            <w:vAlign w:val="center"/>
          </w:tcPr>
          <w:p w14:paraId="696DD6FF" w14:textId="4981128A" w:rsidR="00074CEB" w:rsidRDefault="007E576E" w:rsidP="00086825">
            <w:pPr>
              <w:keepNext/>
              <w:spacing w:before="60" w:after="60" w:line="240" w:lineRule="atLeast"/>
            </w:pPr>
            <w:r>
              <w:t>B/A/T</w:t>
            </w:r>
          </w:p>
        </w:tc>
        <w:tc>
          <w:tcPr>
            <w:tcW w:w="2672" w:type="pct"/>
          </w:tcPr>
          <w:p w14:paraId="35DDD36C" w14:textId="1F6E0FCB" w:rsidR="00074CEB" w:rsidRPr="00C4355C" w:rsidRDefault="00074CEB" w:rsidP="00074CEB">
            <w:pPr>
              <w:keepNext/>
              <w:spacing w:before="60" w:after="60" w:line="240" w:lineRule="atLeast"/>
              <w:rPr>
                <w:lang w:val="de-DE"/>
              </w:rPr>
            </w:pPr>
            <w:r w:rsidRPr="00C4355C">
              <w:rPr>
                <w:lang w:val="de-DE"/>
              </w:rPr>
              <w:t>Es MUSS sichergestellt</w:t>
            </w:r>
            <w:r>
              <w:rPr>
                <w:lang w:val="de-DE"/>
              </w:rPr>
              <w:t xml:space="preserve"> werden</w:t>
            </w:r>
            <w:r w:rsidRPr="00C4355C">
              <w:rPr>
                <w:lang w:val="de-DE"/>
              </w:rPr>
              <w:t xml:space="preserve"> </w:t>
            </w:r>
            <w:r>
              <w:rPr>
                <w:lang w:val="de-DE"/>
              </w:rPr>
              <w:t>(z.B. durch Ve</w:t>
            </w:r>
            <w:r>
              <w:rPr>
                <w:lang w:val="de-DE"/>
              </w:rPr>
              <w:t>r</w:t>
            </w:r>
            <w:r>
              <w:rPr>
                <w:lang w:val="de-DE"/>
              </w:rPr>
              <w:t>schlüsselung der Daten)</w:t>
            </w:r>
            <w:r w:rsidRPr="00C4355C">
              <w:rPr>
                <w:lang w:val="de-DE"/>
              </w:rPr>
              <w:t xml:space="preserve">, dass </w:t>
            </w:r>
            <w:r>
              <w:rPr>
                <w:lang w:val="de-DE"/>
              </w:rPr>
              <w:t>Authentifizi</w:t>
            </w:r>
            <w:r>
              <w:rPr>
                <w:lang w:val="de-DE"/>
              </w:rPr>
              <w:t>e</w:t>
            </w:r>
            <w:r>
              <w:rPr>
                <w:lang w:val="de-DE"/>
              </w:rPr>
              <w:t>rungs- und Attributbestätigungen nur von b</w:t>
            </w:r>
            <w:r>
              <w:rPr>
                <w:lang w:val="de-DE"/>
              </w:rPr>
              <w:t>e</w:t>
            </w:r>
            <w:r>
              <w:rPr>
                <w:lang w:val="de-DE"/>
              </w:rPr>
              <w:t>rechtigten Instanzen gelesen werden können.</w:t>
            </w:r>
          </w:p>
        </w:tc>
        <w:tc>
          <w:tcPr>
            <w:tcW w:w="1049" w:type="pct"/>
          </w:tcPr>
          <w:p w14:paraId="6873B4B2" w14:textId="072A6433" w:rsidR="00074CEB" w:rsidRDefault="00074CEB" w:rsidP="004C5627">
            <w:pPr>
              <w:keepNext/>
              <w:spacing w:before="60" w:after="60" w:line="240" w:lineRule="atLeast"/>
              <w:rPr>
                <w:lang w:val="de-DE"/>
              </w:rPr>
            </w:pPr>
            <w:r w:rsidRPr="00C4355C">
              <w:rPr>
                <w:lang w:val="de-DE"/>
              </w:rPr>
              <w:t>Schutz der Pr</w:t>
            </w:r>
            <w:r w:rsidRPr="00C4355C">
              <w:rPr>
                <w:lang w:val="de-DE"/>
              </w:rPr>
              <w:t>i</w:t>
            </w:r>
            <w:r w:rsidRPr="00C4355C">
              <w:rPr>
                <w:lang w:val="de-DE"/>
              </w:rPr>
              <w:t>vatsphäre</w:t>
            </w:r>
            <w:r w:rsidR="001B48BA">
              <w:rPr>
                <w:lang w:val="de-DE"/>
              </w:rPr>
              <w:t>,</w:t>
            </w:r>
          </w:p>
          <w:p w14:paraId="1A04A776" w14:textId="5C8F5F2F" w:rsidR="00DD7D31" w:rsidRPr="00C4355C" w:rsidRDefault="00DD7D31" w:rsidP="004C5627">
            <w:pPr>
              <w:keepNext/>
              <w:spacing w:before="60" w:after="60" w:line="240" w:lineRule="atLeast"/>
              <w:rPr>
                <w:lang w:val="de-DE"/>
              </w:rPr>
            </w:pPr>
            <w:r>
              <w:rPr>
                <w:lang w:val="de-DE"/>
              </w:rPr>
              <w:t>Prinzip-8</w:t>
            </w:r>
          </w:p>
        </w:tc>
      </w:tr>
    </w:tbl>
    <w:p w14:paraId="52171CF0" w14:textId="53AC5E33" w:rsidR="00E7155D" w:rsidRDefault="00E7155D" w:rsidP="00E7155D">
      <w:pPr>
        <w:pStyle w:val="berschrift2"/>
      </w:pPr>
      <w:bookmarkStart w:id="79" w:name="_Ref491350236"/>
      <w:bookmarkStart w:id="80" w:name="_Ref491350240"/>
      <w:bookmarkStart w:id="81" w:name="_Toc496078532"/>
      <w:r>
        <w:t>Anforderungen de</w:t>
      </w:r>
      <w:r w:rsidR="00A0713D">
        <w:t>r</w:t>
      </w:r>
      <w:r>
        <w:t xml:space="preserve"> Stakeholder</w:t>
      </w:r>
      <w:bookmarkEnd w:id="79"/>
      <w:bookmarkEnd w:id="80"/>
      <w:bookmarkEnd w:id="81"/>
    </w:p>
    <w:p w14:paraId="7D43D980" w14:textId="278F2E75" w:rsidR="00D429EF" w:rsidRDefault="00D429EF" w:rsidP="00326C2C">
      <w:r w:rsidRPr="00326C2C">
        <w:t xml:space="preserve">Die Anforderungen der Stakeholder </w:t>
      </w:r>
      <w:r w:rsidR="000A3D19">
        <w:t>an die verschiedenen Rollen in einem IAM-System</w:t>
      </w:r>
      <w:r w:rsidR="000A3D19" w:rsidRPr="00326C2C">
        <w:t xml:space="preserve"> </w:t>
      </w:r>
      <w:r w:rsidR="000A3D19">
        <w:t xml:space="preserve">sind in </w:t>
      </w:r>
      <w:r w:rsidR="006E45C4">
        <w:fldChar w:fldCharType="begin"/>
      </w:r>
      <w:r w:rsidR="006E45C4">
        <w:instrText xml:space="preserve"> REF _Ref495311587 \h </w:instrText>
      </w:r>
      <w:r w:rsidR="006E45C4">
        <w:fldChar w:fldCharType="separate"/>
      </w:r>
      <w:r w:rsidR="006863C8">
        <w:t xml:space="preserve">Tabelle </w:t>
      </w:r>
      <w:r w:rsidR="006863C8">
        <w:rPr>
          <w:noProof/>
        </w:rPr>
        <w:t>3</w:t>
      </w:r>
      <w:r w:rsidR="006E45C4">
        <w:fldChar w:fldCharType="end"/>
      </w:r>
      <w:r w:rsidR="000A3D19">
        <w:t xml:space="preserve"> überblicksmässig dargestellt.</w:t>
      </w:r>
      <w:r w:rsidR="000A3D19" w:rsidRPr="00326C2C">
        <w:t xml:space="preserve"> </w:t>
      </w:r>
      <w:r w:rsidR="000A3D19">
        <w:t xml:space="preserve">Sie werden </w:t>
      </w:r>
      <w:r w:rsidRPr="00326C2C">
        <w:t xml:space="preserve">im Folgenden einzeln aufgeführt und referenzieren sowohl die Grundprinzipien (Kap. </w:t>
      </w:r>
      <w:r w:rsidR="00F037C3" w:rsidRPr="00326C2C">
        <w:fldChar w:fldCharType="begin"/>
      </w:r>
      <w:r w:rsidR="00F037C3" w:rsidRPr="00326C2C">
        <w:instrText xml:space="preserve"> REF _Ref490813008 \n \h </w:instrText>
      </w:r>
      <w:r w:rsidR="00326C2C">
        <w:instrText xml:space="preserve"> \* MERGEFORMAT </w:instrText>
      </w:r>
      <w:r w:rsidR="00F037C3" w:rsidRPr="00326C2C">
        <w:fldChar w:fldCharType="separate"/>
      </w:r>
      <w:r w:rsidR="006863C8">
        <w:t>4.1</w:t>
      </w:r>
      <w:r w:rsidR="00F037C3" w:rsidRPr="00326C2C">
        <w:fldChar w:fldCharType="end"/>
      </w:r>
      <w:r w:rsidRPr="00326C2C">
        <w:t>) und Anforderungen</w:t>
      </w:r>
      <w:r w:rsidR="00F037C3" w:rsidRPr="00326C2C">
        <w:t xml:space="preserve"> (Kap. </w:t>
      </w:r>
      <w:r w:rsidR="00F037C3" w:rsidRPr="00326C2C">
        <w:fldChar w:fldCharType="begin"/>
      </w:r>
      <w:r w:rsidR="00F037C3" w:rsidRPr="00326C2C">
        <w:instrText xml:space="preserve"> REF _Ref490813014 \n \h </w:instrText>
      </w:r>
      <w:r w:rsidR="00326C2C">
        <w:instrText xml:space="preserve"> \* MERGEFORMAT </w:instrText>
      </w:r>
      <w:r w:rsidR="00F037C3" w:rsidRPr="00326C2C">
        <w:fldChar w:fldCharType="separate"/>
      </w:r>
      <w:r w:rsidR="006863C8">
        <w:t>4.2</w:t>
      </w:r>
      <w:r w:rsidR="00F037C3" w:rsidRPr="00326C2C">
        <w:fldChar w:fldCharType="end"/>
      </w:r>
      <w:r w:rsidR="00F037C3" w:rsidRPr="00326C2C">
        <w:t>)</w:t>
      </w:r>
      <w:r w:rsidRPr="00326C2C">
        <w:t xml:space="preserve"> eines f</w:t>
      </w:r>
      <w:r w:rsidRPr="00326C2C">
        <w:t>ö</w:t>
      </w:r>
      <w:r w:rsidRPr="00326C2C">
        <w:t>derierte</w:t>
      </w:r>
      <w:r w:rsidR="00074CEB" w:rsidRPr="00326C2C">
        <w:t>n</w:t>
      </w:r>
      <w:r w:rsidRPr="00326C2C">
        <w:t xml:space="preserve"> IAM</w:t>
      </w:r>
      <w:r w:rsidR="00074CEB" w:rsidRPr="00326C2C">
        <w:t>-</w:t>
      </w:r>
      <w:r w:rsidRPr="00326C2C">
        <w:t>System</w:t>
      </w:r>
      <w:r w:rsidR="00074CEB" w:rsidRPr="00326C2C">
        <w:t>s</w:t>
      </w:r>
      <w:r w:rsidRPr="00326C2C">
        <w:t xml:space="preserve"> wie auch die Anforderungen anderer Stakeholder.</w:t>
      </w:r>
    </w:p>
    <w:tbl>
      <w:tblPr>
        <w:tblStyle w:val="HellesRaster-Akzent1"/>
        <w:tblW w:w="0" w:type="auto"/>
        <w:tblLayout w:type="fixed"/>
        <w:tblLook w:val="04A0" w:firstRow="1" w:lastRow="0" w:firstColumn="1" w:lastColumn="0" w:noHBand="0" w:noVBand="1"/>
      </w:tblPr>
      <w:tblGrid>
        <w:gridCol w:w="1809"/>
        <w:gridCol w:w="1159"/>
        <w:gridCol w:w="1264"/>
        <w:gridCol w:w="1264"/>
        <w:gridCol w:w="1263"/>
        <w:gridCol w:w="1264"/>
        <w:gridCol w:w="1264"/>
      </w:tblGrid>
      <w:tr w:rsidR="000A3D19" w14:paraId="77F6E7C3" w14:textId="77777777" w:rsidTr="00D36DE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tcBorders>
            <w:noWrap/>
          </w:tcPr>
          <w:p w14:paraId="383FD144" w14:textId="77777777" w:rsidR="000A3D19" w:rsidRPr="00D519A2" w:rsidRDefault="000A3D19" w:rsidP="00D36DE2">
            <w:pPr>
              <w:rPr>
                <w:rFonts w:eastAsia="Times New Roman" w:cs="Times New Roman"/>
                <w:bCs w:val="0"/>
              </w:rPr>
            </w:pPr>
            <w:r w:rsidRPr="00D519A2">
              <w:t>Rollen</w:t>
            </w:r>
          </w:p>
        </w:tc>
        <w:tc>
          <w:tcPr>
            <w:tcW w:w="1159" w:type="dxa"/>
            <w:vMerge w:val="restart"/>
            <w:noWrap/>
            <w:vAlign w:val="center"/>
          </w:tcPr>
          <w:p w14:paraId="034C0196" w14:textId="77777777" w:rsidR="000A3D19" w:rsidRDefault="000A3D19" w:rsidP="00D36DE2">
            <w:pPr>
              <w:jc w:val="center"/>
              <w:cnfStyle w:val="100000000000" w:firstRow="1" w:lastRow="0" w:firstColumn="0" w:lastColumn="0" w:oddVBand="0" w:evenVBand="0" w:oddHBand="0" w:evenHBand="0" w:firstRowFirstColumn="0" w:firstRowLastColumn="0" w:lastRowFirstColumn="0" w:lastRowLastColumn="0"/>
            </w:pPr>
            <w:r>
              <w:t>Subjekt</w:t>
            </w:r>
          </w:p>
        </w:tc>
        <w:tc>
          <w:tcPr>
            <w:tcW w:w="1264" w:type="dxa"/>
            <w:vMerge w:val="restart"/>
            <w:noWrap/>
            <w:vAlign w:val="center"/>
          </w:tcPr>
          <w:p w14:paraId="15E58FD7" w14:textId="77777777" w:rsidR="000A3D19" w:rsidRDefault="000A3D19" w:rsidP="00D36DE2">
            <w:pPr>
              <w:jc w:val="center"/>
              <w:cnfStyle w:val="100000000000" w:firstRow="1" w:lastRow="0" w:firstColumn="0" w:lastColumn="0" w:oddVBand="0" w:evenVBand="0" w:oddHBand="0" w:evenHBand="0" w:firstRowFirstColumn="0" w:firstRowLastColumn="0" w:lastRowFirstColumn="0" w:lastRowLastColumn="0"/>
            </w:pPr>
            <w:r>
              <w:t>Relying Party</w:t>
            </w:r>
          </w:p>
        </w:tc>
        <w:tc>
          <w:tcPr>
            <w:tcW w:w="1264" w:type="dxa"/>
            <w:vMerge w:val="restart"/>
            <w:noWrap/>
            <w:vAlign w:val="center"/>
          </w:tcPr>
          <w:p w14:paraId="22CBF55D" w14:textId="77777777" w:rsidR="000A3D19" w:rsidRDefault="000A3D19" w:rsidP="00D36DE2">
            <w:pPr>
              <w:jc w:val="center"/>
              <w:cnfStyle w:val="100000000000" w:firstRow="1" w:lastRow="0" w:firstColumn="0" w:lastColumn="0" w:oddVBand="0" w:evenVBand="0" w:oddHBand="0" w:evenHBand="0" w:firstRowFirstColumn="0" w:firstRowLastColumn="0" w:lastRowFirstColumn="0" w:lastRowLastColumn="0"/>
            </w:pPr>
            <w:r>
              <w:t>IAM-Dienst-anbieter</w:t>
            </w:r>
          </w:p>
        </w:tc>
        <w:tc>
          <w:tcPr>
            <w:tcW w:w="1263" w:type="dxa"/>
            <w:vMerge w:val="restart"/>
            <w:noWrap/>
            <w:vAlign w:val="center"/>
          </w:tcPr>
          <w:p w14:paraId="0590BB7E" w14:textId="77777777" w:rsidR="000A3D19" w:rsidRDefault="000A3D19" w:rsidP="00D36DE2">
            <w:pPr>
              <w:jc w:val="center"/>
              <w:cnfStyle w:val="100000000000" w:firstRow="1" w:lastRow="0" w:firstColumn="0" w:lastColumn="0" w:oddVBand="0" w:evenVBand="0" w:oddHBand="0" w:evenHBand="0" w:firstRowFirstColumn="0" w:firstRowLastColumn="0" w:lastRowFirstColumn="0" w:lastRowLastColumn="0"/>
            </w:pPr>
            <w:r>
              <w:t>IAM-Führung</w:t>
            </w:r>
          </w:p>
        </w:tc>
        <w:tc>
          <w:tcPr>
            <w:tcW w:w="1264" w:type="dxa"/>
            <w:vMerge w:val="restart"/>
            <w:noWrap/>
            <w:vAlign w:val="center"/>
          </w:tcPr>
          <w:p w14:paraId="1C7587EC" w14:textId="77777777" w:rsidR="000A3D19" w:rsidRDefault="000A3D19" w:rsidP="00D36DE2">
            <w:pPr>
              <w:jc w:val="center"/>
              <w:cnfStyle w:val="100000000000" w:firstRow="1" w:lastRow="0" w:firstColumn="0" w:lastColumn="0" w:oddVBand="0" w:evenVBand="0" w:oddHBand="0" w:evenHBand="0" w:firstRowFirstColumn="0" w:firstRowLastColumn="0" w:lastRowFirstColumn="0" w:lastRowLastColumn="0"/>
            </w:pPr>
            <w:r>
              <w:t>IAM-Support</w:t>
            </w:r>
          </w:p>
        </w:tc>
        <w:tc>
          <w:tcPr>
            <w:tcW w:w="1264" w:type="dxa"/>
            <w:vMerge w:val="restart"/>
            <w:noWrap/>
            <w:vAlign w:val="center"/>
          </w:tcPr>
          <w:p w14:paraId="63EC3695" w14:textId="77777777" w:rsidR="000A3D19" w:rsidRDefault="000A3D19" w:rsidP="00D36DE2">
            <w:pPr>
              <w:jc w:val="center"/>
              <w:cnfStyle w:val="100000000000" w:firstRow="1" w:lastRow="0" w:firstColumn="0" w:lastColumn="0" w:oddVBand="0" w:evenVBand="0" w:oddHBand="0" w:evenHBand="0" w:firstRowFirstColumn="0" w:firstRowLastColumn="0" w:lastRowFirstColumn="0" w:lastRowLastColumn="0"/>
            </w:pPr>
            <w:r>
              <w:t>IAM-Regulator</w:t>
            </w:r>
          </w:p>
        </w:tc>
      </w:tr>
      <w:tr w:rsidR="000A3D19" w14:paraId="15B90EFA" w14:textId="77777777" w:rsidTr="00D36D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tcBorders>
            <w:noWrap/>
            <w:hideMark/>
          </w:tcPr>
          <w:p w14:paraId="56262AC9" w14:textId="77777777" w:rsidR="000A3D19" w:rsidRPr="00D519A2" w:rsidRDefault="000A3D19" w:rsidP="00D36DE2">
            <w:pPr>
              <w:rPr>
                <w:rFonts w:eastAsia="Times New Roman" w:cs="Times New Roman"/>
              </w:rPr>
            </w:pPr>
            <w:r w:rsidRPr="00D519A2">
              <w:t>Stakeholder</w:t>
            </w:r>
          </w:p>
        </w:tc>
        <w:tc>
          <w:tcPr>
            <w:tcW w:w="1159" w:type="dxa"/>
            <w:vMerge/>
            <w:noWrap/>
            <w:vAlign w:val="center"/>
            <w:hideMark/>
          </w:tcPr>
          <w:p w14:paraId="1144401B" w14:textId="77777777" w:rsidR="000A3D19" w:rsidRDefault="000A3D19" w:rsidP="00D36DE2">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c>
          <w:tcPr>
            <w:tcW w:w="1264" w:type="dxa"/>
            <w:vMerge/>
            <w:noWrap/>
            <w:vAlign w:val="center"/>
            <w:hideMark/>
          </w:tcPr>
          <w:p w14:paraId="025C128C" w14:textId="77777777" w:rsidR="000A3D19" w:rsidRDefault="000A3D19" w:rsidP="00D36DE2">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c>
          <w:tcPr>
            <w:tcW w:w="1264" w:type="dxa"/>
            <w:vMerge/>
            <w:noWrap/>
            <w:vAlign w:val="center"/>
            <w:hideMark/>
          </w:tcPr>
          <w:p w14:paraId="214023F5" w14:textId="77777777" w:rsidR="000A3D19" w:rsidRDefault="000A3D19" w:rsidP="00D36DE2">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c>
          <w:tcPr>
            <w:tcW w:w="1263" w:type="dxa"/>
            <w:vMerge/>
            <w:noWrap/>
            <w:vAlign w:val="center"/>
            <w:hideMark/>
          </w:tcPr>
          <w:p w14:paraId="34B03018" w14:textId="77777777" w:rsidR="000A3D19" w:rsidRDefault="000A3D19" w:rsidP="00D36DE2">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c>
          <w:tcPr>
            <w:tcW w:w="1264" w:type="dxa"/>
            <w:vMerge/>
            <w:noWrap/>
            <w:vAlign w:val="center"/>
            <w:hideMark/>
          </w:tcPr>
          <w:p w14:paraId="6631DB23" w14:textId="77777777" w:rsidR="000A3D19" w:rsidRDefault="000A3D19" w:rsidP="00D36DE2">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c>
          <w:tcPr>
            <w:tcW w:w="1264" w:type="dxa"/>
            <w:vMerge/>
            <w:noWrap/>
            <w:vAlign w:val="center"/>
            <w:hideMark/>
          </w:tcPr>
          <w:p w14:paraId="21B0C66D" w14:textId="77777777" w:rsidR="000A3D19" w:rsidRDefault="000A3D19" w:rsidP="00D36DE2">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r>
      <w:tr w:rsidR="000A3D19" w14:paraId="363388F5" w14:textId="77777777" w:rsidTr="00D36DE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77805C51" w14:textId="77777777" w:rsidR="000A3D19" w:rsidRDefault="000A3D19" w:rsidP="00D36DE2">
            <w:pPr>
              <w:rPr>
                <w:rFonts w:ascii="Calibri" w:eastAsiaTheme="minorHAnsi" w:hAnsi="Calibri" w:cs="Calibri"/>
                <w:szCs w:val="22"/>
                <w:lang w:eastAsia="en-US"/>
              </w:rPr>
            </w:pPr>
            <w:r>
              <w:lastRenderedPageBreak/>
              <w:t>Leistungs-bezüger</w:t>
            </w:r>
          </w:p>
        </w:tc>
        <w:tc>
          <w:tcPr>
            <w:tcW w:w="1159" w:type="dxa"/>
            <w:noWrap/>
            <w:vAlign w:val="center"/>
            <w:hideMark/>
          </w:tcPr>
          <w:p w14:paraId="126284EB"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p>
        </w:tc>
        <w:tc>
          <w:tcPr>
            <w:tcW w:w="1264" w:type="dxa"/>
            <w:noWrap/>
            <w:vAlign w:val="center"/>
          </w:tcPr>
          <w:p w14:paraId="6891D7A7"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r>
              <w:t>A</w:t>
            </w:r>
          </w:p>
        </w:tc>
        <w:tc>
          <w:tcPr>
            <w:tcW w:w="1264" w:type="dxa"/>
            <w:noWrap/>
            <w:vAlign w:val="center"/>
          </w:tcPr>
          <w:p w14:paraId="3E0B08EB" w14:textId="77777777" w:rsidR="000A3D19" w:rsidRPr="002F4A30" w:rsidRDefault="000A3D19" w:rsidP="00D36DE2">
            <w:pPr>
              <w:jc w:val="center"/>
              <w:cnfStyle w:val="000000010000" w:firstRow="0" w:lastRow="0" w:firstColumn="0" w:lastColumn="0" w:oddVBand="0" w:evenVBand="0" w:oddHBand="0" w:evenHBand="1" w:firstRowFirstColumn="0" w:firstRowLastColumn="0" w:lastRowFirstColumn="0" w:lastRowLastColumn="0"/>
            </w:pPr>
            <w:r>
              <w:t>A</w:t>
            </w:r>
          </w:p>
        </w:tc>
        <w:tc>
          <w:tcPr>
            <w:tcW w:w="1263" w:type="dxa"/>
            <w:noWrap/>
            <w:vAlign w:val="center"/>
          </w:tcPr>
          <w:p w14:paraId="486204C0"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p>
        </w:tc>
        <w:tc>
          <w:tcPr>
            <w:tcW w:w="1264" w:type="dxa"/>
            <w:noWrap/>
            <w:vAlign w:val="center"/>
          </w:tcPr>
          <w:p w14:paraId="735D0A5F"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r>
              <w:t>A</w:t>
            </w:r>
          </w:p>
        </w:tc>
        <w:tc>
          <w:tcPr>
            <w:tcW w:w="1264" w:type="dxa"/>
            <w:noWrap/>
            <w:vAlign w:val="center"/>
          </w:tcPr>
          <w:p w14:paraId="5363C96F"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r>
              <w:t>A</w:t>
            </w:r>
          </w:p>
        </w:tc>
      </w:tr>
      <w:tr w:rsidR="000A3D19" w14:paraId="136E779D" w14:textId="77777777" w:rsidTr="00D36D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7219EC7A" w14:textId="77777777" w:rsidR="000A3D19" w:rsidRDefault="000A3D19" w:rsidP="00D36DE2">
            <w:pPr>
              <w:rPr>
                <w:rFonts w:ascii="Calibri" w:eastAsiaTheme="minorHAnsi" w:hAnsi="Calibri" w:cs="Calibri"/>
                <w:szCs w:val="22"/>
                <w:lang w:eastAsia="en-US"/>
              </w:rPr>
            </w:pPr>
            <w:r>
              <w:t>Leistungs-erbringer</w:t>
            </w:r>
          </w:p>
        </w:tc>
        <w:tc>
          <w:tcPr>
            <w:tcW w:w="1159" w:type="dxa"/>
            <w:noWrap/>
            <w:vAlign w:val="center"/>
          </w:tcPr>
          <w:p w14:paraId="6791FD7A"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r>
              <w:t>A</w:t>
            </w:r>
          </w:p>
        </w:tc>
        <w:tc>
          <w:tcPr>
            <w:tcW w:w="1264" w:type="dxa"/>
            <w:noWrap/>
            <w:vAlign w:val="center"/>
          </w:tcPr>
          <w:p w14:paraId="66B62695"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p>
        </w:tc>
        <w:tc>
          <w:tcPr>
            <w:tcW w:w="1264" w:type="dxa"/>
            <w:noWrap/>
            <w:vAlign w:val="center"/>
          </w:tcPr>
          <w:p w14:paraId="74F3063B"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r>
              <w:t>A</w:t>
            </w:r>
          </w:p>
        </w:tc>
        <w:tc>
          <w:tcPr>
            <w:tcW w:w="1263" w:type="dxa"/>
            <w:noWrap/>
            <w:vAlign w:val="center"/>
          </w:tcPr>
          <w:p w14:paraId="2A42F90D"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r>
              <w:t>A</w:t>
            </w:r>
          </w:p>
        </w:tc>
        <w:tc>
          <w:tcPr>
            <w:tcW w:w="1264" w:type="dxa"/>
            <w:noWrap/>
            <w:vAlign w:val="center"/>
          </w:tcPr>
          <w:p w14:paraId="665925B0"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r>
              <w:t>A</w:t>
            </w:r>
          </w:p>
        </w:tc>
        <w:tc>
          <w:tcPr>
            <w:tcW w:w="1264" w:type="dxa"/>
            <w:noWrap/>
            <w:vAlign w:val="center"/>
          </w:tcPr>
          <w:p w14:paraId="0507B319"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r>
              <w:t>A</w:t>
            </w:r>
          </w:p>
        </w:tc>
      </w:tr>
      <w:tr w:rsidR="000A3D19" w14:paraId="049F375B" w14:textId="77777777" w:rsidTr="00D36DE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0FEF77FD" w14:textId="77777777" w:rsidR="000A3D19" w:rsidRDefault="000A3D19" w:rsidP="00D36DE2">
            <w:pPr>
              <w:rPr>
                <w:rFonts w:ascii="Calibri" w:eastAsiaTheme="minorHAnsi" w:hAnsi="Calibri" w:cs="Calibri"/>
                <w:szCs w:val="22"/>
                <w:lang w:eastAsia="en-US"/>
              </w:rPr>
            </w:pPr>
            <w:r>
              <w:t>Dienstanbieter</w:t>
            </w:r>
          </w:p>
        </w:tc>
        <w:tc>
          <w:tcPr>
            <w:tcW w:w="1159" w:type="dxa"/>
            <w:noWrap/>
            <w:vAlign w:val="center"/>
          </w:tcPr>
          <w:p w14:paraId="70DACFFE"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r>
              <w:t>(A)</w:t>
            </w:r>
          </w:p>
        </w:tc>
        <w:tc>
          <w:tcPr>
            <w:tcW w:w="1264" w:type="dxa"/>
            <w:noWrap/>
            <w:vAlign w:val="center"/>
          </w:tcPr>
          <w:p w14:paraId="156A2E20"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p>
        </w:tc>
        <w:tc>
          <w:tcPr>
            <w:tcW w:w="1264" w:type="dxa"/>
            <w:noWrap/>
            <w:vAlign w:val="center"/>
          </w:tcPr>
          <w:p w14:paraId="25783600"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r>
              <w:t>A</w:t>
            </w:r>
          </w:p>
        </w:tc>
        <w:tc>
          <w:tcPr>
            <w:tcW w:w="1263" w:type="dxa"/>
            <w:noWrap/>
            <w:vAlign w:val="center"/>
          </w:tcPr>
          <w:p w14:paraId="0FBC7692"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r>
              <w:t>A</w:t>
            </w:r>
          </w:p>
        </w:tc>
        <w:tc>
          <w:tcPr>
            <w:tcW w:w="1264" w:type="dxa"/>
            <w:noWrap/>
            <w:vAlign w:val="center"/>
          </w:tcPr>
          <w:p w14:paraId="4C1D66FA"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p>
        </w:tc>
        <w:tc>
          <w:tcPr>
            <w:tcW w:w="1264" w:type="dxa"/>
            <w:noWrap/>
            <w:vAlign w:val="center"/>
          </w:tcPr>
          <w:p w14:paraId="1F04578B"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r>
              <w:t>A</w:t>
            </w:r>
          </w:p>
        </w:tc>
      </w:tr>
      <w:tr w:rsidR="000A3D19" w14:paraId="164D46F1" w14:textId="77777777" w:rsidTr="00D36D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6B1B58F3" w14:textId="77777777" w:rsidR="000A3D19" w:rsidRDefault="000A3D19" w:rsidP="00D36DE2">
            <w:pPr>
              <w:rPr>
                <w:rFonts w:ascii="Calibri" w:eastAsiaTheme="minorHAnsi" w:hAnsi="Calibri" w:cs="Calibri"/>
                <w:szCs w:val="22"/>
                <w:lang w:eastAsia="en-US"/>
              </w:rPr>
            </w:pPr>
            <w:r>
              <w:t>Führung</w:t>
            </w:r>
          </w:p>
        </w:tc>
        <w:tc>
          <w:tcPr>
            <w:tcW w:w="1159" w:type="dxa"/>
            <w:noWrap/>
            <w:vAlign w:val="center"/>
          </w:tcPr>
          <w:p w14:paraId="133059A4"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p>
        </w:tc>
        <w:tc>
          <w:tcPr>
            <w:tcW w:w="1264" w:type="dxa"/>
            <w:noWrap/>
            <w:vAlign w:val="center"/>
          </w:tcPr>
          <w:p w14:paraId="40EBA9B1"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r>
              <w:t>A</w:t>
            </w:r>
          </w:p>
        </w:tc>
        <w:tc>
          <w:tcPr>
            <w:tcW w:w="1264" w:type="dxa"/>
            <w:noWrap/>
            <w:vAlign w:val="center"/>
          </w:tcPr>
          <w:p w14:paraId="2BD9BF39"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r>
              <w:t>A</w:t>
            </w:r>
          </w:p>
        </w:tc>
        <w:tc>
          <w:tcPr>
            <w:tcW w:w="1263" w:type="dxa"/>
            <w:noWrap/>
            <w:vAlign w:val="center"/>
          </w:tcPr>
          <w:p w14:paraId="5B89B1F7"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r>
              <w:t>A</w:t>
            </w:r>
          </w:p>
        </w:tc>
        <w:tc>
          <w:tcPr>
            <w:tcW w:w="1264" w:type="dxa"/>
            <w:noWrap/>
            <w:vAlign w:val="center"/>
          </w:tcPr>
          <w:p w14:paraId="4C7D3CC7"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r>
              <w:t>A</w:t>
            </w:r>
          </w:p>
        </w:tc>
        <w:tc>
          <w:tcPr>
            <w:tcW w:w="1264" w:type="dxa"/>
            <w:noWrap/>
            <w:vAlign w:val="center"/>
          </w:tcPr>
          <w:p w14:paraId="7B917548"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r>
              <w:t>A</w:t>
            </w:r>
          </w:p>
        </w:tc>
      </w:tr>
      <w:tr w:rsidR="000A3D19" w14:paraId="65CFD336" w14:textId="77777777" w:rsidTr="00D36DE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2DA741BA" w14:textId="77777777" w:rsidR="000A3D19" w:rsidRDefault="000A3D19" w:rsidP="00D36DE2">
            <w:pPr>
              <w:rPr>
                <w:rFonts w:ascii="Calibri" w:eastAsiaTheme="minorHAnsi" w:hAnsi="Calibri" w:cs="Calibri"/>
                <w:szCs w:val="22"/>
                <w:lang w:eastAsia="en-US"/>
              </w:rPr>
            </w:pPr>
            <w:r>
              <w:t>Regulator</w:t>
            </w:r>
          </w:p>
        </w:tc>
        <w:tc>
          <w:tcPr>
            <w:tcW w:w="1159" w:type="dxa"/>
            <w:noWrap/>
            <w:vAlign w:val="center"/>
          </w:tcPr>
          <w:p w14:paraId="04913C90"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p>
        </w:tc>
        <w:tc>
          <w:tcPr>
            <w:tcW w:w="1264" w:type="dxa"/>
            <w:noWrap/>
            <w:vAlign w:val="center"/>
          </w:tcPr>
          <w:p w14:paraId="52CD186F"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p>
        </w:tc>
        <w:tc>
          <w:tcPr>
            <w:tcW w:w="1264" w:type="dxa"/>
            <w:noWrap/>
            <w:vAlign w:val="center"/>
          </w:tcPr>
          <w:p w14:paraId="212F360A"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p>
        </w:tc>
        <w:tc>
          <w:tcPr>
            <w:tcW w:w="1263" w:type="dxa"/>
            <w:noWrap/>
            <w:vAlign w:val="center"/>
          </w:tcPr>
          <w:p w14:paraId="2B38DDB3"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r>
              <w:t>A</w:t>
            </w:r>
          </w:p>
        </w:tc>
        <w:tc>
          <w:tcPr>
            <w:tcW w:w="1264" w:type="dxa"/>
            <w:noWrap/>
            <w:vAlign w:val="center"/>
          </w:tcPr>
          <w:p w14:paraId="3F9DDB1E"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p>
        </w:tc>
        <w:tc>
          <w:tcPr>
            <w:tcW w:w="1264" w:type="dxa"/>
            <w:noWrap/>
            <w:vAlign w:val="center"/>
          </w:tcPr>
          <w:p w14:paraId="25EBE57E" w14:textId="77777777" w:rsidR="000A3D19" w:rsidRPr="00AA5F9A" w:rsidRDefault="000A3D19" w:rsidP="00D36DE2">
            <w:pPr>
              <w:keepNext/>
              <w:jc w:val="center"/>
              <w:cnfStyle w:val="000000010000" w:firstRow="0" w:lastRow="0" w:firstColumn="0" w:lastColumn="0" w:oddVBand="0" w:evenVBand="0" w:oddHBand="0" w:evenHBand="1" w:firstRowFirstColumn="0" w:firstRowLastColumn="0" w:lastRowFirstColumn="0" w:lastRowLastColumn="0"/>
            </w:pPr>
            <w:r>
              <w:t>A</w:t>
            </w:r>
          </w:p>
        </w:tc>
      </w:tr>
    </w:tbl>
    <w:p w14:paraId="70E6A08C" w14:textId="5975F5BD" w:rsidR="000A3D19" w:rsidRDefault="000A3D19" w:rsidP="000D1394">
      <w:pPr>
        <w:pStyle w:val="Beschriftung"/>
      </w:pPr>
      <w:bookmarkStart w:id="82" w:name="_Ref495311587"/>
      <w:bookmarkStart w:id="83" w:name="_Toc496078645"/>
      <w:r>
        <w:t xml:space="preserve">Tabelle </w:t>
      </w:r>
      <w:fldSimple w:instr=" SEQ Tabelle \* ARABIC ">
        <w:r w:rsidR="006863C8">
          <w:rPr>
            <w:noProof/>
          </w:rPr>
          <w:t>3</w:t>
        </w:r>
      </w:fldSimple>
      <w:bookmarkEnd w:id="82"/>
      <w:r>
        <w:t xml:space="preserve"> Anforderungen der Stakeholder an die Rollen</w:t>
      </w:r>
      <w:bookmarkEnd w:id="83"/>
    </w:p>
    <w:p w14:paraId="521BD228" w14:textId="77B120BB" w:rsidR="00E7155D" w:rsidRDefault="00E7155D" w:rsidP="0023667D">
      <w:pPr>
        <w:pStyle w:val="berschrift3"/>
      </w:pPr>
      <w:bookmarkStart w:id="84" w:name="_Ref491345644"/>
      <w:bookmarkStart w:id="85" w:name="_Ref491345648"/>
      <w:bookmarkStart w:id="86" w:name="_Toc496078533"/>
      <w:r>
        <w:t xml:space="preserve">Anforderungen des </w:t>
      </w:r>
      <w:bookmarkEnd w:id="84"/>
      <w:bookmarkEnd w:id="85"/>
      <w:r w:rsidR="00E45EBF">
        <w:t>Leistungsbezügers</w:t>
      </w:r>
      <w:bookmarkEnd w:id="86"/>
    </w:p>
    <w:p w14:paraId="352B77A6" w14:textId="7B386EA4" w:rsidR="00EB0D43" w:rsidRPr="00E20B42" w:rsidRDefault="00EB0D43" w:rsidP="00EB0D43">
      <w:pPr>
        <w:pStyle w:val="Textkrper"/>
      </w:pPr>
      <w:r w:rsidRPr="00066DB7">
        <w:t>Die Anforderungen</w:t>
      </w:r>
      <w:r w:rsidR="000A3D19">
        <w:t xml:space="preserve"> des Leistungsbezügers</w:t>
      </w:r>
      <w:r w:rsidRPr="00066DB7">
        <w:t xml:space="preserve"> </w:t>
      </w:r>
      <w:r w:rsidR="00D96AD8">
        <w:t xml:space="preserve">(LB) </w:t>
      </w:r>
      <w:r w:rsidRPr="00066DB7">
        <w:t>werden von natürlichen Personen, Organ</w:t>
      </w:r>
      <w:r w:rsidRPr="00066DB7">
        <w:t>i</w:t>
      </w:r>
      <w:r w:rsidRPr="00066DB7">
        <w:t xml:space="preserve">sationen, Services oder Dingen gestellt, die auf Informationen und Services der </w:t>
      </w:r>
      <w:r w:rsidRPr="00066DB7">
        <w:rPr>
          <w:i/>
        </w:rPr>
        <w:t>Ressourcen</w:t>
      </w:r>
      <w:r w:rsidRPr="00066DB7">
        <w:t xml:space="preserve"> zugreifen wollen.</w:t>
      </w:r>
    </w:p>
    <w:tbl>
      <w:tblPr>
        <w:tblStyle w:val="Tabellenraster1"/>
        <w:tblW w:w="5000" w:type="pct"/>
        <w:tblLayout w:type="fixed"/>
        <w:tblLook w:val="04A0" w:firstRow="1" w:lastRow="0" w:firstColumn="1" w:lastColumn="0" w:noHBand="0" w:noVBand="1"/>
      </w:tblPr>
      <w:tblGrid>
        <w:gridCol w:w="1101"/>
        <w:gridCol w:w="708"/>
        <w:gridCol w:w="4110"/>
        <w:gridCol w:w="2127"/>
        <w:gridCol w:w="1241"/>
      </w:tblGrid>
      <w:tr w:rsidR="009F514A" w:rsidRPr="00A425EB" w14:paraId="5EDFE537" w14:textId="658F553F" w:rsidTr="009F514A">
        <w:trPr>
          <w:tblHeader/>
        </w:trPr>
        <w:tc>
          <w:tcPr>
            <w:tcW w:w="593" w:type="pct"/>
            <w:shd w:val="clear" w:color="auto" w:fill="A6A6A6" w:themeFill="background1" w:themeFillShade="A6"/>
            <w:vAlign w:val="center"/>
          </w:tcPr>
          <w:p w14:paraId="093E55EF" w14:textId="0978A21A" w:rsidR="00086825" w:rsidRPr="00A425EB" w:rsidRDefault="00086825" w:rsidP="009F514A">
            <w:pPr>
              <w:spacing w:before="60" w:after="60" w:line="240" w:lineRule="atLeast"/>
              <w:rPr>
                <w:b/>
                <w:lang w:val="de-CH"/>
              </w:rPr>
            </w:pPr>
            <w:r w:rsidRPr="00A425EB">
              <w:rPr>
                <w:b/>
              </w:rPr>
              <w:t>Be</w:t>
            </w:r>
            <w:r w:rsidRPr="00A425EB">
              <w:rPr>
                <w:b/>
              </w:rPr>
              <w:t>z</w:t>
            </w:r>
            <w:r w:rsidRPr="00A425EB">
              <w:rPr>
                <w:b/>
              </w:rPr>
              <w:t>eic</w:t>
            </w:r>
            <w:r w:rsidRPr="00A425EB">
              <w:rPr>
                <w:b/>
              </w:rPr>
              <w:t>h</w:t>
            </w:r>
            <w:r w:rsidRPr="00A425EB">
              <w:rPr>
                <w:b/>
              </w:rPr>
              <w:t>nung</w:t>
            </w:r>
          </w:p>
        </w:tc>
        <w:tc>
          <w:tcPr>
            <w:tcW w:w="381" w:type="pct"/>
            <w:shd w:val="clear" w:color="auto" w:fill="A6A6A6" w:themeFill="background1" w:themeFillShade="A6"/>
            <w:vAlign w:val="center"/>
          </w:tcPr>
          <w:p w14:paraId="635B4744" w14:textId="6BBF64D7" w:rsidR="00086825" w:rsidRPr="00136034" w:rsidRDefault="00086825" w:rsidP="009F514A">
            <w:pPr>
              <w:spacing w:before="60" w:after="60" w:line="240" w:lineRule="atLeast"/>
              <w:rPr>
                <w:b/>
                <w:lang w:val="de-CH"/>
              </w:rPr>
            </w:pPr>
            <w:r w:rsidRPr="00A425EB">
              <w:rPr>
                <w:b/>
              </w:rPr>
              <w:t>Typ</w:t>
            </w:r>
          </w:p>
        </w:tc>
        <w:tc>
          <w:tcPr>
            <w:tcW w:w="2213" w:type="pct"/>
            <w:shd w:val="clear" w:color="auto" w:fill="A6A6A6" w:themeFill="background1" w:themeFillShade="A6"/>
            <w:vAlign w:val="center"/>
          </w:tcPr>
          <w:p w14:paraId="37735710" w14:textId="52E98334" w:rsidR="00086825" w:rsidRPr="00A425EB" w:rsidRDefault="00086825" w:rsidP="00E40681">
            <w:pPr>
              <w:spacing w:before="60" w:after="60" w:line="240" w:lineRule="atLeast"/>
              <w:rPr>
                <w:b/>
                <w:lang w:val="de-CH"/>
              </w:rPr>
            </w:pPr>
            <w:r w:rsidRPr="00A425EB">
              <w:rPr>
                <w:b/>
              </w:rPr>
              <w:t>Beschreibung</w:t>
            </w:r>
          </w:p>
        </w:tc>
        <w:tc>
          <w:tcPr>
            <w:tcW w:w="1145" w:type="pct"/>
            <w:shd w:val="clear" w:color="auto" w:fill="A6A6A6" w:themeFill="background1" w:themeFillShade="A6"/>
            <w:vAlign w:val="center"/>
          </w:tcPr>
          <w:p w14:paraId="1AD0AC1A" w14:textId="78EBD5F9" w:rsidR="00086825" w:rsidRPr="00A425EB" w:rsidRDefault="00086825" w:rsidP="008246BD">
            <w:pPr>
              <w:spacing w:before="60" w:after="60" w:line="240" w:lineRule="atLeast"/>
              <w:rPr>
                <w:b/>
                <w:lang w:val="de-CH"/>
              </w:rPr>
            </w:pPr>
            <w:r w:rsidRPr="00A425EB">
              <w:rPr>
                <w:b/>
              </w:rPr>
              <w:t>Begründung</w:t>
            </w:r>
          </w:p>
        </w:tc>
        <w:tc>
          <w:tcPr>
            <w:tcW w:w="668" w:type="pct"/>
            <w:shd w:val="clear" w:color="auto" w:fill="A6A6A6" w:themeFill="background1" w:themeFillShade="A6"/>
            <w:vAlign w:val="center"/>
          </w:tcPr>
          <w:p w14:paraId="46C647E6" w14:textId="66789542" w:rsidR="00086825" w:rsidRPr="00136034" w:rsidRDefault="00086825">
            <w:pPr>
              <w:spacing w:before="60" w:after="60" w:line="240" w:lineRule="atLeast"/>
              <w:rPr>
                <w:b/>
                <w:lang w:val="de-CH"/>
              </w:rPr>
            </w:pPr>
            <w:r w:rsidRPr="00A425EB">
              <w:rPr>
                <w:b/>
              </w:rPr>
              <w:t>Referenz</w:t>
            </w:r>
          </w:p>
        </w:tc>
      </w:tr>
      <w:tr w:rsidR="009F514A" w:rsidRPr="00A425EB" w14:paraId="4887E855" w14:textId="2499327A" w:rsidTr="00C4355C">
        <w:tc>
          <w:tcPr>
            <w:tcW w:w="593" w:type="pct"/>
            <w:vAlign w:val="center"/>
          </w:tcPr>
          <w:p w14:paraId="1D05A112" w14:textId="56E6F9D6" w:rsidR="00086825" w:rsidRPr="00A425EB" w:rsidRDefault="000F27DB" w:rsidP="004C5627">
            <w:pPr>
              <w:spacing w:before="60" w:after="60" w:line="240" w:lineRule="atLeast"/>
              <w:rPr>
                <w:b/>
                <w:lang w:val="de-CH"/>
              </w:rPr>
            </w:pPr>
            <w:r w:rsidRPr="00A425EB">
              <w:rPr>
                <w:b/>
              </w:rPr>
              <w:t>LB</w:t>
            </w:r>
            <w:r w:rsidR="00086825" w:rsidRPr="00A425EB">
              <w:rPr>
                <w:b/>
              </w:rPr>
              <w:t>-</w:t>
            </w:r>
            <w:r w:rsidRPr="00A425EB">
              <w:rPr>
                <w:b/>
              </w:rPr>
              <w:t>1</w:t>
            </w:r>
          </w:p>
        </w:tc>
        <w:tc>
          <w:tcPr>
            <w:tcW w:w="381" w:type="pct"/>
            <w:vAlign w:val="center"/>
          </w:tcPr>
          <w:p w14:paraId="4C79DE31" w14:textId="51FC06F3" w:rsidR="00086825" w:rsidRPr="00136034" w:rsidRDefault="009F514A" w:rsidP="009F514A">
            <w:pPr>
              <w:spacing w:before="60" w:after="60" w:line="240" w:lineRule="atLeast"/>
              <w:rPr>
                <w:lang w:val="de-CH"/>
              </w:rPr>
            </w:pPr>
            <w:r w:rsidRPr="00A425EB">
              <w:t>A/D</w:t>
            </w:r>
          </w:p>
        </w:tc>
        <w:tc>
          <w:tcPr>
            <w:tcW w:w="2213" w:type="pct"/>
          </w:tcPr>
          <w:p w14:paraId="7C00DF6A" w14:textId="3B962706" w:rsidR="00086825" w:rsidRPr="00A425EB" w:rsidRDefault="008F7FFC" w:rsidP="004C5627">
            <w:pPr>
              <w:spacing w:before="60" w:after="60" w:line="240" w:lineRule="atLeast"/>
              <w:rPr>
                <w:lang w:val="de-CH"/>
              </w:rPr>
            </w:pPr>
            <w:r w:rsidRPr="00136034">
              <w:rPr>
                <w:lang w:val="de-CH"/>
              </w:rPr>
              <w:t>Wenn das Subjekt auf schützenswerte Ressource zugreift, MUSS</w:t>
            </w:r>
            <w:r w:rsidR="007B2257" w:rsidRPr="00136034">
              <w:rPr>
                <w:lang w:val="de-CH"/>
              </w:rPr>
              <w:t xml:space="preserve"> sich da</w:t>
            </w:r>
            <w:r w:rsidR="000A3D19" w:rsidRPr="00136034">
              <w:rPr>
                <w:lang w:val="de-CH"/>
              </w:rPr>
              <w:t xml:space="preserve">s Subjekt </w:t>
            </w:r>
            <w:r w:rsidR="00086825" w:rsidRPr="00136034">
              <w:rPr>
                <w:lang w:val="de-CH"/>
              </w:rPr>
              <w:t>authentisieren</w:t>
            </w:r>
            <w:r w:rsidR="000A3D19" w:rsidRPr="00136034">
              <w:rPr>
                <w:lang w:val="de-CH"/>
              </w:rPr>
              <w:t>.</w:t>
            </w:r>
          </w:p>
        </w:tc>
        <w:tc>
          <w:tcPr>
            <w:tcW w:w="1145" w:type="pct"/>
          </w:tcPr>
          <w:p w14:paraId="68714518" w14:textId="0A63EB52" w:rsidR="00086825" w:rsidRPr="00136034" w:rsidRDefault="000A3D19" w:rsidP="004C5627">
            <w:pPr>
              <w:spacing w:before="60" w:after="60" w:line="240" w:lineRule="atLeast"/>
              <w:rPr>
                <w:lang w:val="de-CH"/>
              </w:rPr>
            </w:pPr>
            <w:r w:rsidRPr="00A425EB">
              <w:t>Authentifizierung als Grundlage der Aut</w:t>
            </w:r>
            <w:r w:rsidR="00D96AD8" w:rsidRPr="00A425EB">
              <w:t>orisierung</w:t>
            </w:r>
            <w:r w:rsidR="00BC1088" w:rsidRPr="00A425EB">
              <w:t xml:space="preserve">, </w:t>
            </w:r>
            <w:r w:rsidR="008F7FFC" w:rsidRPr="00A425EB">
              <w:t>Datenschutz</w:t>
            </w:r>
          </w:p>
        </w:tc>
        <w:tc>
          <w:tcPr>
            <w:tcW w:w="668" w:type="pct"/>
          </w:tcPr>
          <w:p w14:paraId="24322A4B" w14:textId="36476FF9" w:rsidR="00086825" w:rsidRPr="00136034" w:rsidRDefault="00086825" w:rsidP="004C5627">
            <w:pPr>
              <w:spacing w:before="60" w:after="60" w:line="240" w:lineRule="atLeast"/>
              <w:rPr>
                <w:lang w:val="de-CH"/>
              </w:rPr>
            </w:pPr>
            <w:r w:rsidRPr="00A425EB">
              <w:rPr>
                <w:b/>
              </w:rPr>
              <w:t>Prinzip-</w:t>
            </w:r>
            <w:r w:rsidR="00F01649" w:rsidRPr="00A425EB">
              <w:rPr>
                <w:b/>
              </w:rPr>
              <w:t>4</w:t>
            </w:r>
          </w:p>
        </w:tc>
      </w:tr>
      <w:tr w:rsidR="009F514A" w:rsidRPr="00A425EB" w14:paraId="2612F8C4" w14:textId="338D4D06" w:rsidTr="00C4355C">
        <w:tc>
          <w:tcPr>
            <w:tcW w:w="593" w:type="pct"/>
            <w:vAlign w:val="center"/>
          </w:tcPr>
          <w:p w14:paraId="6149BBC7" w14:textId="220AB69E" w:rsidR="00086825" w:rsidRPr="00A425EB" w:rsidRDefault="000F27DB" w:rsidP="004C5627">
            <w:pPr>
              <w:spacing w:before="60" w:after="60" w:line="240" w:lineRule="atLeast"/>
              <w:rPr>
                <w:b/>
                <w:lang w:val="de-CH"/>
              </w:rPr>
            </w:pPr>
            <w:r w:rsidRPr="00A425EB">
              <w:rPr>
                <w:b/>
              </w:rPr>
              <w:t>LB</w:t>
            </w:r>
            <w:r w:rsidR="00086825" w:rsidRPr="00A425EB">
              <w:rPr>
                <w:b/>
              </w:rPr>
              <w:t>-</w:t>
            </w:r>
            <w:r w:rsidRPr="00A425EB">
              <w:rPr>
                <w:b/>
              </w:rPr>
              <w:t>1</w:t>
            </w:r>
            <w:r w:rsidR="00086825" w:rsidRPr="00A425EB">
              <w:rPr>
                <w:b/>
              </w:rPr>
              <w:t>.1</w:t>
            </w:r>
          </w:p>
        </w:tc>
        <w:tc>
          <w:tcPr>
            <w:tcW w:w="381" w:type="pct"/>
            <w:vAlign w:val="center"/>
          </w:tcPr>
          <w:p w14:paraId="16E6654C" w14:textId="100C9D39" w:rsidR="00086825" w:rsidRPr="00136034" w:rsidRDefault="00F07B0A" w:rsidP="009F514A">
            <w:pPr>
              <w:spacing w:before="60" w:after="60" w:line="240" w:lineRule="atLeast"/>
              <w:rPr>
                <w:lang w:val="de-CH"/>
              </w:rPr>
            </w:pPr>
            <w:r w:rsidRPr="00A425EB">
              <w:t>B/</w:t>
            </w:r>
            <w:r w:rsidR="001757ED" w:rsidRPr="00A425EB">
              <w:t>A/</w:t>
            </w:r>
            <w:r w:rsidRPr="00A425EB">
              <w:t>T</w:t>
            </w:r>
          </w:p>
        </w:tc>
        <w:tc>
          <w:tcPr>
            <w:tcW w:w="2213" w:type="pct"/>
          </w:tcPr>
          <w:p w14:paraId="64B59B48" w14:textId="00734043" w:rsidR="00086825" w:rsidRPr="00A425EB" w:rsidRDefault="00C216B4" w:rsidP="006F4F5E">
            <w:pPr>
              <w:spacing w:before="60" w:after="60" w:line="240" w:lineRule="atLeast"/>
              <w:rPr>
                <w:lang w:val="de-CH"/>
              </w:rPr>
            </w:pPr>
            <w:r w:rsidRPr="00136034">
              <w:rPr>
                <w:lang w:val="de-CH"/>
              </w:rPr>
              <w:t>D</w:t>
            </w:r>
            <w:r w:rsidR="000A3D19" w:rsidRPr="00136034">
              <w:rPr>
                <w:lang w:val="de-CH"/>
              </w:rPr>
              <w:t xml:space="preserve">as Subjekt </w:t>
            </w:r>
            <w:r w:rsidR="00086825" w:rsidRPr="00136034">
              <w:rPr>
                <w:lang w:val="de-CH"/>
              </w:rPr>
              <w:t xml:space="preserve">MUSS sich </w:t>
            </w:r>
            <w:r w:rsidR="006F4F5E" w:rsidRPr="00136034">
              <w:rPr>
                <w:lang w:val="de-CH"/>
              </w:rPr>
              <w:t xml:space="preserve">minimal </w:t>
            </w:r>
            <w:r w:rsidR="00086825" w:rsidRPr="00136034">
              <w:rPr>
                <w:lang w:val="de-CH"/>
              </w:rPr>
              <w:t>mit der geforderten Vertrauensstufe authent</w:t>
            </w:r>
            <w:r w:rsidR="00086825" w:rsidRPr="00136034">
              <w:rPr>
                <w:lang w:val="de-CH"/>
              </w:rPr>
              <w:t>i</w:t>
            </w:r>
            <w:r w:rsidR="00086825" w:rsidRPr="00136034">
              <w:rPr>
                <w:lang w:val="de-CH"/>
              </w:rPr>
              <w:t>sieren.</w:t>
            </w:r>
            <w:r w:rsidR="006F4F5E" w:rsidRPr="00136034">
              <w:rPr>
                <w:lang w:val="de-CH"/>
              </w:rPr>
              <w:t xml:space="preserve"> E</w:t>
            </w:r>
            <w:r w:rsidR="00671253" w:rsidRPr="00136034">
              <w:rPr>
                <w:lang w:val="de-CH"/>
              </w:rPr>
              <w:t>s</w:t>
            </w:r>
            <w:r w:rsidR="006F4F5E" w:rsidRPr="00136034">
              <w:rPr>
                <w:lang w:val="de-CH"/>
              </w:rPr>
              <w:t xml:space="preserve"> </w:t>
            </w:r>
            <w:r w:rsidR="00477C95" w:rsidRPr="00136034">
              <w:rPr>
                <w:lang w:val="de-CH"/>
              </w:rPr>
              <w:t xml:space="preserve">DARF </w:t>
            </w:r>
            <w:r w:rsidR="006F4F5E" w:rsidRPr="00136034">
              <w:rPr>
                <w:lang w:val="de-CH"/>
              </w:rPr>
              <w:t>sich mit einer höheren Vertrauensstufe authentisieren.</w:t>
            </w:r>
          </w:p>
        </w:tc>
        <w:tc>
          <w:tcPr>
            <w:tcW w:w="1145" w:type="pct"/>
          </w:tcPr>
          <w:p w14:paraId="7E63458C" w14:textId="5911AF49" w:rsidR="00086825" w:rsidRPr="00A425EB" w:rsidRDefault="00086825" w:rsidP="0097661D">
            <w:pPr>
              <w:spacing w:before="60" w:after="60" w:line="240" w:lineRule="atLeast"/>
              <w:rPr>
                <w:lang w:val="de-CH"/>
              </w:rPr>
            </w:pPr>
            <w:r w:rsidRPr="00136034">
              <w:rPr>
                <w:lang w:val="de-CH"/>
              </w:rPr>
              <w:t xml:space="preserve">Kosten, </w:t>
            </w:r>
            <w:r w:rsidRPr="00A425EB">
              <w:rPr>
                <w:lang w:val="de-CH"/>
              </w:rPr>
              <w:t>Benutze</w:t>
            </w:r>
            <w:r w:rsidRPr="00A425EB">
              <w:rPr>
                <w:lang w:val="de-CH"/>
              </w:rPr>
              <w:t>r</w:t>
            </w:r>
            <w:r w:rsidRPr="00A425EB">
              <w:rPr>
                <w:lang w:val="de-CH"/>
              </w:rPr>
              <w:t>freundlichkeit</w:t>
            </w:r>
            <w:r w:rsidRPr="00136034">
              <w:rPr>
                <w:lang w:val="de-CH"/>
              </w:rPr>
              <w:t>, Schutz der Pr</w:t>
            </w:r>
            <w:r w:rsidRPr="00136034">
              <w:rPr>
                <w:lang w:val="de-CH"/>
              </w:rPr>
              <w:t>i</w:t>
            </w:r>
            <w:r w:rsidRPr="00136034">
              <w:rPr>
                <w:lang w:val="de-CH"/>
              </w:rPr>
              <w:t>vatsphäre</w:t>
            </w:r>
          </w:p>
        </w:tc>
        <w:tc>
          <w:tcPr>
            <w:tcW w:w="668" w:type="pct"/>
          </w:tcPr>
          <w:p w14:paraId="2E9E1D7D" w14:textId="3132F172" w:rsidR="00F01649" w:rsidRPr="00136034" w:rsidRDefault="00086825" w:rsidP="0097661D">
            <w:pPr>
              <w:spacing w:before="60" w:after="60" w:line="240" w:lineRule="atLeast"/>
              <w:rPr>
                <w:b/>
                <w:lang w:val="de-CH"/>
              </w:rPr>
            </w:pPr>
            <w:r w:rsidRPr="00A425EB">
              <w:rPr>
                <w:b/>
              </w:rPr>
              <w:t>Prinzip-</w:t>
            </w:r>
            <w:r w:rsidR="000F203D" w:rsidRPr="00A425EB">
              <w:rPr>
                <w:b/>
              </w:rPr>
              <w:t>7</w:t>
            </w:r>
            <w:r w:rsidR="00F01649" w:rsidRPr="00A425EB">
              <w:rPr>
                <w:b/>
              </w:rPr>
              <w:t>,</w:t>
            </w:r>
          </w:p>
          <w:p w14:paraId="4ED0A77C" w14:textId="60750C5A" w:rsidR="00086825" w:rsidRPr="00136034" w:rsidRDefault="00F01649" w:rsidP="0097661D">
            <w:pPr>
              <w:spacing w:before="60" w:after="60" w:line="240" w:lineRule="atLeast"/>
              <w:rPr>
                <w:lang w:val="de-CH"/>
              </w:rPr>
            </w:pPr>
            <w:r w:rsidRPr="00A425EB">
              <w:rPr>
                <w:b/>
              </w:rPr>
              <w:t>Prinzip-5</w:t>
            </w:r>
          </w:p>
        </w:tc>
      </w:tr>
      <w:tr w:rsidR="009F514A" w:rsidRPr="00A425EB" w14:paraId="3CBBDF41" w14:textId="35B624C0" w:rsidTr="00C4355C">
        <w:tc>
          <w:tcPr>
            <w:tcW w:w="593" w:type="pct"/>
            <w:vAlign w:val="center"/>
          </w:tcPr>
          <w:p w14:paraId="20E8E444" w14:textId="33E59819" w:rsidR="00086825" w:rsidRPr="00A425EB" w:rsidRDefault="000F27DB" w:rsidP="004C5627">
            <w:pPr>
              <w:spacing w:before="60" w:after="60" w:line="240" w:lineRule="atLeast"/>
              <w:rPr>
                <w:b/>
                <w:lang w:val="de-CH"/>
              </w:rPr>
            </w:pPr>
            <w:r w:rsidRPr="00A425EB">
              <w:rPr>
                <w:b/>
              </w:rPr>
              <w:t>LB</w:t>
            </w:r>
            <w:r w:rsidR="00086825" w:rsidRPr="00A425EB">
              <w:rPr>
                <w:b/>
              </w:rPr>
              <w:t>-</w:t>
            </w:r>
            <w:r w:rsidRPr="00A425EB">
              <w:rPr>
                <w:b/>
              </w:rPr>
              <w:t>2</w:t>
            </w:r>
          </w:p>
        </w:tc>
        <w:tc>
          <w:tcPr>
            <w:tcW w:w="381" w:type="pct"/>
            <w:vAlign w:val="center"/>
          </w:tcPr>
          <w:p w14:paraId="75B939C3" w14:textId="04B7DA59" w:rsidR="00086825" w:rsidRPr="00136034" w:rsidRDefault="00B32E97" w:rsidP="009F514A">
            <w:pPr>
              <w:spacing w:before="60" w:after="60" w:line="240" w:lineRule="atLeast"/>
              <w:rPr>
                <w:lang w:val="de-CH"/>
              </w:rPr>
            </w:pPr>
            <w:r w:rsidRPr="00A425EB">
              <w:t>D</w:t>
            </w:r>
          </w:p>
        </w:tc>
        <w:tc>
          <w:tcPr>
            <w:tcW w:w="2213" w:type="pct"/>
          </w:tcPr>
          <w:p w14:paraId="2189C0F3" w14:textId="3D84F7EC" w:rsidR="00086825" w:rsidRPr="00A425EB" w:rsidRDefault="0021582B" w:rsidP="00A0713D">
            <w:pPr>
              <w:spacing w:before="60" w:after="60" w:line="240" w:lineRule="atLeast"/>
              <w:rPr>
                <w:lang w:val="de-CH"/>
              </w:rPr>
            </w:pPr>
            <w:r w:rsidRPr="00136034">
              <w:rPr>
                <w:lang w:val="de-CH"/>
              </w:rPr>
              <w:t>Ein eindeutige</w:t>
            </w:r>
            <w:r w:rsidR="00D01ADC" w:rsidRPr="00136034">
              <w:rPr>
                <w:lang w:val="de-CH"/>
              </w:rPr>
              <w:t>r</w:t>
            </w:r>
            <w:r w:rsidRPr="00136034">
              <w:rPr>
                <w:lang w:val="de-CH"/>
              </w:rPr>
              <w:t xml:space="preserve"> Identifikator gegenüber der Ressource MUSS nur dann vom Subjekt verwendet werden, wenn die Nutzung der Ressource das fordert.</w:t>
            </w:r>
          </w:p>
        </w:tc>
        <w:tc>
          <w:tcPr>
            <w:tcW w:w="1145" w:type="pct"/>
          </w:tcPr>
          <w:p w14:paraId="0171E03D" w14:textId="691D599F" w:rsidR="00086825" w:rsidRPr="00A425EB" w:rsidRDefault="00086825" w:rsidP="00A0713D">
            <w:pPr>
              <w:spacing w:before="60" w:after="60" w:line="240" w:lineRule="atLeast"/>
              <w:rPr>
                <w:lang w:val="de-CH"/>
              </w:rPr>
            </w:pPr>
            <w:r w:rsidRPr="00A425EB">
              <w:t>Schutz der Privatsphäre</w:t>
            </w:r>
          </w:p>
        </w:tc>
        <w:tc>
          <w:tcPr>
            <w:tcW w:w="668" w:type="pct"/>
          </w:tcPr>
          <w:p w14:paraId="27ACB863" w14:textId="3127DF18" w:rsidR="00086825" w:rsidRPr="00136034" w:rsidRDefault="00086825" w:rsidP="00A0713D">
            <w:pPr>
              <w:spacing w:before="60" w:after="60" w:line="240" w:lineRule="atLeast"/>
              <w:rPr>
                <w:lang w:val="de-CH"/>
              </w:rPr>
            </w:pPr>
            <w:r w:rsidRPr="00A425EB">
              <w:rPr>
                <w:b/>
              </w:rPr>
              <w:t>Prinzip-</w:t>
            </w:r>
            <w:r w:rsidR="000F203D" w:rsidRPr="00A425EB">
              <w:rPr>
                <w:b/>
              </w:rPr>
              <w:t>7</w:t>
            </w:r>
          </w:p>
        </w:tc>
      </w:tr>
      <w:tr w:rsidR="009F514A" w:rsidRPr="00A425EB" w14:paraId="04DC806A" w14:textId="282A7141" w:rsidTr="00C4355C">
        <w:tc>
          <w:tcPr>
            <w:tcW w:w="593" w:type="pct"/>
            <w:vAlign w:val="center"/>
          </w:tcPr>
          <w:p w14:paraId="5DD88E1E" w14:textId="3526B811" w:rsidR="00086825" w:rsidRPr="00A425EB" w:rsidRDefault="000F27DB" w:rsidP="004C5627">
            <w:pPr>
              <w:spacing w:before="60" w:after="60" w:line="240" w:lineRule="atLeast"/>
              <w:rPr>
                <w:b/>
                <w:lang w:val="de-CH"/>
              </w:rPr>
            </w:pPr>
            <w:r w:rsidRPr="00A425EB">
              <w:rPr>
                <w:b/>
              </w:rPr>
              <w:t>LB</w:t>
            </w:r>
            <w:r w:rsidR="00086825" w:rsidRPr="00A425EB">
              <w:rPr>
                <w:b/>
              </w:rPr>
              <w:t>-</w:t>
            </w:r>
            <w:r w:rsidRPr="00A425EB">
              <w:rPr>
                <w:b/>
              </w:rPr>
              <w:t>2</w:t>
            </w:r>
            <w:r w:rsidR="00086825" w:rsidRPr="00A425EB">
              <w:rPr>
                <w:b/>
              </w:rPr>
              <w:t>.1</w:t>
            </w:r>
          </w:p>
        </w:tc>
        <w:tc>
          <w:tcPr>
            <w:tcW w:w="381" w:type="pct"/>
            <w:vAlign w:val="center"/>
          </w:tcPr>
          <w:p w14:paraId="72F926C2" w14:textId="1C403930" w:rsidR="00086825" w:rsidRPr="00136034" w:rsidRDefault="00B32E97" w:rsidP="009F514A">
            <w:pPr>
              <w:spacing w:before="60" w:after="60" w:line="240" w:lineRule="atLeast"/>
              <w:rPr>
                <w:lang w:val="de-CH"/>
              </w:rPr>
            </w:pPr>
            <w:r w:rsidRPr="00A425EB">
              <w:t>D</w:t>
            </w:r>
          </w:p>
        </w:tc>
        <w:tc>
          <w:tcPr>
            <w:tcW w:w="2213" w:type="pct"/>
          </w:tcPr>
          <w:p w14:paraId="57D0EB37" w14:textId="6EC032B5" w:rsidR="00086825" w:rsidRPr="00A425EB" w:rsidRDefault="00D01ADC" w:rsidP="005E03AF">
            <w:pPr>
              <w:spacing w:before="60" w:after="60" w:line="240" w:lineRule="atLeast"/>
              <w:rPr>
                <w:lang w:val="de-CH"/>
              </w:rPr>
            </w:pPr>
            <w:r w:rsidRPr="00136034">
              <w:rPr>
                <w:lang w:val="de-CH"/>
              </w:rPr>
              <w:t>Einen zufälligen Identifikator (z.B. eine Transient ID) gegenüber der Ressource SOLLTE vom Subjekt bei der Nutzung verwendet werden.</w:t>
            </w:r>
          </w:p>
        </w:tc>
        <w:tc>
          <w:tcPr>
            <w:tcW w:w="1145" w:type="pct"/>
          </w:tcPr>
          <w:p w14:paraId="0309ADF0" w14:textId="680F7E62" w:rsidR="00086825" w:rsidRPr="00A425EB" w:rsidRDefault="00086825" w:rsidP="004D2D4F">
            <w:pPr>
              <w:spacing w:before="60" w:after="60" w:line="240" w:lineRule="atLeast"/>
              <w:rPr>
                <w:lang w:val="de-CH"/>
              </w:rPr>
            </w:pPr>
            <w:r w:rsidRPr="00A425EB">
              <w:t>Schutz der Privatsphäre (U</w:t>
            </w:r>
            <w:r w:rsidRPr="00A425EB">
              <w:t>n</w:t>
            </w:r>
            <w:r w:rsidRPr="00A425EB">
              <w:t>linkabili</w:t>
            </w:r>
            <w:r w:rsidRPr="00A425EB">
              <w:rPr>
                <w:lang w:val="de-CH"/>
              </w:rPr>
              <w:t>t</w:t>
            </w:r>
            <w:r w:rsidRPr="00A425EB">
              <w:t>y)</w:t>
            </w:r>
          </w:p>
        </w:tc>
        <w:tc>
          <w:tcPr>
            <w:tcW w:w="668" w:type="pct"/>
          </w:tcPr>
          <w:p w14:paraId="7F47826E" w14:textId="5E6648D5" w:rsidR="00086825" w:rsidRPr="00136034" w:rsidRDefault="00086825" w:rsidP="004D2D4F">
            <w:pPr>
              <w:spacing w:before="60" w:after="60" w:line="240" w:lineRule="atLeast"/>
              <w:rPr>
                <w:lang w:val="de-CH"/>
              </w:rPr>
            </w:pPr>
            <w:r w:rsidRPr="00A425EB">
              <w:rPr>
                <w:b/>
              </w:rPr>
              <w:t>Prinzip-</w:t>
            </w:r>
            <w:r w:rsidR="000F203D" w:rsidRPr="00A425EB">
              <w:rPr>
                <w:b/>
              </w:rPr>
              <w:t>7</w:t>
            </w:r>
          </w:p>
        </w:tc>
      </w:tr>
      <w:tr w:rsidR="009F514A" w:rsidRPr="00A425EB" w14:paraId="5F209C6C" w14:textId="7563C286" w:rsidTr="00C4355C">
        <w:tc>
          <w:tcPr>
            <w:tcW w:w="593" w:type="pct"/>
            <w:vAlign w:val="center"/>
          </w:tcPr>
          <w:p w14:paraId="0E708434" w14:textId="4BDF3DC0" w:rsidR="00086825" w:rsidRPr="00A425EB" w:rsidRDefault="000F27DB" w:rsidP="004C5627">
            <w:pPr>
              <w:spacing w:before="60" w:after="60" w:line="240" w:lineRule="atLeast"/>
              <w:rPr>
                <w:b/>
                <w:lang w:val="de-CH"/>
              </w:rPr>
            </w:pPr>
            <w:r w:rsidRPr="00A425EB">
              <w:rPr>
                <w:b/>
              </w:rPr>
              <w:t>LB</w:t>
            </w:r>
            <w:r w:rsidR="00086825" w:rsidRPr="00A425EB">
              <w:rPr>
                <w:b/>
              </w:rPr>
              <w:t>-</w:t>
            </w:r>
            <w:r w:rsidRPr="00A425EB">
              <w:rPr>
                <w:b/>
              </w:rPr>
              <w:t>3</w:t>
            </w:r>
          </w:p>
        </w:tc>
        <w:tc>
          <w:tcPr>
            <w:tcW w:w="381" w:type="pct"/>
            <w:vAlign w:val="center"/>
          </w:tcPr>
          <w:p w14:paraId="4527CEA8" w14:textId="66DEAA65" w:rsidR="00086825" w:rsidRPr="00136034" w:rsidRDefault="00B32E97" w:rsidP="009F514A">
            <w:pPr>
              <w:keepNext/>
              <w:spacing w:before="60" w:after="60" w:line="240" w:lineRule="atLeast"/>
              <w:rPr>
                <w:lang w:val="de-CH"/>
              </w:rPr>
            </w:pPr>
            <w:r w:rsidRPr="00A425EB">
              <w:t>D</w:t>
            </w:r>
          </w:p>
        </w:tc>
        <w:tc>
          <w:tcPr>
            <w:tcW w:w="2213" w:type="pct"/>
          </w:tcPr>
          <w:p w14:paraId="0D8C6C3A" w14:textId="62C63127" w:rsidR="00086825" w:rsidRPr="00A425EB" w:rsidRDefault="00D01ADC" w:rsidP="00066DB7">
            <w:pPr>
              <w:keepNext/>
              <w:spacing w:before="60" w:after="60" w:line="240" w:lineRule="atLeast"/>
              <w:rPr>
                <w:lang w:val="de-CH"/>
              </w:rPr>
            </w:pPr>
            <w:r w:rsidRPr="00136034">
              <w:rPr>
                <w:lang w:val="de-CH"/>
              </w:rPr>
              <w:t>Es MÜSSEN nur die Attribute vom Su</w:t>
            </w:r>
            <w:r w:rsidRPr="00136034">
              <w:rPr>
                <w:lang w:val="de-CH"/>
              </w:rPr>
              <w:t>b</w:t>
            </w:r>
            <w:r w:rsidRPr="00136034">
              <w:rPr>
                <w:lang w:val="de-CH"/>
              </w:rPr>
              <w:t>jekt bei der</w:t>
            </w:r>
            <w:bookmarkStart w:id="87" w:name="_GoBack"/>
            <w:bookmarkEnd w:id="87"/>
            <w:r w:rsidRPr="00136034">
              <w:rPr>
                <w:lang w:val="de-CH"/>
              </w:rPr>
              <w:t xml:space="preserve"> Authentifikation übermittelt werden, die zur Berechtigung der Re</w:t>
            </w:r>
            <w:r w:rsidRPr="00136034">
              <w:rPr>
                <w:lang w:val="de-CH"/>
              </w:rPr>
              <w:t>s</w:t>
            </w:r>
            <w:r w:rsidRPr="00136034">
              <w:rPr>
                <w:lang w:val="de-CH"/>
              </w:rPr>
              <w:t>source notwendig sind.</w:t>
            </w:r>
          </w:p>
        </w:tc>
        <w:tc>
          <w:tcPr>
            <w:tcW w:w="1145" w:type="pct"/>
          </w:tcPr>
          <w:p w14:paraId="4F075681" w14:textId="6884977B" w:rsidR="00086825" w:rsidRPr="00A425EB" w:rsidRDefault="00086825" w:rsidP="004C5627">
            <w:pPr>
              <w:keepNext/>
              <w:spacing w:before="60" w:after="60" w:line="240" w:lineRule="atLeast"/>
              <w:rPr>
                <w:lang w:val="de-CH"/>
              </w:rPr>
            </w:pPr>
            <w:r w:rsidRPr="00A425EB">
              <w:rPr>
                <w:lang w:val="de-CH"/>
              </w:rPr>
              <w:t>Need-to-Know-Prinzip</w:t>
            </w:r>
            <w:r w:rsidR="000A3D19" w:rsidRPr="00A425EB">
              <w:rPr>
                <w:lang w:val="de-CH"/>
              </w:rPr>
              <w:t xml:space="preserve">, </w:t>
            </w:r>
            <w:r w:rsidR="000A3D19" w:rsidRPr="00A425EB">
              <w:t>Schutz der Privatsphäre</w:t>
            </w:r>
          </w:p>
        </w:tc>
        <w:tc>
          <w:tcPr>
            <w:tcW w:w="668" w:type="pct"/>
          </w:tcPr>
          <w:p w14:paraId="0F2A8598" w14:textId="68589841" w:rsidR="00086825" w:rsidRPr="00136034" w:rsidRDefault="00086825" w:rsidP="004C5627">
            <w:pPr>
              <w:keepNext/>
              <w:spacing w:before="60" w:after="60" w:line="240" w:lineRule="atLeast"/>
              <w:rPr>
                <w:lang w:val="de-CH"/>
              </w:rPr>
            </w:pPr>
            <w:r w:rsidRPr="00A425EB">
              <w:rPr>
                <w:b/>
              </w:rPr>
              <w:t>Prinzip-</w:t>
            </w:r>
            <w:r w:rsidR="000F203D" w:rsidRPr="00A425EB">
              <w:rPr>
                <w:b/>
              </w:rPr>
              <w:t>7</w:t>
            </w:r>
          </w:p>
        </w:tc>
      </w:tr>
      <w:tr w:rsidR="00A322C2" w:rsidRPr="00A425EB" w14:paraId="71B3E13C" w14:textId="77777777" w:rsidTr="00C4355C">
        <w:tc>
          <w:tcPr>
            <w:tcW w:w="593" w:type="pct"/>
            <w:vAlign w:val="center"/>
          </w:tcPr>
          <w:p w14:paraId="59AD2147" w14:textId="3BAD6E6A" w:rsidR="00A322C2" w:rsidRPr="00136034" w:rsidRDefault="00A322C2" w:rsidP="004C5627">
            <w:pPr>
              <w:spacing w:before="60" w:after="60" w:line="240" w:lineRule="atLeast"/>
              <w:rPr>
                <w:b/>
                <w:lang w:val="de-CH"/>
              </w:rPr>
            </w:pPr>
            <w:r w:rsidRPr="00A425EB">
              <w:rPr>
                <w:b/>
              </w:rPr>
              <w:t>LB-3.1</w:t>
            </w:r>
          </w:p>
        </w:tc>
        <w:tc>
          <w:tcPr>
            <w:tcW w:w="381" w:type="pct"/>
            <w:vAlign w:val="center"/>
          </w:tcPr>
          <w:p w14:paraId="61E291A2" w14:textId="53A7C07B" w:rsidR="00A322C2" w:rsidRPr="00136034" w:rsidRDefault="00A322C2" w:rsidP="009F514A">
            <w:pPr>
              <w:keepNext/>
              <w:spacing w:before="60" w:after="60" w:line="240" w:lineRule="atLeast"/>
              <w:rPr>
                <w:lang w:val="de-CH"/>
              </w:rPr>
            </w:pPr>
            <w:r w:rsidRPr="00A425EB">
              <w:t>D</w:t>
            </w:r>
          </w:p>
        </w:tc>
        <w:tc>
          <w:tcPr>
            <w:tcW w:w="2213" w:type="pct"/>
          </w:tcPr>
          <w:p w14:paraId="4BF9E2D2" w14:textId="723AF518" w:rsidR="00A322C2" w:rsidRPr="00136034" w:rsidRDefault="00D01ADC" w:rsidP="00DE2902">
            <w:pPr>
              <w:keepNext/>
              <w:spacing w:before="60" w:after="60" w:line="240" w:lineRule="atLeast"/>
              <w:rPr>
                <w:lang w:val="de-CH"/>
              </w:rPr>
            </w:pPr>
            <w:r w:rsidRPr="00136034">
              <w:rPr>
                <w:lang w:val="de-CH"/>
              </w:rPr>
              <w:t>Weitere Attribute KÖNNEN vom Su</w:t>
            </w:r>
            <w:r w:rsidRPr="00136034">
              <w:rPr>
                <w:lang w:val="de-CH"/>
              </w:rPr>
              <w:t>b</w:t>
            </w:r>
            <w:r w:rsidRPr="00136034">
              <w:rPr>
                <w:lang w:val="de-CH"/>
              </w:rPr>
              <w:t>jekt übermittelt werden, wenn die Re</w:t>
            </w:r>
            <w:r w:rsidRPr="00136034">
              <w:rPr>
                <w:lang w:val="de-CH"/>
              </w:rPr>
              <w:t>s</w:t>
            </w:r>
            <w:r w:rsidRPr="00136034">
              <w:rPr>
                <w:lang w:val="de-CH"/>
              </w:rPr>
              <w:t>source diese für die Funktionserfüllung benötigt.</w:t>
            </w:r>
          </w:p>
        </w:tc>
        <w:tc>
          <w:tcPr>
            <w:tcW w:w="1145" w:type="pct"/>
          </w:tcPr>
          <w:p w14:paraId="4C7F6C81" w14:textId="57F5AF39" w:rsidR="00A322C2" w:rsidRPr="00136034" w:rsidRDefault="00A322C2" w:rsidP="00E84AA3">
            <w:pPr>
              <w:keepNext/>
              <w:spacing w:before="60" w:after="60" w:line="240" w:lineRule="atLeast"/>
              <w:rPr>
                <w:lang w:val="de-CH"/>
              </w:rPr>
            </w:pPr>
            <w:r w:rsidRPr="00A425EB">
              <w:t>Schutz der Privatsphäre</w:t>
            </w:r>
          </w:p>
        </w:tc>
        <w:tc>
          <w:tcPr>
            <w:tcW w:w="668" w:type="pct"/>
          </w:tcPr>
          <w:p w14:paraId="4F725F03" w14:textId="0056A332" w:rsidR="00A322C2" w:rsidRPr="00136034" w:rsidRDefault="00A322C2" w:rsidP="00DD2B23">
            <w:pPr>
              <w:keepNext/>
              <w:spacing w:before="60" w:after="60" w:line="240" w:lineRule="atLeast"/>
              <w:rPr>
                <w:b/>
                <w:lang w:val="de-CH"/>
              </w:rPr>
            </w:pPr>
            <w:r w:rsidRPr="00A425EB">
              <w:rPr>
                <w:b/>
              </w:rPr>
              <w:t>Prinzip-7</w:t>
            </w:r>
          </w:p>
        </w:tc>
      </w:tr>
      <w:tr w:rsidR="009F514A" w:rsidRPr="00A425EB" w14:paraId="381A4CC4" w14:textId="6D53D5E2" w:rsidTr="00C4355C">
        <w:tc>
          <w:tcPr>
            <w:tcW w:w="593" w:type="pct"/>
            <w:vAlign w:val="center"/>
          </w:tcPr>
          <w:p w14:paraId="49BE3822" w14:textId="5625FAA9" w:rsidR="00086825" w:rsidRPr="00A425EB" w:rsidRDefault="00333283" w:rsidP="004C5627">
            <w:pPr>
              <w:spacing w:before="60" w:after="60" w:line="240" w:lineRule="atLeast"/>
              <w:rPr>
                <w:b/>
                <w:lang w:val="de-CH"/>
              </w:rPr>
            </w:pPr>
            <w:r w:rsidRPr="00A425EB">
              <w:rPr>
                <w:b/>
              </w:rPr>
              <w:t>LB</w:t>
            </w:r>
            <w:r w:rsidR="00086825" w:rsidRPr="00A425EB">
              <w:rPr>
                <w:b/>
              </w:rPr>
              <w:t>-</w:t>
            </w:r>
            <w:r w:rsidRPr="00A425EB">
              <w:rPr>
                <w:b/>
              </w:rPr>
              <w:t>4</w:t>
            </w:r>
          </w:p>
        </w:tc>
        <w:tc>
          <w:tcPr>
            <w:tcW w:w="381" w:type="pct"/>
            <w:vAlign w:val="center"/>
          </w:tcPr>
          <w:p w14:paraId="7C6A5D80" w14:textId="3531017C" w:rsidR="00086825" w:rsidRPr="00136034" w:rsidRDefault="005E3093" w:rsidP="009F514A">
            <w:pPr>
              <w:keepNext/>
              <w:spacing w:before="60" w:after="60" w:line="240" w:lineRule="atLeast"/>
              <w:rPr>
                <w:lang w:val="de-CH"/>
              </w:rPr>
            </w:pPr>
            <w:r w:rsidRPr="00A425EB">
              <w:t>B/</w:t>
            </w:r>
            <w:r w:rsidR="00B32E97" w:rsidRPr="00A425EB">
              <w:t>A</w:t>
            </w:r>
          </w:p>
        </w:tc>
        <w:tc>
          <w:tcPr>
            <w:tcW w:w="2213" w:type="pct"/>
          </w:tcPr>
          <w:p w14:paraId="217C4972" w14:textId="0E2E8640" w:rsidR="00086825" w:rsidRPr="00A425EB" w:rsidRDefault="00D01ADC" w:rsidP="00DE2902">
            <w:pPr>
              <w:keepNext/>
              <w:spacing w:before="60" w:after="60" w:line="240" w:lineRule="atLeast"/>
              <w:rPr>
                <w:lang w:val="de-CH"/>
              </w:rPr>
            </w:pPr>
            <w:r w:rsidRPr="00136034">
              <w:rPr>
                <w:lang w:val="de-CH"/>
              </w:rPr>
              <w:t>Die IAM-Dienstanbieter (IdP, AA), we</w:t>
            </w:r>
            <w:r w:rsidRPr="00136034">
              <w:rPr>
                <w:lang w:val="de-CH"/>
              </w:rPr>
              <w:t>l</w:t>
            </w:r>
            <w:r w:rsidRPr="00136034">
              <w:rPr>
                <w:lang w:val="de-CH"/>
              </w:rPr>
              <w:t>che die E-Identities und Attri</w:t>
            </w:r>
            <w:r w:rsidR="00A425EB">
              <w:rPr>
                <w:lang w:val="de-CH"/>
              </w:rPr>
              <w:t>bu</w:t>
            </w:r>
            <w:r w:rsidRPr="00136034">
              <w:rPr>
                <w:lang w:val="de-CH"/>
              </w:rPr>
              <w:t>te ve</w:t>
            </w:r>
            <w:r w:rsidRPr="00136034">
              <w:rPr>
                <w:lang w:val="de-CH"/>
              </w:rPr>
              <w:t>r</w:t>
            </w:r>
            <w:r w:rsidRPr="00136034">
              <w:rPr>
                <w:lang w:val="de-CH"/>
              </w:rPr>
              <w:t>waltet, K</w:t>
            </w:r>
            <w:r w:rsidR="00C0144C">
              <w:rPr>
                <w:lang w:val="de-CH"/>
              </w:rPr>
              <w:t>ÖNNEN</w:t>
            </w:r>
            <w:r w:rsidRPr="00136034">
              <w:rPr>
                <w:lang w:val="de-CH"/>
              </w:rPr>
              <w:t xml:space="preserve"> vom Subjekt </w:t>
            </w:r>
            <w:r w:rsidR="00C0144C">
              <w:rPr>
                <w:lang w:val="de-CH"/>
              </w:rPr>
              <w:t xml:space="preserve">gewählt </w:t>
            </w:r>
            <w:r w:rsidRPr="00136034">
              <w:rPr>
                <w:lang w:val="de-CH"/>
              </w:rPr>
              <w:t>werden</w:t>
            </w:r>
            <w:r w:rsidR="00086825" w:rsidRPr="00136034">
              <w:rPr>
                <w:lang w:val="de-CH"/>
              </w:rPr>
              <w:t>.</w:t>
            </w:r>
          </w:p>
        </w:tc>
        <w:tc>
          <w:tcPr>
            <w:tcW w:w="1145" w:type="pct"/>
          </w:tcPr>
          <w:p w14:paraId="60A337DE" w14:textId="33508191" w:rsidR="00086825" w:rsidRPr="00A425EB" w:rsidRDefault="00086825" w:rsidP="00E84AA3">
            <w:pPr>
              <w:keepNext/>
              <w:spacing w:before="60" w:after="60" w:line="240" w:lineRule="atLeast"/>
              <w:rPr>
                <w:lang w:val="de-CH"/>
              </w:rPr>
            </w:pPr>
            <w:r w:rsidRPr="00A425EB">
              <w:t>Selbstbestimmung, Wahlfreiheit</w:t>
            </w:r>
          </w:p>
        </w:tc>
        <w:tc>
          <w:tcPr>
            <w:tcW w:w="668" w:type="pct"/>
          </w:tcPr>
          <w:p w14:paraId="44412BBF" w14:textId="163F8D8E" w:rsidR="00086825" w:rsidRPr="00136034" w:rsidRDefault="000A3D19" w:rsidP="00DD2B23">
            <w:pPr>
              <w:keepNext/>
              <w:spacing w:before="60" w:after="60" w:line="240" w:lineRule="atLeast"/>
              <w:rPr>
                <w:b/>
                <w:lang w:val="de-CH"/>
              </w:rPr>
            </w:pPr>
            <w:r w:rsidRPr="00A425EB">
              <w:rPr>
                <w:b/>
              </w:rPr>
              <w:t>Prinizip-</w:t>
            </w:r>
            <w:r w:rsidR="000F203D" w:rsidRPr="00A425EB">
              <w:rPr>
                <w:b/>
              </w:rPr>
              <w:t>2</w:t>
            </w:r>
          </w:p>
        </w:tc>
      </w:tr>
      <w:tr w:rsidR="009F514A" w:rsidRPr="00A425EB" w14:paraId="67D076B1" w14:textId="79F176FB" w:rsidTr="00C4355C">
        <w:tc>
          <w:tcPr>
            <w:tcW w:w="593" w:type="pct"/>
            <w:vAlign w:val="center"/>
          </w:tcPr>
          <w:p w14:paraId="75817B29" w14:textId="34EB0110" w:rsidR="00086825" w:rsidRPr="00A425EB" w:rsidRDefault="00333283">
            <w:pPr>
              <w:spacing w:before="60" w:after="60" w:line="240" w:lineRule="atLeast"/>
              <w:rPr>
                <w:b/>
                <w:lang w:val="de-CH"/>
              </w:rPr>
            </w:pPr>
            <w:r w:rsidRPr="00A425EB">
              <w:rPr>
                <w:b/>
              </w:rPr>
              <w:lastRenderedPageBreak/>
              <w:t>LB</w:t>
            </w:r>
            <w:r w:rsidR="00086825" w:rsidRPr="00A425EB">
              <w:rPr>
                <w:b/>
              </w:rPr>
              <w:t>-</w:t>
            </w:r>
            <w:r w:rsidR="006613B6" w:rsidRPr="00A425EB">
              <w:rPr>
                <w:b/>
              </w:rPr>
              <w:t>5</w:t>
            </w:r>
          </w:p>
        </w:tc>
        <w:tc>
          <w:tcPr>
            <w:tcW w:w="381" w:type="pct"/>
            <w:vAlign w:val="center"/>
          </w:tcPr>
          <w:p w14:paraId="4D211F84" w14:textId="6A37F9C7" w:rsidR="00086825" w:rsidRPr="00136034" w:rsidRDefault="00B32E97" w:rsidP="009F514A">
            <w:pPr>
              <w:keepNext/>
              <w:spacing w:before="60" w:after="60" w:line="240" w:lineRule="atLeast"/>
              <w:rPr>
                <w:lang w:val="de-CH"/>
              </w:rPr>
            </w:pPr>
            <w:r w:rsidRPr="00A425EB">
              <w:t>D</w:t>
            </w:r>
          </w:p>
        </w:tc>
        <w:tc>
          <w:tcPr>
            <w:tcW w:w="2213" w:type="pct"/>
          </w:tcPr>
          <w:p w14:paraId="035ED2FA" w14:textId="3DA65FFE" w:rsidR="00086825" w:rsidRPr="00A425EB" w:rsidRDefault="009415C0" w:rsidP="004C5627">
            <w:pPr>
              <w:keepNext/>
              <w:spacing w:before="60" w:after="60" w:line="240" w:lineRule="atLeast"/>
              <w:rPr>
                <w:lang w:val="de-CH"/>
              </w:rPr>
            </w:pPr>
            <w:r w:rsidRPr="00136034">
              <w:rPr>
                <w:lang w:val="de-CH"/>
              </w:rPr>
              <w:t>Die Anzahl der benötigten E-Identities, die</w:t>
            </w:r>
            <w:r w:rsidR="00755173">
              <w:rPr>
                <w:lang w:val="de-CH"/>
              </w:rPr>
              <w:t xml:space="preserve"> das Subjekt haben muss, SOLLTE</w:t>
            </w:r>
            <w:r w:rsidRPr="00136034">
              <w:rPr>
                <w:lang w:val="de-CH"/>
              </w:rPr>
              <w:t xml:space="preserve"> möglichst </w:t>
            </w:r>
            <w:r w:rsidR="00A97932" w:rsidRPr="00136034">
              <w:rPr>
                <w:lang w:val="de-CH"/>
              </w:rPr>
              <w:t>geringgehalten</w:t>
            </w:r>
            <w:r w:rsidRPr="00136034">
              <w:rPr>
                <w:lang w:val="de-CH"/>
              </w:rPr>
              <w:t xml:space="preserve"> werden.</w:t>
            </w:r>
          </w:p>
        </w:tc>
        <w:tc>
          <w:tcPr>
            <w:tcW w:w="1145" w:type="pct"/>
          </w:tcPr>
          <w:p w14:paraId="3A2B513C" w14:textId="32875F29" w:rsidR="00086825" w:rsidRPr="00A425EB" w:rsidRDefault="00086825" w:rsidP="004C5627">
            <w:pPr>
              <w:keepNext/>
              <w:spacing w:before="60" w:after="60" w:line="240" w:lineRule="atLeast"/>
              <w:rPr>
                <w:lang w:val="de-CH"/>
              </w:rPr>
            </w:pPr>
            <w:r w:rsidRPr="00A425EB">
              <w:t>Kosten</w:t>
            </w:r>
            <w:r w:rsidRPr="00A425EB">
              <w:rPr>
                <w:lang w:val="de-CH"/>
              </w:rPr>
              <w:t>, Benutze</w:t>
            </w:r>
            <w:r w:rsidRPr="00A425EB">
              <w:rPr>
                <w:lang w:val="de-CH"/>
              </w:rPr>
              <w:t>r</w:t>
            </w:r>
            <w:r w:rsidRPr="00A425EB">
              <w:rPr>
                <w:lang w:val="de-CH"/>
              </w:rPr>
              <w:t>freundlichkeit</w:t>
            </w:r>
            <w:r w:rsidR="00815323" w:rsidRPr="00A425EB">
              <w:t>, Ko</w:t>
            </w:r>
            <w:r w:rsidR="00815323" w:rsidRPr="00A425EB">
              <w:t>n</w:t>
            </w:r>
            <w:r w:rsidR="00815323" w:rsidRPr="00A425EB">
              <w:t>textabdeckung</w:t>
            </w:r>
          </w:p>
        </w:tc>
        <w:tc>
          <w:tcPr>
            <w:tcW w:w="668" w:type="pct"/>
          </w:tcPr>
          <w:p w14:paraId="3F6E6C8D" w14:textId="646425BC" w:rsidR="00086825" w:rsidRPr="00136034" w:rsidRDefault="00086825" w:rsidP="004C5627">
            <w:pPr>
              <w:keepNext/>
              <w:spacing w:before="60" w:after="60" w:line="240" w:lineRule="atLeast"/>
              <w:rPr>
                <w:lang w:val="de-CH"/>
              </w:rPr>
            </w:pPr>
            <w:r w:rsidRPr="00A425EB">
              <w:rPr>
                <w:b/>
                <w:lang w:val="de-CH"/>
              </w:rPr>
              <w:t>IAM-6</w:t>
            </w:r>
          </w:p>
        </w:tc>
      </w:tr>
      <w:tr w:rsidR="009F514A" w:rsidRPr="00A425EB" w14:paraId="0C48E794" w14:textId="0A473052" w:rsidTr="00C4355C">
        <w:tc>
          <w:tcPr>
            <w:tcW w:w="593" w:type="pct"/>
            <w:vAlign w:val="center"/>
          </w:tcPr>
          <w:p w14:paraId="43665525" w14:textId="17A9A3CF" w:rsidR="00086825" w:rsidRPr="00A425EB" w:rsidRDefault="00333283">
            <w:pPr>
              <w:spacing w:before="60" w:after="60" w:line="240" w:lineRule="atLeast"/>
              <w:rPr>
                <w:b/>
                <w:lang w:val="de-CH"/>
              </w:rPr>
            </w:pPr>
            <w:r w:rsidRPr="00A425EB">
              <w:rPr>
                <w:b/>
              </w:rPr>
              <w:t>LB</w:t>
            </w:r>
            <w:r w:rsidR="00086825" w:rsidRPr="00A425EB">
              <w:rPr>
                <w:b/>
              </w:rPr>
              <w:t>-</w:t>
            </w:r>
            <w:r w:rsidR="006613B6" w:rsidRPr="00A425EB">
              <w:rPr>
                <w:b/>
              </w:rPr>
              <w:t>6</w:t>
            </w:r>
          </w:p>
        </w:tc>
        <w:tc>
          <w:tcPr>
            <w:tcW w:w="381" w:type="pct"/>
            <w:vAlign w:val="center"/>
          </w:tcPr>
          <w:p w14:paraId="73AA5C14" w14:textId="007631EC" w:rsidR="00086825" w:rsidRPr="00136034" w:rsidRDefault="00B32E97" w:rsidP="009F514A">
            <w:pPr>
              <w:keepNext/>
              <w:spacing w:before="60" w:after="60" w:line="240" w:lineRule="atLeast"/>
              <w:rPr>
                <w:lang w:val="de-CH"/>
              </w:rPr>
            </w:pPr>
            <w:r w:rsidRPr="00A425EB">
              <w:t>B</w:t>
            </w:r>
          </w:p>
        </w:tc>
        <w:tc>
          <w:tcPr>
            <w:tcW w:w="2213" w:type="pct"/>
          </w:tcPr>
          <w:p w14:paraId="47DD350C" w14:textId="164D3A43" w:rsidR="00086825" w:rsidRPr="00A425EB" w:rsidRDefault="00D01ADC" w:rsidP="009B4BD7">
            <w:pPr>
              <w:keepNext/>
              <w:spacing w:before="60" w:after="60" w:line="240" w:lineRule="atLeast"/>
              <w:rPr>
                <w:lang w:val="de-CH"/>
              </w:rPr>
            </w:pPr>
            <w:r w:rsidRPr="00136034">
              <w:rPr>
                <w:lang w:val="de-CH"/>
              </w:rPr>
              <w:t>Die Anzahl von Authentifizierungsmittel verschiedener Qualitäten, KANN vom Subjekt selbst bestimmt werden</w:t>
            </w:r>
            <w:r w:rsidR="00086825" w:rsidRPr="00136034">
              <w:rPr>
                <w:lang w:val="de-CH"/>
              </w:rPr>
              <w:t>.</w:t>
            </w:r>
          </w:p>
        </w:tc>
        <w:tc>
          <w:tcPr>
            <w:tcW w:w="1145" w:type="pct"/>
          </w:tcPr>
          <w:p w14:paraId="46FEA52E" w14:textId="5FA3F46D" w:rsidR="00086825" w:rsidRPr="00A425EB" w:rsidRDefault="00086825" w:rsidP="00A0713D">
            <w:pPr>
              <w:keepNext/>
              <w:spacing w:before="60" w:after="60" w:line="240" w:lineRule="atLeast"/>
              <w:rPr>
                <w:lang w:val="de-CH"/>
              </w:rPr>
            </w:pPr>
            <w:r w:rsidRPr="00A425EB">
              <w:t>Selbstbestimmung, Wahlfreiheit</w:t>
            </w:r>
          </w:p>
        </w:tc>
        <w:tc>
          <w:tcPr>
            <w:tcW w:w="668" w:type="pct"/>
          </w:tcPr>
          <w:p w14:paraId="68157E1F" w14:textId="77777777" w:rsidR="00086825" w:rsidRPr="00136034" w:rsidRDefault="00086825" w:rsidP="00A0713D">
            <w:pPr>
              <w:keepNext/>
              <w:spacing w:before="60" w:after="60" w:line="240" w:lineRule="atLeast"/>
              <w:rPr>
                <w:lang w:val="de-CH"/>
              </w:rPr>
            </w:pPr>
          </w:p>
        </w:tc>
      </w:tr>
      <w:tr w:rsidR="009F514A" w:rsidRPr="00A425EB" w14:paraId="0BC0289D" w14:textId="1B945E47" w:rsidTr="00C4355C">
        <w:tc>
          <w:tcPr>
            <w:tcW w:w="593" w:type="pct"/>
            <w:vAlign w:val="center"/>
          </w:tcPr>
          <w:p w14:paraId="63E8C08D" w14:textId="6530899E" w:rsidR="00086825" w:rsidRPr="00A425EB" w:rsidRDefault="00333283">
            <w:pPr>
              <w:spacing w:before="60" w:after="60" w:line="240" w:lineRule="atLeast"/>
              <w:rPr>
                <w:b/>
                <w:lang w:val="de-CH"/>
              </w:rPr>
            </w:pPr>
            <w:r w:rsidRPr="00A425EB">
              <w:rPr>
                <w:b/>
              </w:rPr>
              <w:t>LB</w:t>
            </w:r>
            <w:r w:rsidR="00086825" w:rsidRPr="00A425EB">
              <w:rPr>
                <w:b/>
              </w:rPr>
              <w:t>-</w:t>
            </w:r>
            <w:r w:rsidR="006613B6" w:rsidRPr="00A425EB">
              <w:rPr>
                <w:b/>
              </w:rPr>
              <w:t>7</w:t>
            </w:r>
          </w:p>
        </w:tc>
        <w:tc>
          <w:tcPr>
            <w:tcW w:w="381" w:type="pct"/>
            <w:vAlign w:val="center"/>
          </w:tcPr>
          <w:p w14:paraId="063AFD06" w14:textId="5165CA0E" w:rsidR="00086825" w:rsidRPr="00136034" w:rsidRDefault="00B32E97" w:rsidP="009F514A">
            <w:pPr>
              <w:keepNext/>
              <w:spacing w:before="60" w:after="60" w:line="240" w:lineRule="atLeast"/>
              <w:rPr>
                <w:lang w:val="de-CH"/>
              </w:rPr>
            </w:pPr>
            <w:r w:rsidRPr="00A425EB">
              <w:t>B</w:t>
            </w:r>
          </w:p>
        </w:tc>
        <w:tc>
          <w:tcPr>
            <w:tcW w:w="2213" w:type="pct"/>
          </w:tcPr>
          <w:p w14:paraId="732FCC5E" w14:textId="0EC01B8B" w:rsidR="00086825" w:rsidRPr="00A425EB" w:rsidRDefault="00D01ADC" w:rsidP="009B4BD7">
            <w:pPr>
              <w:keepNext/>
              <w:spacing w:before="60" w:after="60" w:line="240" w:lineRule="atLeast"/>
              <w:rPr>
                <w:lang w:val="de-CH"/>
              </w:rPr>
            </w:pPr>
            <w:r w:rsidRPr="00136034">
              <w:rPr>
                <w:lang w:val="de-CH"/>
              </w:rPr>
              <w:t>Das Authentifizierungsmittel (während der Authentisierung), welches die m</w:t>
            </w:r>
            <w:r w:rsidRPr="00136034">
              <w:rPr>
                <w:lang w:val="de-CH"/>
              </w:rPr>
              <w:t>i</w:t>
            </w:r>
            <w:r w:rsidRPr="00136034">
              <w:rPr>
                <w:lang w:val="de-CH"/>
              </w:rPr>
              <w:t>nimal geforderte Qualität erfüllt, KANN vom Subjekt selbst bestimmt werden</w:t>
            </w:r>
            <w:r w:rsidR="00086825" w:rsidRPr="00136034">
              <w:rPr>
                <w:lang w:val="de-CH"/>
              </w:rPr>
              <w:t>.</w:t>
            </w:r>
          </w:p>
        </w:tc>
        <w:tc>
          <w:tcPr>
            <w:tcW w:w="1145" w:type="pct"/>
          </w:tcPr>
          <w:p w14:paraId="35F82047" w14:textId="2FE4E126" w:rsidR="00086825" w:rsidRPr="00A425EB" w:rsidRDefault="00086825" w:rsidP="00A0713D">
            <w:pPr>
              <w:keepNext/>
              <w:spacing w:before="60" w:after="60" w:line="240" w:lineRule="atLeast"/>
              <w:rPr>
                <w:lang w:val="de-CH"/>
              </w:rPr>
            </w:pPr>
            <w:r w:rsidRPr="00A425EB">
              <w:t>Selbstbestimmung, Wahlfreiheit</w:t>
            </w:r>
          </w:p>
        </w:tc>
        <w:tc>
          <w:tcPr>
            <w:tcW w:w="668" w:type="pct"/>
          </w:tcPr>
          <w:p w14:paraId="25F19CAA" w14:textId="7AED6701" w:rsidR="00086825" w:rsidRPr="00136034" w:rsidRDefault="00086825" w:rsidP="00A0713D">
            <w:pPr>
              <w:keepNext/>
              <w:spacing w:before="60" w:after="60" w:line="240" w:lineRule="atLeast"/>
              <w:rPr>
                <w:b/>
                <w:lang w:val="de-CH"/>
              </w:rPr>
            </w:pPr>
            <w:r w:rsidRPr="00A425EB">
              <w:rPr>
                <w:b/>
              </w:rPr>
              <w:t>Prinzip-</w:t>
            </w:r>
            <w:r w:rsidR="000F203D" w:rsidRPr="00A425EB">
              <w:rPr>
                <w:b/>
              </w:rPr>
              <w:t>2</w:t>
            </w:r>
          </w:p>
        </w:tc>
      </w:tr>
      <w:tr w:rsidR="009F514A" w:rsidRPr="00A425EB" w14:paraId="31F836E4" w14:textId="4113FB8D" w:rsidTr="00C4355C">
        <w:tc>
          <w:tcPr>
            <w:tcW w:w="593" w:type="pct"/>
            <w:vAlign w:val="center"/>
          </w:tcPr>
          <w:p w14:paraId="65E2C941" w14:textId="4A6C9574" w:rsidR="00086825" w:rsidRPr="00A425EB" w:rsidRDefault="00333283">
            <w:pPr>
              <w:spacing w:before="60" w:after="60" w:line="240" w:lineRule="atLeast"/>
              <w:rPr>
                <w:b/>
                <w:lang w:val="de-CH"/>
              </w:rPr>
            </w:pPr>
            <w:r w:rsidRPr="00A425EB">
              <w:rPr>
                <w:b/>
              </w:rPr>
              <w:t>LB</w:t>
            </w:r>
            <w:r w:rsidR="00086825" w:rsidRPr="00A425EB">
              <w:rPr>
                <w:b/>
              </w:rPr>
              <w:t>-</w:t>
            </w:r>
            <w:r w:rsidR="006613B6" w:rsidRPr="00A425EB">
              <w:rPr>
                <w:b/>
              </w:rPr>
              <w:t>8</w:t>
            </w:r>
          </w:p>
        </w:tc>
        <w:tc>
          <w:tcPr>
            <w:tcW w:w="381" w:type="pct"/>
            <w:vAlign w:val="center"/>
          </w:tcPr>
          <w:p w14:paraId="2AB1F881" w14:textId="49055214" w:rsidR="00086825" w:rsidRPr="00136034" w:rsidRDefault="00B32E97" w:rsidP="009F514A">
            <w:pPr>
              <w:keepNext/>
              <w:spacing w:before="60" w:after="60" w:line="240" w:lineRule="atLeast"/>
              <w:rPr>
                <w:lang w:val="de-CH"/>
              </w:rPr>
            </w:pPr>
            <w:r w:rsidRPr="00A425EB">
              <w:t>B</w:t>
            </w:r>
          </w:p>
        </w:tc>
        <w:tc>
          <w:tcPr>
            <w:tcW w:w="2213" w:type="pct"/>
          </w:tcPr>
          <w:p w14:paraId="484FA19F" w14:textId="20099551" w:rsidR="00086825" w:rsidRPr="00A425EB" w:rsidRDefault="00086825" w:rsidP="004C5627">
            <w:pPr>
              <w:keepNext/>
              <w:spacing w:before="60" w:after="60" w:line="240" w:lineRule="atLeast"/>
              <w:rPr>
                <w:lang w:val="de-CH"/>
              </w:rPr>
            </w:pPr>
            <w:r w:rsidRPr="00136034">
              <w:rPr>
                <w:lang w:val="de-CH"/>
              </w:rPr>
              <w:t>Die Beschaffung von E-Identities und Authentifizierungsmitteln SOLLTE ei</w:t>
            </w:r>
            <w:r w:rsidRPr="00136034">
              <w:rPr>
                <w:lang w:val="de-CH"/>
              </w:rPr>
              <w:t>n</w:t>
            </w:r>
            <w:r w:rsidRPr="00136034">
              <w:rPr>
                <w:lang w:val="de-CH"/>
              </w:rPr>
              <w:t>fach und günstig sein.</w:t>
            </w:r>
          </w:p>
        </w:tc>
        <w:tc>
          <w:tcPr>
            <w:tcW w:w="1145" w:type="pct"/>
          </w:tcPr>
          <w:p w14:paraId="5E1CE7FD" w14:textId="61F2F2D8" w:rsidR="00086825" w:rsidRPr="00A425EB" w:rsidRDefault="00086825" w:rsidP="004C5627">
            <w:pPr>
              <w:keepNext/>
              <w:spacing w:before="60" w:after="60" w:line="240" w:lineRule="atLeast"/>
              <w:rPr>
                <w:lang w:val="de-CH"/>
              </w:rPr>
            </w:pPr>
            <w:r w:rsidRPr="00A425EB">
              <w:t>Kosten</w:t>
            </w:r>
          </w:p>
        </w:tc>
        <w:tc>
          <w:tcPr>
            <w:tcW w:w="668" w:type="pct"/>
          </w:tcPr>
          <w:p w14:paraId="36A6293D" w14:textId="77777777" w:rsidR="00086825" w:rsidRPr="00136034" w:rsidRDefault="00086825" w:rsidP="004C5627">
            <w:pPr>
              <w:keepNext/>
              <w:spacing w:before="60" w:after="60" w:line="240" w:lineRule="atLeast"/>
              <w:rPr>
                <w:lang w:val="de-CH"/>
              </w:rPr>
            </w:pPr>
          </w:p>
        </w:tc>
      </w:tr>
      <w:tr w:rsidR="009F514A" w:rsidRPr="00A425EB" w14:paraId="231FC1DD" w14:textId="1F88DAE9" w:rsidTr="00C4355C">
        <w:tc>
          <w:tcPr>
            <w:tcW w:w="593" w:type="pct"/>
            <w:vAlign w:val="center"/>
          </w:tcPr>
          <w:p w14:paraId="1A5E9269" w14:textId="235CB7A6" w:rsidR="00086825" w:rsidRPr="00A425EB" w:rsidRDefault="00333283" w:rsidP="004C5627">
            <w:pPr>
              <w:spacing w:before="60" w:after="60" w:line="240" w:lineRule="atLeast"/>
              <w:rPr>
                <w:b/>
                <w:lang w:val="de-CH"/>
              </w:rPr>
            </w:pPr>
            <w:r w:rsidRPr="00A425EB">
              <w:rPr>
                <w:b/>
              </w:rPr>
              <w:t>LB</w:t>
            </w:r>
            <w:r w:rsidR="00086825" w:rsidRPr="00A425EB">
              <w:rPr>
                <w:b/>
              </w:rPr>
              <w:t>-</w:t>
            </w:r>
            <w:r w:rsidR="006613B6" w:rsidRPr="00A425EB">
              <w:rPr>
                <w:b/>
              </w:rPr>
              <w:t>9</w:t>
            </w:r>
          </w:p>
        </w:tc>
        <w:tc>
          <w:tcPr>
            <w:tcW w:w="381" w:type="pct"/>
            <w:vAlign w:val="center"/>
          </w:tcPr>
          <w:p w14:paraId="2A220B5F" w14:textId="6C2AAA25" w:rsidR="00086825" w:rsidRPr="00136034" w:rsidRDefault="00B32E97" w:rsidP="009F514A">
            <w:pPr>
              <w:keepNext/>
              <w:spacing w:before="60" w:after="60" w:line="240" w:lineRule="atLeast"/>
              <w:rPr>
                <w:lang w:val="de-CH"/>
              </w:rPr>
            </w:pPr>
            <w:r w:rsidRPr="00A425EB">
              <w:t>A</w:t>
            </w:r>
          </w:p>
        </w:tc>
        <w:tc>
          <w:tcPr>
            <w:tcW w:w="2213" w:type="pct"/>
          </w:tcPr>
          <w:p w14:paraId="392387DB" w14:textId="0897298F" w:rsidR="00086825" w:rsidRPr="00A425EB" w:rsidRDefault="00086825" w:rsidP="004C5627">
            <w:pPr>
              <w:keepNext/>
              <w:spacing w:before="60" w:after="60" w:line="240" w:lineRule="atLeast"/>
              <w:rPr>
                <w:lang w:val="de-CH"/>
              </w:rPr>
            </w:pPr>
            <w:r w:rsidRPr="00136034">
              <w:rPr>
                <w:lang w:val="de-CH"/>
              </w:rPr>
              <w:t>Die Benutzung von E-Identities und A</w:t>
            </w:r>
            <w:r w:rsidRPr="00136034">
              <w:rPr>
                <w:lang w:val="de-CH"/>
              </w:rPr>
              <w:t>u</w:t>
            </w:r>
            <w:r w:rsidRPr="00136034">
              <w:rPr>
                <w:lang w:val="de-CH"/>
              </w:rPr>
              <w:t>thentifizierungsmitteln SOLLTE einfach und unkompliziert sein.</w:t>
            </w:r>
          </w:p>
        </w:tc>
        <w:tc>
          <w:tcPr>
            <w:tcW w:w="1145" w:type="pct"/>
          </w:tcPr>
          <w:p w14:paraId="1BD9B5A1" w14:textId="2BC7BC39" w:rsidR="00086825" w:rsidRPr="00A425EB" w:rsidRDefault="00086825" w:rsidP="004C5627">
            <w:pPr>
              <w:keepNext/>
              <w:spacing w:before="60" w:after="60" w:line="240" w:lineRule="atLeast"/>
              <w:rPr>
                <w:lang w:val="de-CH"/>
              </w:rPr>
            </w:pPr>
            <w:r w:rsidRPr="00A425EB">
              <w:rPr>
                <w:lang w:val="de-CH"/>
              </w:rPr>
              <w:t>Benutzerfreun</w:t>
            </w:r>
            <w:r w:rsidRPr="00A425EB">
              <w:rPr>
                <w:lang w:val="de-CH"/>
              </w:rPr>
              <w:t>d</w:t>
            </w:r>
            <w:r w:rsidRPr="00A425EB">
              <w:rPr>
                <w:lang w:val="de-CH"/>
              </w:rPr>
              <w:t>lichkeit</w:t>
            </w:r>
          </w:p>
        </w:tc>
        <w:tc>
          <w:tcPr>
            <w:tcW w:w="668" w:type="pct"/>
          </w:tcPr>
          <w:p w14:paraId="6042D6A3" w14:textId="77777777" w:rsidR="00086825" w:rsidRPr="00136034" w:rsidRDefault="00086825" w:rsidP="004C5627">
            <w:pPr>
              <w:keepNext/>
              <w:spacing w:before="60" w:after="60" w:line="240" w:lineRule="atLeast"/>
              <w:rPr>
                <w:lang w:val="de-CH"/>
              </w:rPr>
            </w:pPr>
          </w:p>
        </w:tc>
      </w:tr>
      <w:tr w:rsidR="009F514A" w:rsidRPr="00A425EB" w14:paraId="62F96A9D" w14:textId="7F311BAE" w:rsidTr="00C4355C">
        <w:tc>
          <w:tcPr>
            <w:tcW w:w="593" w:type="pct"/>
            <w:vAlign w:val="center"/>
          </w:tcPr>
          <w:p w14:paraId="145D04F1" w14:textId="4D58AB82" w:rsidR="00086825" w:rsidRPr="00A425EB" w:rsidRDefault="00333283" w:rsidP="004C5627">
            <w:pPr>
              <w:spacing w:before="60" w:after="60" w:line="240" w:lineRule="atLeast"/>
              <w:rPr>
                <w:b/>
                <w:lang w:val="de-CH"/>
              </w:rPr>
            </w:pPr>
            <w:r w:rsidRPr="00A425EB">
              <w:rPr>
                <w:b/>
              </w:rPr>
              <w:t>LB</w:t>
            </w:r>
            <w:r w:rsidR="00086825" w:rsidRPr="00A425EB">
              <w:rPr>
                <w:b/>
              </w:rPr>
              <w:t>-1</w:t>
            </w:r>
            <w:r w:rsidR="006613B6" w:rsidRPr="00A425EB">
              <w:rPr>
                <w:b/>
              </w:rPr>
              <w:t>0</w:t>
            </w:r>
          </w:p>
        </w:tc>
        <w:tc>
          <w:tcPr>
            <w:tcW w:w="381" w:type="pct"/>
            <w:vAlign w:val="center"/>
          </w:tcPr>
          <w:p w14:paraId="63C45E3D" w14:textId="3BCE4853" w:rsidR="00086825" w:rsidRPr="00136034" w:rsidRDefault="00B32E97" w:rsidP="009F514A">
            <w:pPr>
              <w:keepNext/>
              <w:spacing w:before="60" w:after="60" w:line="240" w:lineRule="atLeast"/>
              <w:rPr>
                <w:lang w:val="de-CH"/>
              </w:rPr>
            </w:pPr>
            <w:r w:rsidRPr="00A425EB">
              <w:t>B</w:t>
            </w:r>
          </w:p>
        </w:tc>
        <w:tc>
          <w:tcPr>
            <w:tcW w:w="2213" w:type="pct"/>
          </w:tcPr>
          <w:p w14:paraId="4F935A3B" w14:textId="1E27ED79" w:rsidR="00086825" w:rsidRPr="00A425EB" w:rsidRDefault="00086825" w:rsidP="00066DB7">
            <w:pPr>
              <w:keepNext/>
              <w:spacing w:before="60" w:after="60" w:line="240" w:lineRule="atLeast"/>
              <w:rPr>
                <w:lang w:val="de-CH"/>
              </w:rPr>
            </w:pPr>
            <w:r w:rsidRPr="00136034">
              <w:rPr>
                <w:lang w:val="de-CH"/>
              </w:rPr>
              <w:t xml:space="preserve">Ein </w:t>
            </w:r>
            <w:r w:rsidR="00652FE5" w:rsidRPr="00136034">
              <w:rPr>
                <w:lang w:val="de-CH"/>
              </w:rPr>
              <w:t>anderes Subjekt</w:t>
            </w:r>
            <w:r w:rsidR="00C94498" w:rsidRPr="00136034">
              <w:rPr>
                <w:lang w:val="de-CH"/>
              </w:rPr>
              <w:t xml:space="preserve"> </w:t>
            </w:r>
            <w:r w:rsidR="00A322C2" w:rsidRPr="00136034">
              <w:rPr>
                <w:lang w:val="de-CH"/>
              </w:rPr>
              <w:t>SOLL die Fähi</w:t>
            </w:r>
            <w:r w:rsidR="00A322C2" w:rsidRPr="00136034">
              <w:rPr>
                <w:lang w:val="de-CH"/>
              </w:rPr>
              <w:t>g</w:t>
            </w:r>
            <w:r w:rsidR="00A322C2" w:rsidRPr="00136034">
              <w:rPr>
                <w:lang w:val="de-CH"/>
              </w:rPr>
              <w:t xml:space="preserve">keit haben </w:t>
            </w:r>
            <w:r w:rsidR="00652FE5" w:rsidRPr="00136034">
              <w:rPr>
                <w:lang w:val="de-CH"/>
              </w:rPr>
              <w:t xml:space="preserve">kontextbezogen und </w:t>
            </w:r>
            <w:r w:rsidR="003220C3" w:rsidRPr="00136034">
              <w:rPr>
                <w:lang w:val="de-CH"/>
              </w:rPr>
              <w:t>zeitlich begrenzt</w:t>
            </w:r>
            <w:r w:rsidRPr="00136034">
              <w:rPr>
                <w:lang w:val="de-CH"/>
              </w:rPr>
              <w:t xml:space="preserve"> als Stellvertreter </w:t>
            </w:r>
            <w:r w:rsidR="00A322C2" w:rsidRPr="00136034">
              <w:rPr>
                <w:lang w:val="de-CH"/>
              </w:rPr>
              <w:t xml:space="preserve">zu </w:t>
            </w:r>
            <w:r w:rsidRPr="00136034">
              <w:rPr>
                <w:lang w:val="de-CH"/>
              </w:rPr>
              <w:t>handeln.</w:t>
            </w:r>
          </w:p>
        </w:tc>
        <w:tc>
          <w:tcPr>
            <w:tcW w:w="1145" w:type="pct"/>
          </w:tcPr>
          <w:p w14:paraId="13BC4AAA" w14:textId="551D2D2C" w:rsidR="00086825" w:rsidRPr="00A425EB" w:rsidRDefault="00086825" w:rsidP="004C5627">
            <w:pPr>
              <w:keepNext/>
              <w:spacing w:before="60" w:after="60" w:line="240" w:lineRule="atLeast"/>
              <w:rPr>
                <w:lang w:val="de-CH"/>
              </w:rPr>
            </w:pPr>
            <w:r w:rsidRPr="00A425EB">
              <w:t>Delegation</w:t>
            </w:r>
            <w:r w:rsidR="00B221DF" w:rsidRPr="00A425EB">
              <w:t xml:space="preserve"> von Berechtigungen</w:t>
            </w:r>
          </w:p>
        </w:tc>
        <w:tc>
          <w:tcPr>
            <w:tcW w:w="668" w:type="pct"/>
          </w:tcPr>
          <w:p w14:paraId="19FFD4B4" w14:textId="77777777" w:rsidR="00086825" w:rsidRPr="00136034" w:rsidRDefault="00086825" w:rsidP="004C5627">
            <w:pPr>
              <w:keepNext/>
              <w:spacing w:before="60" w:after="60" w:line="240" w:lineRule="atLeast"/>
              <w:rPr>
                <w:lang w:val="de-CH"/>
              </w:rPr>
            </w:pPr>
          </w:p>
        </w:tc>
      </w:tr>
      <w:tr w:rsidR="009F514A" w:rsidRPr="00A425EB" w14:paraId="2236CB44" w14:textId="068FC5DA" w:rsidTr="00C4355C">
        <w:tc>
          <w:tcPr>
            <w:tcW w:w="593" w:type="pct"/>
            <w:vAlign w:val="center"/>
          </w:tcPr>
          <w:p w14:paraId="35E3957D" w14:textId="6C99D2A4" w:rsidR="00086825" w:rsidRPr="00A425EB" w:rsidRDefault="00333283" w:rsidP="004C5627">
            <w:pPr>
              <w:spacing w:before="60" w:after="60" w:line="240" w:lineRule="atLeast"/>
              <w:rPr>
                <w:b/>
                <w:lang w:val="de-CH"/>
              </w:rPr>
            </w:pPr>
            <w:r w:rsidRPr="00A425EB">
              <w:rPr>
                <w:b/>
              </w:rPr>
              <w:t>LB</w:t>
            </w:r>
            <w:r w:rsidR="00086825" w:rsidRPr="00A425EB">
              <w:rPr>
                <w:b/>
              </w:rPr>
              <w:t>-1</w:t>
            </w:r>
            <w:r w:rsidR="006613B6" w:rsidRPr="00A425EB">
              <w:rPr>
                <w:b/>
              </w:rPr>
              <w:t>1</w:t>
            </w:r>
          </w:p>
        </w:tc>
        <w:tc>
          <w:tcPr>
            <w:tcW w:w="381" w:type="pct"/>
            <w:vAlign w:val="center"/>
          </w:tcPr>
          <w:p w14:paraId="284BCEEA" w14:textId="06B35F52" w:rsidR="00086825" w:rsidRPr="00136034" w:rsidRDefault="006613B6" w:rsidP="009F514A">
            <w:pPr>
              <w:keepNext/>
              <w:spacing w:before="60" w:after="60" w:line="240" w:lineRule="atLeast"/>
              <w:rPr>
                <w:lang w:val="de-CH"/>
              </w:rPr>
            </w:pPr>
            <w:r w:rsidRPr="00A425EB">
              <w:t>B/</w:t>
            </w:r>
            <w:r w:rsidR="00B32E97" w:rsidRPr="00A425EB">
              <w:t>A</w:t>
            </w:r>
          </w:p>
        </w:tc>
        <w:tc>
          <w:tcPr>
            <w:tcW w:w="2213" w:type="pct"/>
          </w:tcPr>
          <w:p w14:paraId="76EAA131" w14:textId="4ED70054" w:rsidR="00086825" w:rsidRPr="00A425EB" w:rsidRDefault="00A54239" w:rsidP="004C5627">
            <w:pPr>
              <w:keepNext/>
              <w:spacing w:before="60" w:after="60" w:line="240" w:lineRule="atLeast"/>
              <w:rPr>
                <w:lang w:val="de-CH"/>
              </w:rPr>
            </w:pPr>
            <w:r>
              <w:rPr>
                <w:lang w:val="de-CH"/>
              </w:rPr>
              <w:t>Der</w:t>
            </w:r>
            <w:r w:rsidR="00D01ADC" w:rsidRPr="00136034">
              <w:rPr>
                <w:lang w:val="de-CH"/>
              </w:rPr>
              <w:t xml:space="preserve"> Weitergabe von Attributen MUSS das Subjekt zustimmen können, ausser das Recht zur Weitergabe ist gesetzlich verankert oder anderswo geregelt</w:t>
            </w:r>
            <w:r w:rsidR="009B4BD7" w:rsidRPr="00136034">
              <w:rPr>
                <w:lang w:val="de-CH"/>
              </w:rPr>
              <w:t>.</w:t>
            </w:r>
          </w:p>
        </w:tc>
        <w:tc>
          <w:tcPr>
            <w:tcW w:w="1145" w:type="pct"/>
          </w:tcPr>
          <w:p w14:paraId="589ED38A" w14:textId="1BB282DE" w:rsidR="00086825" w:rsidRPr="00A425EB" w:rsidRDefault="00086825" w:rsidP="004C5627">
            <w:pPr>
              <w:keepNext/>
              <w:spacing w:before="60" w:after="60" w:line="240" w:lineRule="atLeast"/>
              <w:rPr>
                <w:lang w:val="de-CH"/>
              </w:rPr>
            </w:pPr>
            <w:r w:rsidRPr="00A425EB">
              <w:t>Schutz der Privatsphäre</w:t>
            </w:r>
          </w:p>
        </w:tc>
        <w:tc>
          <w:tcPr>
            <w:tcW w:w="668" w:type="pct"/>
          </w:tcPr>
          <w:p w14:paraId="54A5E21C" w14:textId="6E40150D" w:rsidR="00086825" w:rsidRPr="00136034" w:rsidRDefault="00086825" w:rsidP="004C5627">
            <w:pPr>
              <w:keepNext/>
              <w:spacing w:before="60" w:after="60" w:line="240" w:lineRule="atLeast"/>
              <w:rPr>
                <w:b/>
                <w:lang w:val="de-CH"/>
              </w:rPr>
            </w:pPr>
            <w:r w:rsidRPr="00A425EB">
              <w:rPr>
                <w:b/>
              </w:rPr>
              <w:t>Prinzip-</w:t>
            </w:r>
            <w:r w:rsidR="000F203D" w:rsidRPr="00A425EB">
              <w:rPr>
                <w:b/>
              </w:rPr>
              <w:t>8</w:t>
            </w:r>
          </w:p>
        </w:tc>
      </w:tr>
      <w:tr w:rsidR="009F514A" w:rsidRPr="00A425EB" w14:paraId="70290916" w14:textId="7AE02290" w:rsidTr="00C4355C">
        <w:tc>
          <w:tcPr>
            <w:tcW w:w="593" w:type="pct"/>
            <w:vAlign w:val="center"/>
          </w:tcPr>
          <w:p w14:paraId="6A31F701" w14:textId="2EC8C4BF" w:rsidR="00086825" w:rsidRPr="00A425EB" w:rsidRDefault="00333283" w:rsidP="004C5627">
            <w:pPr>
              <w:spacing w:before="60" w:after="60" w:line="240" w:lineRule="atLeast"/>
              <w:rPr>
                <w:b/>
                <w:lang w:val="de-CH"/>
              </w:rPr>
            </w:pPr>
            <w:r w:rsidRPr="00A425EB">
              <w:rPr>
                <w:b/>
              </w:rPr>
              <w:t>LB</w:t>
            </w:r>
            <w:r w:rsidR="00086825" w:rsidRPr="00A425EB">
              <w:rPr>
                <w:b/>
              </w:rPr>
              <w:t>-1</w:t>
            </w:r>
            <w:r w:rsidR="006613B6" w:rsidRPr="00A425EB">
              <w:rPr>
                <w:b/>
              </w:rPr>
              <w:t>2</w:t>
            </w:r>
          </w:p>
        </w:tc>
        <w:tc>
          <w:tcPr>
            <w:tcW w:w="381" w:type="pct"/>
            <w:vAlign w:val="center"/>
          </w:tcPr>
          <w:p w14:paraId="5FA51349" w14:textId="642ECA12" w:rsidR="00086825" w:rsidRPr="00136034" w:rsidRDefault="006613B6" w:rsidP="00B32E97">
            <w:pPr>
              <w:keepNext/>
              <w:spacing w:before="60" w:after="60" w:line="240" w:lineRule="atLeast"/>
              <w:rPr>
                <w:lang w:val="de-CH"/>
              </w:rPr>
            </w:pPr>
            <w:r w:rsidRPr="00A425EB">
              <w:t>B/</w:t>
            </w:r>
            <w:r w:rsidR="00B32E97" w:rsidRPr="00A425EB">
              <w:t>A</w:t>
            </w:r>
          </w:p>
        </w:tc>
        <w:tc>
          <w:tcPr>
            <w:tcW w:w="2213" w:type="pct"/>
          </w:tcPr>
          <w:p w14:paraId="19DDE1B8" w14:textId="29E10624" w:rsidR="00086825" w:rsidRPr="00A425EB" w:rsidRDefault="00094369">
            <w:pPr>
              <w:keepNext/>
              <w:spacing w:before="60" w:after="60" w:line="240" w:lineRule="atLeast"/>
              <w:rPr>
                <w:lang w:val="de-CH"/>
              </w:rPr>
            </w:pPr>
            <w:r w:rsidRPr="00136034">
              <w:rPr>
                <w:lang w:val="de-CH"/>
              </w:rPr>
              <w:t xml:space="preserve">Das Subjekt </w:t>
            </w:r>
            <w:r w:rsidR="00AF44C0" w:rsidRPr="00136034">
              <w:rPr>
                <w:lang w:val="de-CH"/>
              </w:rPr>
              <w:t>WILL</w:t>
            </w:r>
            <w:r w:rsidR="00086825" w:rsidRPr="00136034">
              <w:rPr>
                <w:lang w:val="de-CH"/>
              </w:rPr>
              <w:t xml:space="preserve"> Unterstützung bei Vermeidung und Recovery des Mis</w:t>
            </w:r>
            <w:r w:rsidR="00086825" w:rsidRPr="00136034">
              <w:rPr>
                <w:lang w:val="de-CH"/>
              </w:rPr>
              <w:t>s</w:t>
            </w:r>
            <w:r w:rsidR="00086825" w:rsidRPr="00136034">
              <w:rPr>
                <w:lang w:val="de-CH"/>
              </w:rPr>
              <w:t xml:space="preserve">brauchs einer E-Identity erhalten. </w:t>
            </w:r>
            <w:sdt>
              <w:sdtPr>
                <w:id w:val="-580530708"/>
                <w:citation/>
              </w:sdtPr>
              <w:sdtEndPr/>
              <w:sdtContent>
                <w:r w:rsidR="00F616F1" w:rsidRPr="00136034">
                  <w:fldChar w:fldCharType="begin"/>
                </w:r>
                <w:r w:rsidR="00F616F1" w:rsidRPr="00A425EB">
                  <w:instrText xml:space="preserve"> CITATION SOWISCH \l 2055 </w:instrText>
                </w:r>
                <w:r w:rsidR="00F616F1" w:rsidRPr="00136034">
                  <w:fldChar w:fldCharType="separate"/>
                </w:r>
                <w:r w:rsidR="006863C8">
                  <w:rPr>
                    <w:noProof/>
                  </w:rPr>
                  <w:t>[3]</w:t>
                </w:r>
                <w:r w:rsidR="00F616F1" w:rsidRPr="00136034">
                  <w:fldChar w:fldCharType="end"/>
                </w:r>
              </w:sdtContent>
            </w:sdt>
            <w:r w:rsidR="00F616F1" w:rsidRPr="00A425EB">
              <w:t xml:space="preserve"> </w:t>
            </w:r>
          </w:p>
        </w:tc>
        <w:tc>
          <w:tcPr>
            <w:tcW w:w="1145" w:type="pct"/>
          </w:tcPr>
          <w:p w14:paraId="34DC0D02" w14:textId="5D3F250B" w:rsidR="00086825" w:rsidRPr="00A425EB" w:rsidRDefault="00086825" w:rsidP="00CB3454">
            <w:pPr>
              <w:keepNext/>
              <w:spacing w:before="60" w:after="60" w:line="240" w:lineRule="atLeast"/>
              <w:rPr>
                <w:lang w:val="de-CH"/>
              </w:rPr>
            </w:pPr>
            <w:r w:rsidRPr="00A425EB">
              <w:rPr>
                <w:lang w:val="de-CH"/>
              </w:rPr>
              <w:t>Benutzerfreun</w:t>
            </w:r>
            <w:r w:rsidRPr="00A425EB">
              <w:rPr>
                <w:lang w:val="de-CH"/>
              </w:rPr>
              <w:t>d</w:t>
            </w:r>
            <w:r w:rsidRPr="00A425EB">
              <w:rPr>
                <w:lang w:val="de-CH"/>
              </w:rPr>
              <w:t>lichkeit, Sicherheit</w:t>
            </w:r>
          </w:p>
        </w:tc>
        <w:tc>
          <w:tcPr>
            <w:tcW w:w="668" w:type="pct"/>
          </w:tcPr>
          <w:p w14:paraId="039AD8B7" w14:textId="70B24A36" w:rsidR="00086825" w:rsidRPr="00136034" w:rsidRDefault="00086825" w:rsidP="00CB3454">
            <w:pPr>
              <w:keepNext/>
              <w:spacing w:before="60" w:after="60" w:line="240" w:lineRule="atLeast"/>
              <w:rPr>
                <w:b/>
                <w:lang w:val="de-CH"/>
              </w:rPr>
            </w:pPr>
          </w:p>
        </w:tc>
      </w:tr>
      <w:tr w:rsidR="009F514A" w:rsidRPr="00A425EB" w14:paraId="624438C0" w14:textId="77777777" w:rsidTr="00C4355C">
        <w:tc>
          <w:tcPr>
            <w:tcW w:w="593" w:type="pct"/>
            <w:vAlign w:val="center"/>
          </w:tcPr>
          <w:p w14:paraId="76D64574" w14:textId="6487AE59" w:rsidR="00086825" w:rsidRPr="00136034" w:rsidRDefault="00333283" w:rsidP="004C5627">
            <w:pPr>
              <w:spacing w:before="60" w:after="60" w:line="240" w:lineRule="atLeast"/>
              <w:rPr>
                <w:b/>
                <w:lang w:val="de-CH"/>
              </w:rPr>
            </w:pPr>
            <w:r w:rsidRPr="00A425EB">
              <w:rPr>
                <w:b/>
              </w:rPr>
              <w:t>LB</w:t>
            </w:r>
            <w:r w:rsidR="00086825" w:rsidRPr="00A425EB">
              <w:rPr>
                <w:b/>
              </w:rPr>
              <w:t>-1</w:t>
            </w:r>
            <w:r w:rsidR="006613B6" w:rsidRPr="00A425EB">
              <w:rPr>
                <w:b/>
              </w:rPr>
              <w:t>3</w:t>
            </w:r>
          </w:p>
        </w:tc>
        <w:tc>
          <w:tcPr>
            <w:tcW w:w="381" w:type="pct"/>
            <w:vAlign w:val="center"/>
          </w:tcPr>
          <w:p w14:paraId="221B488A" w14:textId="5DA89E13" w:rsidR="00086825" w:rsidRPr="00136034" w:rsidRDefault="006613B6" w:rsidP="00B32E97">
            <w:pPr>
              <w:keepNext/>
              <w:spacing w:before="60" w:after="60" w:line="240" w:lineRule="atLeast"/>
              <w:rPr>
                <w:lang w:val="de-CH"/>
              </w:rPr>
            </w:pPr>
            <w:r w:rsidRPr="00A425EB">
              <w:t>B/</w:t>
            </w:r>
            <w:r w:rsidR="00B32E97" w:rsidRPr="00A425EB">
              <w:t>A</w:t>
            </w:r>
            <w:r w:rsidRPr="00A425EB">
              <w:t>/T</w:t>
            </w:r>
          </w:p>
        </w:tc>
        <w:tc>
          <w:tcPr>
            <w:tcW w:w="2213" w:type="pct"/>
          </w:tcPr>
          <w:p w14:paraId="15337359" w14:textId="38B55218" w:rsidR="00086825" w:rsidRPr="00136034" w:rsidRDefault="00086825">
            <w:pPr>
              <w:keepNext/>
              <w:spacing w:before="60" w:after="60" w:line="240" w:lineRule="atLeast"/>
              <w:rPr>
                <w:lang w:val="de-CH"/>
              </w:rPr>
            </w:pPr>
            <w:r w:rsidRPr="00A425EB">
              <w:rPr>
                <w:i/>
                <w:lang w:val="de-CH"/>
              </w:rPr>
              <w:t xml:space="preserve">IAM-Dienstanbieter MÜSSEN </w:t>
            </w:r>
            <w:r w:rsidRPr="00A425EB">
              <w:rPr>
                <w:lang w:val="de-CH"/>
              </w:rPr>
              <w:t>das ve</w:t>
            </w:r>
            <w:r w:rsidRPr="00A425EB">
              <w:rPr>
                <w:lang w:val="de-CH"/>
              </w:rPr>
              <w:t>r</w:t>
            </w:r>
            <w:r w:rsidRPr="00A425EB">
              <w:rPr>
                <w:lang w:val="de-CH"/>
              </w:rPr>
              <w:t>nünftig Machbare</w:t>
            </w:r>
            <w:r w:rsidRPr="00A425EB">
              <w:t xml:space="preserve"> unternehmen, um den Missbrauch der </w:t>
            </w:r>
            <w:r w:rsidRPr="00A425EB">
              <w:rPr>
                <w:i/>
              </w:rPr>
              <w:t>E-Identity</w:t>
            </w:r>
            <w:r w:rsidRPr="00A425EB">
              <w:t xml:space="preserve"> des </w:t>
            </w:r>
            <w:r w:rsidRPr="00A425EB">
              <w:rPr>
                <w:i/>
              </w:rPr>
              <w:t>Subjekts</w:t>
            </w:r>
            <w:r w:rsidRPr="00A425EB">
              <w:t xml:space="preserve"> zu verhindern. </w:t>
            </w:r>
            <w:sdt>
              <w:sdtPr>
                <w:id w:val="-230616878"/>
                <w:citation/>
              </w:sdtPr>
              <w:sdtEndPr/>
              <w:sdtContent>
                <w:r w:rsidR="00F616F1" w:rsidRPr="00136034">
                  <w:fldChar w:fldCharType="begin"/>
                </w:r>
                <w:r w:rsidR="00F616F1" w:rsidRPr="00A425EB">
                  <w:instrText xml:space="preserve"> CITATION SOWISCH \l 2055 </w:instrText>
                </w:r>
                <w:r w:rsidR="00F616F1" w:rsidRPr="00136034">
                  <w:fldChar w:fldCharType="separate"/>
                </w:r>
                <w:r w:rsidR="006863C8">
                  <w:rPr>
                    <w:noProof/>
                  </w:rPr>
                  <w:t>[3]</w:t>
                </w:r>
                <w:r w:rsidR="00F616F1" w:rsidRPr="00136034">
                  <w:fldChar w:fldCharType="end"/>
                </w:r>
              </w:sdtContent>
            </w:sdt>
            <w:r w:rsidR="00F616F1" w:rsidRPr="00A425EB">
              <w:rPr>
                <w:lang w:val="de-CH"/>
              </w:rPr>
              <w:t xml:space="preserve"> </w:t>
            </w:r>
          </w:p>
        </w:tc>
        <w:tc>
          <w:tcPr>
            <w:tcW w:w="1145" w:type="pct"/>
          </w:tcPr>
          <w:p w14:paraId="71DCDFA4" w14:textId="2ABF2044" w:rsidR="00086825" w:rsidRPr="00A425EB" w:rsidRDefault="00086825" w:rsidP="00CB3454">
            <w:pPr>
              <w:keepNext/>
              <w:spacing w:before="60" w:after="60" w:line="240" w:lineRule="atLeast"/>
              <w:rPr>
                <w:lang w:val="de-CH"/>
              </w:rPr>
            </w:pPr>
            <w:r w:rsidRPr="00A425EB">
              <w:rPr>
                <w:lang w:val="de-CH"/>
              </w:rPr>
              <w:t>Schutz der Privat</w:t>
            </w:r>
            <w:r w:rsidR="00D9298B" w:rsidRPr="00A425EB">
              <w:rPr>
                <w:lang w:val="de-CH"/>
              </w:rPr>
              <w:t>-</w:t>
            </w:r>
            <w:r w:rsidR="00D9298B" w:rsidRPr="00A425EB">
              <w:rPr>
                <w:lang w:val="de-CH"/>
              </w:rPr>
              <w:br/>
            </w:r>
            <w:r w:rsidRPr="00A425EB">
              <w:rPr>
                <w:lang w:val="de-CH"/>
              </w:rPr>
              <w:t>sphäre, Sicherheit</w:t>
            </w:r>
          </w:p>
        </w:tc>
        <w:tc>
          <w:tcPr>
            <w:tcW w:w="668" w:type="pct"/>
          </w:tcPr>
          <w:p w14:paraId="6E319538" w14:textId="18CAA8B2" w:rsidR="00086825" w:rsidRPr="00A425EB" w:rsidRDefault="00765E5C" w:rsidP="00CB3454">
            <w:pPr>
              <w:keepNext/>
              <w:spacing w:before="60" w:after="60" w:line="240" w:lineRule="atLeast"/>
              <w:rPr>
                <w:b/>
                <w:lang w:val="de-CH"/>
              </w:rPr>
            </w:pPr>
            <w:r w:rsidRPr="00A425EB">
              <w:rPr>
                <w:b/>
              </w:rPr>
              <w:t>LE</w:t>
            </w:r>
            <w:r w:rsidR="00086825" w:rsidRPr="00A425EB">
              <w:rPr>
                <w:b/>
              </w:rPr>
              <w:t>-</w:t>
            </w:r>
            <w:r w:rsidR="00211939" w:rsidRPr="00A425EB">
              <w:rPr>
                <w:b/>
              </w:rPr>
              <w:t>9</w:t>
            </w:r>
            <w:r w:rsidR="00C3195B" w:rsidRPr="00A425EB">
              <w:rPr>
                <w:b/>
              </w:rPr>
              <w:t xml:space="preserve">, </w:t>
            </w:r>
          </w:p>
          <w:p w14:paraId="417C8D44" w14:textId="6541908F" w:rsidR="00C3195B" w:rsidRPr="00A425EB" w:rsidRDefault="00C3195B" w:rsidP="00CB3454">
            <w:pPr>
              <w:keepNext/>
              <w:spacing w:before="60" w:after="60" w:line="240" w:lineRule="atLeast"/>
              <w:rPr>
                <w:b/>
                <w:lang w:val="de-CH"/>
              </w:rPr>
            </w:pPr>
            <w:r w:rsidRPr="00A425EB">
              <w:rPr>
                <w:b/>
                <w:lang w:val="de-CH"/>
              </w:rPr>
              <w:t>Führ-3</w:t>
            </w:r>
          </w:p>
        </w:tc>
      </w:tr>
      <w:tr w:rsidR="009F514A" w:rsidRPr="00A425EB" w14:paraId="6759CF0F" w14:textId="77777777" w:rsidTr="00C4355C">
        <w:tc>
          <w:tcPr>
            <w:tcW w:w="593" w:type="pct"/>
            <w:vAlign w:val="center"/>
          </w:tcPr>
          <w:p w14:paraId="44D99A08" w14:textId="4A771C87" w:rsidR="00086825" w:rsidRPr="00A425EB" w:rsidRDefault="00333283" w:rsidP="004C5627">
            <w:pPr>
              <w:spacing w:before="60" w:after="60" w:line="240" w:lineRule="atLeast"/>
              <w:rPr>
                <w:b/>
                <w:lang w:val="de-CH"/>
              </w:rPr>
            </w:pPr>
            <w:r w:rsidRPr="00A425EB">
              <w:rPr>
                <w:b/>
              </w:rPr>
              <w:t>LB</w:t>
            </w:r>
            <w:r w:rsidR="00086825" w:rsidRPr="00A425EB">
              <w:rPr>
                <w:b/>
              </w:rPr>
              <w:t>-1</w:t>
            </w:r>
            <w:r w:rsidR="006613B6" w:rsidRPr="00A425EB">
              <w:rPr>
                <w:b/>
              </w:rPr>
              <w:t>4</w:t>
            </w:r>
          </w:p>
        </w:tc>
        <w:tc>
          <w:tcPr>
            <w:tcW w:w="381" w:type="pct"/>
            <w:vAlign w:val="center"/>
          </w:tcPr>
          <w:p w14:paraId="12B603E0" w14:textId="53E6158C" w:rsidR="00086825" w:rsidRPr="00A425EB" w:rsidRDefault="00B32E97" w:rsidP="00B32E97">
            <w:pPr>
              <w:keepNext/>
              <w:spacing w:before="60" w:after="60" w:line="240" w:lineRule="atLeast"/>
              <w:rPr>
                <w:lang w:val="de-CH"/>
              </w:rPr>
            </w:pPr>
            <w:r w:rsidRPr="00A425EB">
              <w:t>A</w:t>
            </w:r>
          </w:p>
        </w:tc>
        <w:tc>
          <w:tcPr>
            <w:tcW w:w="2213" w:type="pct"/>
          </w:tcPr>
          <w:p w14:paraId="6AF6F3A7" w14:textId="31B67EFE" w:rsidR="00086825" w:rsidRPr="00A425EB" w:rsidRDefault="00094369" w:rsidP="00E70B1C">
            <w:pPr>
              <w:keepNext/>
              <w:spacing w:before="60" w:after="60" w:line="240" w:lineRule="atLeast"/>
              <w:rPr>
                <w:lang w:val="de-CH"/>
              </w:rPr>
            </w:pPr>
            <w:r w:rsidRPr="00136034">
              <w:rPr>
                <w:lang w:val="de-CH"/>
              </w:rPr>
              <w:t>Der IAM-Support MUSS</w:t>
            </w:r>
            <w:r w:rsidR="00086825" w:rsidRPr="00136034">
              <w:rPr>
                <w:lang w:val="de-CH"/>
              </w:rPr>
              <w:t xml:space="preserve"> das Subjekt beim </w:t>
            </w:r>
            <w:r w:rsidR="006613B6" w:rsidRPr="00136034">
              <w:rPr>
                <w:lang w:val="de-CH"/>
              </w:rPr>
              <w:t>Lösen von Problemen</w:t>
            </w:r>
            <w:r w:rsidR="00086825" w:rsidRPr="00136034">
              <w:rPr>
                <w:lang w:val="de-CH"/>
              </w:rPr>
              <w:t xml:space="preserve">, die eine erfolgreiche Nutzung der Ressource verhindern, </w:t>
            </w:r>
            <w:proofErr w:type="gramStart"/>
            <w:r w:rsidR="00086825" w:rsidRPr="00136034">
              <w:rPr>
                <w:lang w:val="de-CH"/>
              </w:rPr>
              <w:t>unterstützen</w:t>
            </w:r>
            <w:proofErr w:type="gramEnd"/>
            <w:r w:rsidR="00086825" w:rsidRPr="00136034">
              <w:rPr>
                <w:lang w:val="de-CH"/>
              </w:rPr>
              <w:t>.</w:t>
            </w:r>
          </w:p>
        </w:tc>
        <w:tc>
          <w:tcPr>
            <w:tcW w:w="1145" w:type="pct"/>
          </w:tcPr>
          <w:p w14:paraId="1EEE4A33" w14:textId="3296027C" w:rsidR="00086825" w:rsidRPr="00136034" w:rsidRDefault="00086825" w:rsidP="00CB3454">
            <w:pPr>
              <w:keepNext/>
              <w:spacing w:before="60" w:after="60" w:line="240" w:lineRule="atLeast"/>
              <w:rPr>
                <w:lang w:val="de-CH"/>
              </w:rPr>
            </w:pPr>
            <w:r w:rsidRPr="00A425EB">
              <w:t>Benutzer</w:t>
            </w:r>
            <w:r w:rsidR="00D9298B" w:rsidRPr="00A425EB">
              <w:t>-</w:t>
            </w:r>
            <w:r w:rsidRPr="00A425EB">
              <w:t>freundlichkeit</w:t>
            </w:r>
          </w:p>
        </w:tc>
        <w:tc>
          <w:tcPr>
            <w:tcW w:w="668" w:type="pct"/>
          </w:tcPr>
          <w:p w14:paraId="36A15C2C" w14:textId="372E5E11" w:rsidR="00086825" w:rsidRPr="00136034" w:rsidRDefault="00086825" w:rsidP="00CB3454">
            <w:pPr>
              <w:keepNext/>
              <w:spacing w:before="60" w:after="60" w:line="240" w:lineRule="atLeast"/>
              <w:rPr>
                <w:b/>
                <w:lang w:val="de-CH"/>
              </w:rPr>
            </w:pPr>
            <w:r w:rsidRPr="00A425EB">
              <w:rPr>
                <w:b/>
              </w:rPr>
              <w:t>Führ-</w:t>
            </w:r>
            <w:r w:rsidR="00CF05B2" w:rsidRPr="00A425EB">
              <w:rPr>
                <w:b/>
              </w:rPr>
              <w:t>6</w:t>
            </w:r>
          </w:p>
        </w:tc>
      </w:tr>
      <w:tr w:rsidR="007E3E8C" w:rsidRPr="00A425EB" w14:paraId="2E77E8C9" w14:textId="77777777" w:rsidTr="00B32E97">
        <w:tc>
          <w:tcPr>
            <w:tcW w:w="593" w:type="pct"/>
            <w:vAlign w:val="center"/>
          </w:tcPr>
          <w:p w14:paraId="62D4D8CA" w14:textId="672A630F" w:rsidR="007E3E8C" w:rsidRPr="00136034" w:rsidRDefault="00333283" w:rsidP="004C5627">
            <w:pPr>
              <w:spacing w:before="60" w:after="60" w:line="240" w:lineRule="atLeast"/>
              <w:rPr>
                <w:b/>
                <w:lang w:val="de-CH"/>
              </w:rPr>
            </w:pPr>
            <w:r w:rsidRPr="00A425EB">
              <w:rPr>
                <w:b/>
              </w:rPr>
              <w:t>LB</w:t>
            </w:r>
            <w:r w:rsidR="007E3E8C" w:rsidRPr="00A425EB">
              <w:rPr>
                <w:b/>
              </w:rPr>
              <w:t>-1</w:t>
            </w:r>
            <w:r w:rsidR="006613B6" w:rsidRPr="00A425EB">
              <w:rPr>
                <w:b/>
              </w:rPr>
              <w:t>5</w:t>
            </w:r>
          </w:p>
        </w:tc>
        <w:tc>
          <w:tcPr>
            <w:tcW w:w="381" w:type="pct"/>
            <w:vAlign w:val="center"/>
          </w:tcPr>
          <w:p w14:paraId="1A8DB2F3" w14:textId="74439263" w:rsidR="007E3E8C" w:rsidRPr="00136034" w:rsidRDefault="007E3E8C" w:rsidP="00B32E97">
            <w:pPr>
              <w:keepNext/>
              <w:spacing w:before="60" w:after="60" w:line="240" w:lineRule="atLeast"/>
              <w:rPr>
                <w:lang w:val="de-CH"/>
              </w:rPr>
            </w:pPr>
            <w:r w:rsidRPr="00A425EB">
              <w:t>A</w:t>
            </w:r>
          </w:p>
        </w:tc>
        <w:tc>
          <w:tcPr>
            <w:tcW w:w="2213" w:type="pct"/>
          </w:tcPr>
          <w:p w14:paraId="4916D2FE" w14:textId="29AD62F2" w:rsidR="007E3E8C" w:rsidRPr="00136034" w:rsidRDefault="006E6B9B" w:rsidP="007E3E8C">
            <w:pPr>
              <w:keepNext/>
              <w:spacing w:before="60" w:after="60" w:line="240" w:lineRule="atLeast"/>
              <w:rPr>
                <w:lang w:val="de-CH"/>
              </w:rPr>
            </w:pPr>
            <w:r w:rsidRPr="00136034">
              <w:rPr>
                <w:lang w:val="de-CH"/>
              </w:rPr>
              <w:t>Die vom Subjekt freigegebenen Attrib</w:t>
            </w:r>
            <w:r w:rsidRPr="00136034">
              <w:rPr>
                <w:lang w:val="de-CH"/>
              </w:rPr>
              <w:t>u</w:t>
            </w:r>
            <w:r w:rsidRPr="00136034">
              <w:rPr>
                <w:lang w:val="de-CH"/>
              </w:rPr>
              <w:t xml:space="preserve">te </w:t>
            </w:r>
            <w:r w:rsidR="009415C0" w:rsidRPr="00136034">
              <w:rPr>
                <w:lang w:val="de-CH"/>
              </w:rPr>
              <w:t>SOLLTEN nur von den berechtigten Instanzen gelesen werden können.</w:t>
            </w:r>
          </w:p>
        </w:tc>
        <w:tc>
          <w:tcPr>
            <w:tcW w:w="1145" w:type="pct"/>
          </w:tcPr>
          <w:p w14:paraId="0BA93564" w14:textId="188C6784" w:rsidR="007E3E8C" w:rsidRPr="00136034" w:rsidRDefault="007E3E8C" w:rsidP="00CB3454">
            <w:pPr>
              <w:keepNext/>
              <w:spacing w:before="60" w:after="60" w:line="240" w:lineRule="atLeast"/>
              <w:rPr>
                <w:lang w:val="de-CH"/>
              </w:rPr>
            </w:pPr>
            <w:r w:rsidRPr="00A425EB">
              <w:t>Schutz der Privatsphäre</w:t>
            </w:r>
          </w:p>
        </w:tc>
        <w:tc>
          <w:tcPr>
            <w:tcW w:w="668" w:type="pct"/>
          </w:tcPr>
          <w:p w14:paraId="1DE0E55B" w14:textId="167AC643" w:rsidR="00F01649" w:rsidRPr="00136034" w:rsidRDefault="007E3E8C" w:rsidP="00CB3454">
            <w:pPr>
              <w:keepNext/>
              <w:spacing w:before="60" w:after="60" w:line="240" w:lineRule="atLeast"/>
              <w:rPr>
                <w:b/>
                <w:lang w:val="de-CH"/>
              </w:rPr>
            </w:pPr>
            <w:r w:rsidRPr="00A425EB">
              <w:rPr>
                <w:b/>
              </w:rPr>
              <w:t>Prinzip-</w:t>
            </w:r>
            <w:r w:rsidR="000F203D" w:rsidRPr="00A425EB">
              <w:rPr>
                <w:b/>
              </w:rPr>
              <w:t>8</w:t>
            </w:r>
            <w:r w:rsidR="00F01649" w:rsidRPr="00A425EB">
              <w:rPr>
                <w:b/>
              </w:rPr>
              <w:t>,</w:t>
            </w:r>
          </w:p>
          <w:p w14:paraId="7571EC01" w14:textId="7BB9B9C6" w:rsidR="007E3E8C" w:rsidRPr="00136034" w:rsidRDefault="00F01649" w:rsidP="00CB3454">
            <w:pPr>
              <w:keepNext/>
              <w:spacing w:before="60" w:after="60" w:line="240" w:lineRule="atLeast"/>
              <w:rPr>
                <w:b/>
                <w:lang w:val="de-CH"/>
              </w:rPr>
            </w:pPr>
            <w:r w:rsidRPr="00A425EB">
              <w:rPr>
                <w:b/>
              </w:rPr>
              <w:t>IAM-11</w:t>
            </w:r>
          </w:p>
        </w:tc>
      </w:tr>
      <w:tr w:rsidR="00815323" w:rsidRPr="00A425EB" w14:paraId="091EB4B4" w14:textId="77777777" w:rsidTr="00B32E97">
        <w:tc>
          <w:tcPr>
            <w:tcW w:w="593" w:type="pct"/>
            <w:vAlign w:val="center"/>
          </w:tcPr>
          <w:p w14:paraId="0600784C" w14:textId="7A070566" w:rsidR="00815323" w:rsidRPr="00136034" w:rsidRDefault="00815323" w:rsidP="004C5627">
            <w:pPr>
              <w:spacing w:before="60" w:after="60" w:line="240" w:lineRule="atLeast"/>
              <w:rPr>
                <w:b/>
                <w:lang w:val="de-CH"/>
              </w:rPr>
            </w:pPr>
            <w:r w:rsidRPr="00A425EB">
              <w:rPr>
                <w:b/>
              </w:rPr>
              <w:t>LB-16</w:t>
            </w:r>
          </w:p>
        </w:tc>
        <w:tc>
          <w:tcPr>
            <w:tcW w:w="381" w:type="pct"/>
            <w:vAlign w:val="center"/>
          </w:tcPr>
          <w:p w14:paraId="5B13BB13" w14:textId="7A671A1B" w:rsidR="00815323" w:rsidRPr="00136034" w:rsidRDefault="00815323" w:rsidP="00B32E97">
            <w:pPr>
              <w:keepNext/>
              <w:spacing w:before="60" w:after="60" w:line="240" w:lineRule="atLeast"/>
              <w:rPr>
                <w:lang w:val="de-CH"/>
              </w:rPr>
            </w:pPr>
            <w:r w:rsidRPr="00A425EB">
              <w:t>B</w:t>
            </w:r>
          </w:p>
        </w:tc>
        <w:tc>
          <w:tcPr>
            <w:tcW w:w="2213" w:type="pct"/>
          </w:tcPr>
          <w:p w14:paraId="1EFC9BF9" w14:textId="13DEF0DD" w:rsidR="00815323" w:rsidRPr="00136034" w:rsidRDefault="00815323" w:rsidP="007E3E8C">
            <w:pPr>
              <w:keepNext/>
              <w:spacing w:before="60" w:after="60" w:line="240" w:lineRule="atLeast"/>
              <w:rPr>
                <w:lang w:val="de-CH"/>
              </w:rPr>
            </w:pPr>
            <w:r w:rsidRPr="00136034">
              <w:rPr>
                <w:lang w:val="de-CH"/>
              </w:rPr>
              <w:t>Die Nutzung der Ressource ist jederzeit möglich.</w:t>
            </w:r>
          </w:p>
        </w:tc>
        <w:tc>
          <w:tcPr>
            <w:tcW w:w="1145" w:type="pct"/>
          </w:tcPr>
          <w:p w14:paraId="5BF871A7" w14:textId="606167FB" w:rsidR="00815323" w:rsidRPr="00136034" w:rsidRDefault="00815323" w:rsidP="00CB3454">
            <w:pPr>
              <w:keepNext/>
              <w:spacing w:before="60" w:after="60" w:line="240" w:lineRule="atLeast"/>
              <w:rPr>
                <w:lang w:val="de-CH"/>
              </w:rPr>
            </w:pPr>
            <w:r w:rsidRPr="00A425EB">
              <w:t>Verfügbarkeit</w:t>
            </w:r>
          </w:p>
        </w:tc>
        <w:tc>
          <w:tcPr>
            <w:tcW w:w="668" w:type="pct"/>
          </w:tcPr>
          <w:p w14:paraId="652CF778" w14:textId="77777777" w:rsidR="00815323" w:rsidRPr="00136034" w:rsidRDefault="00815323" w:rsidP="00CB3454">
            <w:pPr>
              <w:keepNext/>
              <w:spacing w:before="60" w:after="60" w:line="240" w:lineRule="atLeast"/>
              <w:rPr>
                <w:b/>
                <w:lang w:val="de-CH"/>
              </w:rPr>
            </w:pPr>
          </w:p>
        </w:tc>
      </w:tr>
    </w:tbl>
    <w:p w14:paraId="359283AD" w14:textId="77777777" w:rsidR="00E7155D" w:rsidRDefault="00E7155D" w:rsidP="00E7155D">
      <w:pPr>
        <w:pStyle w:val="Textkrper"/>
        <w:rPr>
          <w:highlight w:val="yellow"/>
        </w:rPr>
      </w:pPr>
    </w:p>
    <w:p w14:paraId="67A00A72" w14:textId="24EDFE58" w:rsidR="007C06D9" w:rsidRDefault="007C06D9" w:rsidP="0023667D">
      <w:pPr>
        <w:pStyle w:val="berschrift3"/>
      </w:pPr>
      <w:bookmarkStart w:id="88" w:name="_Toc496078534"/>
      <w:r>
        <w:t xml:space="preserve">Anforderungen der </w:t>
      </w:r>
      <w:r w:rsidR="00496101">
        <w:t>Leistungserbringer</w:t>
      </w:r>
      <w:bookmarkEnd w:id="88"/>
    </w:p>
    <w:p w14:paraId="2C90A87D" w14:textId="1ED8F0B2" w:rsidR="005A636E" w:rsidRPr="00E20B42" w:rsidRDefault="005A636E" w:rsidP="005A636E">
      <w:pPr>
        <w:pStyle w:val="Textkrper"/>
      </w:pPr>
      <w:r w:rsidRPr="00E20B42">
        <w:t xml:space="preserve">Dieser Abschnitt beschreibt die von den </w:t>
      </w:r>
      <w:r w:rsidR="00496101">
        <w:t xml:space="preserve">Leistungserbringern </w:t>
      </w:r>
      <w:r w:rsidR="00A82FFD">
        <w:t xml:space="preserve">(LE) </w:t>
      </w:r>
      <w:r w:rsidRPr="00E20B42">
        <w:t>gestellten Anforderungen.</w:t>
      </w:r>
    </w:p>
    <w:p w14:paraId="7A47B8FD" w14:textId="77777777" w:rsidR="005A636E" w:rsidRPr="005A636E" w:rsidRDefault="005A636E" w:rsidP="005A636E">
      <w:pPr>
        <w:pStyle w:val="Textkrper"/>
      </w:pPr>
    </w:p>
    <w:tbl>
      <w:tblPr>
        <w:tblStyle w:val="Tabellenraster1"/>
        <w:tblW w:w="5000" w:type="pct"/>
        <w:tblLayout w:type="fixed"/>
        <w:tblLook w:val="04A0" w:firstRow="1" w:lastRow="0" w:firstColumn="1" w:lastColumn="0" w:noHBand="0" w:noVBand="1"/>
      </w:tblPr>
      <w:tblGrid>
        <w:gridCol w:w="1101"/>
        <w:gridCol w:w="708"/>
        <w:gridCol w:w="4110"/>
        <w:gridCol w:w="2127"/>
        <w:gridCol w:w="1241"/>
      </w:tblGrid>
      <w:tr w:rsidR="001247F3" w:rsidRPr="000F0880" w:rsidDel="00A425EB" w14:paraId="7582C77A" w14:textId="782A0DE5" w:rsidTr="001247F3">
        <w:trPr>
          <w:tblHeader/>
        </w:trPr>
        <w:tc>
          <w:tcPr>
            <w:tcW w:w="593" w:type="pct"/>
            <w:shd w:val="clear" w:color="auto" w:fill="A6A6A6" w:themeFill="background1" w:themeFillShade="A6"/>
            <w:vAlign w:val="center"/>
          </w:tcPr>
          <w:p w14:paraId="1C488DB9" w14:textId="62699B46" w:rsidR="001247F3" w:rsidRPr="000F0880" w:rsidDel="00A425EB" w:rsidRDefault="001247F3" w:rsidP="001247F3">
            <w:pPr>
              <w:spacing w:before="60" w:after="60" w:line="240" w:lineRule="atLeast"/>
              <w:rPr>
                <w:b/>
                <w:lang w:val="de-CH"/>
              </w:rPr>
            </w:pPr>
            <w:r w:rsidRPr="000F0880" w:rsidDel="00A425EB">
              <w:rPr>
                <w:b/>
              </w:rPr>
              <w:t>Be</w:t>
            </w:r>
            <w:r w:rsidRPr="000F0880" w:rsidDel="00A425EB">
              <w:rPr>
                <w:b/>
              </w:rPr>
              <w:t>z</w:t>
            </w:r>
            <w:r w:rsidRPr="000F0880" w:rsidDel="00A425EB">
              <w:rPr>
                <w:b/>
              </w:rPr>
              <w:t>eic</w:t>
            </w:r>
            <w:r w:rsidRPr="000F0880" w:rsidDel="00A425EB">
              <w:rPr>
                <w:b/>
              </w:rPr>
              <w:t>h</w:t>
            </w:r>
            <w:r w:rsidRPr="000F0880" w:rsidDel="00A425EB">
              <w:rPr>
                <w:b/>
              </w:rPr>
              <w:t>nung</w:t>
            </w:r>
          </w:p>
        </w:tc>
        <w:tc>
          <w:tcPr>
            <w:tcW w:w="381" w:type="pct"/>
            <w:shd w:val="clear" w:color="auto" w:fill="A6A6A6" w:themeFill="background1" w:themeFillShade="A6"/>
            <w:vAlign w:val="center"/>
          </w:tcPr>
          <w:p w14:paraId="0B1459CC" w14:textId="4F9B1FC6" w:rsidR="001247F3" w:rsidRPr="000F0880" w:rsidDel="00A425EB" w:rsidRDefault="001247F3" w:rsidP="001247F3">
            <w:pPr>
              <w:spacing w:before="60" w:after="60" w:line="240" w:lineRule="atLeast"/>
              <w:rPr>
                <w:b/>
              </w:rPr>
            </w:pPr>
            <w:r w:rsidDel="00A425EB">
              <w:rPr>
                <w:b/>
              </w:rPr>
              <w:t>Typ</w:t>
            </w:r>
          </w:p>
        </w:tc>
        <w:tc>
          <w:tcPr>
            <w:tcW w:w="2213" w:type="pct"/>
            <w:shd w:val="clear" w:color="auto" w:fill="A6A6A6" w:themeFill="background1" w:themeFillShade="A6"/>
            <w:vAlign w:val="center"/>
          </w:tcPr>
          <w:p w14:paraId="2671C441" w14:textId="72F4891F" w:rsidR="001247F3" w:rsidRPr="000F0880" w:rsidDel="00A425EB" w:rsidRDefault="001247F3" w:rsidP="00E40681">
            <w:pPr>
              <w:spacing w:before="60" w:after="60" w:line="240" w:lineRule="atLeast"/>
              <w:rPr>
                <w:b/>
                <w:lang w:val="de-CH"/>
              </w:rPr>
            </w:pPr>
            <w:r w:rsidRPr="000F0880" w:rsidDel="00A425EB">
              <w:rPr>
                <w:b/>
              </w:rPr>
              <w:t>Beschreibung</w:t>
            </w:r>
          </w:p>
        </w:tc>
        <w:tc>
          <w:tcPr>
            <w:tcW w:w="1145" w:type="pct"/>
            <w:shd w:val="clear" w:color="auto" w:fill="A6A6A6" w:themeFill="background1" w:themeFillShade="A6"/>
            <w:vAlign w:val="center"/>
          </w:tcPr>
          <w:p w14:paraId="0B49289E" w14:textId="0EF9A220" w:rsidR="001247F3" w:rsidRPr="001247F3" w:rsidDel="00A425EB" w:rsidRDefault="001247F3" w:rsidP="008246BD">
            <w:pPr>
              <w:spacing w:before="60" w:after="60" w:line="240" w:lineRule="atLeast"/>
              <w:rPr>
                <w:b/>
                <w:lang w:val="de-CH"/>
              </w:rPr>
            </w:pPr>
            <w:r w:rsidRPr="000F0880" w:rsidDel="00A425EB">
              <w:rPr>
                <w:b/>
              </w:rPr>
              <w:t>Begründung</w:t>
            </w:r>
          </w:p>
        </w:tc>
        <w:tc>
          <w:tcPr>
            <w:tcW w:w="668" w:type="pct"/>
            <w:shd w:val="clear" w:color="auto" w:fill="A6A6A6" w:themeFill="background1" w:themeFillShade="A6"/>
            <w:vAlign w:val="center"/>
          </w:tcPr>
          <w:p w14:paraId="3596A91B" w14:textId="75813062" w:rsidR="001247F3" w:rsidRPr="000F0880" w:rsidDel="00A425EB" w:rsidRDefault="001247F3" w:rsidP="00376BDB">
            <w:pPr>
              <w:spacing w:before="60" w:after="60" w:line="240" w:lineRule="atLeast"/>
              <w:rPr>
                <w:b/>
              </w:rPr>
            </w:pPr>
            <w:r w:rsidDel="00A425EB">
              <w:rPr>
                <w:b/>
              </w:rPr>
              <w:t>Referenz</w:t>
            </w:r>
          </w:p>
        </w:tc>
      </w:tr>
      <w:tr w:rsidR="001247F3" w:rsidRPr="000F0880" w:rsidDel="00A425EB" w14:paraId="428019FD" w14:textId="5E9452F9" w:rsidTr="001247F3">
        <w:tc>
          <w:tcPr>
            <w:tcW w:w="593" w:type="pct"/>
            <w:vAlign w:val="center"/>
          </w:tcPr>
          <w:p w14:paraId="352B99AB" w14:textId="6266CA08" w:rsidR="001247F3" w:rsidRPr="000F0880" w:rsidDel="00A425EB" w:rsidRDefault="00A82FFD" w:rsidP="006D0D54">
            <w:pPr>
              <w:spacing w:before="60" w:after="60" w:line="240" w:lineRule="atLeast"/>
              <w:rPr>
                <w:b/>
                <w:lang w:val="de-CH"/>
              </w:rPr>
            </w:pPr>
            <w:r w:rsidDel="00A425EB">
              <w:rPr>
                <w:b/>
              </w:rPr>
              <w:t>LE</w:t>
            </w:r>
            <w:r w:rsidR="001247F3" w:rsidRPr="000F0880" w:rsidDel="00A425EB">
              <w:rPr>
                <w:b/>
              </w:rPr>
              <w:t>-1</w:t>
            </w:r>
          </w:p>
        </w:tc>
        <w:tc>
          <w:tcPr>
            <w:tcW w:w="381" w:type="pct"/>
            <w:vAlign w:val="center"/>
          </w:tcPr>
          <w:p w14:paraId="072CAE22" w14:textId="42F3DAF1" w:rsidR="001247F3" w:rsidRPr="000F0880" w:rsidDel="00A425EB" w:rsidRDefault="00611F14" w:rsidP="001247F3">
            <w:pPr>
              <w:spacing w:before="60" w:after="60" w:line="240" w:lineRule="atLeast"/>
            </w:pPr>
            <w:r w:rsidDel="00A425EB">
              <w:t>B/</w:t>
            </w:r>
            <w:r w:rsidR="001247F3" w:rsidDel="00A425EB">
              <w:t>A</w:t>
            </w:r>
            <w:r w:rsidDel="00A425EB">
              <w:t>/T</w:t>
            </w:r>
          </w:p>
        </w:tc>
        <w:tc>
          <w:tcPr>
            <w:tcW w:w="2213" w:type="pct"/>
          </w:tcPr>
          <w:p w14:paraId="64B302D2" w14:textId="26A2CAD4" w:rsidR="001247F3" w:rsidRPr="000F0880" w:rsidDel="00A425EB" w:rsidRDefault="001247F3" w:rsidP="00E70B1C">
            <w:pPr>
              <w:spacing w:before="60" w:after="60" w:line="240" w:lineRule="atLeast"/>
              <w:rPr>
                <w:lang w:val="de-CH"/>
              </w:rPr>
            </w:pPr>
            <w:r w:rsidRPr="00B25753" w:rsidDel="00A425EB">
              <w:rPr>
                <w:lang w:val="de-DE"/>
              </w:rPr>
              <w:t xml:space="preserve">Der Missbrauch von </w:t>
            </w:r>
            <w:r w:rsidRPr="00B25753" w:rsidDel="00A425EB">
              <w:rPr>
                <w:i/>
                <w:lang w:val="de-DE"/>
              </w:rPr>
              <w:t>Ressourcen</w:t>
            </w:r>
            <w:r w:rsidRPr="00B25753" w:rsidDel="00A425EB">
              <w:rPr>
                <w:lang w:val="de-DE"/>
              </w:rPr>
              <w:t xml:space="preserve"> </w:t>
            </w:r>
            <w:r w:rsidR="00611F14" w:rsidDel="00A425EB">
              <w:rPr>
                <w:lang w:val="de-DE"/>
              </w:rPr>
              <w:t>SOLLTE</w:t>
            </w:r>
            <w:r w:rsidR="00611F14" w:rsidRPr="003869C1" w:rsidDel="00A425EB">
              <w:rPr>
                <w:lang w:val="de-DE"/>
              </w:rPr>
              <w:t xml:space="preserve"> </w:t>
            </w:r>
            <w:r w:rsidRPr="003869C1" w:rsidDel="00A425EB">
              <w:rPr>
                <w:lang w:val="de-DE"/>
              </w:rPr>
              <w:t>ausgeschlossen sein.</w:t>
            </w:r>
          </w:p>
        </w:tc>
        <w:tc>
          <w:tcPr>
            <w:tcW w:w="1145" w:type="pct"/>
          </w:tcPr>
          <w:p w14:paraId="53EE59A2" w14:textId="52BE7AC4" w:rsidR="001247F3" w:rsidRPr="001247F3" w:rsidDel="00A425EB" w:rsidRDefault="001247F3" w:rsidP="006D0D54">
            <w:pPr>
              <w:spacing w:before="60" w:after="60" w:line="240" w:lineRule="atLeast"/>
              <w:rPr>
                <w:lang w:val="de-CH"/>
              </w:rPr>
            </w:pPr>
            <w:r w:rsidRPr="000F0880" w:rsidDel="00A425EB">
              <w:t>Sicherheit</w:t>
            </w:r>
          </w:p>
        </w:tc>
        <w:tc>
          <w:tcPr>
            <w:tcW w:w="668" w:type="pct"/>
          </w:tcPr>
          <w:p w14:paraId="54BE91DA" w14:textId="70789FB8" w:rsidR="001247F3" w:rsidRPr="000F0880" w:rsidDel="00A425EB" w:rsidRDefault="001247F3" w:rsidP="006D0D54">
            <w:pPr>
              <w:spacing w:before="60" w:after="60" w:line="240" w:lineRule="atLeast"/>
            </w:pPr>
          </w:p>
        </w:tc>
      </w:tr>
      <w:tr w:rsidR="001247F3" w:rsidRPr="000F0880" w:rsidDel="00A425EB" w14:paraId="198035C2" w14:textId="4B59244A" w:rsidTr="001247F3">
        <w:tc>
          <w:tcPr>
            <w:tcW w:w="593" w:type="pct"/>
            <w:vAlign w:val="center"/>
          </w:tcPr>
          <w:p w14:paraId="4771E7BC" w14:textId="63844573" w:rsidR="001247F3" w:rsidRPr="000F0880" w:rsidDel="00A425EB" w:rsidRDefault="00A82FFD" w:rsidP="006D0D54">
            <w:pPr>
              <w:spacing w:before="60" w:after="60" w:line="240" w:lineRule="atLeast"/>
              <w:rPr>
                <w:b/>
                <w:lang w:val="de-CH"/>
              </w:rPr>
            </w:pPr>
            <w:r w:rsidDel="00A425EB">
              <w:rPr>
                <w:b/>
              </w:rPr>
              <w:t>LE</w:t>
            </w:r>
            <w:r w:rsidR="001247F3" w:rsidRPr="000F0880" w:rsidDel="00A425EB">
              <w:rPr>
                <w:b/>
              </w:rPr>
              <w:t>-2</w:t>
            </w:r>
          </w:p>
        </w:tc>
        <w:tc>
          <w:tcPr>
            <w:tcW w:w="381" w:type="pct"/>
            <w:vAlign w:val="center"/>
          </w:tcPr>
          <w:p w14:paraId="036749AD" w14:textId="35763978" w:rsidR="001247F3" w:rsidRPr="000F0880" w:rsidDel="00A425EB" w:rsidRDefault="001247F3" w:rsidP="001247F3">
            <w:pPr>
              <w:spacing w:before="60" w:after="60" w:line="240" w:lineRule="atLeast"/>
            </w:pPr>
            <w:r w:rsidDel="00A425EB">
              <w:t>A</w:t>
            </w:r>
          </w:p>
        </w:tc>
        <w:tc>
          <w:tcPr>
            <w:tcW w:w="2213" w:type="pct"/>
          </w:tcPr>
          <w:p w14:paraId="77D3F58E" w14:textId="263D5FDD" w:rsidR="001247F3" w:rsidRPr="000F0880" w:rsidDel="00A425EB" w:rsidRDefault="001247F3" w:rsidP="00E70B1C">
            <w:pPr>
              <w:spacing w:before="60" w:after="60" w:line="240" w:lineRule="atLeast"/>
              <w:rPr>
                <w:lang w:val="de-CH"/>
              </w:rPr>
            </w:pPr>
            <w:r w:rsidRPr="00B25753" w:rsidDel="00A425EB">
              <w:rPr>
                <w:lang w:val="de-DE"/>
              </w:rPr>
              <w:t xml:space="preserve">Der </w:t>
            </w:r>
            <w:r w:rsidRPr="00B25753" w:rsidDel="00A425EB">
              <w:rPr>
                <w:i/>
                <w:lang w:val="de-DE"/>
              </w:rPr>
              <w:t>Zugriff</w:t>
            </w:r>
            <w:r w:rsidRPr="00B25753" w:rsidDel="00A425EB">
              <w:rPr>
                <w:lang w:val="de-DE"/>
              </w:rPr>
              <w:t xml:space="preserve"> auf</w:t>
            </w:r>
            <w:r w:rsidR="00094369" w:rsidDel="00A425EB">
              <w:rPr>
                <w:lang w:val="de-DE"/>
              </w:rPr>
              <w:t xml:space="preserve"> schützenswerte</w:t>
            </w:r>
            <w:r w:rsidRPr="00B25753" w:rsidDel="00A425EB">
              <w:rPr>
                <w:lang w:val="de-DE"/>
              </w:rPr>
              <w:t xml:space="preserve"> </w:t>
            </w:r>
            <w:r w:rsidRPr="00B25753" w:rsidDel="00A425EB">
              <w:rPr>
                <w:i/>
                <w:lang w:val="de-DE"/>
              </w:rPr>
              <w:t>Re</w:t>
            </w:r>
            <w:r w:rsidRPr="00B25753" w:rsidDel="00A425EB">
              <w:rPr>
                <w:i/>
                <w:lang w:val="de-DE"/>
              </w:rPr>
              <w:t>s</w:t>
            </w:r>
            <w:r w:rsidRPr="00B25753" w:rsidDel="00A425EB">
              <w:rPr>
                <w:i/>
                <w:lang w:val="de-DE"/>
              </w:rPr>
              <w:t>sourcen</w:t>
            </w:r>
            <w:r w:rsidRPr="00B25753" w:rsidDel="00A425EB">
              <w:rPr>
                <w:lang w:val="de-DE"/>
              </w:rPr>
              <w:t xml:space="preserve"> </w:t>
            </w:r>
            <w:r w:rsidR="00094369" w:rsidDel="00A425EB">
              <w:rPr>
                <w:lang w:val="de-DE"/>
              </w:rPr>
              <w:t>MUSS auf</w:t>
            </w:r>
            <w:r w:rsidR="00094369" w:rsidRPr="00B25753" w:rsidDel="00A425EB">
              <w:rPr>
                <w:lang w:val="de-DE"/>
              </w:rPr>
              <w:t xml:space="preserve"> </w:t>
            </w:r>
            <w:r w:rsidRPr="00B25753" w:rsidDel="00A425EB">
              <w:rPr>
                <w:lang w:val="de-DE"/>
              </w:rPr>
              <w:t xml:space="preserve">autorisierte </w:t>
            </w:r>
            <w:r w:rsidRPr="00B25753" w:rsidDel="00A425EB">
              <w:rPr>
                <w:i/>
                <w:lang w:val="de-DE"/>
              </w:rPr>
              <w:t>Subje</w:t>
            </w:r>
            <w:r w:rsidRPr="00B25753" w:rsidDel="00A425EB">
              <w:rPr>
                <w:i/>
                <w:lang w:val="de-DE"/>
              </w:rPr>
              <w:t>k</w:t>
            </w:r>
            <w:r w:rsidRPr="00B25753" w:rsidDel="00A425EB">
              <w:rPr>
                <w:i/>
                <w:lang w:val="de-DE"/>
              </w:rPr>
              <w:t>te</w:t>
            </w:r>
            <w:r w:rsidRPr="00B25753" w:rsidDel="00A425EB">
              <w:rPr>
                <w:lang w:val="de-DE"/>
              </w:rPr>
              <w:t xml:space="preserve"> eingeschränkt sein. </w:t>
            </w:r>
          </w:p>
        </w:tc>
        <w:tc>
          <w:tcPr>
            <w:tcW w:w="1145" w:type="pct"/>
          </w:tcPr>
          <w:p w14:paraId="6323DD40" w14:textId="0323D518" w:rsidR="001247F3" w:rsidRPr="001247F3" w:rsidDel="00A425EB" w:rsidRDefault="001247F3" w:rsidP="006D0D54">
            <w:pPr>
              <w:spacing w:before="60" w:after="60" w:line="240" w:lineRule="atLeast"/>
              <w:rPr>
                <w:lang w:val="de-CH"/>
              </w:rPr>
            </w:pPr>
            <w:r w:rsidRPr="000F0880" w:rsidDel="00A425EB">
              <w:t>Sicherheit (Access Control)</w:t>
            </w:r>
          </w:p>
        </w:tc>
        <w:tc>
          <w:tcPr>
            <w:tcW w:w="668" w:type="pct"/>
          </w:tcPr>
          <w:p w14:paraId="24E2E1E0" w14:textId="2B8C95BC" w:rsidR="001247F3" w:rsidRPr="001247F3" w:rsidDel="00A425EB" w:rsidRDefault="001247F3" w:rsidP="006D0D54">
            <w:pPr>
              <w:spacing w:before="60" w:after="60" w:line="240" w:lineRule="atLeast"/>
              <w:rPr>
                <w:b/>
              </w:rPr>
            </w:pPr>
            <w:r w:rsidRPr="001247F3" w:rsidDel="00A425EB">
              <w:rPr>
                <w:b/>
              </w:rPr>
              <w:t>Prinzip-</w:t>
            </w:r>
            <w:r w:rsidR="00F01649" w:rsidDel="00A425EB">
              <w:rPr>
                <w:b/>
              </w:rPr>
              <w:t>4</w:t>
            </w:r>
          </w:p>
        </w:tc>
      </w:tr>
      <w:tr w:rsidR="00EB68EA" w:rsidRPr="000F0880" w:rsidDel="00A425EB" w14:paraId="29297BE7" w14:textId="2F40CEC4" w:rsidTr="001247F3">
        <w:tc>
          <w:tcPr>
            <w:tcW w:w="593" w:type="pct"/>
            <w:vAlign w:val="center"/>
          </w:tcPr>
          <w:p w14:paraId="4878D94E" w14:textId="44DC5F40" w:rsidR="00EB68EA" w:rsidRPr="000F0880" w:rsidDel="00A425EB" w:rsidRDefault="00A82FFD" w:rsidP="006D0D54">
            <w:pPr>
              <w:spacing w:before="60" w:after="60" w:line="240" w:lineRule="atLeast"/>
              <w:rPr>
                <w:b/>
              </w:rPr>
            </w:pPr>
            <w:r w:rsidDel="00A425EB">
              <w:rPr>
                <w:b/>
              </w:rPr>
              <w:t>LE-</w:t>
            </w:r>
            <w:r w:rsidR="00626DF1" w:rsidDel="00A425EB">
              <w:rPr>
                <w:b/>
              </w:rPr>
              <w:t>2.1</w:t>
            </w:r>
          </w:p>
        </w:tc>
        <w:tc>
          <w:tcPr>
            <w:tcW w:w="381" w:type="pct"/>
            <w:vAlign w:val="center"/>
          </w:tcPr>
          <w:p w14:paraId="5F35725B" w14:textId="6B6EC4CB" w:rsidR="00EB68EA" w:rsidDel="00A425EB" w:rsidRDefault="000E2924" w:rsidP="001247F3">
            <w:pPr>
              <w:spacing w:before="60" w:after="60" w:line="240" w:lineRule="atLeast"/>
            </w:pPr>
            <w:r w:rsidDel="00A425EB">
              <w:t>A</w:t>
            </w:r>
          </w:p>
        </w:tc>
        <w:tc>
          <w:tcPr>
            <w:tcW w:w="2213" w:type="pct"/>
          </w:tcPr>
          <w:p w14:paraId="2070F1EA" w14:textId="5DC24057" w:rsidR="00EB68EA" w:rsidRPr="00B25753" w:rsidDel="00A425EB" w:rsidRDefault="00EB68EA" w:rsidP="004E3525">
            <w:pPr>
              <w:spacing w:before="60" w:after="60" w:line="240" w:lineRule="atLeast"/>
              <w:rPr>
                <w:lang w:val="de-DE"/>
              </w:rPr>
            </w:pPr>
            <w:r w:rsidRPr="00B25753" w:rsidDel="00A425EB">
              <w:rPr>
                <w:lang w:val="de-DE"/>
              </w:rPr>
              <w:t xml:space="preserve">Falls das </w:t>
            </w:r>
            <w:r w:rsidRPr="00B25753" w:rsidDel="00A425EB">
              <w:rPr>
                <w:i/>
                <w:lang w:val="de-DE"/>
              </w:rPr>
              <w:t>Subjekt</w:t>
            </w:r>
            <w:r w:rsidRPr="00B25753" w:rsidDel="00A425EB">
              <w:rPr>
                <w:lang w:val="de-DE"/>
              </w:rPr>
              <w:t xml:space="preserve"> keine Rechte für die aufzurufende</w:t>
            </w:r>
            <w:r w:rsidR="00B221DF" w:rsidDel="00A425EB">
              <w:rPr>
                <w:lang w:val="de-DE"/>
              </w:rPr>
              <w:t xml:space="preserve"> schützenswerte</w:t>
            </w:r>
            <w:r w:rsidRPr="00B25753" w:rsidDel="00A425EB">
              <w:rPr>
                <w:lang w:val="de-DE"/>
              </w:rPr>
              <w:t xml:space="preserve"> </w:t>
            </w:r>
            <w:r w:rsidRPr="00B25753" w:rsidDel="00A425EB">
              <w:rPr>
                <w:i/>
                <w:lang w:val="de-DE"/>
              </w:rPr>
              <w:t>Re</w:t>
            </w:r>
            <w:r w:rsidRPr="00B25753" w:rsidDel="00A425EB">
              <w:rPr>
                <w:i/>
                <w:lang w:val="de-DE"/>
              </w:rPr>
              <w:t>s</w:t>
            </w:r>
            <w:r w:rsidRPr="00B25753" w:rsidDel="00A425EB">
              <w:rPr>
                <w:i/>
                <w:lang w:val="de-DE"/>
              </w:rPr>
              <w:t>source</w:t>
            </w:r>
            <w:r w:rsidRPr="00B25753" w:rsidDel="00A425EB">
              <w:rPr>
                <w:lang w:val="de-DE"/>
              </w:rPr>
              <w:t xml:space="preserve"> hat, MUSS der Aufruf an die </w:t>
            </w:r>
            <w:r w:rsidRPr="00B25753" w:rsidDel="00A425EB">
              <w:rPr>
                <w:i/>
                <w:lang w:val="de-DE"/>
              </w:rPr>
              <w:t>E-Ressource</w:t>
            </w:r>
            <w:r w:rsidRPr="00B25753" w:rsidDel="00A425EB">
              <w:rPr>
                <w:lang w:val="de-DE"/>
              </w:rPr>
              <w:t xml:space="preserve"> verworfen werden</w:t>
            </w:r>
            <w:r w:rsidDel="00A425EB">
              <w:rPr>
                <w:lang w:val="de-DE"/>
              </w:rPr>
              <w:t xml:space="preserve"> und</w:t>
            </w:r>
            <w:r w:rsidR="00D96AD8" w:rsidDel="00A425EB">
              <w:rPr>
                <w:lang w:val="de-DE"/>
              </w:rPr>
              <w:t>/oder</w:t>
            </w:r>
            <w:r w:rsidDel="00A425EB">
              <w:rPr>
                <w:lang w:val="de-DE"/>
              </w:rPr>
              <w:t xml:space="preserve"> entsprechend umgeleitet werden</w:t>
            </w:r>
            <w:r w:rsidRPr="00B25753" w:rsidDel="00A425EB">
              <w:rPr>
                <w:lang w:val="de-DE"/>
              </w:rPr>
              <w:t>.</w:t>
            </w:r>
          </w:p>
        </w:tc>
        <w:tc>
          <w:tcPr>
            <w:tcW w:w="1145" w:type="pct"/>
          </w:tcPr>
          <w:p w14:paraId="27FD6438" w14:textId="2390FBCE" w:rsidR="00EB68EA" w:rsidRPr="000F0880" w:rsidDel="00A425EB" w:rsidRDefault="000E2924" w:rsidP="006D0D54">
            <w:pPr>
              <w:spacing w:before="60" w:after="60" w:line="240" w:lineRule="atLeast"/>
            </w:pPr>
            <w:r w:rsidRPr="000F0880" w:rsidDel="00A425EB">
              <w:t>Sicherheit</w:t>
            </w:r>
            <w:r w:rsidDel="00A425EB">
              <w:t xml:space="preserve">, </w:t>
            </w:r>
            <w:r w:rsidRPr="000C2645" w:rsidDel="00A425EB">
              <w:rPr>
                <w:lang w:val="de-CH"/>
              </w:rPr>
              <w:t>Benu</w:t>
            </w:r>
            <w:r w:rsidRPr="000C2645" w:rsidDel="00A425EB">
              <w:rPr>
                <w:lang w:val="de-CH"/>
              </w:rPr>
              <w:t>t</w:t>
            </w:r>
            <w:r w:rsidRPr="000C2645" w:rsidDel="00A425EB">
              <w:rPr>
                <w:lang w:val="de-CH"/>
              </w:rPr>
              <w:t>zerfreundlichkeit</w:t>
            </w:r>
          </w:p>
        </w:tc>
        <w:tc>
          <w:tcPr>
            <w:tcW w:w="668" w:type="pct"/>
          </w:tcPr>
          <w:p w14:paraId="3EFA7363" w14:textId="0C18D219" w:rsidR="00EB68EA" w:rsidRPr="001247F3" w:rsidDel="00A425EB" w:rsidRDefault="00EB68EA" w:rsidP="006D0D54">
            <w:pPr>
              <w:spacing w:before="60" w:after="60" w:line="240" w:lineRule="atLeast"/>
              <w:rPr>
                <w:b/>
              </w:rPr>
            </w:pPr>
          </w:p>
        </w:tc>
      </w:tr>
      <w:tr w:rsidR="001247F3" w:rsidRPr="000F0880" w:rsidDel="00A425EB" w14:paraId="2D994DEF" w14:textId="3F530E9E" w:rsidTr="001247F3">
        <w:tc>
          <w:tcPr>
            <w:tcW w:w="593" w:type="pct"/>
            <w:vAlign w:val="center"/>
          </w:tcPr>
          <w:p w14:paraId="669B1FFA" w14:textId="150DC3AB" w:rsidR="001247F3" w:rsidRPr="000F0880" w:rsidDel="00A425EB" w:rsidRDefault="00A82FFD" w:rsidP="006D0D54">
            <w:pPr>
              <w:spacing w:before="60" w:after="60" w:line="240" w:lineRule="atLeast"/>
              <w:rPr>
                <w:b/>
                <w:lang w:val="de-CH"/>
              </w:rPr>
            </w:pPr>
            <w:r w:rsidDel="00A425EB">
              <w:rPr>
                <w:b/>
              </w:rPr>
              <w:t>LE-</w:t>
            </w:r>
            <w:r w:rsidR="00211939" w:rsidDel="00A425EB">
              <w:rPr>
                <w:b/>
              </w:rPr>
              <w:t>3</w:t>
            </w:r>
          </w:p>
        </w:tc>
        <w:tc>
          <w:tcPr>
            <w:tcW w:w="381" w:type="pct"/>
            <w:vAlign w:val="center"/>
          </w:tcPr>
          <w:p w14:paraId="194EA246" w14:textId="58070BA8" w:rsidR="001247F3" w:rsidRPr="000F0880" w:rsidDel="00A425EB" w:rsidRDefault="0047375D" w:rsidP="001247F3">
            <w:pPr>
              <w:spacing w:before="60" w:after="60" w:line="240" w:lineRule="atLeast"/>
            </w:pPr>
            <w:r w:rsidDel="00A425EB">
              <w:t>B/A</w:t>
            </w:r>
          </w:p>
        </w:tc>
        <w:tc>
          <w:tcPr>
            <w:tcW w:w="2213" w:type="pct"/>
          </w:tcPr>
          <w:p w14:paraId="6826A51E" w14:textId="14D1DAFC" w:rsidR="001247F3" w:rsidRPr="000F0880" w:rsidDel="00A425EB" w:rsidRDefault="001247F3" w:rsidP="006D0D54">
            <w:pPr>
              <w:spacing w:before="60" w:after="60" w:line="240" w:lineRule="atLeast"/>
              <w:rPr>
                <w:lang w:val="de-CH"/>
              </w:rPr>
            </w:pPr>
            <w:r w:rsidRPr="00B25753" w:rsidDel="00A425EB">
              <w:rPr>
                <w:lang w:val="de-DE"/>
              </w:rPr>
              <w:t xml:space="preserve">Der Aufwand für die Verwaltung der </w:t>
            </w:r>
            <w:r w:rsidRPr="00B25753" w:rsidDel="00A425EB">
              <w:rPr>
                <w:i/>
                <w:lang w:val="de-DE"/>
              </w:rPr>
              <w:t>E-Ressourcen</w:t>
            </w:r>
            <w:r w:rsidRPr="00B25753" w:rsidDel="00A425EB">
              <w:rPr>
                <w:lang w:val="de-DE"/>
              </w:rPr>
              <w:t xml:space="preserve"> SOLLTE minimal sein.</w:t>
            </w:r>
          </w:p>
        </w:tc>
        <w:tc>
          <w:tcPr>
            <w:tcW w:w="1145" w:type="pct"/>
          </w:tcPr>
          <w:p w14:paraId="474C2770" w14:textId="67F98EE2" w:rsidR="001247F3" w:rsidRPr="001247F3" w:rsidDel="00A425EB" w:rsidRDefault="001247F3" w:rsidP="006D0D54">
            <w:pPr>
              <w:spacing w:before="60" w:after="60" w:line="240" w:lineRule="atLeast"/>
              <w:rPr>
                <w:lang w:val="de-CH"/>
              </w:rPr>
            </w:pPr>
            <w:r w:rsidRPr="000F0880" w:rsidDel="00A425EB">
              <w:t>Kosten</w:t>
            </w:r>
          </w:p>
        </w:tc>
        <w:tc>
          <w:tcPr>
            <w:tcW w:w="668" w:type="pct"/>
          </w:tcPr>
          <w:p w14:paraId="3286E980" w14:textId="6BEB5CC6" w:rsidR="001247F3" w:rsidRPr="000F0880" w:rsidDel="00A425EB" w:rsidRDefault="001247F3" w:rsidP="006D0D54">
            <w:pPr>
              <w:spacing w:before="60" w:after="60" w:line="240" w:lineRule="atLeast"/>
            </w:pPr>
          </w:p>
        </w:tc>
      </w:tr>
      <w:tr w:rsidR="001247F3" w:rsidRPr="000F0880" w:rsidDel="00A425EB" w14:paraId="573FDFB8" w14:textId="40760D71" w:rsidTr="001247F3">
        <w:tc>
          <w:tcPr>
            <w:tcW w:w="593" w:type="pct"/>
            <w:vAlign w:val="center"/>
          </w:tcPr>
          <w:p w14:paraId="6D4FA216" w14:textId="56D17AA9" w:rsidR="001247F3" w:rsidRPr="000F0880" w:rsidDel="00A425EB" w:rsidRDefault="00A82FFD" w:rsidP="006D0D54">
            <w:pPr>
              <w:spacing w:before="60" w:after="60" w:line="240" w:lineRule="atLeast"/>
              <w:rPr>
                <w:b/>
                <w:lang w:val="de-CH"/>
              </w:rPr>
            </w:pPr>
            <w:r w:rsidDel="00A425EB">
              <w:rPr>
                <w:b/>
              </w:rPr>
              <w:t>LE-</w:t>
            </w:r>
            <w:r w:rsidR="00211939" w:rsidDel="00A425EB">
              <w:rPr>
                <w:b/>
              </w:rPr>
              <w:t>4</w:t>
            </w:r>
          </w:p>
        </w:tc>
        <w:tc>
          <w:tcPr>
            <w:tcW w:w="381" w:type="pct"/>
            <w:vAlign w:val="center"/>
          </w:tcPr>
          <w:p w14:paraId="2F71E82D" w14:textId="7DEFE724" w:rsidR="001247F3" w:rsidRPr="000F0880" w:rsidDel="00A425EB" w:rsidRDefault="00B02C2A" w:rsidP="001247F3">
            <w:pPr>
              <w:keepNext/>
              <w:spacing w:before="60" w:after="60" w:line="240" w:lineRule="atLeast"/>
            </w:pPr>
            <w:r w:rsidDel="00A425EB">
              <w:t>B/A</w:t>
            </w:r>
          </w:p>
        </w:tc>
        <w:tc>
          <w:tcPr>
            <w:tcW w:w="2213" w:type="pct"/>
          </w:tcPr>
          <w:p w14:paraId="230A2526" w14:textId="6CF1EB24" w:rsidR="001247F3" w:rsidRPr="000F0880" w:rsidDel="00A425EB" w:rsidRDefault="001247F3" w:rsidP="006D0D54">
            <w:pPr>
              <w:keepNext/>
              <w:spacing w:before="60" w:after="60" w:line="240" w:lineRule="atLeast"/>
              <w:rPr>
                <w:lang w:val="de-CH"/>
              </w:rPr>
            </w:pPr>
            <w:r w:rsidRPr="00B25753" w:rsidDel="00A425EB">
              <w:rPr>
                <w:lang w:val="de-DE"/>
              </w:rPr>
              <w:t xml:space="preserve">Der Aufwand für die Verwaltung der </w:t>
            </w:r>
            <w:r w:rsidRPr="00B25753" w:rsidDel="00A425EB">
              <w:rPr>
                <w:i/>
                <w:lang w:val="de-DE"/>
              </w:rPr>
              <w:t>B</w:t>
            </w:r>
            <w:r w:rsidRPr="00B25753" w:rsidDel="00A425EB">
              <w:rPr>
                <w:i/>
                <w:lang w:val="de-DE"/>
              </w:rPr>
              <w:t>e</w:t>
            </w:r>
            <w:r w:rsidRPr="00B25753" w:rsidDel="00A425EB">
              <w:rPr>
                <w:i/>
                <w:lang w:val="de-DE"/>
              </w:rPr>
              <w:t>rechtigungen</w:t>
            </w:r>
            <w:r w:rsidRPr="00B25753" w:rsidDel="00A425EB">
              <w:rPr>
                <w:lang w:val="de-DE"/>
              </w:rPr>
              <w:t xml:space="preserve"> (</w:t>
            </w:r>
            <w:r w:rsidRPr="00B25753" w:rsidDel="00A425EB">
              <w:rPr>
                <w:i/>
                <w:lang w:val="de-DE"/>
              </w:rPr>
              <w:t>Zugangsregeln</w:t>
            </w:r>
            <w:r w:rsidRPr="00B25753" w:rsidDel="00A425EB">
              <w:rPr>
                <w:lang w:val="de-DE"/>
              </w:rPr>
              <w:t xml:space="preserve"> und </w:t>
            </w:r>
            <w:r w:rsidRPr="00B25753" w:rsidDel="00A425EB">
              <w:rPr>
                <w:i/>
                <w:lang w:val="de-DE"/>
              </w:rPr>
              <w:t>Z</w:t>
            </w:r>
            <w:r w:rsidRPr="00B25753" w:rsidDel="00A425EB">
              <w:rPr>
                <w:i/>
                <w:lang w:val="de-DE"/>
              </w:rPr>
              <w:t>u</w:t>
            </w:r>
            <w:r w:rsidRPr="00B25753" w:rsidDel="00A425EB">
              <w:rPr>
                <w:i/>
                <w:lang w:val="de-DE"/>
              </w:rPr>
              <w:t>griffsrechte</w:t>
            </w:r>
            <w:r w:rsidRPr="00B25753" w:rsidDel="00A425EB">
              <w:rPr>
                <w:lang w:val="de-DE"/>
              </w:rPr>
              <w:t>) SOLLTE minimal sein.</w:t>
            </w:r>
          </w:p>
        </w:tc>
        <w:tc>
          <w:tcPr>
            <w:tcW w:w="1145" w:type="pct"/>
          </w:tcPr>
          <w:p w14:paraId="6E865CA7" w14:textId="20EAC14F" w:rsidR="001247F3" w:rsidRPr="001247F3" w:rsidDel="00A425EB" w:rsidRDefault="001247F3" w:rsidP="006D0D54">
            <w:pPr>
              <w:keepNext/>
              <w:spacing w:before="60" w:after="60" w:line="240" w:lineRule="atLeast"/>
              <w:rPr>
                <w:lang w:val="de-CH"/>
              </w:rPr>
            </w:pPr>
            <w:r w:rsidRPr="000F0880" w:rsidDel="00A425EB">
              <w:t>Kosten</w:t>
            </w:r>
          </w:p>
        </w:tc>
        <w:tc>
          <w:tcPr>
            <w:tcW w:w="668" w:type="pct"/>
          </w:tcPr>
          <w:p w14:paraId="52CAC0B1" w14:textId="6906AF0A" w:rsidR="001247F3" w:rsidRPr="000F0880" w:rsidDel="00A425EB" w:rsidRDefault="001247F3" w:rsidP="006D0D54">
            <w:pPr>
              <w:keepNext/>
              <w:spacing w:before="60" w:after="60" w:line="240" w:lineRule="atLeast"/>
            </w:pPr>
          </w:p>
        </w:tc>
      </w:tr>
      <w:tr w:rsidR="001247F3" w:rsidRPr="000F0880" w:rsidDel="00A425EB" w14:paraId="6A990670" w14:textId="75A8B8B2" w:rsidTr="001247F3">
        <w:tc>
          <w:tcPr>
            <w:tcW w:w="593" w:type="pct"/>
            <w:vAlign w:val="center"/>
          </w:tcPr>
          <w:p w14:paraId="64F541F9" w14:textId="781E3B2D" w:rsidR="001247F3" w:rsidRPr="0078222D" w:rsidDel="00A425EB" w:rsidRDefault="00A82FFD" w:rsidP="006D0D54">
            <w:pPr>
              <w:spacing w:before="60" w:after="60" w:line="240" w:lineRule="atLeast"/>
              <w:rPr>
                <w:b/>
                <w:lang w:val="de-CH"/>
              </w:rPr>
            </w:pPr>
            <w:r w:rsidDel="00A425EB">
              <w:rPr>
                <w:b/>
              </w:rPr>
              <w:t>LE-</w:t>
            </w:r>
            <w:r w:rsidR="00211939" w:rsidDel="00A425EB">
              <w:rPr>
                <w:b/>
              </w:rPr>
              <w:t>5</w:t>
            </w:r>
          </w:p>
        </w:tc>
        <w:tc>
          <w:tcPr>
            <w:tcW w:w="381" w:type="pct"/>
            <w:vAlign w:val="center"/>
          </w:tcPr>
          <w:p w14:paraId="49CCEADE" w14:textId="3AD136D7" w:rsidR="001247F3" w:rsidRPr="0078222D" w:rsidDel="00A425EB" w:rsidRDefault="001247F3" w:rsidP="001247F3">
            <w:pPr>
              <w:keepNext/>
              <w:spacing w:before="60" w:after="60" w:line="240" w:lineRule="atLeast"/>
            </w:pPr>
            <w:r w:rsidRPr="0078222D" w:rsidDel="00A425EB">
              <w:t>D</w:t>
            </w:r>
          </w:p>
        </w:tc>
        <w:tc>
          <w:tcPr>
            <w:tcW w:w="2213" w:type="pct"/>
          </w:tcPr>
          <w:p w14:paraId="2FF0CC2B" w14:textId="6C53EF97" w:rsidR="001247F3" w:rsidRPr="0078222D" w:rsidDel="00A425EB" w:rsidRDefault="001247F3">
            <w:pPr>
              <w:keepNext/>
              <w:spacing w:before="60" w:after="60" w:line="240" w:lineRule="atLeast"/>
              <w:rPr>
                <w:lang w:val="de-CH"/>
              </w:rPr>
            </w:pPr>
            <w:r w:rsidRPr="0078222D" w:rsidDel="00A425EB">
              <w:rPr>
                <w:lang w:val="de-DE"/>
              </w:rPr>
              <w:t xml:space="preserve">Die Menge der unterstützten </w:t>
            </w:r>
            <w:r w:rsidRPr="00774D88" w:rsidDel="00A425EB">
              <w:rPr>
                <w:i/>
                <w:lang w:val="de-DE"/>
              </w:rPr>
              <w:t>E-Identities</w:t>
            </w:r>
            <w:r w:rsidRPr="0078222D" w:rsidDel="00A425EB">
              <w:rPr>
                <w:lang w:val="de-DE"/>
              </w:rPr>
              <w:t xml:space="preserve"> und </w:t>
            </w:r>
            <w:r w:rsidRPr="0078222D" w:rsidDel="00A425EB">
              <w:rPr>
                <w:i/>
                <w:lang w:val="de-DE"/>
              </w:rPr>
              <w:t>Attribute</w:t>
            </w:r>
            <w:r w:rsidRPr="0078222D" w:rsidDel="00A425EB">
              <w:rPr>
                <w:lang w:val="de-DE"/>
              </w:rPr>
              <w:t xml:space="preserve"> MUSS minimal gehalten und SOLLTE womöglich ko</w:t>
            </w:r>
            <w:r w:rsidRPr="0078222D" w:rsidDel="00A425EB">
              <w:rPr>
                <w:lang w:val="de-DE"/>
              </w:rPr>
              <w:t>n</w:t>
            </w:r>
            <w:r w:rsidRPr="0078222D" w:rsidDel="00A425EB">
              <w:rPr>
                <w:lang w:val="de-DE"/>
              </w:rPr>
              <w:t>solidiert werden.</w:t>
            </w:r>
          </w:p>
        </w:tc>
        <w:tc>
          <w:tcPr>
            <w:tcW w:w="1145" w:type="pct"/>
          </w:tcPr>
          <w:p w14:paraId="43D557E0" w14:textId="13F03B46" w:rsidR="001247F3" w:rsidRPr="0078222D" w:rsidDel="00A425EB" w:rsidRDefault="001247F3" w:rsidP="006D0D54">
            <w:pPr>
              <w:keepNext/>
              <w:spacing w:before="60" w:after="60" w:line="240" w:lineRule="atLeast"/>
              <w:rPr>
                <w:lang w:val="de-CH"/>
              </w:rPr>
            </w:pPr>
            <w:r w:rsidRPr="0078222D" w:rsidDel="00A425EB">
              <w:t>Kosten</w:t>
            </w:r>
          </w:p>
        </w:tc>
        <w:tc>
          <w:tcPr>
            <w:tcW w:w="668" w:type="pct"/>
          </w:tcPr>
          <w:p w14:paraId="43514293" w14:textId="59BE53FB" w:rsidR="001247F3" w:rsidRPr="0078222D" w:rsidDel="00A425EB" w:rsidRDefault="001247F3" w:rsidP="006D0D54">
            <w:pPr>
              <w:keepNext/>
              <w:spacing w:before="60" w:after="60" w:line="240" w:lineRule="atLeast"/>
            </w:pPr>
            <w:r w:rsidRPr="0078222D" w:rsidDel="00A425EB">
              <w:rPr>
                <w:b/>
              </w:rPr>
              <w:t>IAM-6</w:t>
            </w:r>
            <w:r w:rsidR="00094369" w:rsidDel="00A425EB">
              <w:rPr>
                <w:b/>
              </w:rPr>
              <w:t>, LB-5</w:t>
            </w:r>
          </w:p>
        </w:tc>
      </w:tr>
      <w:tr w:rsidR="00094369" w:rsidRPr="000F0880" w:rsidDel="00A425EB" w14:paraId="3823226E" w14:textId="2EE84831" w:rsidTr="001247F3">
        <w:tc>
          <w:tcPr>
            <w:tcW w:w="593" w:type="pct"/>
            <w:vAlign w:val="center"/>
          </w:tcPr>
          <w:p w14:paraId="76F73352" w14:textId="7B0449A4" w:rsidR="00094369" w:rsidDel="00A425EB" w:rsidRDefault="00094369" w:rsidP="006D0D54">
            <w:pPr>
              <w:spacing w:before="60" w:after="60" w:line="240" w:lineRule="atLeast"/>
              <w:rPr>
                <w:b/>
              </w:rPr>
            </w:pPr>
            <w:r w:rsidDel="00A425EB">
              <w:rPr>
                <w:b/>
              </w:rPr>
              <w:t>LE-</w:t>
            </w:r>
            <w:r w:rsidR="00211939" w:rsidDel="00A425EB">
              <w:rPr>
                <w:b/>
              </w:rPr>
              <w:t>6</w:t>
            </w:r>
          </w:p>
        </w:tc>
        <w:tc>
          <w:tcPr>
            <w:tcW w:w="381" w:type="pct"/>
            <w:vAlign w:val="center"/>
          </w:tcPr>
          <w:p w14:paraId="0478D950" w14:textId="416453BC" w:rsidR="00094369" w:rsidRPr="00774D88" w:rsidDel="00A425EB" w:rsidRDefault="00094369" w:rsidP="001247F3">
            <w:pPr>
              <w:keepNext/>
              <w:spacing w:before="60" w:after="60" w:line="240" w:lineRule="atLeast"/>
              <w:rPr>
                <w:lang w:val="de-CH"/>
              </w:rPr>
            </w:pPr>
            <w:r w:rsidRPr="00094369" w:rsidDel="00A425EB">
              <w:t>B</w:t>
            </w:r>
          </w:p>
        </w:tc>
        <w:tc>
          <w:tcPr>
            <w:tcW w:w="2213" w:type="pct"/>
          </w:tcPr>
          <w:p w14:paraId="2B3583BE" w14:textId="4D84795B" w:rsidR="00094369" w:rsidRPr="00774D88" w:rsidDel="00A425EB" w:rsidRDefault="00094369" w:rsidP="006D0D54">
            <w:pPr>
              <w:keepNext/>
              <w:spacing w:before="60" w:after="60" w:line="240" w:lineRule="atLeast"/>
              <w:rPr>
                <w:lang w:val="de-CH"/>
              </w:rPr>
            </w:pPr>
            <w:r w:rsidRPr="00774D88" w:rsidDel="00A425EB">
              <w:rPr>
                <w:i/>
              </w:rPr>
              <w:t>E-Identities</w:t>
            </w:r>
            <w:r w:rsidRPr="00440221" w:rsidDel="00A425EB">
              <w:t xml:space="preserve"> und </w:t>
            </w:r>
            <w:r w:rsidRPr="00774D88" w:rsidDel="00A425EB">
              <w:rPr>
                <w:i/>
              </w:rPr>
              <w:t>Attribute</w:t>
            </w:r>
            <w:r w:rsidRPr="00440221" w:rsidDel="00A425EB">
              <w:t xml:space="preserve"> MÜSSEN bei Veränderungen zeitnah gepflegt werden.</w:t>
            </w:r>
          </w:p>
        </w:tc>
        <w:tc>
          <w:tcPr>
            <w:tcW w:w="1145" w:type="pct"/>
          </w:tcPr>
          <w:p w14:paraId="3F0BD3E9" w14:textId="52D93E60" w:rsidR="00094369" w:rsidRPr="000F0880" w:rsidDel="00A425EB" w:rsidRDefault="00094369" w:rsidP="006D0D54">
            <w:pPr>
              <w:keepNext/>
              <w:spacing w:before="60" w:after="60" w:line="240" w:lineRule="atLeast"/>
            </w:pPr>
            <w:r w:rsidDel="00A425EB">
              <w:t>Aktualität</w:t>
            </w:r>
          </w:p>
        </w:tc>
        <w:tc>
          <w:tcPr>
            <w:tcW w:w="668" w:type="pct"/>
          </w:tcPr>
          <w:p w14:paraId="43CD5AD9" w14:textId="733AB96C" w:rsidR="00094369" w:rsidRPr="000C2645" w:rsidDel="00A425EB" w:rsidRDefault="00094369" w:rsidP="006D0D54">
            <w:pPr>
              <w:keepNext/>
              <w:spacing w:before="60" w:after="60" w:line="240" w:lineRule="atLeast"/>
              <w:rPr>
                <w:b/>
              </w:rPr>
            </w:pPr>
          </w:p>
        </w:tc>
      </w:tr>
      <w:tr w:rsidR="001247F3" w:rsidRPr="000F0880" w:rsidDel="00A425EB" w14:paraId="6285BBD3" w14:textId="4E46C336" w:rsidTr="001247F3">
        <w:tc>
          <w:tcPr>
            <w:tcW w:w="593" w:type="pct"/>
            <w:vAlign w:val="center"/>
          </w:tcPr>
          <w:p w14:paraId="265961C8" w14:textId="58A96920" w:rsidR="001247F3" w:rsidRPr="001247F3" w:rsidDel="00A425EB" w:rsidRDefault="00A82FFD" w:rsidP="006D0D54">
            <w:pPr>
              <w:spacing w:before="60" w:after="60" w:line="240" w:lineRule="atLeast"/>
              <w:rPr>
                <w:b/>
                <w:lang w:val="de-CH"/>
              </w:rPr>
            </w:pPr>
            <w:r w:rsidDel="00A425EB">
              <w:rPr>
                <w:b/>
              </w:rPr>
              <w:t>LE-</w:t>
            </w:r>
            <w:r w:rsidR="00211939" w:rsidDel="00A425EB">
              <w:rPr>
                <w:b/>
              </w:rPr>
              <w:t>7</w:t>
            </w:r>
          </w:p>
        </w:tc>
        <w:tc>
          <w:tcPr>
            <w:tcW w:w="381" w:type="pct"/>
            <w:vAlign w:val="center"/>
          </w:tcPr>
          <w:p w14:paraId="26785060" w14:textId="170F3793" w:rsidR="001247F3" w:rsidRPr="000F0880" w:rsidDel="00A425EB" w:rsidRDefault="001247F3" w:rsidP="001247F3">
            <w:pPr>
              <w:keepNext/>
              <w:spacing w:before="60" w:after="60" w:line="240" w:lineRule="atLeast"/>
            </w:pPr>
            <w:r w:rsidDel="00A425EB">
              <w:t>A</w:t>
            </w:r>
          </w:p>
        </w:tc>
        <w:tc>
          <w:tcPr>
            <w:tcW w:w="2213" w:type="pct"/>
          </w:tcPr>
          <w:p w14:paraId="4E08F8B7" w14:textId="1F1B3358" w:rsidR="001247F3" w:rsidRPr="001247F3" w:rsidDel="00A425EB" w:rsidRDefault="001247F3" w:rsidP="006D0D54">
            <w:pPr>
              <w:keepNext/>
              <w:spacing w:before="60" w:after="60" w:line="240" w:lineRule="atLeast"/>
              <w:rPr>
                <w:lang w:val="de-CH"/>
              </w:rPr>
            </w:pPr>
            <w:r w:rsidRPr="00B25753" w:rsidDel="00A425EB">
              <w:rPr>
                <w:lang w:val="de-DE"/>
              </w:rPr>
              <w:t>Authentifizierungs</w:t>
            </w:r>
            <w:r w:rsidR="00157EEE" w:rsidDel="00A425EB">
              <w:rPr>
                <w:lang w:val="de-DE"/>
              </w:rPr>
              <w:t>- und Attribut</w:t>
            </w:r>
            <w:r w:rsidRPr="00B25753" w:rsidDel="00A425EB">
              <w:rPr>
                <w:lang w:val="de-DE"/>
              </w:rPr>
              <w:t>bestät</w:t>
            </w:r>
            <w:r w:rsidRPr="00B25753" w:rsidDel="00A425EB">
              <w:rPr>
                <w:lang w:val="de-DE"/>
              </w:rPr>
              <w:t>i</w:t>
            </w:r>
            <w:r w:rsidRPr="00B25753" w:rsidDel="00A425EB">
              <w:rPr>
                <w:lang w:val="de-DE"/>
              </w:rPr>
              <w:t xml:space="preserve">gungen KÖNNEN durch </w:t>
            </w:r>
            <w:r w:rsidR="00D96AD8" w:rsidRPr="00774D88" w:rsidDel="00A425EB">
              <w:rPr>
                <w:i/>
                <w:lang w:val="de-DE"/>
              </w:rPr>
              <w:t>IAM-</w:t>
            </w:r>
            <w:r w:rsidR="00157EEE" w:rsidDel="00A425EB">
              <w:rPr>
                <w:i/>
                <w:lang w:val="de-DE"/>
              </w:rPr>
              <w:t>Dienstanbieter</w:t>
            </w:r>
            <w:r w:rsidRPr="00B25753" w:rsidDel="00A425EB">
              <w:rPr>
                <w:lang w:val="de-DE"/>
              </w:rPr>
              <w:t xml:space="preserve"> unterschiedlicher Qual</w:t>
            </w:r>
            <w:r w:rsidRPr="00B25753" w:rsidDel="00A425EB">
              <w:rPr>
                <w:lang w:val="de-DE"/>
              </w:rPr>
              <w:t>i</w:t>
            </w:r>
            <w:r w:rsidRPr="00B25753" w:rsidDel="00A425EB">
              <w:rPr>
                <w:lang w:val="de-DE"/>
              </w:rPr>
              <w:t>tät ausgestellt werden.</w:t>
            </w:r>
            <w:r w:rsidR="00157EEE" w:rsidRPr="00B25753" w:rsidDel="00A425EB">
              <w:rPr>
                <w:lang w:val="de-DE"/>
              </w:rPr>
              <w:t xml:space="preserve"> </w:t>
            </w:r>
            <w:sdt>
              <w:sdtPr>
                <w:rPr>
                  <w:lang w:val="de-DE"/>
                </w:rPr>
                <w:id w:val="1514263522"/>
                <w:citation/>
              </w:sdtPr>
              <w:sdtEndPr/>
              <w:sdtContent>
                <w:r w:rsidR="00157EEE" w:rsidDel="00A425EB">
                  <w:rPr>
                    <w:lang w:val="de-DE"/>
                  </w:rPr>
                  <w:fldChar w:fldCharType="begin"/>
                </w:r>
                <w:r w:rsidR="00157EEE" w:rsidDel="00A425EB">
                  <w:rPr>
                    <w:lang w:val="de-CH"/>
                  </w:rPr>
                  <w:instrText xml:space="preserve"> CITATION SOWISCH \l 2055 </w:instrText>
                </w:r>
                <w:r w:rsidR="00157EEE" w:rsidDel="00A425EB">
                  <w:rPr>
                    <w:lang w:val="de-DE"/>
                  </w:rPr>
                  <w:fldChar w:fldCharType="separate"/>
                </w:r>
                <w:r w:rsidR="006863C8" w:rsidRPr="006863C8">
                  <w:rPr>
                    <w:noProof/>
                    <w:lang w:val="de-CH"/>
                  </w:rPr>
                  <w:t>[3]</w:t>
                </w:r>
                <w:r w:rsidR="00157EEE" w:rsidDel="00A425EB">
                  <w:rPr>
                    <w:lang w:val="de-DE"/>
                  </w:rPr>
                  <w:fldChar w:fldCharType="end"/>
                </w:r>
              </w:sdtContent>
            </w:sdt>
          </w:p>
        </w:tc>
        <w:tc>
          <w:tcPr>
            <w:tcW w:w="1145" w:type="pct"/>
          </w:tcPr>
          <w:p w14:paraId="493A7420" w14:textId="09332C18" w:rsidR="001247F3" w:rsidRPr="001247F3" w:rsidDel="00A425EB" w:rsidRDefault="001247F3" w:rsidP="006D0D54">
            <w:pPr>
              <w:keepNext/>
              <w:spacing w:before="60" w:after="60" w:line="240" w:lineRule="atLeast"/>
              <w:rPr>
                <w:lang w:val="de-CH"/>
              </w:rPr>
            </w:pPr>
            <w:r w:rsidRPr="000F0880" w:rsidDel="00A425EB">
              <w:t>Interoperabilität</w:t>
            </w:r>
          </w:p>
        </w:tc>
        <w:tc>
          <w:tcPr>
            <w:tcW w:w="668" w:type="pct"/>
          </w:tcPr>
          <w:p w14:paraId="3C01DBEF" w14:textId="70D248FB" w:rsidR="001247F3" w:rsidRPr="000F0880" w:rsidDel="00A425EB" w:rsidRDefault="001247F3" w:rsidP="006D0D54">
            <w:pPr>
              <w:keepNext/>
              <w:spacing w:before="60" w:after="60" w:line="240" w:lineRule="atLeast"/>
            </w:pPr>
            <w:r w:rsidRPr="000C2645" w:rsidDel="00A425EB">
              <w:rPr>
                <w:b/>
              </w:rPr>
              <w:t>Prinzip-</w:t>
            </w:r>
            <w:r w:rsidR="000F203D" w:rsidDel="00A425EB">
              <w:rPr>
                <w:b/>
              </w:rPr>
              <w:t>2</w:t>
            </w:r>
          </w:p>
        </w:tc>
      </w:tr>
      <w:tr w:rsidR="001247F3" w:rsidRPr="000F0880" w:rsidDel="00A425EB" w14:paraId="48CB59BC" w14:textId="0F1A8839" w:rsidTr="00E40681">
        <w:tc>
          <w:tcPr>
            <w:tcW w:w="593" w:type="pct"/>
            <w:vAlign w:val="center"/>
          </w:tcPr>
          <w:p w14:paraId="5304159F" w14:textId="79452C6F" w:rsidR="001247F3" w:rsidRPr="000F0880" w:rsidDel="00A425EB" w:rsidRDefault="00A82FFD" w:rsidP="006D0D54">
            <w:pPr>
              <w:spacing w:before="60" w:after="60" w:line="240" w:lineRule="atLeast"/>
              <w:rPr>
                <w:b/>
                <w:lang w:val="de-CH"/>
              </w:rPr>
            </w:pPr>
            <w:r w:rsidDel="00A425EB">
              <w:rPr>
                <w:b/>
              </w:rPr>
              <w:t>LE-</w:t>
            </w:r>
            <w:r w:rsidR="00211939" w:rsidDel="00A425EB">
              <w:rPr>
                <w:b/>
              </w:rPr>
              <w:t>8</w:t>
            </w:r>
          </w:p>
        </w:tc>
        <w:tc>
          <w:tcPr>
            <w:tcW w:w="381" w:type="pct"/>
            <w:vAlign w:val="center"/>
          </w:tcPr>
          <w:p w14:paraId="54885F96" w14:textId="73CB801B" w:rsidR="001247F3" w:rsidRPr="000F0880" w:rsidDel="00A425EB" w:rsidRDefault="001247F3" w:rsidP="007F65FC">
            <w:pPr>
              <w:keepNext/>
              <w:spacing w:before="60" w:after="60" w:line="240" w:lineRule="atLeast"/>
            </w:pPr>
            <w:r w:rsidDel="00A425EB">
              <w:t>B</w:t>
            </w:r>
          </w:p>
        </w:tc>
        <w:tc>
          <w:tcPr>
            <w:tcW w:w="2213" w:type="pct"/>
          </w:tcPr>
          <w:p w14:paraId="5EBE623B" w14:textId="718D7B87" w:rsidR="001247F3" w:rsidRPr="000F0880" w:rsidDel="00A425EB" w:rsidRDefault="001247F3" w:rsidP="00A6596C">
            <w:pPr>
              <w:keepNext/>
              <w:spacing w:before="60" w:after="60" w:line="240" w:lineRule="atLeast"/>
              <w:rPr>
                <w:lang w:val="de-CH"/>
              </w:rPr>
            </w:pPr>
            <w:r w:rsidRPr="00B25753" w:rsidDel="00A425EB">
              <w:rPr>
                <w:lang w:val="de-DE"/>
              </w:rPr>
              <w:t xml:space="preserve">Für </w:t>
            </w:r>
            <w:r w:rsidR="002758A5" w:rsidDel="00A425EB">
              <w:rPr>
                <w:lang w:val="de-DE"/>
              </w:rPr>
              <w:t xml:space="preserve">Subjekte </w:t>
            </w:r>
            <w:r w:rsidRPr="00B25753" w:rsidDel="00A425EB">
              <w:rPr>
                <w:lang w:val="de-DE"/>
              </w:rPr>
              <w:t xml:space="preserve">SOLLTE </w:t>
            </w:r>
            <w:r w:rsidR="00A6596C" w:rsidDel="00A425EB">
              <w:rPr>
                <w:lang w:val="de-DE"/>
              </w:rPr>
              <w:t xml:space="preserve">ein </w:t>
            </w:r>
            <w:r w:rsidRPr="00B25753" w:rsidDel="00A425EB">
              <w:rPr>
                <w:lang w:val="de-DE"/>
              </w:rPr>
              <w:t>eindeutige</w:t>
            </w:r>
            <w:r w:rsidR="00A6596C" w:rsidDel="00A425EB">
              <w:rPr>
                <w:lang w:val="de-DE"/>
              </w:rPr>
              <w:t>r</w:t>
            </w:r>
            <w:r w:rsidRPr="00B25753" w:rsidDel="00A425EB">
              <w:rPr>
                <w:lang w:val="de-DE"/>
              </w:rPr>
              <w:t xml:space="preserve"> </w:t>
            </w:r>
            <w:r w:rsidRPr="00B25753" w:rsidDel="00A425EB">
              <w:rPr>
                <w:i/>
                <w:lang w:val="de-DE"/>
              </w:rPr>
              <w:t xml:space="preserve">Identifikator </w:t>
            </w:r>
            <w:r w:rsidR="00A6596C" w:rsidDel="00A425EB">
              <w:rPr>
                <w:lang w:val="de-DE"/>
              </w:rPr>
              <w:t>verwendet werden. Im</w:t>
            </w:r>
            <w:r w:rsidR="00211939" w:rsidDel="00A425EB">
              <w:rPr>
                <w:lang w:val="de-DE"/>
              </w:rPr>
              <w:t xml:space="preserve"> </w:t>
            </w:r>
            <w:r w:rsidR="00A6596C" w:rsidDel="00A425EB">
              <w:rPr>
                <w:lang w:val="de-DE"/>
              </w:rPr>
              <w:t>Id</w:t>
            </w:r>
            <w:r w:rsidR="00A6596C" w:rsidDel="00A425EB">
              <w:rPr>
                <w:lang w:val="de-DE"/>
              </w:rPr>
              <w:t>e</w:t>
            </w:r>
            <w:r w:rsidR="00A6596C" w:rsidDel="00A425EB">
              <w:rPr>
                <w:lang w:val="de-DE"/>
              </w:rPr>
              <w:t>alfall kann es sich um einen staatlichen Identifikator handeln</w:t>
            </w:r>
            <w:r w:rsidRPr="00B25753" w:rsidDel="00A425EB">
              <w:rPr>
                <w:lang w:val="de-DE"/>
              </w:rPr>
              <w:t xml:space="preserve">. </w:t>
            </w:r>
            <w:sdt>
              <w:sdtPr>
                <w:rPr>
                  <w:lang w:val="de-DE"/>
                </w:rPr>
                <w:id w:val="-1549139641"/>
                <w:citation/>
              </w:sdtPr>
              <w:sdtEndPr/>
              <w:sdtContent>
                <w:r w:rsidR="00F616F1" w:rsidDel="00A425EB">
                  <w:rPr>
                    <w:lang w:val="de-DE"/>
                  </w:rPr>
                  <w:fldChar w:fldCharType="begin"/>
                </w:r>
                <w:r w:rsidR="00F616F1" w:rsidDel="00A425EB">
                  <w:rPr>
                    <w:lang w:val="de-CH"/>
                  </w:rPr>
                  <w:instrText xml:space="preserve"> CITATION SOWISCH \l 2055 </w:instrText>
                </w:r>
                <w:r w:rsidR="00F616F1" w:rsidDel="00A425EB">
                  <w:rPr>
                    <w:lang w:val="de-DE"/>
                  </w:rPr>
                  <w:fldChar w:fldCharType="separate"/>
                </w:r>
                <w:r w:rsidR="006863C8" w:rsidRPr="006863C8">
                  <w:rPr>
                    <w:noProof/>
                    <w:lang w:val="de-CH"/>
                  </w:rPr>
                  <w:t>[3]</w:t>
                </w:r>
                <w:r w:rsidR="00F616F1" w:rsidDel="00A425EB">
                  <w:rPr>
                    <w:lang w:val="de-DE"/>
                  </w:rPr>
                  <w:fldChar w:fldCharType="end"/>
                </w:r>
              </w:sdtContent>
            </w:sdt>
          </w:p>
        </w:tc>
        <w:tc>
          <w:tcPr>
            <w:tcW w:w="1145" w:type="pct"/>
          </w:tcPr>
          <w:p w14:paraId="257741F5" w14:textId="35FFD79D" w:rsidR="001247F3" w:rsidRPr="001247F3" w:rsidDel="00A425EB" w:rsidRDefault="00A6596C" w:rsidP="006D0D54">
            <w:pPr>
              <w:keepNext/>
              <w:spacing w:before="60" w:after="60" w:line="240" w:lineRule="atLeast"/>
              <w:rPr>
                <w:lang w:val="de-CH"/>
              </w:rPr>
            </w:pPr>
            <w:r w:rsidDel="00A425EB">
              <w:rPr>
                <w:lang w:val="de-DE"/>
              </w:rPr>
              <w:t>Wiedererkennung des Subjekts</w:t>
            </w:r>
          </w:p>
        </w:tc>
        <w:tc>
          <w:tcPr>
            <w:tcW w:w="668" w:type="pct"/>
          </w:tcPr>
          <w:p w14:paraId="5553006B" w14:textId="32FF8192" w:rsidR="001247F3" w:rsidRPr="00B25753" w:rsidDel="00A425EB" w:rsidRDefault="001247F3" w:rsidP="006D0D54">
            <w:pPr>
              <w:keepNext/>
              <w:spacing w:before="60" w:after="60" w:line="240" w:lineRule="atLeast"/>
              <w:rPr>
                <w:lang w:val="de-DE"/>
              </w:rPr>
            </w:pPr>
          </w:p>
        </w:tc>
      </w:tr>
      <w:tr w:rsidR="001247F3" w:rsidRPr="000F0880" w:rsidDel="00A425EB" w14:paraId="39090F63" w14:textId="29AF84FE" w:rsidTr="00E40681">
        <w:tc>
          <w:tcPr>
            <w:tcW w:w="593" w:type="pct"/>
            <w:vAlign w:val="center"/>
          </w:tcPr>
          <w:p w14:paraId="00626DFA" w14:textId="717F809D" w:rsidR="001247F3" w:rsidRPr="000F0880" w:rsidDel="00A425EB" w:rsidRDefault="00DF5987" w:rsidP="006D0D54">
            <w:pPr>
              <w:spacing w:before="60" w:after="60" w:line="240" w:lineRule="atLeast"/>
              <w:rPr>
                <w:b/>
                <w:lang w:val="de-CH"/>
              </w:rPr>
            </w:pPr>
            <w:r w:rsidDel="00A425EB">
              <w:rPr>
                <w:b/>
              </w:rPr>
              <w:t>LE-</w:t>
            </w:r>
            <w:r w:rsidR="00211939" w:rsidDel="00A425EB">
              <w:rPr>
                <w:b/>
                <w:lang w:val="de-CH"/>
              </w:rPr>
              <w:t>9</w:t>
            </w:r>
          </w:p>
        </w:tc>
        <w:tc>
          <w:tcPr>
            <w:tcW w:w="381" w:type="pct"/>
            <w:vAlign w:val="center"/>
          </w:tcPr>
          <w:p w14:paraId="7E486234" w14:textId="20F543F0" w:rsidR="001247F3" w:rsidRPr="000F0880" w:rsidDel="00A425EB" w:rsidRDefault="00E40681" w:rsidP="007F65FC">
            <w:pPr>
              <w:keepNext/>
              <w:spacing w:before="60" w:after="60" w:line="240" w:lineRule="atLeast"/>
            </w:pPr>
            <w:r w:rsidDel="00A425EB">
              <w:t>B</w:t>
            </w:r>
          </w:p>
        </w:tc>
        <w:tc>
          <w:tcPr>
            <w:tcW w:w="2213" w:type="pct"/>
          </w:tcPr>
          <w:p w14:paraId="5B21C17F" w14:textId="5BC8CB99" w:rsidR="001247F3" w:rsidRPr="000F0880" w:rsidDel="00A425EB" w:rsidRDefault="001247F3" w:rsidP="00F616F1">
            <w:pPr>
              <w:keepNext/>
              <w:spacing w:before="60" w:after="60" w:line="240" w:lineRule="atLeast"/>
              <w:rPr>
                <w:lang w:val="de-CH"/>
              </w:rPr>
            </w:pPr>
            <w:r w:rsidRPr="00B25753" w:rsidDel="00A425EB">
              <w:rPr>
                <w:lang w:val="de-DE"/>
              </w:rPr>
              <w:t xml:space="preserve">Das </w:t>
            </w:r>
            <w:r w:rsidRPr="00B25753" w:rsidDel="00A425EB">
              <w:rPr>
                <w:i/>
                <w:lang w:val="de-DE"/>
              </w:rPr>
              <w:t>Subjekt</w:t>
            </w:r>
            <w:r w:rsidRPr="00B25753" w:rsidDel="00A425EB">
              <w:rPr>
                <w:lang w:val="de-DE"/>
              </w:rPr>
              <w:t xml:space="preserve"> </w:t>
            </w:r>
            <w:r w:rsidDel="00A425EB">
              <w:rPr>
                <w:lang w:val="de-CH"/>
              </w:rPr>
              <w:t xml:space="preserve">und die IAM-Dienstanbieter </w:t>
            </w:r>
            <w:r w:rsidRPr="00B25753" w:rsidDel="00A425EB">
              <w:rPr>
                <w:lang w:val="de-DE"/>
              </w:rPr>
              <w:t>M</w:t>
            </w:r>
            <w:r w:rsidDel="00A425EB">
              <w:rPr>
                <w:lang w:val="de-CH"/>
              </w:rPr>
              <w:t>Ü</w:t>
            </w:r>
            <w:r w:rsidRPr="00B25753" w:rsidDel="00A425EB">
              <w:rPr>
                <w:lang w:val="de-DE"/>
              </w:rPr>
              <w:t>SS</w:t>
            </w:r>
            <w:r w:rsidDel="00A425EB">
              <w:rPr>
                <w:lang w:val="de-CH"/>
              </w:rPr>
              <w:t>EN</w:t>
            </w:r>
            <w:r w:rsidRPr="00B25753" w:rsidDel="00A425EB">
              <w:rPr>
                <w:lang w:val="de-DE"/>
              </w:rPr>
              <w:t xml:space="preserve"> den Verdacht eines Missbrauchs einer </w:t>
            </w:r>
            <w:r w:rsidRPr="00B25753" w:rsidDel="00A425EB">
              <w:rPr>
                <w:i/>
                <w:lang w:val="de-DE"/>
              </w:rPr>
              <w:t>E-Identity</w:t>
            </w:r>
            <w:r w:rsidRPr="00B25753" w:rsidDel="00A425EB">
              <w:rPr>
                <w:lang w:val="de-DE"/>
              </w:rPr>
              <w:t xml:space="preserve"> melden. </w:t>
            </w:r>
            <w:sdt>
              <w:sdtPr>
                <w:rPr>
                  <w:lang w:val="de-DE"/>
                </w:rPr>
                <w:id w:val="-136030108"/>
                <w:citation/>
              </w:sdtPr>
              <w:sdtEndPr/>
              <w:sdtContent>
                <w:r w:rsidR="00F616F1" w:rsidDel="00A425EB">
                  <w:rPr>
                    <w:lang w:val="de-DE"/>
                  </w:rPr>
                  <w:fldChar w:fldCharType="begin"/>
                </w:r>
                <w:r w:rsidR="00F616F1" w:rsidDel="00A425EB">
                  <w:rPr>
                    <w:lang w:val="de-CH"/>
                  </w:rPr>
                  <w:instrText xml:space="preserve"> CITATION SOWISCH \l 2055 </w:instrText>
                </w:r>
                <w:r w:rsidR="00F616F1" w:rsidDel="00A425EB">
                  <w:rPr>
                    <w:lang w:val="de-DE"/>
                  </w:rPr>
                  <w:fldChar w:fldCharType="separate"/>
                </w:r>
                <w:r w:rsidR="006863C8" w:rsidRPr="006863C8">
                  <w:rPr>
                    <w:noProof/>
                    <w:lang w:val="de-CH"/>
                  </w:rPr>
                  <w:t>[3]</w:t>
                </w:r>
                <w:r w:rsidR="00F616F1" w:rsidDel="00A425EB">
                  <w:rPr>
                    <w:lang w:val="de-DE"/>
                  </w:rPr>
                  <w:fldChar w:fldCharType="end"/>
                </w:r>
              </w:sdtContent>
            </w:sdt>
          </w:p>
        </w:tc>
        <w:tc>
          <w:tcPr>
            <w:tcW w:w="1145" w:type="pct"/>
          </w:tcPr>
          <w:p w14:paraId="616D314E" w14:textId="238DBDD4" w:rsidR="001247F3" w:rsidRPr="00E40681" w:rsidDel="00A425EB" w:rsidRDefault="001247F3" w:rsidP="006D0D54">
            <w:pPr>
              <w:keepNext/>
              <w:spacing w:before="60" w:after="60" w:line="240" w:lineRule="atLeast"/>
              <w:rPr>
                <w:lang w:val="de-CH"/>
              </w:rPr>
            </w:pPr>
            <w:r w:rsidRPr="000F0880" w:rsidDel="00A425EB">
              <w:t>Sicherheit</w:t>
            </w:r>
          </w:p>
        </w:tc>
        <w:tc>
          <w:tcPr>
            <w:tcW w:w="668" w:type="pct"/>
          </w:tcPr>
          <w:p w14:paraId="46FF1FE7" w14:textId="0FB83AAC" w:rsidR="001247F3" w:rsidRPr="00E40681" w:rsidDel="00A425EB" w:rsidRDefault="001247F3" w:rsidP="006D0D54">
            <w:pPr>
              <w:keepNext/>
              <w:spacing w:before="60" w:after="60" w:line="240" w:lineRule="atLeast"/>
              <w:rPr>
                <w:b/>
              </w:rPr>
            </w:pPr>
          </w:p>
        </w:tc>
      </w:tr>
      <w:tr w:rsidR="001247F3" w:rsidRPr="000F0880" w:rsidDel="00A425EB" w14:paraId="445E56B5" w14:textId="130B6E11" w:rsidTr="00E40681">
        <w:tc>
          <w:tcPr>
            <w:tcW w:w="593" w:type="pct"/>
            <w:vAlign w:val="center"/>
          </w:tcPr>
          <w:p w14:paraId="0C59C03D" w14:textId="6B474F37" w:rsidR="001247F3" w:rsidRPr="000F0880" w:rsidDel="00A425EB" w:rsidRDefault="00DF5987" w:rsidP="006D0D54">
            <w:pPr>
              <w:spacing w:before="60" w:after="60" w:line="240" w:lineRule="atLeast"/>
              <w:rPr>
                <w:b/>
              </w:rPr>
            </w:pPr>
            <w:r w:rsidDel="00A425EB">
              <w:rPr>
                <w:b/>
              </w:rPr>
              <w:t>LE</w:t>
            </w:r>
            <w:r w:rsidR="001247F3" w:rsidDel="00A425EB">
              <w:rPr>
                <w:b/>
              </w:rPr>
              <w:t>-1</w:t>
            </w:r>
            <w:r w:rsidR="00211939" w:rsidDel="00A425EB">
              <w:rPr>
                <w:b/>
              </w:rPr>
              <w:t>0</w:t>
            </w:r>
          </w:p>
        </w:tc>
        <w:tc>
          <w:tcPr>
            <w:tcW w:w="381" w:type="pct"/>
            <w:vAlign w:val="center"/>
          </w:tcPr>
          <w:p w14:paraId="39A7C13B" w14:textId="512EE93C" w:rsidR="001247F3" w:rsidRPr="00E40681" w:rsidDel="00A425EB" w:rsidRDefault="002E4F54" w:rsidP="007F65FC">
            <w:pPr>
              <w:keepNext/>
              <w:spacing w:before="60" w:after="60" w:line="240" w:lineRule="atLeast"/>
            </w:pPr>
            <w:r w:rsidDel="00A425EB">
              <w:t>B/</w:t>
            </w:r>
            <w:r w:rsidR="00E40681" w:rsidRPr="00E40681" w:rsidDel="00A425EB">
              <w:t>A</w:t>
            </w:r>
            <w:r w:rsidDel="00A425EB">
              <w:t>/T</w:t>
            </w:r>
          </w:p>
        </w:tc>
        <w:tc>
          <w:tcPr>
            <w:tcW w:w="2213" w:type="pct"/>
          </w:tcPr>
          <w:p w14:paraId="6A308AAC" w14:textId="4137999A" w:rsidR="001247F3" w:rsidRPr="000F0880" w:rsidDel="00A425EB" w:rsidRDefault="001247F3" w:rsidP="00481F49">
            <w:pPr>
              <w:keepNext/>
              <w:spacing w:before="60" w:after="60" w:line="240" w:lineRule="atLeast"/>
            </w:pPr>
            <w:r w:rsidRPr="00E20B42" w:rsidDel="00A425EB">
              <w:rPr>
                <w:i/>
                <w:lang w:val="de-CH"/>
              </w:rPr>
              <w:t>IAM-Dienstanbieter</w:t>
            </w:r>
            <w:r w:rsidDel="00A425EB">
              <w:rPr>
                <w:i/>
                <w:lang w:val="de-CH"/>
              </w:rPr>
              <w:t xml:space="preserve"> MÜSSEN</w:t>
            </w:r>
            <w:r w:rsidRPr="00E20B42" w:rsidDel="00A425EB">
              <w:rPr>
                <w:i/>
                <w:lang w:val="de-CH"/>
              </w:rPr>
              <w:t xml:space="preserve"> </w:t>
            </w:r>
            <w:r w:rsidRPr="00E20B42" w:rsidDel="00A425EB">
              <w:rPr>
                <w:lang w:val="de-CH"/>
              </w:rPr>
              <w:t>das ve</w:t>
            </w:r>
            <w:r w:rsidRPr="00E20B42" w:rsidDel="00A425EB">
              <w:rPr>
                <w:lang w:val="de-CH"/>
              </w:rPr>
              <w:t>r</w:t>
            </w:r>
            <w:r w:rsidRPr="00E20B42" w:rsidDel="00A425EB">
              <w:rPr>
                <w:lang w:val="de-CH"/>
              </w:rPr>
              <w:t>nünftig Machbare</w:t>
            </w:r>
            <w:r w:rsidDel="00A425EB">
              <w:rPr>
                <w:lang w:val="de-CH"/>
              </w:rPr>
              <w:t xml:space="preserve"> unternehmen</w:t>
            </w:r>
            <w:r w:rsidRPr="00E20B42" w:rsidDel="00A425EB">
              <w:rPr>
                <w:lang w:val="de-CH"/>
              </w:rPr>
              <w:t xml:space="preserve">, um den Missbrauch der </w:t>
            </w:r>
            <w:r w:rsidRPr="00E20B42" w:rsidDel="00A425EB">
              <w:rPr>
                <w:i/>
                <w:lang w:val="de-CH"/>
              </w:rPr>
              <w:t>E-Identity</w:t>
            </w:r>
            <w:r w:rsidRPr="00E20B42" w:rsidDel="00A425EB">
              <w:rPr>
                <w:lang w:val="de-CH"/>
              </w:rPr>
              <w:t xml:space="preserve"> des </w:t>
            </w:r>
            <w:r w:rsidRPr="00E20B42" w:rsidDel="00A425EB">
              <w:rPr>
                <w:i/>
                <w:lang w:val="de-CH"/>
              </w:rPr>
              <w:t>Su</w:t>
            </w:r>
            <w:r w:rsidRPr="00E20B42" w:rsidDel="00A425EB">
              <w:rPr>
                <w:i/>
                <w:lang w:val="de-CH"/>
              </w:rPr>
              <w:t>b</w:t>
            </w:r>
            <w:r w:rsidRPr="00E20B42" w:rsidDel="00A425EB">
              <w:rPr>
                <w:i/>
                <w:lang w:val="de-CH"/>
              </w:rPr>
              <w:t>jekts</w:t>
            </w:r>
            <w:r w:rsidRPr="00E20B42" w:rsidDel="00A425EB">
              <w:rPr>
                <w:lang w:val="de-CH"/>
              </w:rPr>
              <w:t xml:space="preserve"> zu verhindern. </w:t>
            </w:r>
            <w:sdt>
              <w:sdtPr>
                <w:rPr>
                  <w:lang w:val="de-DE"/>
                </w:rPr>
                <w:id w:val="1232668819"/>
                <w:citation/>
              </w:sdtPr>
              <w:sdtEndPr/>
              <w:sdtContent>
                <w:r w:rsidR="00F616F1" w:rsidDel="00A425EB">
                  <w:rPr>
                    <w:lang w:val="de-DE"/>
                  </w:rPr>
                  <w:fldChar w:fldCharType="begin"/>
                </w:r>
                <w:r w:rsidR="00F616F1" w:rsidDel="00A425EB">
                  <w:rPr>
                    <w:lang w:val="de-CH"/>
                  </w:rPr>
                  <w:instrText xml:space="preserve"> CITATION SOWISCH \l 2055 </w:instrText>
                </w:r>
                <w:r w:rsidR="00F616F1" w:rsidDel="00A425EB">
                  <w:rPr>
                    <w:lang w:val="de-DE"/>
                  </w:rPr>
                  <w:fldChar w:fldCharType="separate"/>
                </w:r>
                <w:r w:rsidR="006863C8" w:rsidRPr="006863C8">
                  <w:rPr>
                    <w:noProof/>
                    <w:lang w:val="de-CH"/>
                  </w:rPr>
                  <w:t>[3]</w:t>
                </w:r>
                <w:r w:rsidR="00F616F1" w:rsidDel="00A425EB">
                  <w:rPr>
                    <w:lang w:val="de-DE"/>
                  </w:rPr>
                  <w:fldChar w:fldCharType="end"/>
                </w:r>
              </w:sdtContent>
            </w:sdt>
            <w:r w:rsidR="00F616F1" w:rsidRPr="00E20B42" w:rsidDel="00A425EB">
              <w:rPr>
                <w:lang w:val="de-CH"/>
              </w:rPr>
              <w:t xml:space="preserve"> </w:t>
            </w:r>
          </w:p>
        </w:tc>
        <w:tc>
          <w:tcPr>
            <w:tcW w:w="1145" w:type="pct"/>
          </w:tcPr>
          <w:p w14:paraId="6344D042" w14:textId="1EF73A5B" w:rsidR="001247F3" w:rsidRPr="000F0880" w:rsidDel="00A425EB" w:rsidRDefault="001247F3" w:rsidP="006D0D54">
            <w:pPr>
              <w:keepNext/>
              <w:spacing w:before="60" w:after="60" w:line="240" w:lineRule="atLeast"/>
            </w:pPr>
            <w:r w:rsidRPr="000C2645" w:rsidDel="00A425EB">
              <w:rPr>
                <w:lang w:val="de-CH"/>
              </w:rPr>
              <w:t>Schutz der Pr</w:t>
            </w:r>
            <w:r w:rsidRPr="000C2645" w:rsidDel="00A425EB">
              <w:rPr>
                <w:lang w:val="de-CH"/>
              </w:rPr>
              <w:t>i</w:t>
            </w:r>
            <w:r w:rsidRPr="000C2645" w:rsidDel="00A425EB">
              <w:rPr>
                <w:lang w:val="de-CH"/>
              </w:rPr>
              <w:t>vatsphäre</w:t>
            </w:r>
            <w:r w:rsidDel="00A425EB">
              <w:rPr>
                <w:lang w:val="de-CH"/>
              </w:rPr>
              <w:t>, Siche</w:t>
            </w:r>
            <w:r w:rsidDel="00A425EB">
              <w:rPr>
                <w:lang w:val="de-CH"/>
              </w:rPr>
              <w:t>r</w:t>
            </w:r>
            <w:r w:rsidDel="00A425EB">
              <w:rPr>
                <w:lang w:val="de-CH"/>
              </w:rPr>
              <w:t>heit</w:t>
            </w:r>
          </w:p>
        </w:tc>
        <w:tc>
          <w:tcPr>
            <w:tcW w:w="668" w:type="pct"/>
          </w:tcPr>
          <w:p w14:paraId="61F663C5" w14:textId="3D3E1DD6" w:rsidR="001247F3" w:rsidRPr="00D45438" w:rsidDel="00A425EB" w:rsidRDefault="00D36DE2" w:rsidP="006D0D54">
            <w:pPr>
              <w:keepNext/>
              <w:spacing w:before="60" w:after="60" w:line="240" w:lineRule="atLeast"/>
              <w:rPr>
                <w:b/>
              </w:rPr>
            </w:pPr>
            <w:r w:rsidDel="00A425EB">
              <w:rPr>
                <w:b/>
              </w:rPr>
              <w:t>LB</w:t>
            </w:r>
            <w:r w:rsidR="001247F3" w:rsidDel="00A425EB">
              <w:rPr>
                <w:b/>
              </w:rPr>
              <w:t>-1</w:t>
            </w:r>
            <w:r w:rsidR="00765E5C" w:rsidDel="00A425EB">
              <w:rPr>
                <w:b/>
              </w:rPr>
              <w:t>3</w:t>
            </w:r>
          </w:p>
        </w:tc>
      </w:tr>
    </w:tbl>
    <w:p w14:paraId="713712D0" w14:textId="77777777" w:rsidR="00B7006A" w:rsidRPr="00B7006A" w:rsidRDefault="00B7006A" w:rsidP="00E40681">
      <w:pPr>
        <w:pStyle w:val="Textkrper"/>
      </w:pPr>
    </w:p>
    <w:p w14:paraId="28A887CA" w14:textId="68E89960" w:rsidR="0047644C" w:rsidRDefault="0047644C" w:rsidP="0023667D">
      <w:pPr>
        <w:pStyle w:val="berschrift3"/>
      </w:pPr>
      <w:bookmarkStart w:id="89" w:name="_Toc496078535"/>
      <w:r>
        <w:t>Anforderungen der Dienstanbi</w:t>
      </w:r>
      <w:r w:rsidR="00B85CF9">
        <w:t>e</w:t>
      </w:r>
      <w:r>
        <w:t>ter</w:t>
      </w:r>
      <w:bookmarkEnd w:id="89"/>
    </w:p>
    <w:p w14:paraId="2CE1F2B6" w14:textId="3E50D7A2" w:rsidR="005A636E" w:rsidRPr="00E20B42" w:rsidRDefault="005A636E" w:rsidP="005A636E">
      <w:pPr>
        <w:pStyle w:val="Textkrper"/>
      </w:pPr>
      <w:r w:rsidRPr="00E20B42">
        <w:t xml:space="preserve">Dieser Abschnitt beschreibt die </w:t>
      </w:r>
      <w:r>
        <w:t>Anforderungen der</w:t>
      </w:r>
      <w:r w:rsidR="002E39D4">
        <w:t xml:space="preserve"> </w:t>
      </w:r>
      <w:r>
        <w:t xml:space="preserve">Dienstanbieter. </w:t>
      </w:r>
    </w:p>
    <w:p w14:paraId="4560C7E8" w14:textId="77777777" w:rsidR="005A636E" w:rsidRPr="005A636E" w:rsidRDefault="005A636E" w:rsidP="005A636E">
      <w:pPr>
        <w:pStyle w:val="Textkrper"/>
      </w:pPr>
    </w:p>
    <w:tbl>
      <w:tblPr>
        <w:tblStyle w:val="Tabellenraster1"/>
        <w:tblW w:w="5000" w:type="pct"/>
        <w:tblLayout w:type="fixed"/>
        <w:tblLook w:val="04A0" w:firstRow="1" w:lastRow="0" w:firstColumn="1" w:lastColumn="0" w:noHBand="0" w:noVBand="1"/>
      </w:tblPr>
      <w:tblGrid>
        <w:gridCol w:w="1101"/>
        <w:gridCol w:w="708"/>
        <w:gridCol w:w="4110"/>
        <w:gridCol w:w="2127"/>
        <w:gridCol w:w="1241"/>
      </w:tblGrid>
      <w:tr w:rsidR="00C46BD1" w:rsidRPr="00E20B42" w14:paraId="6F62430F" w14:textId="0A718C56" w:rsidTr="00774D88">
        <w:trPr>
          <w:tblHeader/>
        </w:trPr>
        <w:tc>
          <w:tcPr>
            <w:tcW w:w="593" w:type="pct"/>
            <w:shd w:val="clear" w:color="auto" w:fill="A6A6A6" w:themeFill="background1" w:themeFillShade="A6"/>
            <w:vAlign w:val="center"/>
          </w:tcPr>
          <w:p w14:paraId="3208CAA1" w14:textId="77777777" w:rsidR="00C46BD1" w:rsidRPr="00E20B42" w:rsidRDefault="00C46BD1" w:rsidP="00C46BD1">
            <w:pPr>
              <w:spacing w:before="60" w:after="60" w:line="240" w:lineRule="atLeast"/>
              <w:rPr>
                <w:b/>
                <w:lang w:val="de-CH"/>
              </w:rPr>
            </w:pPr>
            <w:r>
              <w:rPr>
                <w:b/>
                <w:lang w:val="de-CH"/>
              </w:rPr>
              <w:t>B</w:t>
            </w:r>
            <w:r>
              <w:rPr>
                <w:b/>
                <w:lang w:val="de-CH"/>
              </w:rPr>
              <w:t>e</w:t>
            </w:r>
            <w:r>
              <w:rPr>
                <w:b/>
                <w:lang w:val="de-CH"/>
              </w:rPr>
              <w:t>zeic</w:t>
            </w:r>
            <w:r>
              <w:rPr>
                <w:b/>
                <w:lang w:val="de-CH"/>
              </w:rPr>
              <w:t>h</w:t>
            </w:r>
            <w:r>
              <w:rPr>
                <w:b/>
                <w:lang w:val="de-CH"/>
              </w:rPr>
              <w:t>nung</w:t>
            </w:r>
          </w:p>
        </w:tc>
        <w:tc>
          <w:tcPr>
            <w:tcW w:w="381" w:type="pct"/>
            <w:shd w:val="clear" w:color="auto" w:fill="A6A6A6" w:themeFill="background1" w:themeFillShade="A6"/>
            <w:vAlign w:val="center"/>
          </w:tcPr>
          <w:p w14:paraId="7D070A08" w14:textId="6F015910" w:rsidR="00C46BD1" w:rsidRPr="00E20B42" w:rsidRDefault="00C46BD1" w:rsidP="00C46BD1">
            <w:pPr>
              <w:spacing w:before="60" w:after="60" w:line="240" w:lineRule="atLeast"/>
              <w:rPr>
                <w:b/>
              </w:rPr>
            </w:pPr>
            <w:r>
              <w:rPr>
                <w:b/>
              </w:rPr>
              <w:t>Typ</w:t>
            </w:r>
          </w:p>
        </w:tc>
        <w:tc>
          <w:tcPr>
            <w:tcW w:w="2213" w:type="pct"/>
            <w:shd w:val="clear" w:color="auto" w:fill="A6A6A6" w:themeFill="background1" w:themeFillShade="A6"/>
            <w:vAlign w:val="center"/>
          </w:tcPr>
          <w:p w14:paraId="165253B7" w14:textId="69ABC08E" w:rsidR="00C46BD1" w:rsidRPr="00E20B42" w:rsidRDefault="00C46BD1" w:rsidP="008246BD">
            <w:pPr>
              <w:spacing w:before="60" w:after="60" w:line="240" w:lineRule="atLeast"/>
              <w:rPr>
                <w:b/>
                <w:lang w:val="de-CH"/>
              </w:rPr>
            </w:pPr>
            <w:r w:rsidRPr="00E20B42">
              <w:rPr>
                <w:b/>
                <w:lang w:val="de-CH"/>
              </w:rPr>
              <w:t>Beschreibung</w:t>
            </w:r>
          </w:p>
        </w:tc>
        <w:tc>
          <w:tcPr>
            <w:tcW w:w="1145" w:type="pct"/>
            <w:shd w:val="clear" w:color="auto" w:fill="A6A6A6" w:themeFill="background1" w:themeFillShade="A6"/>
            <w:vAlign w:val="center"/>
          </w:tcPr>
          <w:p w14:paraId="3D5D5F12" w14:textId="52804F33" w:rsidR="00C46BD1" w:rsidRPr="00E20B42" w:rsidRDefault="00C46BD1" w:rsidP="00376BDB">
            <w:pPr>
              <w:spacing w:before="60" w:after="60" w:line="240" w:lineRule="atLeast"/>
              <w:rPr>
                <w:b/>
              </w:rPr>
            </w:pPr>
            <w:r>
              <w:rPr>
                <w:b/>
              </w:rPr>
              <w:t>Begründung</w:t>
            </w:r>
          </w:p>
        </w:tc>
        <w:tc>
          <w:tcPr>
            <w:tcW w:w="668" w:type="pct"/>
            <w:shd w:val="clear" w:color="auto" w:fill="A6A6A6" w:themeFill="background1" w:themeFillShade="A6"/>
          </w:tcPr>
          <w:p w14:paraId="4121841A" w14:textId="6297F17A" w:rsidR="00C46BD1" w:rsidRDefault="00C46BD1" w:rsidP="004C5627">
            <w:pPr>
              <w:spacing w:before="60" w:after="60" w:line="240" w:lineRule="atLeast"/>
              <w:rPr>
                <w:b/>
              </w:rPr>
            </w:pPr>
            <w:r>
              <w:rPr>
                <w:b/>
              </w:rPr>
              <w:t>Referenz</w:t>
            </w:r>
          </w:p>
        </w:tc>
      </w:tr>
      <w:tr w:rsidR="00C46BD1" w:rsidRPr="00E20B42" w14:paraId="16F6BBD8" w14:textId="3DD5B083" w:rsidTr="00774D88">
        <w:tc>
          <w:tcPr>
            <w:tcW w:w="593" w:type="pct"/>
            <w:vAlign w:val="center"/>
          </w:tcPr>
          <w:p w14:paraId="27B37D67" w14:textId="77B51C54" w:rsidR="00C46BD1" w:rsidRPr="00E20B42" w:rsidRDefault="00C46BD1" w:rsidP="004C5627">
            <w:pPr>
              <w:spacing w:before="60" w:after="60" w:line="240" w:lineRule="atLeast"/>
              <w:rPr>
                <w:b/>
                <w:lang w:val="de-CH"/>
              </w:rPr>
            </w:pPr>
            <w:r>
              <w:rPr>
                <w:b/>
                <w:lang w:val="de-CH"/>
              </w:rPr>
              <w:t>Dienst</w:t>
            </w:r>
            <w:r w:rsidRPr="00E20B42">
              <w:rPr>
                <w:b/>
                <w:lang w:val="de-CH"/>
              </w:rPr>
              <w:t>-</w:t>
            </w:r>
            <w:r>
              <w:rPr>
                <w:b/>
                <w:lang w:val="de-CH"/>
              </w:rPr>
              <w:t>1</w:t>
            </w:r>
          </w:p>
        </w:tc>
        <w:tc>
          <w:tcPr>
            <w:tcW w:w="381" w:type="pct"/>
            <w:vAlign w:val="center"/>
          </w:tcPr>
          <w:p w14:paraId="5F103532" w14:textId="3E6D40F0" w:rsidR="00C46BD1" w:rsidRPr="00E20B42" w:rsidRDefault="00795EFA" w:rsidP="00C46BD1">
            <w:pPr>
              <w:spacing w:before="60" w:after="60" w:line="240" w:lineRule="atLeast"/>
            </w:pPr>
            <w:r>
              <w:t>B/A</w:t>
            </w:r>
          </w:p>
        </w:tc>
        <w:tc>
          <w:tcPr>
            <w:tcW w:w="2213" w:type="pct"/>
          </w:tcPr>
          <w:p w14:paraId="2BDEA1ED" w14:textId="631E1FEF" w:rsidR="00C46BD1" w:rsidRPr="0065512D" w:rsidRDefault="00C46BD1" w:rsidP="00066DB7">
            <w:pPr>
              <w:spacing w:before="60" w:after="60" w:line="240" w:lineRule="atLeast"/>
              <w:rPr>
                <w:lang w:val="de-CH"/>
              </w:rPr>
            </w:pPr>
            <w:r w:rsidRPr="0065512D">
              <w:rPr>
                <w:lang w:val="de-CH"/>
              </w:rPr>
              <w:t xml:space="preserve">Der Aufwand für die Administration der </w:t>
            </w:r>
            <w:r w:rsidRPr="0065512D">
              <w:rPr>
                <w:i/>
                <w:lang w:val="de-CH"/>
              </w:rPr>
              <w:t xml:space="preserve">E-Identities </w:t>
            </w:r>
            <w:r w:rsidRPr="00260F35">
              <w:rPr>
                <w:lang w:val="de-CH"/>
              </w:rPr>
              <w:t xml:space="preserve">(Authentifizierungsmittel und </w:t>
            </w:r>
            <w:r w:rsidRPr="00260F35">
              <w:rPr>
                <w:i/>
                <w:lang w:val="de-CH"/>
              </w:rPr>
              <w:t>Attribute</w:t>
            </w:r>
            <w:r w:rsidRPr="00260F35">
              <w:rPr>
                <w:lang w:val="de-CH"/>
              </w:rPr>
              <w:t xml:space="preserve">) SOLLTE minimal </w:t>
            </w:r>
            <w:r w:rsidR="006E2C29" w:rsidRPr="0065512D">
              <w:rPr>
                <w:lang w:val="de-CH"/>
              </w:rPr>
              <w:t>im Ve</w:t>
            </w:r>
            <w:r w:rsidR="006E2C29" w:rsidRPr="0065512D">
              <w:rPr>
                <w:lang w:val="de-CH"/>
              </w:rPr>
              <w:t>r</w:t>
            </w:r>
            <w:r w:rsidR="006E2C29" w:rsidRPr="0065512D">
              <w:rPr>
                <w:lang w:val="de-CH"/>
              </w:rPr>
              <w:t xml:space="preserve">hältnis zur angestrebten Qualität </w:t>
            </w:r>
            <w:r w:rsidRPr="0065512D">
              <w:rPr>
                <w:lang w:val="de-CH"/>
              </w:rPr>
              <w:t>sein.</w:t>
            </w:r>
          </w:p>
        </w:tc>
        <w:tc>
          <w:tcPr>
            <w:tcW w:w="1145" w:type="pct"/>
          </w:tcPr>
          <w:p w14:paraId="3ADF6639" w14:textId="2276E726" w:rsidR="00C46BD1" w:rsidRPr="00E20B42" w:rsidRDefault="00C46BD1" w:rsidP="004C5627">
            <w:pPr>
              <w:spacing w:before="60" w:after="60" w:line="240" w:lineRule="atLeast"/>
            </w:pPr>
            <w:r>
              <w:t>Kosten</w:t>
            </w:r>
          </w:p>
        </w:tc>
        <w:tc>
          <w:tcPr>
            <w:tcW w:w="668" w:type="pct"/>
          </w:tcPr>
          <w:p w14:paraId="49E16DFA" w14:textId="52A56B7B" w:rsidR="00C46BD1" w:rsidRPr="00774D88" w:rsidRDefault="009D7075" w:rsidP="004C5627">
            <w:pPr>
              <w:spacing w:before="60" w:after="60" w:line="240" w:lineRule="atLeast"/>
              <w:rPr>
                <w:b/>
              </w:rPr>
            </w:pPr>
            <w:r w:rsidRPr="00774D88">
              <w:rPr>
                <w:b/>
              </w:rPr>
              <w:t>LB-8</w:t>
            </w:r>
          </w:p>
        </w:tc>
      </w:tr>
      <w:tr w:rsidR="00C46BD1" w:rsidRPr="00E20B42" w14:paraId="7F24FE23" w14:textId="6844E83C" w:rsidTr="00774D88">
        <w:tc>
          <w:tcPr>
            <w:tcW w:w="593" w:type="pct"/>
            <w:vAlign w:val="center"/>
          </w:tcPr>
          <w:p w14:paraId="12911088" w14:textId="6EF56D73" w:rsidR="00C46BD1" w:rsidRPr="00E20B42" w:rsidRDefault="00C46BD1" w:rsidP="004C5627">
            <w:pPr>
              <w:spacing w:before="60" w:after="60" w:line="240" w:lineRule="atLeast"/>
              <w:rPr>
                <w:b/>
                <w:lang w:val="de-CH"/>
              </w:rPr>
            </w:pPr>
            <w:r>
              <w:rPr>
                <w:b/>
                <w:lang w:val="de-CH"/>
              </w:rPr>
              <w:t>Dienst</w:t>
            </w:r>
            <w:r w:rsidRPr="00E20B42">
              <w:rPr>
                <w:b/>
                <w:lang w:val="de-CH"/>
              </w:rPr>
              <w:t>-</w:t>
            </w:r>
            <w:r>
              <w:rPr>
                <w:b/>
                <w:lang w:val="de-CH"/>
              </w:rPr>
              <w:t>2</w:t>
            </w:r>
          </w:p>
        </w:tc>
        <w:tc>
          <w:tcPr>
            <w:tcW w:w="381" w:type="pct"/>
            <w:vAlign w:val="center"/>
          </w:tcPr>
          <w:p w14:paraId="1C4D2DAF" w14:textId="1B7DDA15" w:rsidR="00C46BD1" w:rsidRPr="00E20B42" w:rsidRDefault="00C46BD1" w:rsidP="00C46BD1">
            <w:pPr>
              <w:spacing w:before="60" w:after="60" w:line="240" w:lineRule="atLeast"/>
            </w:pPr>
            <w:r>
              <w:t>D</w:t>
            </w:r>
          </w:p>
        </w:tc>
        <w:tc>
          <w:tcPr>
            <w:tcW w:w="2213" w:type="pct"/>
          </w:tcPr>
          <w:p w14:paraId="6233FAAF" w14:textId="0BD598A2" w:rsidR="00C46BD1" w:rsidRPr="00E20B42" w:rsidRDefault="00C46BD1">
            <w:pPr>
              <w:spacing w:before="60" w:after="60" w:line="240" w:lineRule="atLeast"/>
              <w:rPr>
                <w:lang w:val="de-CH"/>
              </w:rPr>
            </w:pPr>
            <w:r w:rsidRPr="00E20B42">
              <w:rPr>
                <w:lang w:val="de-CH"/>
              </w:rPr>
              <w:t xml:space="preserve">Der Zusammenhang zwischen der </w:t>
            </w:r>
            <w:r w:rsidRPr="00E20B42">
              <w:rPr>
                <w:i/>
                <w:lang w:val="de-CH"/>
              </w:rPr>
              <w:t>E-Identity</w:t>
            </w:r>
            <w:r w:rsidRPr="00E20B42">
              <w:rPr>
                <w:lang w:val="de-CH"/>
              </w:rPr>
              <w:t xml:space="preserve"> und den dazugehörigen </w:t>
            </w:r>
            <w:r w:rsidRPr="00774D88">
              <w:rPr>
                <w:i/>
              </w:rPr>
              <w:t>A</w:t>
            </w:r>
            <w:r w:rsidRPr="00774D88">
              <w:rPr>
                <w:i/>
              </w:rPr>
              <w:t>u</w:t>
            </w:r>
            <w:r w:rsidRPr="00774D88">
              <w:rPr>
                <w:i/>
              </w:rPr>
              <w:t>thentifizierungsmitteln</w:t>
            </w:r>
            <w:r>
              <w:rPr>
                <w:lang w:val="de-CH"/>
              </w:rPr>
              <w:t xml:space="preserve"> MUSS</w:t>
            </w:r>
            <w:r w:rsidRPr="00E20B42">
              <w:rPr>
                <w:lang w:val="de-CH"/>
              </w:rPr>
              <w:t xml:space="preserve"> zu jedem Zeitpunkt gewährleistet sein.</w:t>
            </w:r>
          </w:p>
        </w:tc>
        <w:tc>
          <w:tcPr>
            <w:tcW w:w="1145" w:type="pct"/>
          </w:tcPr>
          <w:p w14:paraId="61826A5F" w14:textId="468E69AE" w:rsidR="00C46BD1" w:rsidRPr="00E20B42" w:rsidRDefault="00C46BD1" w:rsidP="004C5627">
            <w:pPr>
              <w:spacing w:before="60" w:after="60" w:line="240" w:lineRule="atLeast"/>
            </w:pPr>
            <w:r>
              <w:t>Nachvollziehbarkeit</w:t>
            </w:r>
          </w:p>
        </w:tc>
        <w:tc>
          <w:tcPr>
            <w:tcW w:w="668" w:type="pct"/>
          </w:tcPr>
          <w:p w14:paraId="368E2C86" w14:textId="1972BA3A" w:rsidR="00C46BD1" w:rsidRDefault="00C46BD1" w:rsidP="004C5627">
            <w:pPr>
              <w:spacing w:before="60" w:after="60" w:line="240" w:lineRule="atLeast"/>
            </w:pPr>
            <w:r>
              <w:rPr>
                <w:b/>
              </w:rPr>
              <w:t>IAM-10</w:t>
            </w:r>
          </w:p>
        </w:tc>
      </w:tr>
      <w:tr w:rsidR="00FD4237" w:rsidRPr="00E20B42" w14:paraId="61A82270" w14:textId="5E4A14A8" w:rsidTr="00774D88">
        <w:tc>
          <w:tcPr>
            <w:tcW w:w="593" w:type="pct"/>
            <w:vAlign w:val="center"/>
          </w:tcPr>
          <w:p w14:paraId="2356E002" w14:textId="15BC093D" w:rsidR="00FD4237" w:rsidRPr="00E20B42" w:rsidRDefault="00211939">
            <w:pPr>
              <w:spacing w:before="60" w:after="60" w:line="240" w:lineRule="atLeast"/>
              <w:rPr>
                <w:b/>
                <w:lang w:val="de-CH"/>
              </w:rPr>
            </w:pPr>
            <w:r>
              <w:rPr>
                <w:b/>
              </w:rPr>
              <w:t>Dienst-3</w:t>
            </w:r>
          </w:p>
        </w:tc>
        <w:tc>
          <w:tcPr>
            <w:tcW w:w="381" w:type="pct"/>
            <w:vAlign w:val="center"/>
          </w:tcPr>
          <w:p w14:paraId="08376F9C" w14:textId="69BB34D6" w:rsidR="00FD4237" w:rsidRPr="00E20B42" w:rsidRDefault="00FD4237" w:rsidP="00C46BD1">
            <w:pPr>
              <w:keepNext/>
              <w:spacing w:before="60" w:after="60" w:line="240" w:lineRule="atLeast"/>
            </w:pPr>
            <w:r w:rsidDel="009D7075">
              <w:t>B</w:t>
            </w:r>
          </w:p>
        </w:tc>
        <w:tc>
          <w:tcPr>
            <w:tcW w:w="2213" w:type="pct"/>
          </w:tcPr>
          <w:p w14:paraId="56DC6F56" w14:textId="75E9B9B1" w:rsidR="00FD4237" w:rsidRPr="00E20B42" w:rsidRDefault="00FD4237" w:rsidP="004C5627">
            <w:pPr>
              <w:keepNext/>
              <w:spacing w:before="60" w:after="60" w:line="240" w:lineRule="atLeast"/>
              <w:rPr>
                <w:lang w:val="de-CH"/>
              </w:rPr>
            </w:pPr>
            <w:r w:rsidRPr="00897124" w:rsidDel="009D7075">
              <w:t>E-Identities und Attribute MÜSSEN bei Veränderungen zeitnah gepflegt werden.</w:t>
            </w:r>
          </w:p>
        </w:tc>
        <w:tc>
          <w:tcPr>
            <w:tcW w:w="1145" w:type="pct"/>
          </w:tcPr>
          <w:p w14:paraId="5F6661E5" w14:textId="2285C0FA" w:rsidR="00FD4237" w:rsidRPr="00E20B42" w:rsidRDefault="00FD4237" w:rsidP="004C5627">
            <w:pPr>
              <w:keepNext/>
              <w:spacing w:before="60" w:after="60" w:line="240" w:lineRule="atLeast"/>
            </w:pPr>
            <w:r w:rsidDel="009D7075">
              <w:t>Aktualität</w:t>
            </w:r>
          </w:p>
        </w:tc>
        <w:tc>
          <w:tcPr>
            <w:tcW w:w="668" w:type="pct"/>
          </w:tcPr>
          <w:p w14:paraId="5B076B3D" w14:textId="0048EC19" w:rsidR="00FD4237" w:rsidRDefault="00FD4237" w:rsidP="004C5627">
            <w:pPr>
              <w:keepNext/>
              <w:spacing w:before="60" w:after="60" w:line="240" w:lineRule="atLeast"/>
            </w:pPr>
          </w:p>
        </w:tc>
      </w:tr>
    </w:tbl>
    <w:p w14:paraId="4235E53F" w14:textId="22C0E01B" w:rsidR="0047644C" w:rsidRDefault="0047644C" w:rsidP="00C46BD1">
      <w:pPr>
        <w:pStyle w:val="Textkrper"/>
        <w:jc w:val="both"/>
        <w:rPr>
          <w:highlight w:val="yellow"/>
        </w:rPr>
      </w:pPr>
    </w:p>
    <w:p w14:paraId="55D5124F" w14:textId="4121336B" w:rsidR="00EB40B5" w:rsidRDefault="00EB40B5" w:rsidP="0023667D">
      <w:pPr>
        <w:pStyle w:val="berschrift3"/>
      </w:pPr>
      <w:bookmarkStart w:id="90" w:name="_Toc496078536"/>
      <w:r>
        <w:t>Anforderungen der Führung</w:t>
      </w:r>
      <w:bookmarkEnd w:id="90"/>
    </w:p>
    <w:p w14:paraId="0617A7EF" w14:textId="31BE667D" w:rsidR="005A636E" w:rsidRPr="00E20B42" w:rsidRDefault="005A636E" w:rsidP="005A636E">
      <w:pPr>
        <w:pStyle w:val="Textkrper"/>
      </w:pPr>
      <w:r w:rsidRPr="00E20B42">
        <w:t xml:space="preserve">Dieser Abschnitt beschreibt die </w:t>
      </w:r>
      <w:r>
        <w:t xml:space="preserve">Anforderungen der Führung. </w:t>
      </w:r>
    </w:p>
    <w:p w14:paraId="3C04254C" w14:textId="77777777" w:rsidR="005A636E" w:rsidRPr="005A636E" w:rsidRDefault="005A636E" w:rsidP="005A636E">
      <w:pPr>
        <w:pStyle w:val="Textkrper"/>
      </w:pPr>
    </w:p>
    <w:tbl>
      <w:tblPr>
        <w:tblStyle w:val="Tabellenraster1"/>
        <w:tblW w:w="5000" w:type="pct"/>
        <w:tblLayout w:type="fixed"/>
        <w:tblLook w:val="04A0" w:firstRow="1" w:lastRow="0" w:firstColumn="1" w:lastColumn="0" w:noHBand="0" w:noVBand="1"/>
      </w:tblPr>
      <w:tblGrid>
        <w:gridCol w:w="1101"/>
        <w:gridCol w:w="708"/>
        <w:gridCol w:w="4110"/>
        <w:gridCol w:w="2127"/>
        <w:gridCol w:w="1241"/>
      </w:tblGrid>
      <w:tr w:rsidR="00DC6B24" w:rsidRPr="00776B98" w14:paraId="1536E5D4" w14:textId="16BF3ACF" w:rsidTr="008246BD">
        <w:trPr>
          <w:tblHeader/>
        </w:trPr>
        <w:tc>
          <w:tcPr>
            <w:tcW w:w="593" w:type="pct"/>
            <w:shd w:val="clear" w:color="auto" w:fill="A6A6A6" w:themeFill="background1" w:themeFillShade="A6"/>
            <w:vAlign w:val="center"/>
          </w:tcPr>
          <w:p w14:paraId="6A2C4E51" w14:textId="77777777" w:rsidR="00DC6B24" w:rsidRPr="00776B98" w:rsidRDefault="00DC6B24" w:rsidP="005A7E8E">
            <w:pPr>
              <w:spacing w:before="60" w:after="60" w:line="240" w:lineRule="atLeast"/>
              <w:rPr>
                <w:b/>
                <w:lang w:val="de-CH"/>
              </w:rPr>
            </w:pPr>
            <w:r w:rsidRPr="00776B98">
              <w:rPr>
                <w:b/>
              </w:rPr>
              <w:t>Be</w:t>
            </w:r>
            <w:r w:rsidRPr="00776B98">
              <w:rPr>
                <w:b/>
              </w:rPr>
              <w:t>z</w:t>
            </w:r>
            <w:r w:rsidRPr="00776B98">
              <w:rPr>
                <w:b/>
              </w:rPr>
              <w:t>eic</w:t>
            </w:r>
            <w:r w:rsidRPr="00776B98">
              <w:rPr>
                <w:b/>
              </w:rPr>
              <w:t>h</w:t>
            </w:r>
            <w:r w:rsidRPr="00776B98">
              <w:rPr>
                <w:b/>
              </w:rPr>
              <w:t>nung</w:t>
            </w:r>
          </w:p>
        </w:tc>
        <w:tc>
          <w:tcPr>
            <w:tcW w:w="381" w:type="pct"/>
            <w:shd w:val="clear" w:color="auto" w:fill="A6A6A6" w:themeFill="background1" w:themeFillShade="A6"/>
            <w:vAlign w:val="center"/>
          </w:tcPr>
          <w:p w14:paraId="56399C8F" w14:textId="7CCB99FE" w:rsidR="00DC6B24" w:rsidRPr="00776B98" w:rsidRDefault="00DC6B24" w:rsidP="008246BD">
            <w:pPr>
              <w:spacing w:before="60" w:after="60" w:line="240" w:lineRule="atLeast"/>
              <w:rPr>
                <w:b/>
              </w:rPr>
            </w:pPr>
            <w:r>
              <w:rPr>
                <w:b/>
              </w:rPr>
              <w:t>Typ</w:t>
            </w:r>
          </w:p>
        </w:tc>
        <w:tc>
          <w:tcPr>
            <w:tcW w:w="2213" w:type="pct"/>
            <w:shd w:val="clear" w:color="auto" w:fill="A6A6A6" w:themeFill="background1" w:themeFillShade="A6"/>
            <w:vAlign w:val="center"/>
          </w:tcPr>
          <w:p w14:paraId="40C56FAA" w14:textId="66FB6AB5" w:rsidR="00DC6B24" w:rsidRPr="00776B98" w:rsidRDefault="00DC6B24" w:rsidP="008246BD">
            <w:pPr>
              <w:spacing w:before="60" w:after="60" w:line="240" w:lineRule="atLeast"/>
              <w:rPr>
                <w:b/>
                <w:lang w:val="de-CH"/>
              </w:rPr>
            </w:pPr>
            <w:r w:rsidRPr="00776B98">
              <w:rPr>
                <w:b/>
              </w:rPr>
              <w:t>Beschreibung</w:t>
            </w:r>
          </w:p>
        </w:tc>
        <w:tc>
          <w:tcPr>
            <w:tcW w:w="1145" w:type="pct"/>
            <w:shd w:val="clear" w:color="auto" w:fill="A6A6A6" w:themeFill="background1" w:themeFillShade="A6"/>
            <w:vAlign w:val="center"/>
          </w:tcPr>
          <w:p w14:paraId="7159985C" w14:textId="77777777" w:rsidR="00DC6B24" w:rsidRPr="008246BD" w:rsidRDefault="00DC6B24" w:rsidP="00376BDB">
            <w:pPr>
              <w:spacing w:before="60" w:after="60" w:line="240" w:lineRule="atLeast"/>
              <w:rPr>
                <w:b/>
                <w:lang w:val="de-CH"/>
              </w:rPr>
            </w:pPr>
            <w:r w:rsidRPr="00776B98">
              <w:rPr>
                <w:b/>
              </w:rPr>
              <w:t>Begründung</w:t>
            </w:r>
          </w:p>
        </w:tc>
        <w:tc>
          <w:tcPr>
            <w:tcW w:w="668" w:type="pct"/>
            <w:shd w:val="clear" w:color="auto" w:fill="A6A6A6" w:themeFill="background1" w:themeFillShade="A6"/>
            <w:vAlign w:val="center"/>
          </w:tcPr>
          <w:p w14:paraId="413FC80D" w14:textId="30DD351F" w:rsidR="00DC6B24" w:rsidRPr="008246BD" w:rsidRDefault="00DC6B24" w:rsidP="00027FD8">
            <w:pPr>
              <w:spacing w:before="60" w:after="60" w:line="240" w:lineRule="atLeast"/>
              <w:rPr>
                <w:b/>
                <w:lang w:val="de-CH"/>
              </w:rPr>
            </w:pPr>
            <w:r w:rsidRPr="00776B98">
              <w:rPr>
                <w:b/>
              </w:rPr>
              <w:t>Referenz</w:t>
            </w:r>
          </w:p>
        </w:tc>
      </w:tr>
      <w:tr w:rsidR="00DC6B24" w:rsidRPr="00776B98" w14:paraId="7CD1A42A" w14:textId="46EA850C" w:rsidTr="008246BD">
        <w:tc>
          <w:tcPr>
            <w:tcW w:w="593" w:type="pct"/>
            <w:vAlign w:val="center"/>
          </w:tcPr>
          <w:p w14:paraId="761BB8C6" w14:textId="293F05A8" w:rsidR="00DC6B24" w:rsidRPr="00776B98" w:rsidRDefault="00DC6B24" w:rsidP="006D0D54">
            <w:pPr>
              <w:spacing w:before="60" w:after="60" w:line="240" w:lineRule="atLeast"/>
              <w:rPr>
                <w:b/>
                <w:lang w:val="de-CH"/>
              </w:rPr>
            </w:pPr>
            <w:r w:rsidRPr="00776B98">
              <w:rPr>
                <w:b/>
              </w:rPr>
              <w:t>Führ-1</w:t>
            </w:r>
          </w:p>
        </w:tc>
        <w:tc>
          <w:tcPr>
            <w:tcW w:w="381" w:type="pct"/>
            <w:vAlign w:val="center"/>
          </w:tcPr>
          <w:p w14:paraId="30A3CF1C" w14:textId="706EA259" w:rsidR="00DC6B24" w:rsidRPr="00776B98" w:rsidRDefault="00540DA5" w:rsidP="00E25615">
            <w:pPr>
              <w:spacing w:before="60" w:after="60" w:line="240" w:lineRule="atLeast"/>
            </w:pPr>
            <w:r>
              <w:t>B/A</w:t>
            </w:r>
          </w:p>
        </w:tc>
        <w:tc>
          <w:tcPr>
            <w:tcW w:w="2213" w:type="pct"/>
          </w:tcPr>
          <w:p w14:paraId="208C7E11" w14:textId="0896342E" w:rsidR="00DC6B24" w:rsidRPr="00776B98" w:rsidRDefault="00DC6B24" w:rsidP="00E70B1C">
            <w:pPr>
              <w:spacing w:before="60" w:after="60" w:line="240" w:lineRule="atLeast"/>
              <w:rPr>
                <w:lang w:val="de-CH"/>
              </w:rPr>
            </w:pPr>
            <w:r w:rsidRPr="00B25753">
              <w:rPr>
                <w:lang w:val="de-DE"/>
              </w:rPr>
              <w:t xml:space="preserve">Die </w:t>
            </w:r>
            <w:r w:rsidR="009D7075">
              <w:rPr>
                <w:lang w:val="de-DE"/>
              </w:rPr>
              <w:t>IAM-</w:t>
            </w:r>
            <w:r w:rsidRPr="00B25753">
              <w:rPr>
                <w:lang w:val="de-DE"/>
              </w:rPr>
              <w:t xml:space="preserve">Dienstanbieter und </w:t>
            </w:r>
            <w:r w:rsidR="009D7075">
              <w:rPr>
                <w:lang w:val="de-DE"/>
              </w:rPr>
              <w:t>Relying Parties</w:t>
            </w:r>
            <w:r w:rsidR="009D7075" w:rsidRPr="00B25753">
              <w:rPr>
                <w:lang w:val="de-DE"/>
              </w:rPr>
              <w:t xml:space="preserve"> </w:t>
            </w:r>
            <w:r w:rsidRPr="00B25753">
              <w:rPr>
                <w:lang w:val="de-DE"/>
              </w:rPr>
              <w:t xml:space="preserve">SOLLTEN </w:t>
            </w:r>
            <w:r w:rsidR="007078CF">
              <w:rPr>
                <w:lang w:val="de-DE"/>
              </w:rPr>
              <w:t xml:space="preserve">sich auf eine </w:t>
            </w:r>
            <w:r w:rsidRPr="00B25753">
              <w:rPr>
                <w:lang w:val="de-DE"/>
              </w:rPr>
              <w:t>sta</w:t>
            </w:r>
            <w:r w:rsidRPr="00B25753">
              <w:rPr>
                <w:lang w:val="de-DE"/>
              </w:rPr>
              <w:t>n</w:t>
            </w:r>
            <w:r w:rsidRPr="00B25753">
              <w:rPr>
                <w:lang w:val="de-DE"/>
              </w:rPr>
              <w:t>dardisierte</w:t>
            </w:r>
            <w:r w:rsidR="007078CF">
              <w:rPr>
                <w:lang w:val="de-DE"/>
              </w:rPr>
              <w:t xml:space="preserve"> Menge von</w:t>
            </w:r>
            <w:r w:rsidRPr="00B25753">
              <w:rPr>
                <w:lang w:val="de-DE"/>
              </w:rPr>
              <w:t xml:space="preserve"> Authentifizi</w:t>
            </w:r>
            <w:r w:rsidRPr="00B25753">
              <w:rPr>
                <w:lang w:val="de-DE"/>
              </w:rPr>
              <w:t>e</w:t>
            </w:r>
            <w:r w:rsidRPr="00B25753">
              <w:rPr>
                <w:lang w:val="de-DE"/>
              </w:rPr>
              <w:t>rungsmittel</w:t>
            </w:r>
            <w:r w:rsidR="007078CF">
              <w:rPr>
                <w:lang w:val="de-DE"/>
              </w:rPr>
              <w:t>n</w:t>
            </w:r>
            <w:r w:rsidRPr="00B25753">
              <w:rPr>
                <w:lang w:val="de-DE"/>
              </w:rPr>
              <w:t xml:space="preserve"> und Attribute</w:t>
            </w:r>
            <w:r w:rsidR="007078CF">
              <w:rPr>
                <w:lang w:val="de-DE"/>
              </w:rPr>
              <w:t>n</w:t>
            </w:r>
            <w:r>
              <w:rPr>
                <w:lang w:val="de-CH"/>
              </w:rPr>
              <w:t xml:space="preserve"> </w:t>
            </w:r>
            <w:r w:rsidR="007078CF">
              <w:rPr>
                <w:lang w:val="de-CH"/>
              </w:rPr>
              <w:t>einigen</w:t>
            </w:r>
            <w:r w:rsidRPr="00B25753">
              <w:rPr>
                <w:lang w:val="de-DE"/>
              </w:rPr>
              <w:t>.</w:t>
            </w:r>
          </w:p>
        </w:tc>
        <w:tc>
          <w:tcPr>
            <w:tcW w:w="1145" w:type="pct"/>
          </w:tcPr>
          <w:p w14:paraId="48CD08A6" w14:textId="40F47C9E" w:rsidR="00DC6B24" w:rsidRPr="00550082" w:rsidRDefault="00DC6B24" w:rsidP="006D0D54">
            <w:pPr>
              <w:spacing w:before="60" w:after="60" w:line="240" w:lineRule="atLeast"/>
              <w:rPr>
                <w:lang w:val="de-CH"/>
              </w:rPr>
            </w:pPr>
            <w:r w:rsidRPr="000C2645">
              <w:rPr>
                <w:lang w:val="de-CH"/>
              </w:rPr>
              <w:t>Interoperabilitä</w:t>
            </w:r>
            <w:r>
              <w:rPr>
                <w:lang w:val="de-CH"/>
              </w:rPr>
              <w:t>t, Benutzerfreun</w:t>
            </w:r>
            <w:r>
              <w:rPr>
                <w:lang w:val="de-CH"/>
              </w:rPr>
              <w:t>d</w:t>
            </w:r>
            <w:r>
              <w:rPr>
                <w:lang w:val="de-CH"/>
              </w:rPr>
              <w:t>lichkeit</w:t>
            </w:r>
            <w:r w:rsidR="00B366E6">
              <w:rPr>
                <w:lang w:val="de-CH"/>
              </w:rPr>
              <w:t>, Führbarkeit</w:t>
            </w:r>
          </w:p>
        </w:tc>
        <w:tc>
          <w:tcPr>
            <w:tcW w:w="668" w:type="pct"/>
          </w:tcPr>
          <w:p w14:paraId="2DFEED89" w14:textId="15F5D3F1" w:rsidR="00DC6B24" w:rsidRPr="00550082" w:rsidRDefault="00DC6B24" w:rsidP="006D0D54">
            <w:pPr>
              <w:spacing w:before="60" w:after="60" w:line="240" w:lineRule="atLeast"/>
              <w:rPr>
                <w:b/>
                <w:lang w:val="de-CH"/>
              </w:rPr>
            </w:pPr>
            <w:r w:rsidRPr="00550082">
              <w:rPr>
                <w:b/>
              </w:rPr>
              <w:t>IAM-2</w:t>
            </w:r>
            <w:r w:rsidR="00B366E6">
              <w:rPr>
                <w:b/>
              </w:rPr>
              <w:t>, IAM-6</w:t>
            </w:r>
          </w:p>
        </w:tc>
      </w:tr>
      <w:tr w:rsidR="00DC6B24" w:rsidRPr="00776B98" w14:paraId="5013B2C2" w14:textId="27EB61E2" w:rsidTr="008246BD">
        <w:tc>
          <w:tcPr>
            <w:tcW w:w="593" w:type="pct"/>
            <w:vAlign w:val="center"/>
          </w:tcPr>
          <w:p w14:paraId="1193D3A0" w14:textId="205B7E0F" w:rsidR="00DC6B24" w:rsidRPr="00776B98" w:rsidRDefault="00DC6B24" w:rsidP="006D0D54">
            <w:pPr>
              <w:spacing w:before="60" w:after="60" w:line="240" w:lineRule="atLeast"/>
              <w:rPr>
                <w:b/>
                <w:lang w:val="de-CH"/>
              </w:rPr>
            </w:pPr>
            <w:r w:rsidRPr="00776B98">
              <w:rPr>
                <w:b/>
              </w:rPr>
              <w:t>Führ-2</w:t>
            </w:r>
          </w:p>
        </w:tc>
        <w:tc>
          <w:tcPr>
            <w:tcW w:w="381" w:type="pct"/>
            <w:vAlign w:val="center"/>
          </w:tcPr>
          <w:p w14:paraId="09716806" w14:textId="1B958179" w:rsidR="00DC6B24" w:rsidRPr="00776B98" w:rsidRDefault="00E25615" w:rsidP="00E25615">
            <w:pPr>
              <w:spacing w:before="60" w:after="60" w:line="240" w:lineRule="atLeast"/>
            </w:pPr>
            <w:r>
              <w:t>T</w:t>
            </w:r>
          </w:p>
        </w:tc>
        <w:tc>
          <w:tcPr>
            <w:tcW w:w="2213" w:type="pct"/>
          </w:tcPr>
          <w:p w14:paraId="6F2A580B" w14:textId="4A70C254" w:rsidR="00DC6B24" w:rsidRPr="00776B98" w:rsidRDefault="00DC6B24">
            <w:pPr>
              <w:spacing w:before="60" w:after="60" w:line="240" w:lineRule="atLeast"/>
              <w:rPr>
                <w:lang w:val="de-CH"/>
              </w:rPr>
            </w:pPr>
            <w:r w:rsidRPr="00B25753">
              <w:rPr>
                <w:lang w:val="de-DE"/>
              </w:rPr>
              <w:t xml:space="preserve">Die </w:t>
            </w:r>
            <w:r w:rsidR="009D7075">
              <w:rPr>
                <w:lang w:val="de-DE"/>
              </w:rPr>
              <w:t>IAM-</w:t>
            </w:r>
            <w:r w:rsidRPr="00B25753">
              <w:rPr>
                <w:lang w:val="de-DE"/>
              </w:rPr>
              <w:t xml:space="preserve">Dienstanbieter und </w:t>
            </w:r>
            <w:r w:rsidR="009D7075">
              <w:rPr>
                <w:lang w:val="de-DE"/>
              </w:rPr>
              <w:t>Relying Parties</w:t>
            </w:r>
            <w:r w:rsidR="009D7075" w:rsidRPr="00B25753">
              <w:rPr>
                <w:lang w:val="de-DE"/>
              </w:rPr>
              <w:t xml:space="preserve"> </w:t>
            </w:r>
            <w:r w:rsidR="00D8595B">
              <w:rPr>
                <w:lang w:val="de-DE"/>
              </w:rPr>
              <w:t>MÜSSEN</w:t>
            </w:r>
            <w:r w:rsidR="00D8595B" w:rsidRPr="00B25753">
              <w:rPr>
                <w:lang w:val="de-DE"/>
              </w:rPr>
              <w:t xml:space="preserve"> </w:t>
            </w:r>
            <w:r w:rsidRPr="00B25753">
              <w:rPr>
                <w:lang w:val="de-DE"/>
              </w:rPr>
              <w:t>standardisierte Schnittstellen verwenden.</w:t>
            </w:r>
          </w:p>
        </w:tc>
        <w:tc>
          <w:tcPr>
            <w:tcW w:w="1145" w:type="pct"/>
          </w:tcPr>
          <w:p w14:paraId="4680A3AB" w14:textId="4455AD0C" w:rsidR="00DC6B24" w:rsidRPr="00550082" w:rsidRDefault="00DC6B24" w:rsidP="006D0D54">
            <w:pPr>
              <w:spacing w:before="60" w:after="60" w:line="240" w:lineRule="atLeast"/>
              <w:rPr>
                <w:lang w:val="de-CH"/>
              </w:rPr>
            </w:pPr>
            <w:r w:rsidRPr="00776B98">
              <w:t>Interoperabilität</w:t>
            </w:r>
          </w:p>
        </w:tc>
        <w:tc>
          <w:tcPr>
            <w:tcW w:w="668" w:type="pct"/>
          </w:tcPr>
          <w:p w14:paraId="0C16EF06" w14:textId="25DC85B8" w:rsidR="00DC6B24" w:rsidRPr="00550082" w:rsidRDefault="00DC6B24" w:rsidP="006D0D54">
            <w:pPr>
              <w:spacing w:before="60" w:after="60" w:line="240" w:lineRule="atLeast"/>
              <w:rPr>
                <w:b/>
                <w:lang w:val="de-CH"/>
              </w:rPr>
            </w:pPr>
            <w:r w:rsidRPr="00550082">
              <w:rPr>
                <w:b/>
              </w:rPr>
              <w:t>IAM-4</w:t>
            </w:r>
          </w:p>
        </w:tc>
      </w:tr>
      <w:tr w:rsidR="00DC6B24" w:rsidRPr="00776B98" w14:paraId="034A3A4E" w14:textId="2C128C4A" w:rsidTr="008246BD">
        <w:tc>
          <w:tcPr>
            <w:tcW w:w="593" w:type="pct"/>
            <w:vAlign w:val="center"/>
          </w:tcPr>
          <w:p w14:paraId="7C55B693" w14:textId="5E0CA96A" w:rsidR="00DC6B24" w:rsidRPr="00776B98" w:rsidRDefault="00DC6B24" w:rsidP="006D0D54">
            <w:pPr>
              <w:spacing w:before="60" w:after="60" w:line="240" w:lineRule="atLeast"/>
              <w:rPr>
                <w:b/>
                <w:lang w:val="de-CH"/>
              </w:rPr>
            </w:pPr>
            <w:r>
              <w:rPr>
                <w:b/>
                <w:lang w:val="de-CH"/>
              </w:rPr>
              <w:t>Führ-</w:t>
            </w:r>
            <w:r w:rsidR="00A311FD">
              <w:rPr>
                <w:b/>
                <w:lang w:val="de-CH"/>
              </w:rPr>
              <w:t>3</w:t>
            </w:r>
          </w:p>
        </w:tc>
        <w:tc>
          <w:tcPr>
            <w:tcW w:w="381" w:type="pct"/>
            <w:vAlign w:val="center"/>
          </w:tcPr>
          <w:p w14:paraId="3062F8F8" w14:textId="61045027" w:rsidR="00DC6B24" w:rsidRDefault="00E25615" w:rsidP="00E25615">
            <w:pPr>
              <w:keepNext/>
              <w:spacing w:before="60" w:after="60" w:line="240" w:lineRule="atLeast"/>
            </w:pPr>
            <w:r>
              <w:t>B/A</w:t>
            </w:r>
          </w:p>
        </w:tc>
        <w:tc>
          <w:tcPr>
            <w:tcW w:w="2213" w:type="pct"/>
          </w:tcPr>
          <w:p w14:paraId="7F4A13D8" w14:textId="62DBE6C9" w:rsidR="00DC6B24" w:rsidRPr="00776B98" w:rsidRDefault="00DC6B24" w:rsidP="006D0D54">
            <w:pPr>
              <w:keepNext/>
              <w:spacing w:before="60" w:after="60" w:line="240" w:lineRule="atLeast"/>
              <w:rPr>
                <w:lang w:val="de-CH"/>
              </w:rPr>
            </w:pPr>
            <w:r>
              <w:rPr>
                <w:lang w:val="de-CH"/>
              </w:rPr>
              <w:t xml:space="preserve">Die verschiedenen </w:t>
            </w:r>
            <w:r w:rsidR="009D7075">
              <w:rPr>
                <w:lang w:val="de-CH"/>
              </w:rPr>
              <w:t>IAM-</w:t>
            </w:r>
            <w:r>
              <w:rPr>
                <w:lang w:val="de-CH"/>
              </w:rPr>
              <w:t xml:space="preserve">Dienstanbieter und die </w:t>
            </w:r>
            <w:r w:rsidR="009D7075">
              <w:rPr>
                <w:lang w:val="de-CH"/>
              </w:rPr>
              <w:t xml:space="preserve">Relying Parties </w:t>
            </w:r>
            <w:r>
              <w:rPr>
                <w:lang w:val="de-CH"/>
              </w:rPr>
              <w:t>MÜSSEN z</w:t>
            </w:r>
            <w:r>
              <w:rPr>
                <w:lang w:val="de-CH"/>
              </w:rPr>
              <w:t>u</w:t>
            </w:r>
            <w:r>
              <w:rPr>
                <w:lang w:val="de-CH"/>
              </w:rPr>
              <w:t xml:space="preserve">sammenarbeiten, um das Subjekt </w:t>
            </w:r>
            <w:r w:rsidRPr="000C2645">
              <w:rPr>
                <w:lang w:val="de-CH"/>
              </w:rPr>
              <w:t>bei Vermeidung und Recovery des Mis</w:t>
            </w:r>
            <w:r w:rsidRPr="000C2645">
              <w:rPr>
                <w:lang w:val="de-CH"/>
              </w:rPr>
              <w:t>s</w:t>
            </w:r>
            <w:r w:rsidRPr="000C2645">
              <w:rPr>
                <w:lang w:val="de-CH"/>
              </w:rPr>
              <w:t xml:space="preserve">brauchs </w:t>
            </w:r>
            <w:r>
              <w:rPr>
                <w:lang w:val="de-CH"/>
              </w:rPr>
              <w:t>s</w:t>
            </w:r>
            <w:r w:rsidRPr="000C2645">
              <w:rPr>
                <w:lang w:val="de-CH"/>
              </w:rPr>
              <w:t>einer E-Identity</w:t>
            </w:r>
            <w:r>
              <w:rPr>
                <w:lang w:val="de-CH"/>
              </w:rPr>
              <w:t xml:space="preserve"> zu unterstü</w:t>
            </w:r>
            <w:r>
              <w:rPr>
                <w:lang w:val="de-CH"/>
              </w:rPr>
              <w:t>t</w:t>
            </w:r>
            <w:r>
              <w:rPr>
                <w:lang w:val="de-CH"/>
              </w:rPr>
              <w:t>zen.</w:t>
            </w:r>
          </w:p>
        </w:tc>
        <w:tc>
          <w:tcPr>
            <w:tcW w:w="1145" w:type="pct"/>
          </w:tcPr>
          <w:p w14:paraId="57E83BC8" w14:textId="634CB2BA" w:rsidR="00DC6B24" w:rsidRPr="008246BD" w:rsidRDefault="00DC6B24" w:rsidP="006D0D54">
            <w:pPr>
              <w:keepNext/>
              <w:spacing w:before="60" w:after="60" w:line="240" w:lineRule="atLeast"/>
              <w:rPr>
                <w:lang w:val="de-CH"/>
              </w:rPr>
            </w:pPr>
            <w:r w:rsidRPr="000C2645">
              <w:rPr>
                <w:lang w:val="de-CH"/>
              </w:rPr>
              <w:t>Benutzerfreun</w:t>
            </w:r>
            <w:r w:rsidRPr="000C2645">
              <w:rPr>
                <w:lang w:val="de-CH"/>
              </w:rPr>
              <w:t>d</w:t>
            </w:r>
            <w:r w:rsidRPr="000C2645">
              <w:rPr>
                <w:lang w:val="de-CH"/>
              </w:rPr>
              <w:t>lichkeit</w:t>
            </w:r>
            <w:r>
              <w:rPr>
                <w:lang w:val="de-CH"/>
              </w:rPr>
              <w:t>, Sicherheit</w:t>
            </w:r>
          </w:p>
        </w:tc>
        <w:tc>
          <w:tcPr>
            <w:tcW w:w="668" w:type="pct"/>
          </w:tcPr>
          <w:p w14:paraId="195BDED0" w14:textId="596063E0" w:rsidR="00DC6B24" w:rsidRDefault="00E7625A" w:rsidP="006D0D54">
            <w:pPr>
              <w:keepNext/>
              <w:spacing w:before="60" w:after="60" w:line="240" w:lineRule="atLeast"/>
              <w:rPr>
                <w:b/>
              </w:rPr>
            </w:pPr>
            <w:r>
              <w:rPr>
                <w:b/>
              </w:rPr>
              <w:t>LB-12</w:t>
            </w:r>
            <w:r w:rsidR="00F01649">
              <w:rPr>
                <w:b/>
              </w:rPr>
              <w:t>,</w:t>
            </w:r>
          </w:p>
          <w:p w14:paraId="43846F5D" w14:textId="628D40CA" w:rsidR="00F01649" w:rsidRDefault="00F01649" w:rsidP="006D0D54">
            <w:pPr>
              <w:keepNext/>
              <w:spacing w:before="60" w:after="60" w:line="240" w:lineRule="atLeast"/>
              <w:rPr>
                <w:b/>
              </w:rPr>
            </w:pPr>
            <w:r>
              <w:rPr>
                <w:b/>
              </w:rPr>
              <w:t>LB-13,</w:t>
            </w:r>
          </w:p>
          <w:p w14:paraId="5E9CC84D" w14:textId="3D10A3CC" w:rsidR="00F01649" w:rsidRPr="00550082" w:rsidRDefault="00F01649" w:rsidP="006D0D54">
            <w:pPr>
              <w:keepNext/>
              <w:spacing w:before="60" w:after="60" w:line="240" w:lineRule="atLeast"/>
              <w:rPr>
                <w:b/>
                <w:lang w:val="de-CH"/>
              </w:rPr>
            </w:pPr>
            <w:r>
              <w:rPr>
                <w:b/>
              </w:rPr>
              <w:t>LE-11</w:t>
            </w:r>
          </w:p>
        </w:tc>
      </w:tr>
      <w:tr w:rsidR="00DC6B24" w:rsidRPr="00776B98" w14:paraId="0ECF9542" w14:textId="3FBD0E82" w:rsidTr="008246BD">
        <w:tc>
          <w:tcPr>
            <w:tcW w:w="593" w:type="pct"/>
            <w:vAlign w:val="center"/>
          </w:tcPr>
          <w:p w14:paraId="51AB8339" w14:textId="12A83695" w:rsidR="00DC6B24" w:rsidRPr="00776B98" w:rsidRDefault="00DC6B24" w:rsidP="006D0D54">
            <w:pPr>
              <w:spacing w:before="60" w:after="60" w:line="240" w:lineRule="atLeast"/>
              <w:rPr>
                <w:b/>
                <w:lang w:val="de-CH"/>
              </w:rPr>
            </w:pPr>
            <w:r>
              <w:rPr>
                <w:b/>
                <w:lang w:val="de-CH"/>
              </w:rPr>
              <w:t>Führ-</w:t>
            </w:r>
            <w:r w:rsidR="00A311FD">
              <w:rPr>
                <w:b/>
                <w:lang w:val="de-CH"/>
              </w:rPr>
              <w:t>4</w:t>
            </w:r>
          </w:p>
        </w:tc>
        <w:tc>
          <w:tcPr>
            <w:tcW w:w="381" w:type="pct"/>
            <w:vAlign w:val="center"/>
          </w:tcPr>
          <w:p w14:paraId="0018EBCF" w14:textId="4BF3BF72" w:rsidR="00DC6B24" w:rsidRDefault="00E25615" w:rsidP="00E25615">
            <w:pPr>
              <w:keepNext/>
              <w:spacing w:before="60" w:after="60" w:line="240" w:lineRule="atLeast"/>
            </w:pPr>
            <w:r>
              <w:t>B/D</w:t>
            </w:r>
          </w:p>
        </w:tc>
        <w:tc>
          <w:tcPr>
            <w:tcW w:w="2213" w:type="pct"/>
          </w:tcPr>
          <w:p w14:paraId="3BD60717" w14:textId="293190E7" w:rsidR="00DC6B24" w:rsidRPr="00776B98" w:rsidRDefault="00DC6B24" w:rsidP="006D0D54">
            <w:pPr>
              <w:keepNext/>
              <w:spacing w:before="60" w:after="60" w:line="240" w:lineRule="atLeast"/>
              <w:rPr>
                <w:lang w:val="de-CH"/>
              </w:rPr>
            </w:pPr>
            <w:r>
              <w:rPr>
                <w:lang w:val="de-CH"/>
              </w:rPr>
              <w:t xml:space="preserve">Die verschiedenen </w:t>
            </w:r>
            <w:r w:rsidR="009D7075">
              <w:rPr>
                <w:lang w:val="de-CH"/>
              </w:rPr>
              <w:t>IAM-</w:t>
            </w:r>
            <w:r>
              <w:rPr>
                <w:lang w:val="de-CH"/>
              </w:rPr>
              <w:t xml:space="preserve">Dienstanbieter und die </w:t>
            </w:r>
            <w:r w:rsidR="009D7075">
              <w:rPr>
                <w:lang w:val="de-CH"/>
              </w:rPr>
              <w:t xml:space="preserve">Relying Parties </w:t>
            </w:r>
            <w:r>
              <w:rPr>
                <w:lang w:val="de-CH"/>
              </w:rPr>
              <w:t>MÜSSEN z</w:t>
            </w:r>
            <w:r>
              <w:rPr>
                <w:lang w:val="de-CH"/>
              </w:rPr>
              <w:t>u</w:t>
            </w:r>
            <w:r>
              <w:rPr>
                <w:lang w:val="de-CH"/>
              </w:rPr>
              <w:t xml:space="preserve">sammenarbeiten, </w:t>
            </w:r>
            <w:r w:rsidR="00A6481E">
              <w:rPr>
                <w:lang w:val="de-CH"/>
              </w:rPr>
              <w:t xml:space="preserve">so </w:t>
            </w:r>
            <w:r>
              <w:rPr>
                <w:lang w:val="de-CH"/>
              </w:rPr>
              <w:t xml:space="preserve">dass jederzeit nachvollziehen werden kann, </w:t>
            </w:r>
            <w:r w:rsidRPr="000C2645">
              <w:rPr>
                <w:lang w:val="de-CH"/>
              </w:rPr>
              <w:t xml:space="preserve">welches </w:t>
            </w:r>
            <w:r w:rsidRPr="000C2645">
              <w:rPr>
                <w:i/>
                <w:lang w:val="de-CH"/>
              </w:rPr>
              <w:t>Subjekt</w:t>
            </w:r>
            <w:r w:rsidRPr="000C2645">
              <w:rPr>
                <w:lang w:val="de-CH"/>
              </w:rPr>
              <w:t xml:space="preserve"> wann auf welche </w:t>
            </w:r>
            <w:r w:rsidRPr="000C2645">
              <w:rPr>
                <w:i/>
                <w:lang w:val="de-CH"/>
              </w:rPr>
              <w:t>Ressource</w:t>
            </w:r>
            <w:r w:rsidRPr="000C2645">
              <w:rPr>
                <w:lang w:val="de-CH"/>
              </w:rPr>
              <w:t xml:space="preserve"> zugegriffen hat</w:t>
            </w:r>
            <w:r>
              <w:rPr>
                <w:lang w:val="de-CH"/>
              </w:rPr>
              <w:t>.</w:t>
            </w:r>
          </w:p>
        </w:tc>
        <w:tc>
          <w:tcPr>
            <w:tcW w:w="1145" w:type="pct"/>
          </w:tcPr>
          <w:p w14:paraId="1CDABE9F" w14:textId="215CC7CE" w:rsidR="00DC6B24" w:rsidRPr="008246BD" w:rsidRDefault="00DC6B24" w:rsidP="006D0D54">
            <w:pPr>
              <w:keepNext/>
              <w:spacing w:before="60" w:after="60" w:line="240" w:lineRule="atLeast"/>
              <w:rPr>
                <w:lang w:val="de-CH"/>
              </w:rPr>
            </w:pPr>
            <w:r>
              <w:rPr>
                <w:lang w:val="de-CH"/>
              </w:rPr>
              <w:t>Nachvollziehbarkeit</w:t>
            </w:r>
          </w:p>
        </w:tc>
        <w:tc>
          <w:tcPr>
            <w:tcW w:w="668" w:type="pct"/>
          </w:tcPr>
          <w:p w14:paraId="52E27794" w14:textId="3C36A887" w:rsidR="00DC6B24" w:rsidRPr="008246BD" w:rsidRDefault="00DC6B24">
            <w:pPr>
              <w:keepNext/>
              <w:spacing w:before="60" w:after="60" w:line="240" w:lineRule="atLeast"/>
              <w:rPr>
                <w:b/>
                <w:lang w:val="de-CH"/>
              </w:rPr>
            </w:pPr>
            <w:r w:rsidRPr="008246BD">
              <w:rPr>
                <w:b/>
              </w:rPr>
              <w:t>IAM-10</w:t>
            </w:r>
            <w:r>
              <w:rPr>
                <w:b/>
                <w:lang w:val="de-CH"/>
              </w:rPr>
              <w:t xml:space="preserve"> </w:t>
            </w:r>
          </w:p>
        </w:tc>
      </w:tr>
      <w:tr w:rsidR="00DC6B24" w:rsidRPr="00776B98" w14:paraId="7CF42CFA" w14:textId="55124740" w:rsidTr="008246BD">
        <w:tc>
          <w:tcPr>
            <w:tcW w:w="593" w:type="pct"/>
            <w:vAlign w:val="center"/>
          </w:tcPr>
          <w:p w14:paraId="4C9DC0FE" w14:textId="09472DA7" w:rsidR="00DC6B24" w:rsidRPr="00776B98" w:rsidRDefault="00DC6B24" w:rsidP="006D0D54">
            <w:pPr>
              <w:spacing w:before="60" w:after="60" w:line="240" w:lineRule="atLeast"/>
              <w:rPr>
                <w:b/>
                <w:lang w:val="de-CH"/>
              </w:rPr>
            </w:pPr>
            <w:r>
              <w:rPr>
                <w:b/>
                <w:lang w:val="de-CH"/>
              </w:rPr>
              <w:t>Führ-</w:t>
            </w:r>
            <w:r w:rsidR="00A311FD">
              <w:rPr>
                <w:b/>
                <w:lang w:val="de-CH"/>
              </w:rPr>
              <w:t>5</w:t>
            </w:r>
          </w:p>
        </w:tc>
        <w:tc>
          <w:tcPr>
            <w:tcW w:w="381" w:type="pct"/>
            <w:vAlign w:val="center"/>
          </w:tcPr>
          <w:p w14:paraId="46E94831" w14:textId="16BFD945" w:rsidR="00DC6B24" w:rsidRDefault="008246BD" w:rsidP="008246BD">
            <w:pPr>
              <w:keepNext/>
              <w:spacing w:before="60" w:after="60" w:line="240" w:lineRule="atLeast"/>
            </w:pPr>
            <w:r>
              <w:t>B</w:t>
            </w:r>
          </w:p>
        </w:tc>
        <w:tc>
          <w:tcPr>
            <w:tcW w:w="2213" w:type="pct"/>
          </w:tcPr>
          <w:p w14:paraId="5B01BD11" w14:textId="35A8B7AE" w:rsidR="00DC6B24" w:rsidRPr="00776B98" w:rsidRDefault="00DC6B24" w:rsidP="00E70B1C">
            <w:pPr>
              <w:keepNext/>
              <w:spacing w:before="60" w:after="60" w:line="240" w:lineRule="atLeast"/>
              <w:rPr>
                <w:lang w:val="de-CH"/>
              </w:rPr>
            </w:pPr>
            <w:proofErr w:type="gramStart"/>
            <w:r>
              <w:rPr>
                <w:lang w:val="de-CH"/>
              </w:rPr>
              <w:t>Der</w:t>
            </w:r>
            <w:proofErr w:type="gramEnd"/>
            <w:r>
              <w:rPr>
                <w:lang w:val="de-CH"/>
              </w:rPr>
              <w:t xml:space="preserve"> IAM-Regulator MUSS </w:t>
            </w:r>
            <w:r w:rsidR="00D42FA1" w:rsidRPr="00440221">
              <w:t>die erforde</w:t>
            </w:r>
            <w:r w:rsidR="00D42FA1" w:rsidRPr="00440221">
              <w:t>r</w:t>
            </w:r>
            <w:r w:rsidR="00D42FA1" w:rsidRPr="00440221">
              <w:t>lichen</w:t>
            </w:r>
            <w:r w:rsidR="00E70B1C" w:rsidRPr="00774D88">
              <w:rPr>
                <w:rFonts w:cs="Arial"/>
                <w:lang w:val="de-CH"/>
              </w:rPr>
              <w:t xml:space="preserve"> </w:t>
            </w:r>
            <w:r w:rsidRPr="00B25753">
              <w:rPr>
                <w:rFonts w:cs="Arial"/>
                <w:lang w:val="de-DE"/>
              </w:rPr>
              <w:t xml:space="preserve">rechtlichen, prozessualen, </w:t>
            </w:r>
            <w:r w:rsidR="00063071">
              <w:rPr>
                <w:rFonts w:cs="Arial"/>
              </w:rPr>
              <w:t>orga</w:t>
            </w:r>
            <w:r w:rsidR="00063071">
              <w:rPr>
                <w:rFonts w:cs="Arial"/>
              </w:rPr>
              <w:t>n</w:t>
            </w:r>
            <w:r w:rsidR="00063071">
              <w:rPr>
                <w:rFonts w:cs="Arial"/>
              </w:rPr>
              <w:t xml:space="preserve">isatorischen/architektonischen </w:t>
            </w:r>
            <w:r w:rsidRPr="00B25753">
              <w:rPr>
                <w:rFonts w:cs="Arial"/>
                <w:lang w:val="de-DE"/>
              </w:rPr>
              <w:t xml:space="preserve">und technischen Rahmenbedingungen für </w:t>
            </w:r>
            <w:r w:rsidRPr="00B25753">
              <w:rPr>
                <w:rFonts w:cs="Arial"/>
                <w:lang w:val="de-DE"/>
              </w:rPr>
              <w:lastRenderedPageBreak/>
              <w:t>das betroffene IAM-System definieren.</w:t>
            </w:r>
          </w:p>
        </w:tc>
        <w:tc>
          <w:tcPr>
            <w:tcW w:w="1145" w:type="pct"/>
          </w:tcPr>
          <w:p w14:paraId="6CBF2B7C" w14:textId="1489005E" w:rsidR="00DC6B24" w:rsidRPr="008246BD" w:rsidRDefault="00DC6B24" w:rsidP="006D0D54">
            <w:pPr>
              <w:keepNext/>
              <w:spacing w:before="60" w:after="60" w:line="240" w:lineRule="atLeast"/>
              <w:rPr>
                <w:lang w:val="de-CH"/>
              </w:rPr>
            </w:pPr>
            <w:r w:rsidRPr="000C2645">
              <w:rPr>
                <w:lang w:val="de-CH"/>
              </w:rPr>
              <w:lastRenderedPageBreak/>
              <w:t>Rechtskonformität, Sicherheit, R</w:t>
            </w:r>
            <w:r w:rsidRPr="000C2645">
              <w:rPr>
                <w:lang w:val="de-CH"/>
              </w:rPr>
              <w:t>o</w:t>
            </w:r>
            <w:r w:rsidRPr="000C2645">
              <w:rPr>
                <w:lang w:val="de-CH"/>
              </w:rPr>
              <w:t>bustheit</w:t>
            </w:r>
          </w:p>
        </w:tc>
        <w:tc>
          <w:tcPr>
            <w:tcW w:w="668" w:type="pct"/>
          </w:tcPr>
          <w:p w14:paraId="39443DF7" w14:textId="5717478A" w:rsidR="00DC6B24" w:rsidRPr="008246BD" w:rsidRDefault="00DC6B24" w:rsidP="006D0D54">
            <w:pPr>
              <w:keepNext/>
              <w:spacing w:before="60" w:after="60" w:line="240" w:lineRule="atLeast"/>
              <w:rPr>
                <w:b/>
                <w:lang w:val="de-CH"/>
              </w:rPr>
            </w:pPr>
            <w:r w:rsidRPr="008246BD">
              <w:rPr>
                <w:b/>
              </w:rPr>
              <w:t>Prinzip-</w:t>
            </w:r>
            <w:r w:rsidR="000F203D">
              <w:rPr>
                <w:b/>
              </w:rPr>
              <w:t>8</w:t>
            </w:r>
          </w:p>
        </w:tc>
      </w:tr>
      <w:tr w:rsidR="00DC6B24" w:rsidRPr="00776B98" w14:paraId="3E9D4C3B" w14:textId="77777777" w:rsidTr="008246BD">
        <w:tc>
          <w:tcPr>
            <w:tcW w:w="593" w:type="pct"/>
            <w:vAlign w:val="center"/>
          </w:tcPr>
          <w:p w14:paraId="5F1327E8" w14:textId="0F6A25E3" w:rsidR="00DC6B24" w:rsidRDefault="00DC6B24" w:rsidP="006D0D54">
            <w:pPr>
              <w:spacing w:before="60" w:after="60" w:line="240" w:lineRule="atLeast"/>
              <w:rPr>
                <w:b/>
              </w:rPr>
            </w:pPr>
            <w:r>
              <w:rPr>
                <w:b/>
              </w:rPr>
              <w:lastRenderedPageBreak/>
              <w:t>Führ-</w:t>
            </w:r>
            <w:r w:rsidR="00A311FD">
              <w:rPr>
                <w:b/>
              </w:rPr>
              <w:t>5</w:t>
            </w:r>
            <w:r>
              <w:rPr>
                <w:b/>
              </w:rPr>
              <w:t>.1</w:t>
            </w:r>
          </w:p>
        </w:tc>
        <w:tc>
          <w:tcPr>
            <w:tcW w:w="381" w:type="pct"/>
            <w:vAlign w:val="center"/>
          </w:tcPr>
          <w:p w14:paraId="0FC7FD9E" w14:textId="58FEEE4D" w:rsidR="00DC6B24" w:rsidRDefault="008246BD" w:rsidP="008246BD">
            <w:pPr>
              <w:keepNext/>
              <w:spacing w:before="60" w:after="60" w:line="240" w:lineRule="atLeast"/>
            </w:pPr>
            <w:r>
              <w:t>B</w:t>
            </w:r>
          </w:p>
        </w:tc>
        <w:tc>
          <w:tcPr>
            <w:tcW w:w="2213" w:type="pct"/>
          </w:tcPr>
          <w:p w14:paraId="7CEECD2A" w14:textId="33207045" w:rsidR="00DC6B24" w:rsidRPr="00B25753" w:rsidRDefault="00DC6B24">
            <w:pPr>
              <w:keepNext/>
              <w:spacing w:before="60" w:after="60" w:line="240" w:lineRule="atLeast"/>
              <w:rPr>
                <w:lang w:val="de-DE"/>
              </w:rPr>
            </w:pPr>
            <w:r>
              <w:rPr>
                <w:lang w:val="de-CH"/>
              </w:rPr>
              <w:t xml:space="preserve">Die verschiedenen </w:t>
            </w:r>
            <w:r w:rsidR="009D7075">
              <w:rPr>
                <w:lang w:val="de-CH"/>
              </w:rPr>
              <w:t>IAM-</w:t>
            </w:r>
            <w:r>
              <w:rPr>
                <w:lang w:val="de-CH"/>
              </w:rPr>
              <w:t xml:space="preserve">Dienstanbieter und die </w:t>
            </w:r>
            <w:r w:rsidR="009D7075">
              <w:rPr>
                <w:lang w:val="de-CH"/>
              </w:rPr>
              <w:t xml:space="preserve">Relying Parties </w:t>
            </w:r>
            <w:r w:rsidR="00833EBB">
              <w:rPr>
                <w:lang w:val="de-CH"/>
              </w:rPr>
              <w:t xml:space="preserve">SOLLTEN </w:t>
            </w:r>
            <w:r>
              <w:rPr>
                <w:lang w:val="de-CH"/>
              </w:rPr>
              <w:t>die vom IAM-Regulator definierten Ra</w:t>
            </w:r>
            <w:r>
              <w:rPr>
                <w:lang w:val="de-CH"/>
              </w:rPr>
              <w:t>h</w:t>
            </w:r>
            <w:r>
              <w:rPr>
                <w:lang w:val="de-CH"/>
              </w:rPr>
              <w:t>menbedingungen einhalten.</w:t>
            </w:r>
          </w:p>
        </w:tc>
        <w:tc>
          <w:tcPr>
            <w:tcW w:w="1145" w:type="pct"/>
          </w:tcPr>
          <w:p w14:paraId="7041B4F3" w14:textId="62933342" w:rsidR="00DC6B24" w:rsidRPr="000C2645" w:rsidRDefault="00DC6B24" w:rsidP="006D0D54">
            <w:pPr>
              <w:keepNext/>
              <w:spacing w:before="60" w:after="60" w:line="240" w:lineRule="atLeast"/>
            </w:pPr>
            <w:r w:rsidRPr="000C2645">
              <w:rPr>
                <w:lang w:val="de-CH"/>
              </w:rPr>
              <w:t>Rechtskonformität, Sicherheit, R</w:t>
            </w:r>
            <w:r w:rsidRPr="000C2645">
              <w:rPr>
                <w:lang w:val="de-CH"/>
              </w:rPr>
              <w:t>o</w:t>
            </w:r>
            <w:r w:rsidRPr="000C2645">
              <w:rPr>
                <w:lang w:val="de-CH"/>
              </w:rPr>
              <w:t>bustheit</w:t>
            </w:r>
          </w:p>
        </w:tc>
        <w:tc>
          <w:tcPr>
            <w:tcW w:w="668" w:type="pct"/>
          </w:tcPr>
          <w:p w14:paraId="23C7AF50" w14:textId="7E7FD98F" w:rsidR="00DC6B24" w:rsidRPr="00476533" w:rsidRDefault="00DC6B24" w:rsidP="006D0D54">
            <w:pPr>
              <w:keepNext/>
              <w:spacing w:before="60" w:after="60" w:line="240" w:lineRule="atLeast"/>
              <w:rPr>
                <w:b/>
              </w:rPr>
            </w:pPr>
            <w:r w:rsidRPr="000C2645">
              <w:rPr>
                <w:b/>
                <w:lang w:val="de-CH"/>
              </w:rPr>
              <w:t>Prinzip-</w:t>
            </w:r>
            <w:r w:rsidR="000F203D">
              <w:rPr>
                <w:b/>
                <w:lang w:val="de-CH"/>
              </w:rPr>
              <w:t>8</w:t>
            </w:r>
          </w:p>
        </w:tc>
      </w:tr>
      <w:tr w:rsidR="00DC6B24" w:rsidRPr="00776B98" w14:paraId="7A7BE20F" w14:textId="77777777" w:rsidTr="008246BD">
        <w:tc>
          <w:tcPr>
            <w:tcW w:w="593" w:type="pct"/>
            <w:vAlign w:val="center"/>
          </w:tcPr>
          <w:p w14:paraId="4CEEC2E0" w14:textId="7EC1A2C9" w:rsidR="00DC6B24" w:rsidRDefault="00DC6B24" w:rsidP="006D0D54">
            <w:pPr>
              <w:spacing w:before="60" w:after="60" w:line="240" w:lineRule="atLeast"/>
              <w:rPr>
                <w:b/>
              </w:rPr>
            </w:pPr>
            <w:r>
              <w:rPr>
                <w:b/>
              </w:rPr>
              <w:t>Führ-</w:t>
            </w:r>
            <w:r w:rsidR="00A311FD">
              <w:rPr>
                <w:b/>
              </w:rPr>
              <w:t>6</w:t>
            </w:r>
          </w:p>
        </w:tc>
        <w:tc>
          <w:tcPr>
            <w:tcW w:w="381" w:type="pct"/>
            <w:vAlign w:val="center"/>
          </w:tcPr>
          <w:p w14:paraId="2931F688" w14:textId="4708EFB1" w:rsidR="00DC6B24" w:rsidRDefault="008246BD" w:rsidP="008246BD">
            <w:pPr>
              <w:keepNext/>
              <w:spacing w:before="60" w:after="60" w:line="240" w:lineRule="atLeast"/>
            </w:pPr>
            <w:r>
              <w:t>A</w:t>
            </w:r>
          </w:p>
        </w:tc>
        <w:tc>
          <w:tcPr>
            <w:tcW w:w="2213" w:type="pct"/>
          </w:tcPr>
          <w:p w14:paraId="7EB6E104" w14:textId="2F6AE1BF" w:rsidR="00DC6B24" w:rsidRPr="00B25753" w:rsidRDefault="009D7075">
            <w:pPr>
              <w:keepNext/>
              <w:spacing w:before="60" w:after="60" w:line="240" w:lineRule="atLeast"/>
              <w:rPr>
                <w:lang w:val="de-DE"/>
              </w:rPr>
            </w:pPr>
            <w:r>
              <w:rPr>
                <w:lang w:val="de-CH"/>
              </w:rPr>
              <w:t>Der IAM-Support MUSS</w:t>
            </w:r>
            <w:r w:rsidR="00DC6B24">
              <w:rPr>
                <w:lang w:val="de-CH"/>
              </w:rPr>
              <w:t xml:space="preserve"> das Subjekt </w:t>
            </w:r>
            <w:r>
              <w:rPr>
                <w:lang w:val="de-CH"/>
              </w:rPr>
              <w:t xml:space="preserve">effizient, kundenfreundlich, günstig und nachvollziehbar </w:t>
            </w:r>
            <w:r w:rsidR="00DC6B24" w:rsidRPr="000C2645">
              <w:rPr>
                <w:lang w:val="de-CH"/>
              </w:rPr>
              <w:t xml:space="preserve">beim </w:t>
            </w:r>
            <w:r w:rsidR="00AF0D39">
              <w:rPr>
                <w:lang w:val="de-CH"/>
              </w:rPr>
              <w:t>Lösen von Pro</w:t>
            </w:r>
            <w:r w:rsidR="00AF0D39">
              <w:rPr>
                <w:lang w:val="de-CH"/>
              </w:rPr>
              <w:t>b</w:t>
            </w:r>
            <w:r w:rsidR="00AF0D39">
              <w:rPr>
                <w:lang w:val="de-CH"/>
              </w:rPr>
              <w:t>lemen</w:t>
            </w:r>
            <w:r w:rsidR="00DC6B24" w:rsidRPr="000C2645">
              <w:rPr>
                <w:lang w:val="de-CH"/>
              </w:rPr>
              <w:t xml:space="preserve">, die eine erfolgreiche Nutzung der Ressource verhindern, </w:t>
            </w:r>
            <w:proofErr w:type="gramStart"/>
            <w:r w:rsidR="00DC6B24" w:rsidRPr="000C2645">
              <w:rPr>
                <w:lang w:val="de-CH"/>
              </w:rPr>
              <w:t>unterstü</w:t>
            </w:r>
            <w:r w:rsidR="00DC6B24" w:rsidRPr="000C2645">
              <w:rPr>
                <w:lang w:val="de-CH"/>
              </w:rPr>
              <w:t>t</w:t>
            </w:r>
            <w:r w:rsidR="00DC6B24" w:rsidRPr="000C2645">
              <w:rPr>
                <w:lang w:val="de-CH"/>
              </w:rPr>
              <w:t>zen</w:t>
            </w:r>
            <w:proofErr w:type="gramEnd"/>
            <w:r w:rsidR="00DC6B24" w:rsidRPr="000C2645">
              <w:rPr>
                <w:lang w:val="de-CH"/>
              </w:rPr>
              <w:t>.</w:t>
            </w:r>
          </w:p>
        </w:tc>
        <w:tc>
          <w:tcPr>
            <w:tcW w:w="1145" w:type="pct"/>
          </w:tcPr>
          <w:p w14:paraId="48E347E5" w14:textId="10111F3A" w:rsidR="00DC6B24" w:rsidRPr="000C2645" w:rsidRDefault="00DC6B24" w:rsidP="006D0D54">
            <w:pPr>
              <w:keepNext/>
              <w:spacing w:before="60" w:after="60" w:line="240" w:lineRule="atLeast"/>
            </w:pPr>
            <w:r w:rsidRPr="000C2645">
              <w:rPr>
                <w:lang w:val="de-CH"/>
              </w:rPr>
              <w:t>Benutzerfreun</w:t>
            </w:r>
            <w:r w:rsidRPr="000C2645">
              <w:rPr>
                <w:lang w:val="de-CH"/>
              </w:rPr>
              <w:t>d</w:t>
            </w:r>
            <w:r w:rsidRPr="000C2645">
              <w:rPr>
                <w:lang w:val="de-CH"/>
              </w:rPr>
              <w:t>lichkeit</w:t>
            </w:r>
            <w:r>
              <w:rPr>
                <w:lang w:val="de-CH"/>
              </w:rPr>
              <w:t>, Kosten</w:t>
            </w:r>
          </w:p>
        </w:tc>
        <w:tc>
          <w:tcPr>
            <w:tcW w:w="668" w:type="pct"/>
          </w:tcPr>
          <w:p w14:paraId="5249F654" w14:textId="23508D3A" w:rsidR="00DC6B24" w:rsidRPr="000C2645" w:rsidRDefault="00E7625A" w:rsidP="006D0D54">
            <w:pPr>
              <w:keepNext/>
              <w:spacing w:before="60" w:after="60" w:line="240" w:lineRule="atLeast"/>
              <w:rPr>
                <w:b/>
              </w:rPr>
            </w:pPr>
            <w:r>
              <w:rPr>
                <w:b/>
              </w:rPr>
              <w:t>LB</w:t>
            </w:r>
            <w:r w:rsidR="00DC6B24">
              <w:rPr>
                <w:b/>
              </w:rPr>
              <w:t>-1</w:t>
            </w:r>
            <w:r>
              <w:rPr>
                <w:b/>
              </w:rPr>
              <w:t>4</w:t>
            </w:r>
          </w:p>
        </w:tc>
      </w:tr>
    </w:tbl>
    <w:p w14:paraId="5FF1AF0B" w14:textId="77777777" w:rsidR="00EB40B5" w:rsidRDefault="00EB40B5" w:rsidP="00550082">
      <w:pPr>
        <w:pStyle w:val="Textkrper"/>
        <w:jc w:val="both"/>
        <w:rPr>
          <w:highlight w:val="yellow"/>
        </w:rPr>
      </w:pPr>
    </w:p>
    <w:p w14:paraId="6DEE1EC3" w14:textId="32632C43" w:rsidR="004641D1" w:rsidRDefault="004641D1" w:rsidP="0023667D">
      <w:pPr>
        <w:pStyle w:val="berschrift3"/>
      </w:pPr>
      <w:bookmarkStart w:id="91" w:name="_Toc496078537"/>
      <w:r>
        <w:t>Anforderungen des Regulator</w:t>
      </w:r>
      <w:r w:rsidR="00944AA6">
        <w:t>s</w:t>
      </w:r>
      <w:bookmarkEnd w:id="91"/>
    </w:p>
    <w:p w14:paraId="166C2E75" w14:textId="7B0D75C1" w:rsidR="005A636E" w:rsidRPr="005A636E" w:rsidRDefault="005A636E" w:rsidP="005A636E">
      <w:pPr>
        <w:pStyle w:val="Textkrper"/>
      </w:pPr>
      <w:r w:rsidRPr="00E20B42">
        <w:t xml:space="preserve">Dieser Abschnitt beschreibt die </w:t>
      </w:r>
      <w:r>
        <w:t xml:space="preserve">Anforderungen der IAM-Regulatoren. </w:t>
      </w:r>
    </w:p>
    <w:tbl>
      <w:tblPr>
        <w:tblStyle w:val="Tabellenraster1"/>
        <w:tblW w:w="5000" w:type="pct"/>
        <w:tblLayout w:type="fixed"/>
        <w:tblLook w:val="04A0" w:firstRow="1" w:lastRow="0" w:firstColumn="1" w:lastColumn="0" w:noHBand="0" w:noVBand="1"/>
      </w:tblPr>
      <w:tblGrid>
        <w:gridCol w:w="1102"/>
        <w:gridCol w:w="708"/>
        <w:gridCol w:w="4110"/>
        <w:gridCol w:w="2221"/>
        <w:gridCol w:w="1146"/>
      </w:tblGrid>
      <w:tr w:rsidR="00550082" w:rsidRPr="00E20B42" w14:paraId="0166E39D" w14:textId="43734100" w:rsidTr="00550082">
        <w:trPr>
          <w:tblHeader/>
        </w:trPr>
        <w:tc>
          <w:tcPr>
            <w:tcW w:w="593" w:type="pct"/>
            <w:shd w:val="clear" w:color="auto" w:fill="A6A6A6" w:themeFill="background1" w:themeFillShade="A6"/>
            <w:vAlign w:val="center"/>
          </w:tcPr>
          <w:p w14:paraId="510CE083" w14:textId="77777777" w:rsidR="00550082" w:rsidRPr="00E20B42" w:rsidRDefault="00550082" w:rsidP="00550082">
            <w:pPr>
              <w:spacing w:before="60" w:after="60" w:line="240" w:lineRule="atLeast"/>
              <w:rPr>
                <w:b/>
                <w:lang w:val="de-CH"/>
              </w:rPr>
            </w:pPr>
            <w:r>
              <w:rPr>
                <w:b/>
                <w:lang w:val="de-CH"/>
              </w:rPr>
              <w:t>B</w:t>
            </w:r>
            <w:r>
              <w:rPr>
                <w:b/>
                <w:lang w:val="de-CH"/>
              </w:rPr>
              <w:t>e</w:t>
            </w:r>
            <w:r>
              <w:rPr>
                <w:b/>
                <w:lang w:val="de-CH"/>
              </w:rPr>
              <w:t>zeic</w:t>
            </w:r>
            <w:r>
              <w:rPr>
                <w:b/>
                <w:lang w:val="de-CH"/>
              </w:rPr>
              <w:t>h</w:t>
            </w:r>
            <w:r>
              <w:rPr>
                <w:b/>
                <w:lang w:val="de-CH"/>
              </w:rPr>
              <w:t>nung</w:t>
            </w:r>
          </w:p>
        </w:tc>
        <w:tc>
          <w:tcPr>
            <w:tcW w:w="381" w:type="pct"/>
            <w:shd w:val="clear" w:color="auto" w:fill="A6A6A6" w:themeFill="background1" w:themeFillShade="A6"/>
            <w:vAlign w:val="center"/>
          </w:tcPr>
          <w:p w14:paraId="7F8FAE78" w14:textId="587B1250" w:rsidR="00550082" w:rsidRPr="00E20B42" w:rsidRDefault="00550082" w:rsidP="00550082">
            <w:pPr>
              <w:spacing w:before="60" w:after="60" w:line="240" w:lineRule="atLeast"/>
              <w:rPr>
                <w:b/>
              </w:rPr>
            </w:pPr>
            <w:r>
              <w:rPr>
                <w:b/>
              </w:rPr>
              <w:t>Typ</w:t>
            </w:r>
          </w:p>
        </w:tc>
        <w:tc>
          <w:tcPr>
            <w:tcW w:w="2213" w:type="pct"/>
            <w:shd w:val="clear" w:color="auto" w:fill="A6A6A6" w:themeFill="background1" w:themeFillShade="A6"/>
            <w:vAlign w:val="center"/>
          </w:tcPr>
          <w:p w14:paraId="760DD50F" w14:textId="3D97B1E0" w:rsidR="00550082" w:rsidRPr="00E20B42" w:rsidRDefault="00550082" w:rsidP="00550082">
            <w:pPr>
              <w:spacing w:before="60" w:after="60" w:line="240" w:lineRule="atLeast"/>
              <w:rPr>
                <w:b/>
                <w:lang w:val="de-CH"/>
              </w:rPr>
            </w:pPr>
            <w:r w:rsidRPr="00E20B42">
              <w:rPr>
                <w:b/>
                <w:lang w:val="de-CH"/>
              </w:rPr>
              <w:t>Beschreibung</w:t>
            </w:r>
          </w:p>
        </w:tc>
        <w:tc>
          <w:tcPr>
            <w:tcW w:w="1196" w:type="pct"/>
            <w:shd w:val="clear" w:color="auto" w:fill="A6A6A6" w:themeFill="background1" w:themeFillShade="A6"/>
            <w:vAlign w:val="center"/>
          </w:tcPr>
          <w:p w14:paraId="0BB387A1" w14:textId="77777777" w:rsidR="00550082" w:rsidRPr="00E20B42" w:rsidRDefault="00550082" w:rsidP="00550082">
            <w:pPr>
              <w:spacing w:before="60" w:after="60" w:line="240" w:lineRule="atLeast"/>
              <w:rPr>
                <w:b/>
              </w:rPr>
            </w:pPr>
            <w:r>
              <w:rPr>
                <w:b/>
              </w:rPr>
              <w:t>Begründung</w:t>
            </w:r>
          </w:p>
        </w:tc>
        <w:tc>
          <w:tcPr>
            <w:tcW w:w="617" w:type="pct"/>
            <w:shd w:val="clear" w:color="auto" w:fill="A6A6A6" w:themeFill="background1" w:themeFillShade="A6"/>
            <w:vAlign w:val="center"/>
          </w:tcPr>
          <w:p w14:paraId="37916528" w14:textId="43C219D1" w:rsidR="00550082" w:rsidRDefault="00550082" w:rsidP="00376BDB">
            <w:pPr>
              <w:spacing w:before="60" w:after="60" w:line="240" w:lineRule="atLeast"/>
              <w:rPr>
                <w:b/>
              </w:rPr>
            </w:pPr>
            <w:r>
              <w:rPr>
                <w:b/>
              </w:rPr>
              <w:t>Referenz</w:t>
            </w:r>
          </w:p>
        </w:tc>
      </w:tr>
      <w:tr w:rsidR="00550082" w:rsidRPr="00E20B42" w14:paraId="4811AC71" w14:textId="5FE2864C" w:rsidTr="009135E9">
        <w:tc>
          <w:tcPr>
            <w:tcW w:w="593" w:type="pct"/>
            <w:vAlign w:val="center"/>
          </w:tcPr>
          <w:p w14:paraId="6336B362" w14:textId="186651F4" w:rsidR="00550082" w:rsidRPr="00E20B42" w:rsidRDefault="00E4064B" w:rsidP="006D0D54">
            <w:pPr>
              <w:spacing w:before="60" w:after="60" w:line="240" w:lineRule="atLeast"/>
              <w:rPr>
                <w:b/>
                <w:lang w:val="de-CH"/>
              </w:rPr>
            </w:pPr>
            <w:r>
              <w:rPr>
                <w:b/>
                <w:lang w:val="de-CH"/>
              </w:rPr>
              <w:t>Reg-1</w:t>
            </w:r>
          </w:p>
        </w:tc>
        <w:tc>
          <w:tcPr>
            <w:tcW w:w="381" w:type="pct"/>
            <w:vAlign w:val="center"/>
          </w:tcPr>
          <w:p w14:paraId="1CF40546" w14:textId="74696F4A" w:rsidR="00550082" w:rsidRPr="00E20B42" w:rsidRDefault="00BD0B90" w:rsidP="009135E9">
            <w:pPr>
              <w:spacing w:before="60" w:after="60" w:line="240" w:lineRule="atLeast"/>
            </w:pPr>
            <w:r>
              <w:t>B</w:t>
            </w:r>
          </w:p>
        </w:tc>
        <w:tc>
          <w:tcPr>
            <w:tcW w:w="2213" w:type="pct"/>
          </w:tcPr>
          <w:p w14:paraId="448C9D08" w14:textId="249B6F9F" w:rsidR="00550082" w:rsidRPr="00E20B42" w:rsidRDefault="003C44E5" w:rsidP="009135E9">
            <w:pPr>
              <w:spacing w:before="60" w:after="60" w:line="240" w:lineRule="atLeast"/>
              <w:rPr>
                <w:lang w:val="de-CH"/>
              </w:rPr>
            </w:pPr>
            <w:r>
              <w:rPr>
                <w:lang w:val="de-CH"/>
              </w:rPr>
              <w:t xml:space="preserve">Die verschiedenen </w:t>
            </w:r>
            <w:r w:rsidR="009D7075">
              <w:rPr>
                <w:lang w:val="de-CH"/>
              </w:rPr>
              <w:t>IAM-</w:t>
            </w:r>
            <w:r>
              <w:rPr>
                <w:lang w:val="de-CH"/>
              </w:rPr>
              <w:t xml:space="preserve">Dienstanbieter und die </w:t>
            </w:r>
            <w:r w:rsidR="009D7075">
              <w:rPr>
                <w:lang w:val="de-CH"/>
              </w:rPr>
              <w:t>Relying Parties</w:t>
            </w:r>
            <w:r w:rsidR="009135E9">
              <w:rPr>
                <w:lang w:val="de-CH"/>
              </w:rPr>
              <w:t xml:space="preserve"> </w:t>
            </w:r>
            <w:r w:rsidR="00737047">
              <w:rPr>
                <w:lang w:val="de-CH"/>
              </w:rPr>
              <w:t>MÜSSEN</w:t>
            </w:r>
            <w:r>
              <w:rPr>
                <w:lang w:val="de-CH"/>
              </w:rPr>
              <w:t xml:space="preserve"> die definierten </w:t>
            </w:r>
            <w:r w:rsidR="00E65BC7" w:rsidRPr="00B25753">
              <w:rPr>
                <w:rFonts w:cs="Arial"/>
                <w:lang w:val="de-DE"/>
              </w:rPr>
              <w:t xml:space="preserve">rechtlichen, prozessualen, </w:t>
            </w:r>
            <w:r w:rsidR="00063071">
              <w:rPr>
                <w:rFonts w:cs="Arial"/>
              </w:rPr>
              <w:t xml:space="preserve">organisatorischen/architektonischen </w:t>
            </w:r>
            <w:r w:rsidR="00E65BC7" w:rsidRPr="00B25753">
              <w:rPr>
                <w:rFonts w:cs="Arial"/>
                <w:lang w:val="de-DE"/>
              </w:rPr>
              <w:t>und technischen</w:t>
            </w:r>
            <w:r w:rsidR="00E65BC7">
              <w:rPr>
                <w:lang w:val="de-CH"/>
              </w:rPr>
              <w:t xml:space="preserve"> </w:t>
            </w:r>
            <w:r>
              <w:rPr>
                <w:lang w:val="de-CH"/>
              </w:rPr>
              <w:t xml:space="preserve">Rahmenbedingungen </w:t>
            </w:r>
            <w:r w:rsidR="00F537DA">
              <w:rPr>
                <w:lang w:val="de-CH"/>
              </w:rPr>
              <w:t>ein</w:t>
            </w:r>
            <w:r w:rsidR="00737047">
              <w:rPr>
                <w:lang w:val="de-CH"/>
              </w:rPr>
              <w:t>halten</w:t>
            </w:r>
            <w:r w:rsidR="00E65BC7">
              <w:rPr>
                <w:lang w:val="de-CH"/>
              </w:rPr>
              <w:t>.</w:t>
            </w:r>
          </w:p>
        </w:tc>
        <w:tc>
          <w:tcPr>
            <w:tcW w:w="1196" w:type="pct"/>
          </w:tcPr>
          <w:p w14:paraId="61710675" w14:textId="7D80C76B" w:rsidR="00550082" w:rsidRPr="00E20B42" w:rsidRDefault="00516D5B" w:rsidP="006D0D54">
            <w:pPr>
              <w:spacing w:before="60" w:after="60" w:line="240" w:lineRule="atLeast"/>
            </w:pPr>
            <w:r>
              <w:t>Compliance</w:t>
            </w:r>
          </w:p>
        </w:tc>
        <w:tc>
          <w:tcPr>
            <w:tcW w:w="617" w:type="pct"/>
          </w:tcPr>
          <w:p w14:paraId="1046F87D" w14:textId="7173EEF4" w:rsidR="00550082" w:rsidRPr="00E20B42" w:rsidRDefault="00BD0B90" w:rsidP="006D0D54">
            <w:pPr>
              <w:spacing w:before="60" w:after="60" w:line="240" w:lineRule="atLeast"/>
            </w:pPr>
            <w:r w:rsidRPr="000C2645">
              <w:rPr>
                <w:b/>
                <w:lang w:val="de-CH"/>
              </w:rPr>
              <w:t>Prinzip-</w:t>
            </w:r>
            <w:r w:rsidR="000F203D">
              <w:rPr>
                <w:b/>
                <w:lang w:val="de-CH"/>
              </w:rPr>
              <w:t>8</w:t>
            </w:r>
          </w:p>
        </w:tc>
      </w:tr>
      <w:tr w:rsidR="009135E9" w:rsidRPr="00E20B42" w14:paraId="6F21F166" w14:textId="77777777" w:rsidTr="009135E9">
        <w:tc>
          <w:tcPr>
            <w:tcW w:w="593" w:type="pct"/>
            <w:vAlign w:val="center"/>
          </w:tcPr>
          <w:p w14:paraId="1F3CB678" w14:textId="49512591" w:rsidR="009135E9" w:rsidRDefault="009135E9" w:rsidP="006D0D54">
            <w:pPr>
              <w:spacing w:before="60" w:after="60" w:line="240" w:lineRule="atLeast"/>
              <w:rPr>
                <w:b/>
              </w:rPr>
            </w:pPr>
            <w:r>
              <w:rPr>
                <w:b/>
              </w:rPr>
              <w:t>Reg-2</w:t>
            </w:r>
          </w:p>
        </w:tc>
        <w:tc>
          <w:tcPr>
            <w:tcW w:w="381" w:type="pct"/>
            <w:vAlign w:val="center"/>
          </w:tcPr>
          <w:p w14:paraId="7730E2CC" w14:textId="491B140D" w:rsidR="009135E9" w:rsidRDefault="009135E9" w:rsidP="009135E9">
            <w:pPr>
              <w:spacing w:before="60" w:after="60" w:line="240" w:lineRule="atLeast"/>
            </w:pPr>
            <w:r>
              <w:t>B</w:t>
            </w:r>
          </w:p>
        </w:tc>
        <w:tc>
          <w:tcPr>
            <w:tcW w:w="2213" w:type="pct"/>
          </w:tcPr>
          <w:p w14:paraId="297997B5" w14:textId="7A15DF54" w:rsidR="009135E9" w:rsidRPr="009135E9" w:rsidRDefault="009135E9" w:rsidP="00260F35">
            <w:pPr>
              <w:spacing w:before="60" w:after="60" w:line="240" w:lineRule="atLeast"/>
              <w:rPr>
                <w:lang w:val="de-CH"/>
              </w:rPr>
            </w:pPr>
            <w:r w:rsidRPr="009135E9">
              <w:rPr>
                <w:lang w:val="de-CH"/>
              </w:rPr>
              <w:t xml:space="preserve">Die Einhaltung der definierten </w:t>
            </w:r>
            <w:r w:rsidRPr="009135E9">
              <w:rPr>
                <w:rFonts w:cs="Arial"/>
                <w:lang w:val="de-CH"/>
              </w:rPr>
              <w:t>rechtl</w:t>
            </w:r>
            <w:r w:rsidRPr="009135E9">
              <w:rPr>
                <w:rFonts w:cs="Arial"/>
                <w:lang w:val="de-CH"/>
              </w:rPr>
              <w:t>i</w:t>
            </w:r>
            <w:r w:rsidRPr="009135E9">
              <w:rPr>
                <w:rFonts w:cs="Arial"/>
                <w:lang w:val="de-CH"/>
              </w:rPr>
              <w:t xml:space="preserve">chen, prozessualen, </w:t>
            </w:r>
            <w:r w:rsidR="00063071">
              <w:rPr>
                <w:rFonts w:cs="Arial"/>
              </w:rPr>
              <w:t>organisat</w:t>
            </w:r>
            <w:r w:rsidR="00063071">
              <w:rPr>
                <w:rFonts w:cs="Arial"/>
              </w:rPr>
              <w:t>o</w:t>
            </w:r>
            <w:r w:rsidR="00063071">
              <w:rPr>
                <w:rFonts w:cs="Arial"/>
              </w:rPr>
              <w:t xml:space="preserve">rischen/architektonischen </w:t>
            </w:r>
            <w:r w:rsidRPr="009135E9">
              <w:rPr>
                <w:rFonts w:cs="Arial"/>
                <w:lang w:val="de-CH"/>
              </w:rPr>
              <w:t>und techn</w:t>
            </w:r>
            <w:r w:rsidRPr="009135E9">
              <w:rPr>
                <w:rFonts w:cs="Arial"/>
                <w:lang w:val="de-CH"/>
              </w:rPr>
              <w:t>i</w:t>
            </w:r>
            <w:r w:rsidRPr="009135E9">
              <w:rPr>
                <w:rFonts w:cs="Arial"/>
                <w:lang w:val="de-CH"/>
              </w:rPr>
              <w:t>schen</w:t>
            </w:r>
            <w:r w:rsidRPr="009135E9">
              <w:rPr>
                <w:lang w:val="de-CH"/>
              </w:rPr>
              <w:t xml:space="preserve"> Rahmenbedingungen MÜSSEN durch entsprechende Evidenzen belegt werden können.</w:t>
            </w:r>
          </w:p>
        </w:tc>
        <w:tc>
          <w:tcPr>
            <w:tcW w:w="1196" w:type="pct"/>
          </w:tcPr>
          <w:p w14:paraId="38BDCE4D" w14:textId="06FF210D" w:rsidR="009135E9" w:rsidRDefault="009135E9" w:rsidP="006D0D54">
            <w:pPr>
              <w:spacing w:before="60" w:after="60" w:line="240" w:lineRule="atLeast"/>
            </w:pPr>
            <w:r>
              <w:rPr>
                <w:lang w:val="de-CH"/>
              </w:rPr>
              <w:t>Compliance</w:t>
            </w:r>
          </w:p>
        </w:tc>
        <w:tc>
          <w:tcPr>
            <w:tcW w:w="617" w:type="pct"/>
          </w:tcPr>
          <w:p w14:paraId="64A027C1" w14:textId="07A2EFC5" w:rsidR="009135E9" w:rsidRPr="000C2645" w:rsidRDefault="009135E9" w:rsidP="006D0D54">
            <w:pPr>
              <w:spacing w:before="60" w:after="60" w:line="240" w:lineRule="atLeast"/>
              <w:rPr>
                <w:b/>
              </w:rPr>
            </w:pPr>
            <w:r>
              <w:rPr>
                <w:b/>
                <w:lang w:val="de-CH"/>
              </w:rPr>
              <w:t>Prinzip-</w:t>
            </w:r>
            <w:r w:rsidR="000F203D">
              <w:rPr>
                <w:b/>
                <w:lang w:val="de-CH"/>
              </w:rPr>
              <w:t>8</w:t>
            </w:r>
          </w:p>
        </w:tc>
      </w:tr>
      <w:tr w:rsidR="009135E9" w:rsidRPr="00E20B42" w14:paraId="640EEA85" w14:textId="77777777" w:rsidTr="009135E9">
        <w:tc>
          <w:tcPr>
            <w:tcW w:w="593" w:type="pct"/>
            <w:vAlign w:val="center"/>
          </w:tcPr>
          <w:p w14:paraId="1B2A5101" w14:textId="173F701B" w:rsidR="009135E9" w:rsidRDefault="009135E9" w:rsidP="006D0D54">
            <w:pPr>
              <w:spacing w:before="60" w:after="60" w:line="240" w:lineRule="atLeast"/>
              <w:rPr>
                <w:b/>
              </w:rPr>
            </w:pPr>
            <w:r>
              <w:rPr>
                <w:b/>
              </w:rPr>
              <w:t>Reg-3</w:t>
            </w:r>
          </w:p>
        </w:tc>
        <w:tc>
          <w:tcPr>
            <w:tcW w:w="381" w:type="pct"/>
            <w:vAlign w:val="center"/>
          </w:tcPr>
          <w:p w14:paraId="41724AF6" w14:textId="77BC6850" w:rsidR="009135E9" w:rsidRDefault="009135E9" w:rsidP="009135E9">
            <w:pPr>
              <w:spacing w:before="60" w:after="60" w:line="240" w:lineRule="atLeast"/>
            </w:pPr>
            <w:r>
              <w:t>B</w:t>
            </w:r>
          </w:p>
        </w:tc>
        <w:tc>
          <w:tcPr>
            <w:tcW w:w="2213" w:type="pct"/>
          </w:tcPr>
          <w:p w14:paraId="58B290AA" w14:textId="41F546AC" w:rsidR="009135E9" w:rsidRPr="009135E9" w:rsidRDefault="009135E9" w:rsidP="00260F35">
            <w:pPr>
              <w:spacing w:before="60" w:after="60" w:line="240" w:lineRule="atLeast"/>
              <w:rPr>
                <w:lang w:val="de-CH"/>
              </w:rPr>
            </w:pPr>
            <w:r w:rsidRPr="009135E9">
              <w:rPr>
                <w:lang w:val="de-CH"/>
              </w:rPr>
              <w:t>Bei Nichteinhaltung M</w:t>
            </w:r>
            <w:r w:rsidR="00F01649">
              <w:rPr>
                <w:lang w:val="de-CH"/>
              </w:rPr>
              <w:t>U</w:t>
            </w:r>
            <w:r w:rsidRPr="009135E9">
              <w:rPr>
                <w:lang w:val="de-CH"/>
              </w:rPr>
              <w:t>SS</w:t>
            </w:r>
            <w:r w:rsidR="00F01649">
              <w:rPr>
                <w:lang w:val="de-CH"/>
              </w:rPr>
              <w:t xml:space="preserve"> die</w:t>
            </w:r>
            <w:r w:rsidRPr="009135E9">
              <w:rPr>
                <w:lang w:val="de-CH"/>
              </w:rPr>
              <w:t xml:space="preserve"> </w:t>
            </w:r>
            <w:r w:rsidR="009D7075">
              <w:rPr>
                <w:lang w:val="de-CH"/>
              </w:rPr>
              <w:t>IAM-</w:t>
            </w:r>
            <w:r w:rsidRPr="009135E9">
              <w:rPr>
                <w:lang w:val="de-CH"/>
              </w:rPr>
              <w:t xml:space="preserve">Führung </w:t>
            </w:r>
            <w:r w:rsidRPr="004022E8">
              <w:rPr>
                <w:lang w:val="de-CH"/>
              </w:rPr>
              <w:t>eine begründete Ausnahme beantragen und bewilligen lassen.</w:t>
            </w:r>
          </w:p>
        </w:tc>
        <w:tc>
          <w:tcPr>
            <w:tcW w:w="1196" w:type="pct"/>
          </w:tcPr>
          <w:p w14:paraId="5564A6AB" w14:textId="5BD35A6F" w:rsidR="009135E9" w:rsidRDefault="009135E9" w:rsidP="006D0D54">
            <w:pPr>
              <w:spacing w:before="60" w:after="60" w:line="240" w:lineRule="atLeast"/>
            </w:pPr>
            <w:r>
              <w:rPr>
                <w:lang w:val="de-CH"/>
              </w:rPr>
              <w:t>Risikomanagement</w:t>
            </w:r>
          </w:p>
        </w:tc>
        <w:tc>
          <w:tcPr>
            <w:tcW w:w="617" w:type="pct"/>
          </w:tcPr>
          <w:p w14:paraId="115AD0F4" w14:textId="79A518F6" w:rsidR="009135E9" w:rsidRPr="000C2645" w:rsidRDefault="009135E9" w:rsidP="006D0D54">
            <w:pPr>
              <w:spacing w:before="60" w:after="60" w:line="240" w:lineRule="atLeast"/>
              <w:rPr>
                <w:b/>
              </w:rPr>
            </w:pPr>
            <w:r>
              <w:rPr>
                <w:b/>
              </w:rPr>
              <w:t>Prinzip-</w:t>
            </w:r>
            <w:r w:rsidR="000F203D">
              <w:rPr>
                <w:b/>
              </w:rPr>
              <w:t>8</w:t>
            </w:r>
          </w:p>
        </w:tc>
      </w:tr>
    </w:tbl>
    <w:p w14:paraId="088EEB86" w14:textId="77777777" w:rsidR="004641D1" w:rsidRPr="00E7155D" w:rsidRDefault="004641D1" w:rsidP="00C4355C">
      <w:pPr>
        <w:pStyle w:val="Textkrper"/>
        <w:jc w:val="both"/>
        <w:rPr>
          <w:highlight w:val="yellow"/>
        </w:rPr>
      </w:pPr>
    </w:p>
    <w:p w14:paraId="2E352B5A" w14:textId="77777777" w:rsidR="00803508" w:rsidRDefault="00803508">
      <w:pPr>
        <w:spacing w:after="0" w:line="240" w:lineRule="auto"/>
        <w:rPr>
          <w:b/>
          <w:bCs/>
          <w:sz w:val="32"/>
        </w:rPr>
      </w:pPr>
      <w:bookmarkStart w:id="92" w:name="_Toc490483795"/>
      <w:bookmarkStart w:id="93" w:name="_Toc490483796"/>
      <w:bookmarkStart w:id="94" w:name="_Toc490483797"/>
      <w:bookmarkStart w:id="95" w:name="_Toc490483807"/>
      <w:bookmarkStart w:id="96" w:name="_Toc490483816"/>
      <w:bookmarkStart w:id="97" w:name="_Toc490483840"/>
      <w:bookmarkStart w:id="98" w:name="_Toc490483841"/>
      <w:bookmarkStart w:id="99" w:name="_Toc490483842"/>
      <w:bookmarkStart w:id="100" w:name="_Toc490483876"/>
      <w:bookmarkStart w:id="101" w:name="_Toc490483877"/>
      <w:bookmarkStart w:id="102" w:name="_Toc490483920"/>
      <w:bookmarkStart w:id="103" w:name="_Toc490483921"/>
      <w:bookmarkStart w:id="104" w:name="_Toc488929886"/>
      <w:bookmarkStart w:id="105" w:name="_Toc490483937"/>
      <w:bookmarkStart w:id="106" w:name="_Ref341793811"/>
      <w:bookmarkStart w:id="107" w:name="_Ref342382530"/>
      <w:bookmarkStart w:id="108" w:name="_Ref343066856"/>
      <w:bookmarkStart w:id="109" w:name="_Ref364842471"/>
      <w:bookmarkStart w:id="110" w:name="_Toc366590245"/>
      <w:bookmarkStart w:id="111" w:name="_Ref485038055"/>
      <w:bookmarkStart w:id="112" w:name="_Ref485038056"/>
      <w:bookmarkStart w:id="113" w:name="_Ref485038371"/>
      <w:bookmarkEnd w:id="43"/>
      <w:bookmarkEnd w:id="44"/>
      <w:bookmarkEnd w:id="55"/>
      <w:bookmarkEnd w:id="92"/>
      <w:bookmarkEnd w:id="93"/>
      <w:bookmarkEnd w:id="94"/>
      <w:bookmarkEnd w:id="95"/>
      <w:bookmarkEnd w:id="96"/>
      <w:bookmarkEnd w:id="97"/>
      <w:bookmarkEnd w:id="98"/>
      <w:bookmarkEnd w:id="99"/>
      <w:bookmarkEnd w:id="100"/>
      <w:bookmarkEnd w:id="101"/>
      <w:bookmarkEnd w:id="102"/>
      <w:bookmarkEnd w:id="103"/>
      <w:bookmarkEnd w:id="104"/>
      <w:bookmarkEnd w:id="105"/>
      <w:r>
        <w:br w:type="page"/>
      </w:r>
    </w:p>
    <w:p w14:paraId="62885313" w14:textId="1DF42598" w:rsidR="00201482" w:rsidRPr="00064591" w:rsidRDefault="00DC0239" w:rsidP="00A0625E">
      <w:pPr>
        <w:pStyle w:val="berschrift1"/>
        <w:ind w:left="425" w:hanging="425"/>
      </w:pPr>
      <w:bookmarkStart w:id="114" w:name="_Ref491348077"/>
      <w:bookmarkStart w:id="115" w:name="_Toc496078538"/>
      <w:r w:rsidRPr="00064591">
        <w:lastRenderedPageBreak/>
        <w:t>Informations</w:t>
      </w:r>
      <w:bookmarkEnd w:id="38"/>
      <w:bookmarkEnd w:id="106"/>
      <w:bookmarkEnd w:id="107"/>
      <w:r w:rsidR="006F762B" w:rsidRPr="00064591">
        <w:t>architektur</w:t>
      </w:r>
      <w:bookmarkEnd w:id="108"/>
      <w:bookmarkEnd w:id="109"/>
      <w:bookmarkEnd w:id="110"/>
      <w:bookmarkEnd w:id="111"/>
      <w:bookmarkEnd w:id="112"/>
      <w:bookmarkEnd w:id="113"/>
      <w:bookmarkEnd w:id="114"/>
      <w:bookmarkEnd w:id="115"/>
    </w:p>
    <w:p w14:paraId="30630491" w14:textId="3E317A16" w:rsidR="00DD797E" w:rsidRDefault="00713304" w:rsidP="00F84986">
      <w:r w:rsidRPr="003F6E31">
        <w:t xml:space="preserve">Nachstehendes Modell stellt die wichtigen Begriffe des </w:t>
      </w:r>
      <w:r w:rsidRPr="00DB70CC">
        <w:rPr>
          <w:i/>
        </w:rPr>
        <w:t>IAM</w:t>
      </w:r>
      <w:r w:rsidRPr="003F6E31">
        <w:t xml:space="preserve"> </w:t>
      </w:r>
      <w:r w:rsidR="004977D4" w:rsidRPr="003F6E31">
        <w:t xml:space="preserve">und ihre Beziehungen </w:t>
      </w:r>
      <w:r w:rsidRPr="003F6E31">
        <w:t xml:space="preserve">in einer Übersicht als UML-Klassendiagramm dar. Weil die Elemente des </w:t>
      </w:r>
      <w:r w:rsidRPr="00DB70CC">
        <w:rPr>
          <w:i/>
        </w:rPr>
        <w:t>IAM</w:t>
      </w:r>
      <w:r w:rsidRPr="003F6E31">
        <w:t xml:space="preserve">-Informationsmodells an sehr vielen Orten (nicht nur im </w:t>
      </w:r>
      <w:r w:rsidRPr="00DB70CC">
        <w:rPr>
          <w:i/>
        </w:rPr>
        <w:t>IAM</w:t>
      </w:r>
      <w:r w:rsidRPr="003F6E31">
        <w:t>) verwendet werden, ist es hier wichtig, differenzierte Begriffe zu verwenden, damit Syntax und Semantik für alle Beteiligten eindeutig und unmis</w:t>
      </w:r>
      <w:r w:rsidRPr="003F6E31">
        <w:t>s</w:t>
      </w:r>
      <w:r w:rsidRPr="003F6E31">
        <w:t>verständlich definiert sind.</w:t>
      </w:r>
      <w:r w:rsidR="00A0625E">
        <w:t xml:space="preserve"> </w:t>
      </w:r>
      <w:r w:rsidR="00AD2E11">
        <w:fldChar w:fldCharType="begin"/>
      </w:r>
      <w:r w:rsidR="00AD2E11">
        <w:instrText xml:space="preserve"> REF _Ref490137861 \h </w:instrText>
      </w:r>
      <w:r w:rsidR="00AD2E11">
        <w:fldChar w:fldCharType="separate"/>
      </w:r>
      <w:r w:rsidR="006863C8">
        <w:t xml:space="preserve">Abbildung </w:t>
      </w:r>
      <w:r w:rsidR="006863C8">
        <w:rPr>
          <w:noProof/>
        </w:rPr>
        <w:t>9</w:t>
      </w:r>
      <w:r w:rsidR="00AD2E11">
        <w:fldChar w:fldCharType="end"/>
      </w:r>
      <w:r w:rsidR="006B2CD9">
        <w:t xml:space="preserve"> </w:t>
      </w:r>
      <w:r w:rsidR="00A0625E">
        <w:t>zeigt das Informationsmodell zum organisationsübe</w:t>
      </w:r>
      <w:r w:rsidR="00A0625E">
        <w:t>r</w:t>
      </w:r>
      <w:r w:rsidR="00A0625E">
        <w:t>greifenden IAM.</w:t>
      </w:r>
      <w:bookmarkStart w:id="116" w:name="_Ref363044213"/>
      <w:bookmarkStart w:id="117" w:name="_Toc365305284"/>
      <w:bookmarkStart w:id="118" w:name="_Toc366242219"/>
    </w:p>
    <w:p w14:paraId="5477A148" w14:textId="1020CE68" w:rsidR="00FB5979" w:rsidRDefault="00FB5979" w:rsidP="000D1394">
      <w:pPr>
        <w:pStyle w:val="Beschriftung"/>
      </w:pPr>
    </w:p>
    <w:p w14:paraId="541AFF42" w14:textId="3054D804" w:rsidR="00F84986" w:rsidRDefault="00F01649" w:rsidP="000D1394">
      <w:pPr>
        <w:pStyle w:val="Beschriftung"/>
      </w:pPr>
      <w:r>
        <w:rPr>
          <w:noProof/>
        </w:rPr>
        <w:drawing>
          <wp:inline distT="0" distB="0" distL="0" distR="0" wp14:anchorId="191A4EEE" wp14:editId="17D6D7D5">
            <wp:extent cx="5038090" cy="5883275"/>
            <wp:effectExtent l="0" t="0" r="0" b="3175"/>
            <wp:docPr id="10" name="Grafik 10" descr="C:\Users\kum4\AppData\Local\Microsoft\Windows\INetCache\Content.Word\Informationsarchitekt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um4\AppData\Local\Microsoft\Windows\INetCache\Content.Word\Informationsarchitektur.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8090" cy="5883275"/>
                    </a:xfrm>
                    <a:prstGeom prst="rect">
                      <a:avLst/>
                    </a:prstGeom>
                    <a:noFill/>
                    <a:ln>
                      <a:noFill/>
                    </a:ln>
                  </pic:spPr>
                </pic:pic>
              </a:graphicData>
            </a:graphic>
          </wp:inline>
        </w:drawing>
      </w:r>
    </w:p>
    <w:p w14:paraId="33B19923" w14:textId="473F43D3" w:rsidR="00F84986" w:rsidRDefault="00F84986" w:rsidP="000D1394">
      <w:pPr>
        <w:pStyle w:val="Beschriftung"/>
      </w:pPr>
      <w:bookmarkStart w:id="119" w:name="_Ref490137861"/>
      <w:bookmarkStart w:id="120" w:name="_Toc496078627"/>
      <w:r>
        <w:t xml:space="preserve">Abbildung </w:t>
      </w:r>
      <w:fldSimple w:instr=" SEQ Abbildung \* ARABIC ">
        <w:r w:rsidR="006863C8">
          <w:rPr>
            <w:noProof/>
          </w:rPr>
          <w:t>9</w:t>
        </w:r>
      </w:fldSimple>
      <w:bookmarkEnd w:id="119"/>
      <w:r>
        <w:t xml:space="preserve"> Informationsmodell</w:t>
      </w:r>
      <w:bookmarkEnd w:id="120"/>
    </w:p>
    <w:bookmarkEnd w:id="116"/>
    <w:bookmarkEnd w:id="117"/>
    <w:bookmarkEnd w:id="118"/>
    <w:p w14:paraId="209DBDEC" w14:textId="6E945CC8" w:rsidR="00A0625E" w:rsidRPr="003F6E31" w:rsidRDefault="00A0625E" w:rsidP="006B2CD9">
      <w:r w:rsidRPr="003F6E31">
        <w:t xml:space="preserve">Allgemein ist es üblich, zwischen dem Fachbereich und den Informationssystemen für die Elemente der realen Welt die gleichen Bezeichner zu verwenden. Weil im </w:t>
      </w:r>
      <w:r w:rsidRPr="006B2CD9">
        <w:rPr>
          <w:i/>
        </w:rPr>
        <w:t>IAM</w:t>
      </w:r>
      <w:r w:rsidRPr="003F6E31">
        <w:t xml:space="preserve"> die Unte</w:t>
      </w:r>
      <w:r w:rsidRPr="003F6E31">
        <w:t>r</w:t>
      </w:r>
      <w:r w:rsidRPr="003F6E31">
        <w:t>schiede zwischen der semantischen Sicht (der beteiligten Informationssysteme) und der re</w:t>
      </w:r>
      <w:r w:rsidRPr="003F6E31">
        <w:t>a</w:t>
      </w:r>
      <w:r w:rsidRPr="003F6E31">
        <w:lastRenderedPageBreak/>
        <w:t>len Welt wesentlich sind, werden hier für unterschiedliche Elemente auch unterschiedliche Bezeichner verwendet. Das Informationsmodell in</w:t>
      </w:r>
      <w:r w:rsidR="004A1D98">
        <w:t xml:space="preserve"> </w:t>
      </w:r>
      <w:r w:rsidR="00740960">
        <w:fldChar w:fldCharType="begin"/>
      </w:r>
      <w:r w:rsidR="00740960">
        <w:instrText xml:space="preserve"> REF _Ref490137861 \h </w:instrText>
      </w:r>
      <w:r w:rsidR="00740960">
        <w:fldChar w:fldCharType="separate"/>
      </w:r>
      <w:r w:rsidR="006863C8">
        <w:t xml:space="preserve">Abbildung </w:t>
      </w:r>
      <w:r w:rsidR="006863C8">
        <w:rPr>
          <w:noProof/>
        </w:rPr>
        <w:t>9</w:t>
      </w:r>
      <w:r w:rsidR="00740960">
        <w:fldChar w:fldCharType="end"/>
      </w:r>
      <w:r w:rsidR="006B2CD9">
        <w:t xml:space="preserve"> </w:t>
      </w:r>
      <w:r w:rsidRPr="003F6E31">
        <w:t xml:space="preserve">zeigt </w:t>
      </w:r>
      <w:r>
        <w:t>links</w:t>
      </w:r>
      <w:r w:rsidRPr="003F6E31">
        <w:t xml:space="preserve"> (in grün) die El</w:t>
      </w:r>
      <w:r w:rsidRPr="003F6E31">
        <w:t>e</w:t>
      </w:r>
      <w:r w:rsidRPr="003F6E31">
        <w:t xml:space="preserve">mente der realen Welt, in der Mitte das semantische Modell (der Informationssysteme), und </w:t>
      </w:r>
      <w:r>
        <w:t>rechts</w:t>
      </w:r>
      <w:r w:rsidRPr="003F6E31">
        <w:t xml:space="preserve"> die Schnittellenobjekte, die zum Informationsaustausch zwischen Informationssyst</w:t>
      </w:r>
      <w:r w:rsidRPr="003F6E31">
        <w:t>e</w:t>
      </w:r>
      <w:r w:rsidRPr="003F6E31">
        <w:t>men verwendet werden.</w:t>
      </w:r>
      <w:r w:rsidR="00B0699E">
        <w:t xml:space="preserve"> Objekte, die zur Definitionszeit entstehen, sind </w:t>
      </w:r>
      <w:r w:rsidR="00130F1F">
        <w:t>entspr. der Farbve</w:t>
      </w:r>
      <w:r w:rsidR="00130F1F">
        <w:t>r</w:t>
      </w:r>
      <w:r w:rsidR="00130F1F">
        <w:t xml:space="preserve">wendung aus </w:t>
      </w:r>
      <w:r w:rsidR="00130F1F">
        <w:fldChar w:fldCharType="begin"/>
      </w:r>
      <w:r w:rsidR="00130F1F">
        <w:instrText xml:space="preserve"> REF _Ref473285265 \h </w:instrText>
      </w:r>
      <w:r w:rsidR="006B2CD9">
        <w:instrText xml:space="preserve"> \* MERGEFORMAT </w:instrText>
      </w:r>
      <w:r w:rsidR="00130F1F">
        <w:fldChar w:fldCharType="separate"/>
      </w:r>
      <w:r w:rsidR="006863C8">
        <w:t>Tabelle 1</w:t>
      </w:r>
      <w:r w:rsidR="00130F1F">
        <w:fldChar w:fldCharType="end"/>
      </w:r>
      <w:r w:rsidR="00130F1F">
        <w:t xml:space="preserve"> </w:t>
      </w:r>
      <w:r w:rsidR="00B0699E">
        <w:t>hellblau dargestellt, Objekte der Laufzeit in dunkelblau.</w:t>
      </w:r>
    </w:p>
    <w:p w14:paraId="5E8BBF9A" w14:textId="77777777" w:rsidR="00A0625E" w:rsidRPr="003F6E31" w:rsidRDefault="00A0625E" w:rsidP="00A0625E">
      <w:r w:rsidRPr="003F6E31">
        <w:t>Das semantische Modell in der Mitte macht keine Aussagen über die Verteilung der Inform</w:t>
      </w:r>
      <w:r w:rsidRPr="003F6E31">
        <w:t>a</w:t>
      </w:r>
      <w:r w:rsidRPr="003F6E31">
        <w:t>tion über Informationssysteme.</w:t>
      </w:r>
    </w:p>
    <w:p w14:paraId="324271FB" w14:textId="6AAC0911" w:rsidR="00A0625E" w:rsidRPr="003F6E31" w:rsidRDefault="00A0625E" w:rsidP="00A0625E">
      <w:r w:rsidRPr="003F6E31">
        <w:t xml:space="preserve">Zur Definitionszeit (siehe </w:t>
      </w:r>
      <w:r>
        <w:t>Prozesse in Abschnitt</w:t>
      </w:r>
      <w:r w:rsidR="0048672A">
        <w:t xml:space="preserve"> </w:t>
      </w:r>
      <w:r w:rsidR="0048672A">
        <w:fldChar w:fldCharType="begin"/>
      </w:r>
      <w:r w:rsidR="0048672A">
        <w:instrText xml:space="preserve"> REF _Ref494361001 \r \h </w:instrText>
      </w:r>
      <w:r w:rsidR="0048672A">
        <w:fldChar w:fldCharType="separate"/>
      </w:r>
      <w:r w:rsidR="006863C8">
        <w:t>6.2</w:t>
      </w:r>
      <w:r w:rsidR="0048672A">
        <w:fldChar w:fldCharType="end"/>
      </w:r>
      <w:r>
        <w:t xml:space="preserve"> und Geschäftsservices in Abschnitt </w:t>
      </w:r>
      <w:r>
        <w:fldChar w:fldCharType="begin"/>
      </w:r>
      <w:r>
        <w:instrText xml:space="preserve"> REF _Ref342988678 \r \h </w:instrText>
      </w:r>
      <w:r>
        <w:fldChar w:fldCharType="separate"/>
      </w:r>
      <w:r w:rsidR="006863C8">
        <w:t>7.2</w:t>
      </w:r>
      <w:r>
        <w:fldChar w:fldCharType="end"/>
      </w:r>
      <w:r w:rsidRPr="003F6E31">
        <w:t xml:space="preserve">) werden Objekte der realen Welt mit ihren </w:t>
      </w:r>
      <w:r>
        <w:t xml:space="preserve">Eigenschaften und </w:t>
      </w:r>
      <w:r w:rsidRPr="003F6E31">
        <w:t>Beziehungen in die Informat</w:t>
      </w:r>
      <w:r w:rsidRPr="003F6E31">
        <w:t>i</w:t>
      </w:r>
      <w:r w:rsidRPr="003F6E31">
        <w:t>onssystem</w:t>
      </w:r>
      <w:r>
        <w:t>e</w:t>
      </w:r>
      <w:r w:rsidRPr="003F6E31">
        <w:t xml:space="preserve"> (Semantik) abgebildet.</w:t>
      </w:r>
    </w:p>
    <w:p w14:paraId="3A1B6767" w14:textId="75597799" w:rsidR="00A0625E" w:rsidRPr="003F6E31" w:rsidRDefault="00A0625E" w:rsidP="00A0625E">
      <w:r w:rsidRPr="003F6E31">
        <w:t xml:space="preserve">Zur </w:t>
      </w:r>
      <w:r w:rsidR="00336814">
        <w:t>Laufzeit</w:t>
      </w:r>
      <w:r w:rsidR="00336814" w:rsidRPr="003F6E31">
        <w:t xml:space="preserve"> </w:t>
      </w:r>
      <w:r w:rsidRPr="003F6E31">
        <w:t xml:space="preserve">(siehe </w:t>
      </w:r>
      <w:r>
        <w:t>Prozesse in Abschnitt</w:t>
      </w:r>
      <w:r w:rsidR="0048672A">
        <w:t xml:space="preserve"> </w:t>
      </w:r>
      <w:r w:rsidR="0048672A">
        <w:fldChar w:fldCharType="begin"/>
      </w:r>
      <w:r w:rsidR="0048672A">
        <w:instrText xml:space="preserve"> REF _Ref494361016 \r \h </w:instrText>
      </w:r>
      <w:r w:rsidR="0048672A">
        <w:fldChar w:fldCharType="separate"/>
      </w:r>
      <w:r w:rsidR="006863C8">
        <w:t>6.1</w:t>
      </w:r>
      <w:r w:rsidR="0048672A">
        <w:fldChar w:fldCharType="end"/>
      </w:r>
      <w:r>
        <w:t xml:space="preserve"> und Geschäftsservices in Abschnitt </w:t>
      </w:r>
      <w:r>
        <w:fldChar w:fldCharType="begin"/>
      </w:r>
      <w:r>
        <w:instrText xml:space="preserve"> REF _Ref341861061 \r \h </w:instrText>
      </w:r>
      <w:r>
        <w:fldChar w:fldCharType="separate"/>
      </w:r>
      <w:r w:rsidR="006863C8">
        <w:t>7.3</w:t>
      </w:r>
      <w:r>
        <w:fldChar w:fldCharType="end"/>
      </w:r>
      <w:r w:rsidRPr="003F6E31">
        <w:t>) we</w:t>
      </w:r>
      <w:r w:rsidRPr="003F6E31">
        <w:t>r</w:t>
      </w:r>
      <w:r w:rsidRPr="003F6E31">
        <w:t>den Schnittstellenobjekte auf Basis der Inhalte des semantischen Modells erstellt und zw</w:t>
      </w:r>
      <w:r w:rsidRPr="003F6E31">
        <w:t>i</w:t>
      </w:r>
      <w:r w:rsidRPr="003F6E31">
        <w:t>schen Informationssystemen ausgetauscht.</w:t>
      </w:r>
    </w:p>
    <w:p w14:paraId="4889775E" w14:textId="159AC7FD" w:rsidR="006F68C7" w:rsidRPr="006F68C7" w:rsidRDefault="006F68C7" w:rsidP="002E176D">
      <w:r w:rsidRPr="003F6E31">
        <w:t xml:space="preserve">Die nachfolgende Tabelle beschreibt </w:t>
      </w:r>
      <w:r w:rsidR="00B2746A">
        <w:t>kurz</w:t>
      </w:r>
      <w:r w:rsidR="00B2746A">
        <w:rPr>
          <w:rStyle w:val="Funotenzeichen"/>
        </w:rPr>
        <w:footnoteReference w:id="5"/>
      </w:r>
      <w:r w:rsidR="00BE3F9F">
        <w:t xml:space="preserve"> </w:t>
      </w:r>
      <w:r w:rsidRPr="003F6E31">
        <w:t>die in der</w:t>
      </w:r>
      <w:r>
        <w:t xml:space="preserve"> </w:t>
      </w:r>
      <w:r w:rsidR="00300AE7">
        <w:fldChar w:fldCharType="begin"/>
      </w:r>
      <w:r w:rsidR="00300AE7">
        <w:instrText xml:space="preserve"> REF _Ref490137861 \h </w:instrText>
      </w:r>
      <w:r w:rsidR="00300AE7">
        <w:fldChar w:fldCharType="separate"/>
      </w:r>
      <w:r w:rsidR="006863C8">
        <w:t xml:space="preserve">Abbildung </w:t>
      </w:r>
      <w:r w:rsidR="006863C8">
        <w:rPr>
          <w:noProof/>
        </w:rPr>
        <w:t>9</w:t>
      </w:r>
      <w:r w:rsidR="00300AE7">
        <w:fldChar w:fldCharType="end"/>
      </w:r>
      <w:r>
        <w:t xml:space="preserve"> </w:t>
      </w:r>
      <w:r w:rsidRPr="003F6E31">
        <w:t>vorkommenden Elemente</w:t>
      </w:r>
      <w:r w:rsidR="00BD362C">
        <w:t xml:space="preserve"> und ihre Beziehungen</w:t>
      </w:r>
      <w:r w:rsidRPr="003F6E31">
        <w:t>.</w:t>
      </w:r>
    </w:p>
    <w:tbl>
      <w:tblPr>
        <w:tblW w:w="0" w:type="auto"/>
        <w:tblBorders>
          <w:insideH w:val="single" w:sz="4" w:space="0" w:color="808080" w:themeColor="background1" w:themeShade="80"/>
        </w:tblBorders>
        <w:tblLook w:val="04A0" w:firstRow="1" w:lastRow="0" w:firstColumn="1" w:lastColumn="0" w:noHBand="0" w:noVBand="1"/>
      </w:tblPr>
      <w:tblGrid>
        <w:gridCol w:w="2491"/>
        <w:gridCol w:w="6741"/>
        <w:gridCol w:w="55"/>
      </w:tblGrid>
      <w:tr w:rsidR="004A0735" w:rsidRPr="00686348" w14:paraId="2B5C5957" w14:textId="77777777" w:rsidTr="000D79BD">
        <w:trPr>
          <w:cantSplit/>
        </w:trPr>
        <w:tc>
          <w:tcPr>
            <w:tcW w:w="2375" w:type="dxa"/>
            <w:shd w:val="clear" w:color="auto" w:fill="D9D9D9" w:themeFill="background1" w:themeFillShade="D9"/>
          </w:tcPr>
          <w:p w14:paraId="5CB51B8E" w14:textId="77777777" w:rsidR="004A0735" w:rsidRPr="00686348" w:rsidRDefault="004A0735" w:rsidP="00CE0DF0">
            <w:pPr>
              <w:rPr>
                <w:b/>
                <w:iCs/>
              </w:rPr>
            </w:pPr>
            <w:r w:rsidRPr="00686348">
              <w:rPr>
                <w:b/>
                <w:iCs/>
              </w:rPr>
              <w:t>Realwelt</w:t>
            </w:r>
          </w:p>
        </w:tc>
        <w:tc>
          <w:tcPr>
            <w:tcW w:w="6912" w:type="dxa"/>
            <w:gridSpan w:val="2"/>
            <w:shd w:val="clear" w:color="auto" w:fill="D9D9D9" w:themeFill="background1" w:themeFillShade="D9"/>
          </w:tcPr>
          <w:p w14:paraId="2AEEEF3A" w14:textId="77777777" w:rsidR="004A0735" w:rsidRPr="00686348" w:rsidRDefault="004A0735" w:rsidP="00CE0DF0">
            <w:pPr>
              <w:rPr>
                <w:iCs/>
              </w:rPr>
            </w:pPr>
          </w:p>
        </w:tc>
      </w:tr>
      <w:tr w:rsidR="004A0735" w:rsidRPr="00686348" w14:paraId="6234FCC8" w14:textId="77777777" w:rsidTr="000D79BD">
        <w:trPr>
          <w:cantSplit/>
        </w:trPr>
        <w:tc>
          <w:tcPr>
            <w:tcW w:w="2375" w:type="dxa"/>
            <w:shd w:val="clear" w:color="auto" w:fill="D9D9D9" w:themeFill="background1" w:themeFillShade="D9"/>
          </w:tcPr>
          <w:p w14:paraId="10DC2D35" w14:textId="77777777" w:rsidR="004A0735" w:rsidRPr="00686348" w:rsidRDefault="004A0735" w:rsidP="00CE0DF0">
            <w:pPr>
              <w:rPr>
                <w:iCs/>
              </w:rPr>
            </w:pPr>
            <w:r w:rsidRPr="00CC1058">
              <w:rPr>
                <w:iCs/>
              </w:rPr>
              <w:t>Ressource</w:t>
            </w:r>
          </w:p>
        </w:tc>
        <w:tc>
          <w:tcPr>
            <w:tcW w:w="6912" w:type="dxa"/>
            <w:gridSpan w:val="2"/>
            <w:shd w:val="clear" w:color="auto" w:fill="F2F2F2" w:themeFill="background1" w:themeFillShade="F2"/>
          </w:tcPr>
          <w:p w14:paraId="69BF127C" w14:textId="5E130431" w:rsidR="004A0735" w:rsidRPr="00686348" w:rsidRDefault="00CA2B57" w:rsidP="00BF5BD9">
            <w:pPr>
              <w:rPr>
                <w:iCs/>
              </w:rPr>
            </w:pPr>
            <w:r w:rsidRPr="003F6E31">
              <w:rPr>
                <w:rFonts w:cs="Arial"/>
                <w:szCs w:val="22"/>
              </w:rPr>
              <w:t xml:space="preserve">Service oder Daten, auf welche ein </w:t>
            </w:r>
            <w:r w:rsidRPr="003F6E31">
              <w:rPr>
                <w:rFonts w:cs="Arial"/>
                <w:i/>
                <w:iCs/>
                <w:szCs w:val="22"/>
              </w:rPr>
              <w:t>Subjekt</w:t>
            </w:r>
            <w:r w:rsidRPr="003F6E31">
              <w:rPr>
                <w:rFonts w:cs="Arial"/>
                <w:szCs w:val="22"/>
              </w:rPr>
              <w:t xml:space="preserve"> zugreifen kann, wenn es sich </w:t>
            </w:r>
            <w:r w:rsidRPr="004B6589">
              <w:rPr>
                <w:rFonts w:cs="Arial"/>
                <w:i/>
                <w:szCs w:val="22"/>
              </w:rPr>
              <w:t>authentisiert</w:t>
            </w:r>
            <w:r w:rsidRPr="00A0625E">
              <w:rPr>
                <w:rFonts w:cs="Arial"/>
                <w:szCs w:val="22"/>
              </w:rPr>
              <w:t xml:space="preserve"> hat und es auf der Basis der benötigten </w:t>
            </w:r>
            <w:r w:rsidRPr="00A0625E">
              <w:rPr>
                <w:rFonts w:cs="Arial"/>
                <w:i/>
                <w:szCs w:val="22"/>
              </w:rPr>
              <w:t>Attr</w:t>
            </w:r>
            <w:r w:rsidRPr="00A0625E">
              <w:rPr>
                <w:rFonts w:cs="Arial"/>
                <w:i/>
                <w:szCs w:val="22"/>
              </w:rPr>
              <w:t>i</w:t>
            </w:r>
            <w:r w:rsidRPr="00A0625E">
              <w:rPr>
                <w:rFonts w:cs="Arial"/>
                <w:i/>
                <w:szCs w:val="22"/>
              </w:rPr>
              <w:t>bute</w:t>
            </w:r>
            <w:r w:rsidRPr="00A0625E">
              <w:rPr>
                <w:rFonts w:cs="Arial"/>
                <w:szCs w:val="22"/>
              </w:rPr>
              <w:t xml:space="preserve"> </w:t>
            </w:r>
            <w:r w:rsidRPr="004B6589">
              <w:rPr>
                <w:rFonts w:cs="Arial"/>
                <w:i/>
                <w:szCs w:val="22"/>
              </w:rPr>
              <w:t>autorisiert</w:t>
            </w:r>
            <w:r w:rsidRPr="00A0625E">
              <w:rPr>
                <w:rFonts w:cs="Arial"/>
                <w:szCs w:val="22"/>
              </w:rPr>
              <w:t xml:space="preserve"> wurde.</w:t>
            </w:r>
            <w:r w:rsidR="00BF5BD9" w:rsidRPr="00A0625E">
              <w:rPr>
                <w:rFonts w:cs="Arial"/>
                <w:szCs w:val="22"/>
              </w:rPr>
              <w:t xml:space="preserve"> </w:t>
            </w:r>
            <w:r w:rsidR="00BF5BD9" w:rsidRPr="00A0625E">
              <w:t>Dies schliesst physische Ressourcen wie Gebäude und Anlagen, deren Benutzung über IT-Systeme geste</w:t>
            </w:r>
            <w:r w:rsidR="00BF5BD9" w:rsidRPr="00A0625E">
              <w:t>u</w:t>
            </w:r>
            <w:r w:rsidR="00BF5BD9" w:rsidRPr="00A0625E">
              <w:t>ert wird, ein.</w:t>
            </w:r>
          </w:p>
        </w:tc>
      </w:tr>
      <w:tr w:rsidR="004A0735" w:rsidRPr="00686348" w14:paraId="1640BA95" w14:textId="77777777" w:rsidTr="00226DA3">
        <w:trPr>
          <w:cantSplit/>
        </w:trPr>
        <w:tc>
          <w:tcPr>
            <w:tcW w:w="2376" w:type="dxa"/>
            <w:shd w:val="clear" w:color="auto" w:fill="D9D9D9" w:themeFill="background1" w:themeFillShade="D9"/>
          </w:tcPr>
          <w:p w14:paraId="25D2676A" w14:textId="6D96824A" w:rsidR="004A0735" w:rsidRPr="00686348" w:rsidRDefault="004A0735" w:rsidP="00CE0DF0">
            <w:pPr>
              <w:rPr>
                <w:iCs/>
              </w:rPr>
            </w:pPr>
            <w:r w:rsidRPr="00686348">
              <w:rPr>
                <w:iCs/>
              </w:rPr>
              <w:t>Recht</w:t>
            </w:r>
          </w:p>
        </w:tc>
        <w:tc>
          <w:tcPr>
            <w:tcW w:w="6911" w:type="dxa"/>
            <w:gridSpan w:val="2"/>
            <w:shd w:val="clear" w:color="auto" w:fill="F2F2F2" w:themeFill="background1" w:themeFillShade="F2"/>
          </w:tcPr>
          <w:p w14:paraId="13D6106C" w14:textId="748EB26F" w:rsidR="00EE3C7B" w:rsidRPr="00686348" w:rsidRDefault="004A0735" w:rsidP="004022E8">
            <w:pPr>
              <w:rPr>
                <w:iCs/>
              </w:rPr>
            </w:pPr>
            <w:r>
              <w:rPr>
                <w:iCs/>
              </w:rPr>
              <w:t xml:space="preserve">Die </w:t>
            </w:r>
            <w:r w:rsidRPr="00A8128C">
              <w:rPr>
                <w:i/>
                <w:iCs/>
              </w:rPr>
              <w:t>Rechte</w:t>
            </w:r>
            <w:r>
              <w:rPr>
                <w:iCs/>
              </w:rPr>
              <w:t xml:space="preserve"> </w:t>
            </w:r>
            <w:r w:rsidR="00820333">
              <w:rPr>
                <w:iCs/>
              </w:rPr>
              <w:t>sind</w:t>
            </w:r>
            <w:r w:rsidR="00EE3C7B">
              <w:rPr>
                <w:i/>
                <w:iCs/>
              </w:rPr>
              <w:t xml:space="preserve"> spezifische abstrakte Eigenschaften</w:t>
            </w:r>
            <w:r w:rsidR="00C4158F">
              <w:rPr>
                <w:iCs/>
              </w:rPr>
              <w:t>,</w:t>
            </w:r>
            <w:r w:rsidR="00CA2B57">
              <w:rPr>
                <w:iCs/>
              </w:rPr>
              <w:t xml:space="preserve"> welche das </w:t>
            </w:r>
            <w:r w:rsidR="00CA2B57" w:rsidRPr="00A8128C">
              <w:rPr>
                <w:i/>
                <w:iCs/>
              </w:rPr>
              <w:t>Subjekt</w:t>
            </w:r>
            <w:r w:rsidR="00CA2B57">
              <w:rPr>
                <w:iCs/>
              </w:rPr>
              <w:t xml:space="preserve"> </w:t>
            </w:r>
            <w:r w:rsidR="00EE3C7B">
              <w:rPr>
                <w:iCs/>
              </w:rPr>
              <w:t>besitzen muss</w:t>
            </w:r>
            <w:r>
              <w:rPr>
                <w:iCs/>
              </w:rPr>
              <w:t xml:space="preserve">, um auf </w:t>
            </w:r>
            <w:r w:rsidR="00EE3C7B">
              <w:rPr>
                <w:iCs/>
              </w:rPr>
              <w:t>eine</w:t>
            </w:r>
            <w:r>
              <w:rPr>
                <w:iCs/>
              </w:rPr>
              <w:t xml:space="preserve"> </w:t>
            </w:r>
            <w:r w:rsidRPr="00A8128C">
              <w:rPr>
                <w:i/>
                <w:iCs/>
              </w:rPr>
              <w:t>Ressource</w:t>
            </w:r>
            <w:r>
              <w:rPr>
                <w:iCs/>
              </w:rPr>
              <w:t xml:space="preserve"> z</w:t>
            </w:r>
            <w:r w:rsidR="009A2813">
              <w:rPr>
                <w:iCs/>
              </w:rPr>
              <w:t>u</w:t>
            </w:r>
            <w:r>
              <w:rPr>
                <w:iCs/>
              </w:rPr>
              <w:t>greifen</w:t>
            </w:r>
            <w:r w:rsidR="00EE3C7B">
              <w:rPr>
                <w:iCs/>
              </w:rPr>
              <w:t xml:space="preserve"> zu dü</w:t>
            </w:r>
            <w:r w:rsidR="00EE3C7B">
              <w:rPr>
                <w:iCs/>
              </w:rPr>
              <w:t>r</w:t>
            </w:r>
            <w:r w:rsidR="00EE3C7B">
              <w:rPr>
                <w:iCs/>
              </w:rPr>
              <w:t>fen</w:t>
            </w:r>
            <w:r>
              <w:rPr>
                <w:iCs/>
              </w:rPr>
              <w:t>.</w:t>
            </w:r>
            <w:r w:rsidR="00CF0036">
              <w:rPr>
                <w:iCs/>
              </w:rPr>
              <w:t xml:space="preserve"> Diese können z.B. in Gesetzen oder Verträgen </w:t>
            </w:r>
            <w:r w:rsidR="00221432">
              <w:rPr>
                <w:iCs/>
              </w:rPr>
              <w:t>festgelegt sein.</w:t>
            </w:r>
            <w:r w:rsidR="007E2508">
              <w:rPr>
                <w:iCs/>
              </w:rPr>
              <w:t xml:space="preserve"> </w:t>
            </w:r>
          </w:p>
        </w:tc>
      </w:tr>
      <w:tr w:rsidR="004A0735" w:rsidRPr="00686348" w14:paraId="7F5DCE71" w14:textId="77777777" w:rsidTr="00226DA3">
        <w:trPr>
          <w:cantSplit/>
        </w:trPr>
        <w:tc>
          <w:tcPr>
            <w:tcW w:w="2376" w:type="dxa"/>
            <w:shd w:val="clear" w:color="auto" w:fill="D9D9D9" w:themeFill="background1" w:themeFillShade="D9"/>
          </w:tcPr>
          <w:p w14:paraId="4C429436" w14:textId="77777777" w:rsidR="004A0735" w:rsidRPr="00686348" w:rsidRDefault="004A0735" w:rsidP="00CE0DF0">
            <w:pPr>
              <w:rPr>
                <w:iCs/>
              </w:rPr>
            </w:pPr>
            <w:r w:rsidRPr="00686348">
              <w:rPr>
                <w:iCs/>
              </w:rPr>
              <w:t>Eigenschaften</w:t>
            </w:r>
          </w:p>
        </w:tc>
        <w:tc>
          <w:tcPr>
            <w:tcW w:w="6911" w:type="dxa"/>
            <w:gridSpan w:val="2"/>
            <w:shd w:val="clear" w:color="auto" w:fill="F2F2F2" w:themeFill="background1" w:themeFillShade="F2"/>
          </w:tcPr>
          <w:p w14:paraId="313CAA4B" w14:textId="13998FCF" w:rsidR="004A0735" w:rsidRPr="00686348" w:rsidRDefault="004A0735" w:rsidP="000645A6">
            <w:pPr>
              <w:rPr>
                <w:iCs/>
              </w:rPr>
            </w:pPr>
            <w:r w:rsidRPr="00A8128C">
              <w:rPr>
                <w:i/>
                <w:iCs/>
              </w:rPr>
              <w:t>Eigenschaften</w:t>
            </w:r>
            <w:r w:rsidRPr="00686348">
              <w:rPr>
                <w:iCs/>
              </w:rPr>
              <w:t xml:space="preserve"> sind </w:t>
            </w:r>
            <w:r w:rsidR="000645A6">
              <w:rPr>
                <w:iCs/>
              </w:rPr>
              <w:t xml:space="preserve">charakteristische </w:t>
            </w:r>
            <w:r w:rsidRPr="00686348">
              <w:rPr>
                <w:iCs/>
              </w:rPr>
              <w:t xml:space="preserve">Merkmale oder </w:t>
            </w:r>
            <w:r w:rsidR="000645A6">
              <w:rPr>
                <w:iCs/>
              </w:rPr>
              <w:t>charakterist</w:t>
            </w:r>
            <w:r w:rsidR="000645A6">
              <w:rPr>
                <w:iCs/>
              </w:rPr>
              <w:t>i</w:t>
            </w:r>
            <w:r w:rsidR="000645A6">
              <w:rPr>
                <w:iCs/>
              </w:rPr>
              <w:t>sche</w:t>
            </w:r>
            <w:r w:rsidR="00D96AD8">
              <w:rPr>
                <w:iCs/>
              </w:rPr>
              <w:t>s</w:t>
            </w:r>
            <w:r w:rsidR="000645A6">
              <w:rPr>
                <w:iCs/>
              </w:rPr>
              <w:t xml:space="preserve"> </w:t>
            </w:r>
            <w:r w:rsidR="00D67833">
              <w:rPr>
                <w:iCs/>
              </w:rPr>
              <w:t>Verhalten</w:t>
            </w:r>
            <w:r w:rsidR="00D67833" w:rsidRPr="00686348">
              <w:rPr>
                <w:iCs/>
              </w:rPr>
              <w:t xml:space="preserve"> </w:t>
            </w:r>
            <w:r w:rsidRPr="00686348">
              <w:rPr>
                <w:iCs/>
              </w:rPr>
              <w:t xml:space="preserve">eines </w:t>
            </w:r>
            <w:r w:rsidRPr="00A8128C">
              <w:rPr>
                <w:i/>
                <w:iCs/>
              </w:rPr>
              <w:t>Subjekts</w:t>
            </w:r>
            <w:r w:rsidR="000645A6">
              <w:rPr>
                <w:iCs/>
              </w:rPr>
              <w:t xml:space="preserve">, die in ihrer Summe spezifisch für das </w:t>
            </w:r>
            <w:r w:rsidR="000645A6" w:rsidRPr="00A8128C">
              <w:rPr>
                <w:i/>
                <w:iCs/>
              </w:rPr>
              <w:t>Subjekt</w:t>
            </w:r>
            <w:r w:rsidR="000645A6" w:rsidRPr="00033945">
              <w:rPr>
                <w:iCs/>
              </w:rPr>
              <w:t xml:space="preserve"> </w:t>
            </w:r>
            <w:r w:rsidR="000645A6">
              <w:rPr>
                <w:iCs/>
              </w:rPr>
              <w:t>sind</w:t>
            </w:r>
            <w:r w:rsidR="000645A6" w:rsidRPr="00686348">
              <w:rPr>
                <w:iCs/>
              </w:rPr>
              <w:t>.</w:t>
            </w:r>
          </w:p>
        </w:tc>
      </w:tr>
      <w:tr w:rsidR="004A0735" w:rsidRPr="00686348" w14:paraId="45692C3D" w14:textId="77777777" w:rsidTr="00226DA3">
        <w:trPr>
          <w:cantSplit/>
        </w:trPr>
        <w:tc>
          <w:tcPr>
            <w:tcW w:w="2376" w:type="dxa"/>
            <w:shd w:val="clear" w:color="auto" w:fill="D9D9D9" w:themeFill="background1" w:themeFillShade="D9"/>
          </w:tcPr>
          <w:p w14:paraId="4CC5C507" w14:textId="78EA39F2" w:rsidR="004A0735" w:rsidRPr="00686348" w:rsidRDefault="004A0735" w:rsidP="00CE0DF0">
            <w:pPr>
              <w:rPr>
                <w:iCs/>
              </w:rPr>
            </w:pPr>
            <w:r w:rsidRPr="00686348">
              <w:rPr>
                <w:iCs/>
              </w:rPr>
              <w:lastRenderedPageBreak/>
              <w:t>Subjekt</w:t>
            </w:r>
          </w:p>
        </w:tc>
        <w:tc>
          <w:tcPr>
            <w:tcW w:w="6911" w:type="dxa"/>
            <w:gridSpan w:val="2"/>
            <w:shd w:val="clear" w:color="auto" w:fill="F2F2F2" w:themeFill="background1" w:themeFillShade="F2"/>
          </w:tcPr>
          <w:p w14:paraId="2ACD1203" w14:textId="32A73641" w:rsidR="00FB5979" w:rsidRPr="001D7442" w:rsidRDefault="00FB5979" w:rsidP="000D1394">
            <w:pPr>
              <w:pStyle w:val="Beschriftung"/>
            </w:pPr>
            <w:r>
              <w:rPr>
                <w:noProof/>
              </w:rPr>
              <w:drawing>
                <wp:inline distT="0" distB="0" distL="0" distR="0" wp14:anchorId="73A5E0D5" wp14:editId="33D49D6A">
                  <wp:extent cx="4132053" cy="2124879"/>
                  <wp:effectExtent l="0" t="0" r="1905" b="8890"/>
                  <wp:docPr id="16" name="Grafik 16" descr="C:\Users\marc\AppData\Local\Microsoft\Windows\INetCache\Content.Word\subjek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c\AppData\Local\Microsoft\Windows\INetCache\Content.Word\subjekt.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35204" cy="2126499"/>
                          </a:xfrm>
                          <a:prstGeom prst="rect">
                            <a:avLst/>
                          </a:prstGeom>
                          <a:noFill/>
                          <a:ln>
                            <a:noFill/>
                          </a:ln>
                        </pic:spPr>
                      </pic:pic>
                    </a:graphicData>
                  </a:graphic>
                </wp:inline>
              </w:drawing>
            </w:r>
          </w:p>
          <w:p w14:paraId="6CBFE8AE" w14:textId="20BBC593" w:rsidR="00D1251D" w:rsidRDefault="004C4D52" w:rsidP="000D1394">
            <w:pPr>
              <w:pStyle w:val="Beschriftung"/>
            </w:pPr>
            <w:bookmarkStart w:id="121" w:name="_Toc496078628"/>
            <w:r>
              <w:t xml:space="preserve">Abbildung </w:t>
            </w:r>
            <w:fldSimple w:instr=" SEQ Abbildung \* ARABIC ">
              <w:r w:rsidR="006863C8">
                <w:rPr>
                  <w:noProof/>
                </w:rPr>
                <w:t>10</w:t>
              </w:r>
            </w:fldSimple>
            <w:r>
              <w:t xml:space="preserve"> Subjekt Definition</w:t>
            </w:r>
            <w:bookmarkEnd w:id="121"/>
          </w:p>
          <w:p w14:paraId="48E2AEF5" w14:textId="586BF276" w:rsidR="005E68ED" w:rsidRDefault="00CA5B09" w:rsidP="00403E3D">
            <w:pPr>
              <w:rPr>
                <w:iCs/>
              </w:rPr>
            </w:pPr>
            <w:r>
              <w:rPr>
                <w:iCs/>
              </w:rPr>
              <w:t>Ein Subjekt ist</w:t>
            </w:r>
            <w:r w:rsidR="007445DD">
              <w:rPr>
                <w:iCs/>
              </w:rPr>
              <w:t xml:space="preserve"> e</w:t>
            </w:r>
            <w:r w:rsidR="007E2508" w:rsidRPr="008F0E35">
              <w:rPr>
                <w:iCs/>
              </w:rPr>
              <w:t xml:space="preserve">ine </w:t>
            </w:r>
            <w:r w:rsidR="007E2508" w:rsidRPr="009C6003">
              <w:rPr>
                <w:i/>
                <w:iCs/>
              </w:rPr>
              <w:t>natürliche Person</w:t>
            </w:r>
            <w:r w:rsidR="007E2508" w:rsidRPr="008F0E35">
              <w:rPr>
                <w:iCs/>
              </w:rPr>
              <w:t xml:space="preserve">, eine </w:t>
            </w:r>
            <w:r w:rsidR="00EF14D1" w:rsidRPr="00EE3C7B">
              <w:rPr>
                <w:i/>
                <w:iCs/>
              </w:rPr>
              <w:t>Organisation</w:t>
            </w:r>
            <w:r w:rsidR="00EF14D1">
              <w:rPr>
                <w:iCs/>
              </w:rPr>
              <w:t xml:space="preserve"> (</w:t>
            </w:r>
            <w:r w:rsidR="007E2508" w:rsidRPr="008F0E35">
              <w:rPr>
                <w:i/>
                <w:iCs/>
              </w:rPr>
              <w:t>jurist</w:t>
            </w:r>
            <w:r w:rsidR="007E2508" w:rsidRPr="008F0E35">
              <w:rPr>
                <w:i/>
                <w:iCs/>
              </w:rPr>
              <w:t>i</w:t>
            </w:r>
            <w:r w:rsidR="007E2508" w:rsidRPr="008F0E35">
              <w:rPr>
                <w:i/>
                <w:iCs/>
              </w:rPr>
              <w:t>sche Person</w:t>
            </w:r>
            <w:r w:rsidR="00EF14D1">
              <w:rPr>
                <w:i/>
                <w:iCs/>
              </w:rPr>
              <w:t>)</w:t>
            </w:r>
            <w:r w:rsidR="007E2508" w:rsidRPr="008F0E35">
              <w:rPr>
                <w:iCs/>
              </w:rPr>
              <w:t xml:space="preserve">, ein </w:t>
            </w:r>
            <w:r w:rsidR="007E2508" w:rsidRPr="009C6003">
              <w:rPr>
                <w:i/>
                <w:iCs/>
              </w:rPr>
              <w:t>Service</w:t>
            </w:r>
            <w:r w:rsidR="007E2508" w:rsidRPr="008F0E35">
              <w:rPr>
                <w:iCs/>
              </w:rPr>
              <w:t xml:space="preserve"> oder </w:t>
            </w:r>
            <w:r w:rsidR="00777CD9">
              <w:rPr>
                <w:iCs/>
              </w:rPr>
              <w:t xml:space="preserve">ein </w:t>
            </w:r>
            <w:r w:rsidR="00777CD9" w:rsidRPr="00EE3C7B">
              <w:rPr>
                <w:i/>
                <w:iCs/>
              </w:rPr>
              <w:t>Ding</w:t>
            </w:r>
            <w:r w:rsidR="007E2508" w:rsidRPr="008F0E35">
              <w:rPr>
                <w:iCs/>
              </w:rPr>
              <w:t xml:space="preserve">, das auf eine </w:t>
            </w:r>
            <w:r w:rsidR="007E2508" w:rsidRPr="008F0E35">
              <w:rPr>
                <w:i/>
                <w:iCs/>
              </w:rPr>
              <w:t>Ressource</w:t>
            </w:r>
            <w:r w:rsidR="007E2508" w:rsidRPr="008F0E35">
              <w:rPr>
                <w:iCs/>
              </w:rPr>
              <w:t xml:space="preserve"> zugreift oder zugreifen möchte.</w:t>
            </w:r>
          </w:p>
          <w:p w14:paraId="4E4FFC4B" w14:textId="35E9287F" w:rsidR="007445DD" w:rsidRDefault="005E68ED" w:rsidP="00403E3D">
            <w:pPr>
              <w:rPr>
                <w:iCs/>
              </w:rPr>
            </w:pPr>
            <w:r w:rsidRPr="008F0E35">
              <w:rPr>
                <w:iCs/>
              </w:rPr>
              <w:t xml:space="preserve">Ein Subjekt wird durch </w:t>
            </w:r>
            <w:r w:rsidRPr="008F0E35">
              <w:rPr>
                <w:i/>
                <w:iCs/>
              </w:rPr>
              <w:t>E-Identities</w:t>
            </w:r>
            <w:r w:rsidR="00955EAD">
              <w:rPr>
                <w:i/>
                <w:iCs/>
              </w:rPr>
              <w:t xml:space="preserve"> </w:t>
            </w:r>
            <w:r w:rsidR="00955EAD" w:rsidRPr="00EE3C7B">
              <w:rPr>
                <w:iCs/>
              </w:rPr>
              <w:t>in der digitalen Welt</w:t>
            </w:r>
            <w:r w:rsidRPr="008F0E35">
              <w:rPr>
                <w:iCs/>
              </w:rPr>
              <w:t xml:space="preserve"> repräse</w:t>
            </w:r>
            <w:r w:rsidRPr="008F0E35">
              <w:rPr>
                <w:iCs/>
              </w:rPr>
              <w:t>n</w:t>
            </w:r>
            <w:r w:rsidRPr="008F0E35">
              <w:rPr>
                <w:iCs/>
              </w:rPr>
              <w:t>tiert.</w:t>
            </w:r>
          </w:p>
          <w:p w14:paraId="11B14EB5" w14:textId="10C872DA" w:rsidR="007445DD" w:rsidRDefault="007445DD" w:rsidP="0006460E">
            <w:pPr>
              <w:rPr>
                <w:iCs/>
              </w:rPr>
            </w:pPr>
            <w:r>
              <w:rPr>
                <w:iCs/>
              </w:rPr>
              <w:t xml:space="preserve">Natürliche Personen können zu einer </w:t>
            </w:r>
            <w:r w:rsidRPr="00C93684">
              <w:rPr>
                <w:i/>
                <w:iCs/>
              </w:rPr>
              <w:t>Organisation</w:t>
            </w:r>
            <w:r>
              <w:rPr>
                <w:iCs/>
              </w:rPr>
              <w:t xml:space="preserve"> gehören.</w:t>
            </w:r>
          </w:p>
          <w:p w14:paraId="6377A311" w14:textId="4B71FC84" w:rsidR="00580A37" w:rsidRDefault="00EF14D1">
            <w:r>
              <w:t xml:space="preserve">Eine </w:t>
            </w:r>
            <w:r w:rsidRPr="00C93684">
              <w:rPr>
                <w:i/>
              </w:rPr>
              <w:t>Organisation</w:t>
            </w:r>
            <w:r w:rsidR="00732689" w:rsidRPr="00C93684">
              <w:t xml:space="preserve"> ist eine </w:t>
            </w:r>
            <w:r w:rsidR="004022E8">
              <w:t>Gruppe</w:t>
            </w:r>
            <w:r w:rsidR="00732689" w:rsidRPr="00C93684">
              <w:t xml:space="preserve"> aus mehreren natürlichen Pe</w:t>
            </w:r>
            <w:r w:rsidR="00732689" w:rsidRPr="00C93684">
              <w:t>r</w:t>
            </w:r>
            <w:r w:rsidR="00732689" w:rsidRPr="00C93684">
              <w:t xml:space="preserve">sonen. Eine </w:t>
            </w:r>
            <w:r w:rsidR="00732689" w:rsidRPr="00732689">
              <w:t>Organisation</w:t>
            </w:r>
            <w:r w:rsidRPr="00732689">
              <w:t xml:space="preserve"> kann (Unter-</w:t>
            </w:r>
            <w:r w:rsidR="00732689">
              <w:t>)</w:t>
            </w:r>
            <w:r w:rsidRPr="00732689">
              <w:t>Organisationen enthalten.</w:t>
            </w:r>
            <w:r w:rsidR="00C35718">
              <w:br/>
              <w:t xml:space="preserve">Bei Organisationen wird zwischen </w:t>
            </w:r>
            <w:r w:rsidR="00C35718" w:rsidRPr="00EE1140">
              <w:rPr>
                <w:i/>
              </w:rPr>
              <w:t>handelnden</w:t>
            </w:r>
            <w:r w:rsidR="00C35718">
              <w:t xml:space="preserve"> und </w:t>
            </w:r>
            <w:r w:rsidR="00C35718" w:rsidRPr="00EE1140">
              <w:rPr>
                <w:i/>
              </w:rPr>
              <w:t>nicht handel</w:t>
            </w:r>
            <w:r w:rsidR="00C35718" w:rsidRPr="00EE1140">
              <w:rPr>
                <w:i/>
              </w:rPr>
              <w:t>n</w:t>
            </w:r>
            <w:r w:rsidR="00C35718" w:rsidRPr="00EE1140">
              <w:rPr>
                <w:i/>
              </w:rPr>
              <w:t>den</w:t>
            </w:r>
            <w:r w:rsidR="00C35718">
              <w:t xml:space="preserve"> Organisationen unterschieden.</w:t>
            </w:r>
            <w:r w:rsidRPr="00732689">
              <w:t xml:space="preserve"> </w:t>
            </w:r>
            <w:r w:rsidR="00C35718">
              <w:t>Handelnde Organisationen, z.B. Gruppen-</w:t>
            </w:r>
            <w:r w:rsidR="00725517">
              <w:t>Identitäten</w:t>
            </w:r>
            <w:r w:rsidR="00C35718">
              <w:t>, können sich authentifizieren und Zugriff zu Ressourcen erhalten. Nicht handelnde Organisationen, wie z.B. juristische Personen, können sich nicht selbst authentifizieren, sondern nur über die dazugehörige natürliche Person.</w:t>
            </w:r>
          </w:p>
          <w:p w14:paraId="51EA0063" w14:textId="5AC266C8" w:rsidR="00D16000" w:rsidRPr="00732689" w:rsidRDefault="00D16000">
            <w:r w:rsidRPr="00D16000">
              <w:t xml:space="preserve">Eine </w:t>
            </w:r>
            <w:r w:rsidRPr="00774D88">
              <w:rPr>
                <w:i/>
              </w:rPr>
              <w:t>juristische Person</w:t>
            </w:r>
            <w:r w:rsidRPr="00D16000">
              <w:t xml:space="preserve"> ist eine spezielle </w:t>
            </w:r>
            <w:r w:rsidRPr="00774D88">
              <w:rPr>
                <w:i/>
              </w:rPr>
              <w:t>Organisation</w:t>
            </w:r>
            <w:r w:rsidRPr="00D16000">
              <w:t>, die von e</w:t>
            </w:r>
            <w:r w:rsidRPr="00D16000">
              <w:t>i</w:t>
            </w:r>
            <w:r w:rsidRPr="00D16000">
              <w:t>ner anerkennenden</w:t>
            </w:r>
            <w:r w:rsidR="00D96AD8">
              <w:t xml:space="preserve"> Behörde anerka</w:t>
            </w:r>
            <w:r>
              <w:t>nnt wird. Die An</w:t>
            </w:r>
            <w:r w:rsidRPr="00D16000">
              <w:t>erkennung b</w:t>
            </w:r>
            <w:r w:rsidRPr="00D16000">
              <w:t>e</w:t>
            </w:r>
            <w:r w:rsidRPr="00D16000">
              <w:t>ruht auf einen Vertrag zwischen der anerkennenden Behörde und der juristischen Person. Einer juristischen Person muss immer mindestens eine natürliche Person zugeordnet sein.</w:t>
            </w:r>
          </w:p>
          <w:p w14:paraId="65D63F0F" w14:textId="4F94E315" w:rsidR="00824FF1" w:rsidRDefault="0004594D" w:rsidP="00824FF1">
            <w:r>
              <w:t xml:space="preserve">Ein </w:t>
            </w:r>
            <w:r w:rsidRPr="00C93684">
              <w:rPr>
                <w:i/>
              </w:rPr>
              <w:t>Ding</w:t>
            </w:r>
            <w:r>
              <w:t xml:space="preserve"> ist ein</w:t>
            </w:r>
            <w:r w:rsidR="007D6B76">
              <w:t>e</w:t>
            </w:r>
            <w:r>
              <w:t xml:space="preserve"> exis</w:t>
            </w:r>
            <w:r w:rsidR="007D6B76">
              <w:t>tierende oder abstrakte</w:t>
            </w:r>
            <w:r w:rsidR="004E15DD">
              <w:t xml:space="preserve"> Einheit</w:t>
            </w:r>
            <w:r w:rsidR="007D6B76">
              <w:t>, die</w:t>
            </w:r>
            <w:r>
              <w:t xml:space="preserve"> eindeutig identifizierbar ist.</w:t>
            </w:r>
            <w:r w:rsidR="00824FF1">
              <w:t xml:space="preserve"> Dinge können weitere Dinge enthalten. Ein Ding kann zu einer </w:t>
            </w:r>
            <w:r w:rsidR="00824FF1" w:rsidRPr="00E507B3">
              <w:rPr>
                <w:i/>
              </w:rPr>
              <w:t>Organisation</w:t>
            </w:r>
            <w:r w:rsidR="00824FF1">
              <w:t xml:space="preserve"> oder zu einer </w:t>
            </w:r>
            <w:r w:rsidR="00824FF1" w:rsidRPr="00E507B3">
              <w:rPr>
                <w:i/>
              </w:rPr>
              <w:t>natürlichen Person</w:t>
            </w:r>
            <w:r w:rsidR="00824FF1">
              <w:t xml:space="preserve"> geh</w:t>
            </w:r>
            <w:r w:rsidR="00824FF1">
              <w:t>ö</w:t>
            </w:r>
            <w:r w:rsidR="00824FF1">
              <w:t>ren</w:t>
            </w:r>
            <w:r w:rsidR="003F758C">
              <w:t>.</w:t>
            </w:r>
          </w:p>
          <w:p w14:paraId="5A2480AC" w14:textId="5973BA73" w:rsidR="00EF14D1" w:rsidRPr="0006460E" w:rsidRDefault="00326EDD">
            <w:r>
              <w:t>Ein</w:t>
            </w:r>
            <w:r w:rsidR="00CC543D">
              <w:t xml:space="preserve"> </w:t>
            </w:r>
            <w:r w:rsidR="00CC543D" w:rsidRPr="00C93684">
              <w:rPr>
                <w:i/>
              </w:rPr>
              <w:t>Service</w:t>
            </w:r>
            <w:r w:rsidR="002C5228">
              <w:t xml:space="preserve"> </w:t>
            </w:r>
            <w:r>
              <w:t>ist</w:t>
            </w:r>
            <w:r w:rsidR="00B662A8">
              <w:t xml:space="preserve"> ein spezielles Ding, das</w:t>
            </w:r>
            <w:r>
              <w:t xml:space="preserve"> über ein </w:t>
            </w:r>
            <w:r w:rsidRPr="00E507B3">
              <w:rPr>
                <w:i/>
              </w:rPr>
              <w:t>Netzwerk</w:t>
            </w:r>
            <w:r>
              <w:rPr>
                <w:i/>
              </w:rPr>
              <w:t xml:space="preserve"> </w:t>
            </w:r>
            <w:r w:rsidRPr="00E507B3">
              <w:t>erreic</w:t>
            </w:r>
            <w:r w:rsidRPr="00E507B3">
              <w:t>h</w:t>
            </w:r>
            <w:r w:rsidRPr="00E507B3">
              <w:t>bar</w:t>
            </w:r>
            <w:r w:rsidR="00C12A60">
              <w:t xml:space="preserve"> und darin</w:t>
            </w:r>
            <w:r w:rsidR="00DD6F1C">
              <w:t xml:space="preserve"> digital</w:t>
            </w:r>
            <w:r>
              <w:t xml:space="preserve"> identifizierbar</w:t>
            </w:r>
            <w:r w:rsidR="00B662A8">
              <w:t xml:space="preserve"> ist</w:t>
            </w:r>
            <w:r>
              <w:t>.</w:t>
            </w:r>
            <w:r w:rsidR="003F758C">
              <w:t xml:space="preserve"> </w:t>
            </w:r>
          </w:p>
        </w:tc>
      </w:tr>
      <w:tr w:rsidR="002D7A7A" w:rsidRPr="00686348" w14:paraId="71956E37" w14:textId="77777777" w:rsidTr="00226DA3">
        <w:trPr>
          <w:cantSplit/>
        </w:trPr>
        <w:tc>
          <w:tcPr>
            <w:tcW w:w="2376" w:type="dxa"/>
            <w:shd w:val="clear" w:color="auto" w:fill="D9D9D9" w:themeFill="background1" w:themeFillShade="D9"/>
          </w:tcPr>
          <w:p w14:paraId="311F5AEA" w14:textId="4E69205C" w:rsidR="002D7A7A" w:rsidRPr="00686348" w:rsidRDefault="002D7A7A" w:rsidP="00CE0DF0">
            <w:pPr>
              <w:rPr>
                <w:iCs/>
              </w:rPr>
            </w:pPr>
            <w:r w:rsidRPr="00686348">
              <w:rPr>
                <w:iCs/>
              </w:rPr>
              <w:lastRenderedPageBreak/>
              <w:t>Authentifizie</w:t>
            </w:r>
            <w:r w:rsidR="005E68ED">
              <w:rPr>
                <w:iCs/>
              </w:rPr>
              <w:t>rungs</w:t>
            </w:r>
            <w:r>
              <w:rPr>
                <w:iCs/>
              </w:rPr>
              <w:t>mittel</w:t>
            </w:r>
          </w:p>
        </w:tc>
        <w:tc>
          <w:tcPr>
            <w:tcW w:w="6911" w:type="dxa"/>
            <w:gridSpan w:val="2"/>
            <w:shd w:val="clear" w:color="auto" w:fill="F2F2F2" w:themeFill="background1" w:themeFillShade="F2"/>
          </w:tcPr>
          <w:p w14:paraId="1AEF8386" w14:textId="774757A6" w:rsidR="002D7A7A" w:rsidRPr="003F6E31" w:rsidRDefault="002D7A7A" w:rsidP="00715DA6">
            <w:pPr>
              <w:rPr>
                <w:rFonts w:cs="Arial"/>
                <w:szCs w:val="22"/>
              </w:rPr>
            </w:pPr>
            <w:r w:rsidRPr="00CB0F47">
              <w:rPr>
                <w:iCs/>
              </w:rPr>
              <w:t xml:space="preserve">Etwas, das ein </w:t>
            </w:r>
            <w:r w:rsidRPr="00CB0F47">
              <w:rPr>
                <w:i/>
                <w:iCs/>
              </w:rPr>
              <w:t>Subjekt</w:t>
            </w:r>
            <w:r w:rsidRPr="00CB0F47">
              <w:rPr>
                <w:iCs/>
              </w:rPr>
              <w:t xml:space="preserve"> besitzt und unter seiner Kontrolle hat (ein kryptographischer Schlüssel, ein Geheimnis</w:t>
            </w:r>
            <w:r w:rsidR="00F22048">
              <w:rPr>
                <w:iCs/>
              </w:rPr>
              <w:t xml:space="preserve"> </w:t>
            </w:r>
            <w:r w:rsidR="00955EAD">
              <w:rPr>
                <w:iCs/>
              </w:rPr>
              <w:t>oder ein spezifisches Verhalten</w:t>
            </w:r>
            <w:r w:rsidRPr="00CB0F47">
              <w:rPr>
                <w:iCs/>
              </w:rPr>
              <w:t>). Ein Authentifizierungsmittel kann einen (</w:t>
            </w:r>
            <w:r w:rsidRPr="00CB0F47">
              <w:rPr>
                <w:i/>
                <w:iCs/>
              </w:rPr>
              <w:t>single-factor authenticator</w:t>
            </w:r>
            <w:r w:rsidRPr="00CB0F47">
              <w:rPr>
                <w:iCs/>
              </w:rPr>
              <w:t>) oder auch mehrere unabhängige Authentifizierung</w:t>
            </w:r>
            <w:r w:rsidRPr="00CB0F47">
              <w:rPr>
                <w:iCs/>
              </w:rPr>
              <w:t>s</w:t>
            </w:r>
            <w:r w:rsidRPr="00CB0F47">
              <w:rPr>
                <w:iCs/>
              </w:rPr>
              <w:t>faktoren (</w:t>
            </w:r>
            <w:r w:rsidRPr="00CB0F47">
              <w:rPr>
                <w:i/>
                <w:iCs/>
              </w:rPr>
              <w:t>multi-factor authenticator</w:t>
            </w:r>
            <w:r w:rsidRPr="00CB0F47">
              <w:rPr>
                <w:iCs/>
              </w:rPr>
              <w:t>) benutzen</w:t>
            </w:r>
            <w:r>
              <w:rPr>
                <w:iCs/>
              </w:rPr>
              <w:t>.</w:t>
            </w:r>
            <w:r w:rsidRPr="00CB0F47">
              <w:rPr>
                <w:iCs/>
              </w:rPr>
              <w:t xml:space="preserve"> </w:t>
            </w:r>
          </w:p>
        </w:tc>
      </w:tr>
      <w:tr w:rsidR="002D7A7A" w:rsidRPr="00686348" w14:paraId="674A8576" w14:textId="77777777" w:rsidTr="002D7A7A">
        <w:trPr>
          <w:cantSplit/>
        </w:trPr>
        <w:tc>
          <w:tcPr>
            <w:tcW w:w="2368" w:type="dxa"/>
            <w:shd w:val="clear" w:color="auto" w:fill="D9D9D9" w:themeFill="background1" w:themeFillShade="D9"/>
          </w:tcPr>
          <w:p w14:paraId="6ED2ED42" w14:textId="3A5F93FC" w:rsidR="002D7A7A" w:rsidRPr="00686348" w:rsidRDefault="002D7A7A" w:rsidP="00CE0DF0">
            <w:pPr>
              <w:rPr>
                <w:iCs/>
              </w:rPr>
            </w:pPr>
            <w:r w:rsidRPr="00686348">
              <w:rPr>
                <w:iCs/>
              </w:rPr>
              <w:t>Authentifizierungs-</w:t>
            </w:r>
            <w:r>
              <w:rPr>
                <w:iCs/>
              </w:rPr>
              <w:t>faktor</w:t>
            </w:r>
          </w:p>
        </w:tc>
        <w:tc>
          <w:tcPr>
            <w:tcW w:w="6919" w:type="dxa"/>
            <w:gridSpan w:val="2"/>
            <w:shd w:val="clear" w:color="auto" w:fill="F2F2F2" w:themeFill="background1" w:themeFillShade="F2"/>
          </w:tcPr>
          <w:p w14:paraId="2CE4F9A9" w14:textId="370268FB" w:rsidR="002D7A7A" w:rsidRPr="00CA2B57" w:rsidRDefault="00E2019E" w:rsidP="00715DA6">
            <w:pPr>
              <w:rPr>
                <w:rFonts w:cs="Arial"/>
                <w:szCs w:val="22"/>
              </w:rPr>
            </w:pPr>
            <w:r w:rsidRPr="008F756A">
              <w:t xml:space="preserve">Informationen und/oder Prozesse, die zur Authentifizierung eines </w:t>
            </w:r>
            <w:r w:rsidRPr="00BB01C6">
              <w:rPr>
                <w:i/>
              </w:rPr>
              <w:t>Subjektes</w:t>
            </w:r>
            <w:r w:rsidRPr="008F756A">
              <w:t xml:space="preserve"> verwendet werden können. Authentifizierungsfaktoren können auf vier verschiedenen Merkmalen (besitzabhängig, kenn</w:t>
            </w:r>
            <w:r w:rsidRPr="008F756A">
              <w:t>t</w:t>
            </w:r>
            <w:r w:rsidRPr="008F756A">
              <w:t>nisabhängig, inhärent oder verhaltensbasiert) oder Kombinationen davon beruhen.</w:t>
            </w:r>
          </w:p>
        </w:tc>
      </w:tr>
      <w:tr w:rsidR="002D7A7A" w:rsidRPr="00686348" w14:paraId="3E5CF8E9" w14:textId="77777777" w:rsidTr="002D7A7A">
        <w:trPr>
          <w:cantSplit/>
        </w:trPr>
        <w:tc>
          <w:tcPr>
            <w:tcW w:w="2368" w:type="dxa"/>
            <w:shd w:val="clear" w:color="auto" w:fill="D9D9D9" w:themeFill="background1" w:themeFillShade="D9"/>
          </w:tcPr>
          <w:p w14:paraId="30EEDB22" w14:textId="77777777" w:rsidR="002D7A7A" w:rsidRPr="00686348" w:rsidRDefault="002D7A7A" w:rsidP="00CE0DF0">
            <w:pPr>
              <w:rPr>
                <w:b/>
                <w:iCs/>
              </w:rPr>
            </w:pPr>
            <w:r w:rsidRPr="00686348">
              <w:rPr>
                <w:b/>
                <w:iCs/>
              </w:rPr>
              <w:t>Semantik</w:t>
            </w:r>
          </w:p>
        </w:tc>
        <w:tc>
          <w:tcPr>
            <w:tcW w:w="6919" w:type="dxa"/>
            <w:gridSpan w:val="2"/>
            <w:shd w:val="clear" w:color="auto" w:fill="D9D9D9" w:themeFill="background1" w:themeFillShade="D9"/>
          </w:tcPr>
          <w:p w14:paraId="565963F8" w14:textId="77777777" w:rsidR="002D7A7A" w:rsidRPr="00686348" w:rsidRDefault="002D7A7A" w:rsidP="00CE0DF0">
            <w:pPr>
              <w:rPr>
                <w:iCs/>
              </w:rPr>
            </w:pPr>
          </w:p>
        </w:tc>
      </w:tr>
      <w:tr w:rsidR="002D7A7A" w:rsidRPr="00686348" w14:paraId="5FF964CB" w14:textId="77777777" w:rsidTr="002D7A7A">
        <w:trPr>
          <w:cantSplit/>
        </w:trPr>
        <w:tc>
          <w:tcPr>
            <w:tcW w:w="2368" w:type="dxa"/>
            <w:shd w:val="clear" w:color="auto" w:fill="D9D9D9" w:themeFill="background1" w:themeFillShade="D9"/>
          </w:tcPr>
          <w:p w14:paraId="0FC5D7FE" w14:textId="0B22D606" w:rsidR="002D7A7A" w:rsidRPr="00686348" w:rsidRDefault="001D7A52" w:rsidP="00CE0DF0">
            <w:pPr>
              <w:rPr>
                <w:iCs/>
              </w:rPr>
            </w:pPr>
            <w:r>
              <w:rPr>
                <w:iCs/>
              </w:rPr>
              <w:t>E-Ressource</w:t>
            </w:r>
          </w:p>
        </w:tc>
        <w:tc>
          <w:tcPr>
            <w:tcW w:w="6919" w:type="dxa"/>
            <w:gridSpan w:val="2"/>
            <w:shd w:val="clear" w:color="auto" w:fill="F2F2F2" w:themeFill="background1" w:themeFillShade="F2"/>
          </w:tcPr>
          <w:p w14:paraId="33FBDA7B" w14:textId="158EC969" w:rsidR="002D7A7A" w:rsidRPr="00686348" w:rsidRDefault="00F752ED" w:rsidP="00715DA6">
            <w:pPr>
              <w:rPr>
                <w:iCs/>
              </w:rPr>
            </w:pPr>
            <w:r>
              <w:rPr>
                <w:iCs/>
              </w:rPr>
              <w:t>D</w:t>
            </w:r>
            <w:r w:rsidR="002D7A7A">
              <w:rPr>
                <w:iCs/>
              </w:rPr>
              <w:t xml:space="preserve">igitale Repräsentation einer </w:t>
            </w:r>
            <w:r w:rsidR="002D7A7A" w:rsidRPr="00A8128C">
              <w:rPr>
                <w:i/>
                <w:iCs/>
              </w:rPr>
              <w:t>Ressource</w:t>
            </w:r>
            <w:r w:rsidR="002D7A7A">
              <w:rPr>
                <w:iCs/>
              </w:rPr>
              <w:t xml:space="preserve">. </w:t>
            </w:r>
            <w:r w:rsidR="002D7A7A" w:rsidRPr="005E6B4E">
              <w:rPr>
                <w:rFonts w:cs="Arial"/>
                <w:szCs w:val="22"/>
              </w:rPr>
              <w:t xml:space="preserve">Eine </w:t>
            </w:r>
            <w:r w:rsidR="001D7A52">
              <w:rPr>
                <w:rFonts w:cs="Arial"/>
                <w:i/>
                <w:szCs w:val="22"/>
              </w:rPr>
              <w:t>E-Ressource</w:t>
            </w:r>
            <w:r w:rsidR="002D7A7A" w:rsidRPr="005E6B4E">
              <w:rPr>
                <w:rFonts w:cs="Arial"/>
                <w:szCs w:val="22"/>
              </w:rPr>
              <w:t xml:space="preserve"> hat eine</w:t>
            </w:r>
            <w:r w:rsidR="002D7A7A">
              <w:rPr>
                <w:rFonts w:cs="Arial"/>
                <w:szCs w:val="22"/>
              </w:rPr>
              <w:t xml:space="preserve">n </w:t>
            </w:r>
            <w:r w:rsidR="002D7A7A" w:rsidRPr="006F1172">
              <w:rPr>
                <w:rFonts w:cs="Arial"/>
                <w:i/>
                <w:szCs w:val="22"/>
              </w:rPr>
              <w:t>Identifikator</w:t>
            </w:r>
            <w:r w:rsidR="002D7A7A">
              <w:rPr>
                <w:rFonts w:cs="Arial"/>
                <w:szCs w:val="22"/>
              </w:rPr>
              <w:t xml:space="preserve"> </w:t>
            </w:r>
            <w:r w:rsidR="002D7A7A" w:rsidRPr="005E6B4E">
              <w:rPr>
                <w:rFonts w:cs="Arial"/>
                <w:szCs w:val="22"/>
              </w:rPr>
              <w:t>(eindeutiger Name</w:t>
            </w:r>
            <w:r w:rsidR="002D7A7A">
              <w:rPr>
                <w:rFonts w:cs="Arial"/>
                <w:szCs w:val="22"/>
              </w:rPr>
              <w:t>, oft URL/URI</w:t>
            </w:r>
            <w:r w:rsidR="002D7A7A" w:rsidRPr="005E6B4E">
              <w:rPr>
                <w:rFonts w:cs="Arial"/>
                <w:szCs w:val="22"/>
              </w:rPr>
              <w:t>), welche inne</w:t>
            </w:r>
            <w:r w:rsidR="002D7A7A" w:rsidRPr="005E6B4E">
              <w:rPr>
                <w:rFonts w:cs="Arial"/>
                <w:szCs w:val="22"/>
              </w:rPr>
              <w:t>r</w:t>
            </w:r>
            <w:r w:rsidR="002D7A7A" w:rsidRPr="005E6B4E">
              <w:rPr>
                <w:rFonts w:cs="Arial"/>
                <w:szCs w:val="22"/>
              </w:rPr>
              <w:t xml:space="preserve">halb eines </w:t>
            </w:r>
            <w:r w:rsidR="002D7A7A" w:rsidRPr="006F1172">
              <w:rPr>
                <w:rFonts w:cs="Arial"/>
                <w:i/>
                <w:szCs w:val="22"/>
              </w:rPr>
              <w:t>Namensraumes</w:t>
            </w:r>
            <w:r w:rsidR="002D7A7A" w:rsidRPr="005E6B4E">
              <w:rPr>
                <w:rFonts w:cs="Arial"/>
                <w:szCs w:val="22"/>
              </w:rPr>
              <w:t xml:space="preserve"> eindeutig eine</w:t>
            </w:r>
            <w:r w:rsidR="002D7A7A">
              <w:rPr>
                <w:rFonts w:cs="Arial"/>
                <w:szCs w:val="22"/>
              </w:rPr>
              <w:t>r</w:t>
            </w:r>
            <w:r w:rsidR="002D7A7A" w:rsidRPr="005E6B4E">
              <w:rPr>
                <w:rFonts w:cs="Arial"/>
                <w:szCs w:val="22"/>
              </w:rPr>
              <w:t xml:space="preserve"> </w:t>
            </w:r>
            <w:r w:rsidR="002D7A7A" w:rsidRPr="006F1172">
              <w:rPr>
                <w:rFonts w:cs="Arial"/>
                <w:i/>
                <w:szCs w:val="22"/>
              </w:rPr>
              <w:t>Ressource</w:t>
            </w:r>
            <w:r w:rsidR="002D7A7A" w:rsidRPr="005E6B4E">
              <w:rPr>
                <w:rFonts w:cs="Arial"/>
                <w:szCs w:val="22"/>
              </w:rPr>
              <w:t xml:space="preserve"> zugewiesen werden </w:t>
            </w:r>
            <w:r w:rsidR="002D7A7A">
              <w:rPr>
                <w:rFonts w:cs="Arial"/>
                <w:szCs w:val="22"/>
              </w:rPr>
              <w:t>kann</w:t>
            </w:r>
            <w:r w:rsidR="002D7A7A" w:rsidRPr="005E6B4E">
              <w:rPr>
                <w:rFonts w:cs="Arial"/>
                <w:szCs w:val="22"/>
              </w:rPr>
              <w:t>.</w:t>
            </w:r>
          </w:p>
        </w:tc>
      </w:tr>
      <w:tr w:rsidR="002D7A7A" w:rsidRPr="00686348" w14:paraId="25C4757E" w14:textId="77777777" w:rsidTr="002D7A7A">
        <w:trPr>
          <w:cantSplit/>
        </w:trPr>
        <w:tc>
          <w:tcPr>
            <w:tcW w:w="2368" w:type="dxa"/>
            <w:shd w:val="clear" w:color="auto" w:fill="D9D9D9" w:themeFill="background1" w:themeFillShade="D9"/>
          </w:tcPr>
          <w:p w14:paraId="7D9C9DDA" w14:textId="77777777" w:rsidR="002D7A7A" w:rsidRPr="00686348" w:rsidRDefault="002D7A7A" w:rsidP="00CE0DF0">
            <w:pPr>
              <w:rPr>
                <w:iCs/>
              </w:rPr>
            </w:pPr>
            <w:r w:rsidRPr="00686348">
              <w:rPr>
                <w:iCs/>
              </w:rPr>
              <w:t>Zugangsregel / Z</w:t>
            </w:r>
            <w:r w:rsidRPr="00686348">
              <w:rPr>
                <w:iCs/>
              </w:rPr>
              <w:t>u</w:t>
            </w:r>
            <w:r w:rsidRPr="00686348">
              <w:rPr>
                <w:iCs/>
              </w:rPr>
              <w:t>griffsrecht</w:t>
            </w:r>
          </w:p>
        </w:tc>
        <w:tc>
          <w:tcPr>
            <w:tcW w:w="6919" w:type="dxa"/>
            <w:gridSpan w:val="2"/>
            <w:shd w:val="clear" w:color="auto" w:fill="F2F2F2" w:themeFill="background1" w:themeFillShade="F2"/>
          </w:tcPr>
          <w:p w14:paraId="7C60B9CA" w14:textId="21D18601" w:rsidR="002D7A7A" w:rsidRPr="00686348" w:rsidRDefault="002D7A7A" w:rsidP="00715DA6">
            <w:pPr>
              <w:rPr>
                <w:iCs/>
              </w:rPr>
            </w:pPr>
            <w:r w:rsidRPr="00686348">
              <w:rPr>
                <w:iCs/>
              </w:rPr>
              <w:t xml:space="preserve">Ressourcenverantwortliche definieren die </w:t>
            </w:r>
            <w:r w:rsidRPr="00A8128C">
              <w:rPr>
                <w:i/>
                <w:iCs/>
              </w:rPr>
              <w:t>Zugangsregeln</w:t>
            </w:r>
            <w:r>
              <w:rPr>
                <w:iCs/>
              </w:rPr>
              <w:t xml:space="preserve"> und </w:t>
            </w:r>
            <w:r w:rsidRPr="00A8128C">
              <w:rPr>
                <w:i/>
                <w:iCs/>
              </w:rPr>
              <w:t>Z</w:t>
            </w:r>
            <w:r w:rsidRPr="00A8128C">
              <w:rPr>
                <w:i/>
                <w:iCs/>
              </w:rPr>
              <w:t>u</w:t>
            </w:r>
            <w:r w:rsidRPr="00A8128C">
              <w:rPr>
                <w:i/>
                <w:iCs/>
              </w:rPr>
              <w:t>griffsrechte</w:t>
            </w:r>
            <w:r>
              <w:rPr>
                <w:iCs/>
              </w:rPr>
              <w:t xml:space="preserve"> </w:t>
            </w:r>
            <w:r w:rsidRPr="00686348">
              <w:rPr>
                <w:iCs/>
              </w:rPr>
              <w:t xml:space="preserve">für ihre </w:t>
            </w:r>
            <w:r w:rsidR="001D7A52">
              <w:rPr>
                <w:i/>
                <w:iCs/>
              </w:rPr>
              <w:t>E-Ressource</w:t>
            </w:r>
            <w:r w:rsidRPr="00A8128C">
              <w:rPr>
                <w:i/>
                <w:iCs/>
              </w:rPr>
              <w:t>n</w:t>
            </w:r>
            <w:r w:rsidRPr="00686348">
              <w:rPr>
                <w:iCs/>
              </w:rPr>
              <w:t xml:space="preserve">. Die </w:t>
            </w:r>
            <w:r w:rsidRPr="00A8128C">
              <w:rPr>
                <w:i/>
                <w:iCs/>
              </w:rPr>
              <w:t>Zugangsregeln</w:t>
            </w:r>
            <w:r>
              <w:rPr>
                <w:iCs/>
              </w:rPr>
              <w:t xml:space="preserve"> und </w:t>
            </w:r>
            <w:r w:rsidRPr="00A8128C">
              <w:rPr>
                <w:i/>
                <w:iCs/>
              </w:rPr>
              <w:t>Zugriff</w:t>
            </w:r>
            <w:r w:rsidRPr="00A8128C">
              <w:rPr>
                <w:i/>
                <w:iCs/>
              </w:rPr>
              <w:t>s</w:t>
            </w:r>
            <w:r w:rsidRPr="00A8128C">
              <w:rPr>
                <w:i/>
                <w:iCs/>
              </w:rPr>
              <w:t>rechte</w:t>
            </w:r>
            <w:r>
              <w:rPr>
                <w:iCs/>
              </w:rPr>
              <w:t xml:space="preserve"> </w:t>
            </w:r>
            <w:r w:rsidRPr="00686348">
              <w:rPr>
                <w:iCs/>
              </w:rPr>
              <w:t>definieren die Bedingungen</w:t>
            </w:r>
            <w:r>
              <w:rPr>
                <w:iCs/>
              </w:rPr>
              <w:t>,</w:t>
            </w:r>
            <w:r w:rsidRPr="00686348">
              <w:rPr>
                <w:iCs/>
              </w:rPr>
              <w:t xml:space="preserve"> unter denen ein </w:t>
            </w:r>
            <w:r w:rsidRPr="00A8128C">
              <w:rPr>
                <w:i/>
                <w:iCs/>
              </w:rPr>
              <w:t>Subjekt</w:t>
            </w:r>
            <w:r w:rsidRPr="00686348">
              <w:rPr>
                <w:iCs/>
              </w:rPr>
              <w:t xml:space="preserve"> </w:t>
            </w:r>
            <w:r>
              <w:rPr>
                <w:iCs/>
              </w:rPr>
              <w:t>zu</w:t>
            </w:r>
            <w:r w:rsidRPr="00686348">
              <w:rPr>
                <w:iCs/>
              </w:rPr>
              <w:t xml:space="preserve"> e</w:t>
            </w:r>
            <w:r w:rsidRPr="00686348">
              <w:rPr>
                <w:iCs/>
              </w:rPr>
              <w:t>i</w:t>
            </w:r>
            <w:r w:rsidRPr="00686348">
              <w:rPr>
                <w:iCs/>
              </w:rPr>
              <w:t>ne</w:t>
            </w:r>
            <w:r>
              <w:rPr>
                <w:iCs/>
              </w:rPr>
              <w:t>r</w:t>
            </w:r>
            <w:r w:rsidRPr="00686348">
              <w:rPr>
                <w:iCs/>
              </w:rPr>
              <w:t xml:space="preserve"> </w:t>
            </w:r>
            <w:r w:rsidRPr="00A8128C">
              <w:rPr>
                <w:i/>
                <w:iCs/>
              </w:rPr>
              <w:t>Ressource</w:t>
            </w:r>
            <w:r w:rsidRPr="00686348">
              <w:rPr>
                <w:iCs/>
              </w:rPr>
              <w:t xml:space="preserve"> </w:t>
            </w:r>
            <w:r>
              <w:rPr>
                <w:iCs/>
              </w:rPr>
              <w:t>Zugang erhält</w:t>
            </w:r>
            <w:r w:rsidRPr="00686348">
              <w:rPr>
                <w:iCs/>
              </w:rPr>
              <w:t xml:space="preserve"> </w:t>
            </w:r>
            <w:r>
              <w:rPr>
                <w:iCs/>
              </w:rPr>
              <w:t>(</w:t>
            </w:r>
            <w:r w:rsidRPr="00046A6C">
              <w:rPr>
                <w:i/>
                <w:iCs/>
              </w:rPr>
              <w:t>Grobautorisierung</w:t>
            </w:r>
            <w:r>
              <w:rPr>
                <w:iCs/>
              </w:rPr>
              <w:t>) und auf sie z</w:t>
            </w:r>
            <w:r>
              <w:rPr>
                <w:iCs/>
              </w:rPr>
              <w:t>u</w:t>
            </w:r>
            <w:r>
              <w:rPr>
                <w:iCs/>
              </w:rPr>
              <w:t xml:space="preserve">greifen </w:t>
            </w:r>
            <w:r w:rsidRPr="00686348">
              <w:rPr>
                <w:iCs/>
              </w:rPr>
              <w:t>darf</w:t>
            </w:r>
            <w:r>
              <w:rPr>
                <w:iCs/>
              </w:rPr>
              <w:t xml:space="preserve"> (</w:t>
            </w:r>
            <w:r w:rsidRPr="00046A6C">
              <w:rPr>
                <w:i/>
                <w:iCs/>
              </w:rPr>
              <w:t>Feinautorisierung</w:t>
            </w:r>
            <w:r>
              <w:rPr>
                <w:iCs/>
              </w:rPr>
              <w:t>)</w:t>
            </w:r>
            <w:r w:rsidRPr="00686348">
              <w:rPr>
                <w:iCs/>
              </w:rPr>
              <w:t>, z.B. nach erfolgreicher Authentif</w:t>
            </w:r>
            <w:r w:rsidRPr="00686348">
              <w:rPr>
                <w:iCs/>
              </w:rPr>
              <w:t>i</w:t>
            </w:r>
            <w:r w:rsidRPr="00686348">
              <w:rPr>
                <w:iCs/>
              </w:rPr>
              <w:t xml:space="preserve">zierung und Bestätigung bestimmter </w:t>
            </w:r>
            <w:r w:rsidRPr="00A8128C">
              <w:rPr>
                <w:i/>
                <w:iCs/>
              </w:rPr>
              <w:t>Attribute</w:t>
            </w:r>
            <w:r w:rsidRPr="00686348">
              <w:rPr>
                <w:iCs/>
              </w:rPr>
              <w:t>.</w:t>
            </w:r>
          </w:p>
        </w:tc>
      </w:tr>
      <w:tr w:rsidR="002D7A7A" w:rsidRPr="00686348" w14:paraId="326BECC9" w14:textId="77777777" w:rsidTr="002D7A7A">
        <w:trPr>
          <w:cantSplit/>
        </w:trPr>
        <w:tc>
          <w:tcPr>
            <w:tcW w:w="2368" w:type="dxa"/>
            <w:shd w:val="clear" w:color="auto" w:fill="D9D9D9" w:themeFill="background1" w:themeFillShade="D9"/>
          </w:tcPr>
          <w:p w14:paraId="7CDC2708" w14:textId="77777777" w:rsidR="002D7A7A" w:rsidRPr="00686348" w:rsidRDefault="002D7A7A" w:rsidP="00CE0DF0">
            <w:pPr>
              <w:rPr>
                <w:iCs/>
              </w:rPr>
            </w:pPr>
            <w:r w:rsidRPr="00686348">
              <w:rPr>
                <w:iCs/>
              </w:rPr>
              <w:t>Attribut</w:t>
            </w:r>
          </w:p>
        </w:tc>
        <w:tc>
          <w:tcPr>
            <w:tcW w:w="6919" w:type="dxa"/>
            <w:gridSpan w:val="2"/>
            <w:shd w:val="clear" w:color="auto" w:fill="F2F2F2" w:themeFill="background1" w:themeFillShade="F2"/>
          </w:tcPr>
          <w:p w14:paraId="24D249F4" w14:textId="07C5B489" w:rsidR="002D7A7A" w:rsidRPr="00686348" w:rsidRDefault="002D7A7A" w:rsidP="0006460E">
            <w:pPr>
              <w:rPr>
                <w:iCs/>
              </w:rPr>
            </w:pPr>
            <w:r w:rsidRPr="00EE1140">
              <w:rPr>
                <w:color w:val="000000"/>
              </w:rPr>
              <w:t xml:space="preserve">Semantisches Abbild einer einem </w:t>
            </w:r>
            <w:r w:rsidRPr="00EE1140">
              <w:rPr>
                <w:i/>
                <w:color w:val="000000"/>
              </w:rPr>
              <w:t>Subjekt</w:t>
            </w:r>
            <w:r w:rsidRPr="00EE1140">
              <w:rPr>
                <w:color w:val="000000"/>
              </w:rPr>
              <w:t xml:space="preserve"> zugeordneten </w:t>
            </w:r>
            <w:r w:rsidRPr="00EE1140">
              <w:rPr>
                <w:i/>
                <w:color w:val="000000"/>
              </w:rPr>
              <w:t>Eige</w:t>
            </w:r>
            <w:r w:rsidRPr="00EE1140">
              <w:rPr>
                <w:i/>
                <w:color w:val="000000"/>
              </w:rPr>
              <w:t>n</w:t>
            </w:r>
            <w:r w:rsidRPr="00EE1140">
              <w:rPr>
                <w:i/>
                <w:color w:val="000000"/>
              </w:rPr>
              <w:t>schaft</w:t>
            </w:r>
            <w:r w:rsidRPr="00EE1140">
              <w:rPr>
                <w:color w:val="000000"/>
              </w:rPr>
              <w:t xml:space="preserve">, die das </w:t>
            </w:r>
            <w:r w:rsidRPr="00EE1140">
              <w:rPr>
                <w:i/>
                <w:color w:val="000000"/>
              </w:rPr>
              <w:t>Subjekt</w:t>
            </w:r>
            <w:r w:rsidRPr="00EE1140">
              <w:rPr>
                <w:color w:val="000000"/>
              </w:rPr>
              <w:t xml:space="preserve"> näher beschreibt. Der </w:t>
            </w:r>
            <w:r w:rsidRPr="00EE1140">
              <w:rPr>
                <w:i/>
                <w:color w:val="000000"/>
              </w:rPr>
              <w:t>Identifikator</w:t>
            </w:r>
            <w:r w:rsidRPr="00EE1140">
              <w:rPr>
                <w:color w:val="000000"/>
              </w:rPr>
              <w:t xml:space="preserve"> </w:t>
            </w:r>
            <w:r w:rsidR="006D1B67">
              <w:rPr>
                <w:color w:val="000000"/>
              </w:rPr>
              <w:t>ist</w:t>
            </w:r>
            <w:r w:rsidRPr="00EE1140">
              <w:rPr>
                <w:color w:val="000000"/>
              </w:rPr>
              <w:t xml:space="preserve"> ebe</w:t>
            </w:r>
            <w:r w:rsidRPr="00EE1140">
              <w:rPr>
                <w:color w:val="000000"/>
              </w:rPr>
              <w:t>n</w:t>
            </w:r>
            <w:r w:rsidRPr="00EE1140">
              <w:rPr>
                <w:color w:val="000000"/>
              </w:rPr>
              <w:t xml:space="preserve">falls </w:t>
            </w:r>
            <w:r w:rsidR="006D1B67">
              <w:rPr>
                <w:color w:val="000000"/>
              </w:rPr>
              <w:t xml:space="preserve">ein </w:t>
            </w:r>
            <w:r w:rsidR="004022E8">
              <w:rPr>
                <w:color w:val="000000"/>
              </w:rPr>
              <w:t xml:space="preserve">speziell verwendetes </w:t>
            </w:r>
            <w:r w:rsidRPr="00EE1140">
              <w:rPr>
                <w:i/>
                <w:color w:val="000000"/>
              </w:rPr>
              <w:t>Attribut</w:t>
            </w:r>
            <w:r w:rsidRPr="00EE1140">
              <w:rPr>
                <w:color w:val="000000"/>
              </w:rPr>
              <w:t>.</w:t>
            </w:r>
          </w:p>
        </w:tc>
      </w:tr>
      <w:tr w:rsidR="002D7A7A" w:rsidRPr="00686348" w14:paraId="7E11E5B3" w14:textId="77777777" w:rsidTr="002D7A7A">
        <w:trPr>
          <w:cantSplit/>
        </w:trPr>
        <w:tc>
          <w:tcPr>
            <w:tcW w:w="2368" w:type="dxa"/>
            <w:shd w:val="clear" w:color="auto" w:fill="D9D9D9" w:themeFill="background1" w:themeFillShade="D9"/>
          </w:tcPr>
          <w:p w14:paraId="71679802" w14:textId="7E0EAB6D" w:rsidR="002D7A7A" w:rsidRPr="00686348" w:rsidRDefault="001D7A52" w:rsidP="00CE0DF0">
            <w:pPr>
              <w:rPr>
                <w:iCs/>
              </w:rPr>
            </w:pPr>
            <w:r>
              <w:rPr>
                <w:iCs/>
              </w:rPr>
              <w:t>E-Identity</w:t>
            </w:r>
          </w:p>
        </w:tc>
        <w:tc>
          <w:tcPr>
            <w:tcW w:w="6919" w:type="dxa"/>
            <w:gridSpan w:val="2"/>
            <w:shd w:val="clear" w:color="auto" w:fill="F2F2F2" w:themeFill="background1" w:themeFillShade="F2"/>
          </w:tcPr>
          <w:p w14:paraId="2E3F7F63" w14:textId="13D3775A" w:rsidR="002D7A7A" w:rsidRPr="002324C8" w:rsidRDefault="002D7A7A" w:rsidP="0004405B">
            <w:pPr>
              <w:pStyle w:val="Textkrper"/>
              <w:rPr>
                <w:rFonts w:cs="Arial"/>
                <w:szCs w:val="22"/>
              </w:rPr>
            </w:pPr>
            <w:r w:rsidRPr="003F6E31">
              <w:rPr>
                <w:rFonts w:cs="Arial"/>
                <w:szCs w:val="22"/>
              </w:rPr>
              <w:t xml:space="preserve">Repräsentation eines </w:t>
            </w:r>
            <w:r w:rsidRPr="003F6E31">
              <w:rPr>
                <w:rFonts w:cs="Arial"/>
                <w:i/>
                <w:szCs w:val="22"/>
              </w:rPr>
              <w:t>Subjekts</w:t>
            </w:r>
            <w:r w:rsidRPr="003F6E31">
              <w:rPr>
                <w:rFonts w:cs="Arial"/>
                <w:szCs w:val="22"/>
              </w:rPr>
              <w:t xml:space="preserve">. </w:t>
            </w:r>
            <w:r w:rsidRPr="002324C8">
              <w:rPr>
                <w:rFonts w:cs="Arial"/>
                <w:szCs w:val="22"/>
              </w:rPr>
              <w:t xml:space="preserve">Eine </w:t>
            </w:r>
            <w:r w:rsidR="001D7A52">
              <w:rPr>
                <w:rFonts w:cs="Arial"/>
                <w:i/>
                <w:szCs w:val="22"/>
              </w:rPr>
              <w:t>E-Identity</w:t>
            </w:r>
            <w:r w:rsidRPr="00392280" w:rsidDel="006A6D97">
              <w:rPr>
                <w:rFonts w:cs="Arial"/>
                <w:i/>
                <w:szCs w:val="22"/>
              </w:rPr>
              <w:t xml:space="preserve"> </w:t>
            </w:r>
            <w:r>
              <w:rPr>
                <w:rFonts w:cs="Arial"/>
                <w:szCs w:val="22"/>
              </w:rPr>
              <w:t>(</w:t>
            </w:r>
            <w:r w:rsidRPr="00392280">
              <w:rPr>
                <w:rFonts w:cs="Arial"/>
                <w:i/>
                <w:szCs w:val="22"/>
              </w:rPr>
              <w:t>digitale Identität</w:t>
            </w:r>
            <w:r>
              <w:rPr>
                <w:rFonts w:cs="Arial"/>
                <w:szCs w:val="22"/>
              </w:rPr>
              <w:t xml:space="preserve">) </w:t>
            </w:r>
            <w:r w:rsidRPr="002324C8">
              <w:rPr>
                <w:rFonts w:cs="Arial"/>
                <w:szCs w:val="22"/>
              </w:rPr>
              <w:t>hat einen</w:t>
            </w:r>
            <w:r w:rsidRPr="002324C8">
              <w:rPr>
                <w:rFonts w:cs="Arial"/>
                <w:i/>
                <w:szCs w:val="22"/>
              </w:rPr>
              <w:t xml:space="preserve"> Identifikator</w:t>
            </w:r>
            <w:r w:rsidRPr="002324C8">
              <w:rPr>
                <w:rFonts w:cs="Arial"/>
                <w:szCs w:val="22"/>
              </w:rPr>
              <w:t xml:space="preserve"> (eindeutige</w:t>
            </w:r>
            <w:r>
              <w:rPr>
                <w:rFonts w:cs="Arial"/>
                <w:szCs w:val="22"/>
              </w:rPr>
              <w:t>r</w:t>
            </w:r>
            <w:r w:rsidRPr="002324C8">
              <w:rPr>
                <w:rFonts w:cs="Arial"/>
                <w:szCs w:val="22"/>
              </w:rPr>
              <w:t xml:space="preserve"> Name), meist zusammen mit einer Menge von zusätzlichen </w:t>
            </w:r>
            <w:r w:rsidRPr="002324C8">
              <w:rPr>
                <w:rFonts w:cs="Arial"/>
                <w:i/>
                <w:szCs w:val="22"/>
              </w:rPr>
              <w:t>Attributen</w:t>
            </w:r>
            <w:r w:rsidRPr="002324C8">
              <w:rPr>
                <w:rFonts w:cs="Arial"/>
                <w:szCs w:val="22"/>
              </w:rPr>
              <w:t xml:space="preserve">, welche innerhalb eines </w:t>
            </w:r>
            <w:r w:rsidRPr="00A8128C">
              <w:rPr>
                <w:rFonts w:cs="Arial"/>
                <w:i/>
                <w:szCs w:val="22"/>
              </w:rPr>
              <w:t>Namensraumes</w:t>
            </w:r>
            <w:r w:rsidRPr="002324C8">
              <w:rPr>
                <w:rFonts w:cs="Arial"/>
                <w:szCs w:val="22"/>
              </w:rPr>
              <w:t xml:space="preserve"> (und damit einer </w:t>
            </w:r>
            <w:r w:rsidRPr="002324C8">
              <w:rPr>
                <w:rFonts w:cs="Arial"/>
                <w:i/>
                <w:szCs w:val="22"/>
              </w:rPr>
              <w:t>Domäne</w:t>
            </w:r>
            <w:r w:rsidRPr="002324C8">
              <w:rPr>
                <w:rFonts w:cs="Arial"/>
                <w:szCs w:val="22"/>
              </w:rPr>
              <w:t xml:space="preserve">) eindeutig einem </w:t>
            </w:r>
            <w:r w:rsidRPr="002324C8">
              <w:rPr>
                <w:rFonts w:cs="Arial"/>
                <w:i/>
                <w:szCs w:val="22"/>
              </w:rPr>
              <w:t>Subjekt</w:t>
            </w:r>
            <w:r w:rsidRPr="002324C8">
              <w:rPr>
                <w:rFonts w:cs="Arial"/>
                <w:szCs w:val="22"/>
              </w:rPr>
              <w:t xml:space="preserve"> zugewiesen werden können</w:t>
            </w:r>
            <w:r>
              <w:rPr>
                <w:rFonts w:cs="Arial"/>
                <w:szCs w:val="22"/>
              </w:rPr>
              <w:t>.</w:t>
            </w:r>
          </w:p>
          <w:p w14:paraId="5506B9C7" w14:textId="2BEEBC64" w:rsidR="00234C15" w:rsidRPr="00403E3D" w:rsidRDefault="002D7A7A" w:rsidP="006A6D97">
            <w:pPr>
              <w:rPr>
                <w:rFonts w:cs="Arial"/>
                <w:szCs w:val="22"/>
              </w:rPr>
            </w:pPr>
            <w:r w:rsidRPr="002324C8">
              <w:rPr>
                <w:rFonts w:cs="Arial"/>
                <w:szCs w:val="22"/>
              </w:rPr>
              <w:t xml:space="preserve">Ein </w:t>
            </w:r>
            <w:r w:rsidRPr="002324C8">
              <w:rPr>
                <w:rFonts w:cs="Arial"/>
                <w:i/>
                <w:szCs w:val="22"/>
              </w:rPr>
              <w:t>Subjekt</w:t>
            </w:r>
            <w:r w:rsidRPr="002324C8">
              <w:rPr>
                <w:rFonts w:cs="Arial"/>
                <w:szCs w:val="22"/>
              </w:rPr>
              <w:t xml:space="preserve"> kann mehrere </w:t>
            </w:r>
            <w:r w:rsidR="00314ABF">
              <w:rPr>
                <w:rFonts w:cs="Arial"/>
                <w:i/>
                <w:szCs w:val="22"/>
              </w:rPr>
              <w:t>E-Identities</w:t>
            </w:r>
            <w:r w:rsidRPr="002324C8">
              <w:rPr>
                <w:rFonts w:cs="Arial"/>
                <w:szCs w:val="22"/>
              </w:rPr>
              <w:t xml:space="preserve"> haben.</w:t>
            </w:r>
            <w:r>
              <w:rPr>
                <w:rStyle w:val="Funotenzeichen"/>
                <w:rFonts w:cs="Arial"/>
                <w:szCs w:val="22"/>
              </w:rPr>
              <w:footnoteReference w:id="6"/>
            </w:r>
          </w:p>
        </w:tc>
      </w:tr>
      <w:tr w:rsidR="002D7A7A" w:rsidRPr="00686348" w14:paraId="34A12D81" w14:textId="77777777" w:rsidTr="002D7A7A">
        <w:trPr>
          <w:gridAfter w:val="1"/>
          <w:wAfter w:w="105" w:type="dxa"/>
          <w:cantSplit/>
        </w:trPr>
        <w:tc>
          <w:tcPr>
            <w:tcW w:w="2368" w:type="dxa"/>
            <w:shd w:val="clear" w:color="auto" w:fill="D9D9D9" w:themeFill="background1" w:themeFillShade="D9"/>
          </w:tcPr>
          <w:p w14:paraId="0FA5FF23" w14:textId="1AE267E6" w:rsidR="002D7A7A" w:rsidRPr="00686348" w:rsidRDefault="002D7A7A" w:rsidP="00CE0DF0">
            <w:pPr>
              <w:rPr>
                <w:iCs/>
              </w:rPr>
            </w:pPr>
            <w:r>
              <w:rPr>
                <w:iCs/>
              </w:rPr>
              <w:lastRenderedPageBreak/>
              <w:t>linkedID</w:t>
            </w:r>
            <w:r w:rsidR="007009C5">
              <w:rPr>
                <w:iCs/>
              </w:rPr>
              <w:t xml:space="preserve"> (Relation)</w:t>
            </w:r>
          </w:p>
        </w:tc>
        <w:tc>
          <w:tcPr>
            <w:tcW w:w="6814" w:type="dxa"/>
            <w:shd w:val="clear" w:color="auto" w:fill="F2F2F2" w:themeFill="background1" w:themeFillShade="F2"/>
          </w:tcPr>
          <w:p w14:paraId="6E39A5F9" w14:textId="5153EB84" w:rsidR="002D7A7A" w:rsidRPr="003F6E31" w:rsidRDefault="002D7A7A" w:rsidP="00205B13">
            <w:pPr>
              <w:pStyle w:val="Textkrper"/>
              <w:rPr>
                <w:rFonts w:cs="Arial"/>
                <w:szCs w:val="22"/>
              </w:rPr>
            </w:pPr>
            <w:r>
              <w:rPr>
                <w:rFonts w:cs="Arial"/>
                <w:szCs w:val="22"/>
              </w:rPr>
              <w:t xml:space="preserve">Im organisationsübergreifenden Kontext erlaubt </w:t>
            </w:r>
            <w:r w:rsidR="007009C5">
              <w:rPr>
                <w:rFonts w:cs="Arial"/>
                <w:szCs w:val="22"/>
              </w:rPr>
              <w:t xml:space="preserve">die Relation </w:t>
            </w:r>
            <w:r w:rsidRPr="00C42C3D">
              <w:rPr>
                <w:rFonts w:cs="Arial"/>
                <w:i/>
                <w:szCs w:val="22"/>
              </w:rPr>
              <w:t>li</w:t>
            </w:r>
            <w:r w:rsidRPr="00C42C3D">
              <w:rPr>
                <w:rFonts w:cs="Arial"/>
                <w:i/>
                <w:szCs w:val="22"/>
              </w:rPr>
              <w:t>n</w:t>
            </w:r>
            <w:r w:rsidRPr="00C42C3D">
              <w:rPr>
                <w:rFonts w:cs="Arial"/>
                <w:i/>
                <w:szCs w:val="22"/>
              </w:rPr>
              <w:t>kedID</w:t>
            </w:r>
            <w:r>
              <w:rPr>
                <w:rFonts w:cs="Arial"/>
                <w:szCs w:val="22"/>
              </w:rPr>
              <w:t xml:space="preserve">, </w:t>
            </w:r>
            <w:r w:rsidR="00314ABF">
              <w:rPr>
                <w:rFonts w:cs="Arial"/>
                <w:szCs w:val="22"/>
              </w:rPr>
              <w:t>E-Identities</w:t>
            </w:r>
            <w:r w:rsidR="004A1D98">
              <w:rPr>
                <w:rFonts w:cs="Arial"/>
                <w:szCs w:val="22"/>
              </w:rPr>
              <w:t xml:space="preserve"> </w:t>
            </w:r>
            <w:r>
              <w:rPr>
                <w:rFonts w:cs="Arial"/>
                <w:szCs w:val="22"/>
              </w:rPr>
              <w:t xml:space="preserve">aus verschiedenen </w:t>
            </w:r>
            <w:r w:rsidRPr="00A02766">
              <w:rPr>
                <w:rFonts w:cs="Arial"/>
                <w:i/>
                <w:szCs w:val="22"/>
              </w:rPr>
              <w:t>Domänen</w:t>
            </w:r>
            <w:r>
              <w:rPr>
                <w:rFonts w:cs="Arial"/>
                <w:szCs w:val="22"/>
              </w:rPr>
              <w:t xml:space="preserve"> miteinander in Beziehung zu setzen. </w:t>
            </w:r>
            <w:r w:rsidR="00314ABF">
              <w:rPr>
                <w:rFonts w:cs="Arial"/>
                <w:i/>
                <w:szCs w:val="22"/>
              </w:rPr>
              <w:t>E-Identities</w:t>
            </w:r>
            <w:r w:rsidR="004A1D98">
              <w:rPr>
                <w:rFonts w:cs="Arial"/>
                <w:i/>
                <w:szCs w:val="22"/>
              </w:rPr>
              <w:t xml:space="preserve"> </w:t>
            </w:r>
            <w:r>
              <w:rPr>
                <w:rFonts w:cs="Arial"/>
                <w:szCs w:val="22"/>
              </w:rPr>
              <w:t xml:space="preserve">können mit </w:t>
            </w:r>
            <w:r w:rsidRPr="00C42C3D">
              <w:rPr>
                <w:rFonts w:cs="Arial"/>
                <w:i/>
                <w:szCs w:val="22"/>
              </w:rPr>
              <w:t>linkedIDs</w:t>
            </w:r>
            <w:r>
              <w:rPr>
                <w:rFonts w:cs="Arial"/>
                <w:szCs w:val="22"/>
              </w:rPr>
              <w:t xml:space="preserve"> zu einem beliebigen gerichteten Graphen verkettet werden. Die konkrete Umsetzung von eCH-0107 kann die Form zusätzlich einschränken (z.B. statt Graph nur Baumstruktur) und regelt entsprechend ihrer Fähigkeiten die Interpretation (Semantik) des Graphen. (vgl. </w:t>
            </w:r>
            <w:r>
              <w:rPr>
                <w:rFonts w:cs="Arial"/>
                <w:szCs w:val="22"/>
              </w:rPr>
              <w:fldChar w:fldCharType="begin"/>
            </w:r>
            <w:r>
              <w:rPr>
                <w:rFonts w:cs="Arial"/>
                <w:szCs w:val="22"/>
              </w:rPr>
              <w:instrText xml:space="preserve"> REF _Ref371237513 \r \h </w:instrText>
            </w:r>
            <w:r>
              <w:rPr>
                <w:rFonts w:cs="Arial"/>
                <w:szCs w:val="22"/>
              </w:rPr>
            </w:r>
            <w:r>
              <w:rPr>
                <w:rFonts w:cs="Arial"/>
                <w:szCs w:val="22"/>
              </w:rPr>
              <w:fldChar w:fldCharType="separate"/>
            </w:r>
            <w:r w:rsidR="006863C8">
              <w:rPr>
                <w:rFonts w:cs="Arial"/>
                <w:szCs w:val="22"/>
              </w:rPr>
              <w:t>7.3.3</w:t>
            </w:r>
            <w:r>
              <w:rPr>
                <w:rFonts w:cs="Arial"/>
                <w:szCs w:val="22"/>
              </w:rPr>
              <w:fldChar w:fldCharType="end"/>
            </w:r>
            <w:r>
              <w:rPr>
                <w:rFonts w:cs="Arial"/>
                <w:szCs w:val="22"/>
              </w:rPr>
              <w:t xml:space="preserve"> </w:t>
            </w:r>
            <w:r w:rsidRPr="00C42C3D">
              <w:rPr>
                <w:rFonts w:cs="Arial"/>
                <w:i/>
                <w:szCs w:val="22"/>
              </w:rPr>
              <w:fldChar w:fldCharType="begin"/>
            </w:r>
            <w:r w:rsidRPr="00C42C3D">
              <w:rPr>
                <w:rFonts w:cs="Arial"/>
                <w:i/>
                <w:szCs w:val="22"/>
              </w:rPr>
              <w:instrText xml:space="preserve"> REF _Ref371237527 \h </w:instrText>
            </w:r>
            <w:r>
              <w:rPr>
                <w:rFonts w:cs="Arial"/>
                <w:i/>
                <w:szCs w:val="22"/>
              </w:rPr>
              <w:instrText xml:space="preserve"> \* MERGEFORMAT </w:instrText>
            </w:r>
            <w:r w:rsidRPr="00C42C3D">
              <w:rPr>
                <w:rFonts w:cs="Arial"/>
                <w:i/>
                <w:szCs w:val="22"/>
              </w:rPr>
            </w:r>
            <w:r w:rsidRPr="00C42C3D">
              <w:rPr>
                <w:rFonts w:cs="Arial"/>
                <w:i/>
                <w:szCs w:val="22"/>
              </w:rPr>
              <w:fldChar w:fldCharType="separate"/>
            </w:r>
            <w:r w:rsidR="006863C8" w:rsidRPr="006863C8">
              <w:rPr>
                <w:i/>
              </w:rPr>
              <w:t>Broker Service</w:t>
            </w:r>
            <w:r w:rsidRPr="00C42C3D">
              <w:rPr>
                <w:rFonts w:cs="Arial"/>
                <w:i/>
                <w:szCs w:val="22"/>
              </w:rPr>
              <w:fldChar w:fldCharType="end"/>
            </w:r>
            <w:r>
              <w:rPr>
                <w:rFonts w:cs="Arial"/>
                <w:szCs w:val="22"/>
              </w:rPr>
              <w:t>).</w:t>
            </w:r>
          </w:p>
        </w:tc>
      </w:tr>
      <w:tr w:rsidR="000D79BD" w:rsidRPr="00686348" w14:paraId="0CC8907A" w14:textId="77777777" w:rsidTr="002D7A7A">
        <w:trPr>
          <w:gridAfter w:val="1"/>
          <w:wAfter w:w="105" w:type="dxa"/>
          <w:cantSplit/>
        </w:trPr>
        <w:tc>
          <w:tcPr>
            <w:tcW w:w="2368" w:type="dxa"/>
            <w:shd w:val="clear" w:color="auto" w:fill="D9D9D9" w:themeFill="background1" w:themeFillShade="D9"/>
          </w:tcPr>
          <w:p w14:paraId="725BCD08" w14:textId="61C96E13" w:rsidR="000D79BD" w:rsidRDefault="000D79BD" w:rsidP="00CE0DF0">
            <w:pPr>
              <w:rPr>
                <w:iCs/>
              </w:rPr>
            </w:pPr>
            <w:r>
              <w:t>Authentifikator</w:t>
            </w:r>
          </w:p>
        </w:tc>
        <w:tc>
          <w:tcPr>
            <w:tcW w:w="6814" w:type="dxa"/>
            <w:shd w:val="clear" w:color="auto" w:fill="F2F2F2" w:themeFill="background1" w:themeFillShade="F2"/>
          </w:tcPr>
          <w:p w14:paraId="46D5A285" w14:textId="437D837D" w:rsidR="000D79BD" w:rsidRDefault="000D79BD" w:rsidP="00205B13">
            <w:pPr>
              <w:pStyle w:val="Textkrper"/>
              <w:rPr>
                <w:rFonts w:cs="Arial"/>
                <w:szCs w:val="22"/>
              </w:rPr>
            </w:pPr>
            <w:r>
              <w:t xml:space="preserve">Funktionales Abbild des </w:t>
            </w:r>
            <w:r w:rsidRPr="00994533">
              <w:rPr>
                <w:i/>
              </w:rPr>
              <w:t>Authentifizierungsmittels</w:t>
            </w:r>
            <w:r w:rsidRPr="008F756A">
              <w:t xml:space="preserve"> der Realwelt</w:t>
            </w:r>
            <w:r>
              <w:t>. Mit der Funktion eines Authentifikators wird aus einem Eingabewert und einem geheimen Wert ein Ausgabewert erzeugt.</w:t>
            </w:r>
          </w:p>
        </w:tc>
      </w:tr>
      <w:tr w:rsidR="000D79BD" w:rsidRPr="00686348" w14:paraId="48471923" w14:textId="77777777" w:rsidTr="000D79BD">
        <w:trPr>
          <w:cantSplit/>
        </w:trPr>
        <w:tc>
          <w:tcPr>
            <w:tcW w:w="2375" w:type="dxa"/>
            <w:shd w:val="clear" w:color="auto" w:fill="D9D9D9" w:themeFill="background1" w:themeFillShade="D9"/>
          </w:tcPr>
          <w:p w14:paraId="265B8502" w14:textId="77777777" w:rsidR="000D79BD" w:rsidRPr="00686348" w:rsidRDefault="000D79BD" w:rsidP="00CC12D1">
            <w:pPr>
              <w:rPr>
                <w:b/>
                <w:iCs/>
              </w:rPr>
            </w:pPr>
            <w:r w:rsidRPr="00686348">
              <w:rPr>
                <w:b/>
                <w:iCs/>
              </w:rPr>
              <w:t>Schnittstelle</w:t>
            </w:r>
          </w:p>
        </w:tc>
        <w:tc>
          <w:tcPr>
            <w:tcW w:w="6912" w:type="dxa"/>
            <w:gridSpan w:val="2"/>
            <w:shd w:val="clear" w:color="auto" w:fill="D9D9D9" w:themeFill="background1" w:themeFillShade="D9"/>
          </w:tcPr>
          <w:p w14:paraId="200A5AB8" w14:textId="77777777" w:rsidR="000D79BD" w:rsidRPr="00686348" w:rsidRDefault="000D79BD" w:rsidP="00CE0DF0">
            <w:pPr>
              <w:rPr>
                <w:iCs/>
              </w:rPr>
            </w:pPr>
          </w:p>
        </w:tc>
      </w:tr>
      <w:tr w:rsidR="000D79BD" w:rsidRPr="00686348" w14:paraId="549EABE8" w14:textId="77777777" w:rsidTr="000D79BD">
        <w:trPr>
          <w:cantSplit/>
        </w:trPr>
        <w:tc>
          <w:tcPr>
            <w:tcW w:w="2375" w:type="dxa"/>
            <w:shd w:val="clear" w:color="auto" w:fill="D9D9D9" w:themeFill="background1" w:themeFillShade="D9"/>
          </w:tcPr>
          <w:p w14:paraId="6A9E8343" w14:textId="09F6F989" w:rsidR="000D79BD" w:rsidRPr="00686348" w:rsidRDefault="000D79BD" w:rsidP="004B7E7B">
            <w:pPr>
              <w:rPr>
                <w:iCs/>
              </w:rPr>
            </w:pPr>
            <w:r w:rsidRPr="00686348">
              <w:rPr>
                <w:iCs/>
              </w:rPr>
              <w:t>Authenti</w:t>
            </w:r>
            <w:r>
              <w:rPr>
                <w:iCs/>
              </w:rPr>
              <w:t>fizierungs-</w:t>
            </w:r>
            <w:r w:rsidRPr="00686348">
              <w:rPr>
                <w:iCs/>
              </w:rPr>
              <w:t xml:space="preserve"> </w:t>
            </w:r>
            <w:r>
              <w:rPr>
                <w:iCs/>
              </w:rPr>
              <w:t>und</w:t>
            </w:r>
            <w:r w:rsidRPr="00686348">
              <w:rPr>
                <w:iCs/>
              </w:rPr>
              <w:t xml:space="preserve"> </w:t>
            </w:r>
            <w:r>
              <w:rPr>
                <w:iCs/>
              </w:rPr>
              <w:br/>
            </w:r>
            <w:r w:rsidRPr="00686348">
              <w:rPr>
                <w:iCs/>
              </w:rPr>
              <w:t>Attribut</w:t>
            </w:r>
            <w:r w:rsidR="009E1E29">
              <w:rPr>
                <w:iCs/>
              </w:rPr>
              <w:t>b</w:t>
            </w:r>
            <w:r>
              <w:rPr>
                <w:iCs/>
              </w:rPr>
              <w:t>estätigung</w:t>
            </w:r>
          </w:p>
        </w:tc>
        <w:tc>
          <w:tcPr>
            <w:tcW w:w="6912" w:type="dxa"/>
            <w:gridSpan w:val="2"/>
            <w:shd w:val="clear" w:color="auto" w:fill="F2F2F2" w:themeFill="background1" w:themeFillShade="F2"/>
          </w:tcPr>
          <w:p w14:paraId="5E1E89F0" w14:textId="7B5A13B5" w:rsidR="000D79BD" w:rsidRPr="00686348" w:rsidRDefault="000D79BD" w:rsidP="002F6633">
            <w:pPr>
              <w:rPr>
                <w:iCs/>
              </w:rPr>
            </w:pPr>
            <w:r w:rsidRPr="003F6E31">
              <w:rPr>
                <w:rFonts w:cs="Arial"/>
                <w:szCs w:val="22"/>
              </w:rPr>
              <w:t xml:space="preserve">Eine Bestätigung der erfolgreichen </w:t>
            </w:r>
            <w:r w:rsidRPr="00A02766">
              <w:rPr>
                <w:rFonts w:cs="Arial"/>
                <w:i/>
                <w:szCs w:val="22"/>
              </w:rPr>
              <w:t>Authentifikation</w:t>
            </w:r>
            <w:r w:rsidRPr="003F6E31">
              <w:rPr>
                <w:rFonts w:cs="Arial"/>
                <w:szCs w:val="22"/>
              </w:rPr>
              <w:t xml:space="preserve"> eines </w:t>
            </w:r>
            <w:r w:rsidRPr="00A8128C">
              <w:rPr>
                <w:rFonts w:cs="Arial"/>
                <w:i/>
                <w:szCs w:val="22"/>
              </w:rPr>
              <w:t>Subjektes</w:t>
            </w:r>
            <w:r>
              <w:rPr>
                <w:rFonts w:cs="Arial"/>
                <w:szCs w:val="22"/>
              </w:rPr>
              <w:t xml:space="preserve"> (</w:t>
            </w:r>
            <w:r w:rsidRPr="00FB7CD2">
              <w:rPr>
                <w:i/>
                <w:iCs/>
              </w:rPr>
              <w:t>Authentifizierungsbestätigung</w:t>
            </w:r>
            <w:r>
              <w:rPr>
                <w:iCs/>
              </w:rPr>
              <w:t>,</w:t>
            </w:r>
            <w:r w:rsidRPr="00A8128C">
              <w:rPr>
                <w:rFonts w:cs="Arial"/>
                <w:i/>
                <w:szCs w:val="22"/>
              </w:rPr>
              <w:t xml:space="preserve"> Authentication Assertion</w:t>
            </w:r>
            <w:r>
              <w:rPr>
                <w:rFonts w:cs="Arial"/>
                <w:szCs w:val="22"/>
              </w:rPr>
              <w:t xml:space="preserve">) oder eine Bestätigung eines </w:t>
            </w:r>
            <w:r w:rsidR="00B662A8">
              <w:rPr>
                <w:rFonts w:cs="Arial"/>
                <w:szCs w:val="22"/>
              </w:rPr>
              <w:t xml:space="preserve">Wertes eines </w:t>
            </w:r>
            <w:r w:rsidRPr="00A8128C">
              <w:rPr>
                <w:rFonts w:cs="Arial"/>
                <w:i/>
                <w:szCs w:val="22"/>
              </w:rPr>
              <w:t>Attributs</w:t>
            </w:r>
            <w:r w:rsidRPr="001D0BEC">
              <w:rPr>
                <w:rFonts w:cs="Arial"/>
                <w:szCs w:val="22"/>
              </w:rPr>
              <w:t xml:space="preserve"> </w:t>
            </w:r>
            <w:r>
              <w:rPr>
                <w:rFonts w:cs="Arial"/>
                <w:szCs w:val="22"/>
              </w:rPr>
              <w:t>(</w:t>
            </w:r>
            <w:r w:rsidRPr="00A8128C">
              <w:rPr>
                <w:rFonts w:cs="Arial"/>
                <w:i/>
                <w:szCs w:val="22"/>
              </w:rPr>
              <w:t>Attribute Assertion</w:t>
            </w:r>
            <w:r>
              <w:rPr>
                <w:rFonts w:cs="Arial"/>
                <w:szCs w:val="22"/>
              </w:rPr>
              <w:t>). En</w:t>
            </w:r>
            <w:r>
              <w:rPr>
                <w:rFonts w:cs="Arial"/>
                <w:szCs w:val="22"/>
              </w:rPr>
              <w:t>t</w:t>
            </w:r>
            <w:r>
              <w:rPr>
                <w:rFonts w:cs="Arial"/>
                <w:szCs w:val="22"/>
              </w:rPr>
              <w:t xml:space="preserve">hält </w:t>
            </w:r>
            <w:r w:rsidR="00B662A8">
              <w:rPr>
                <w:rFonts w:cs="Arial"/>
                <w:szCs w:val="22"/>
              </w:rPr>
              <w:t xml:space="preserve">einen </w:t>
            </w:r>
            <w:r w:rsidRPr="00A02766">
              <w:rPr>
                <w:rFonts w:cs="Arial"/>
                <w:i/>
                <w:szCs w:val="22"/>
              </w:rPr>
              <w:t>Identifikator</w:t>
            </w:r>
            <w:r>
              <w:rPr>
                <w:rFonts w:cs="Arial"/>
                <w:szCs w:val="22"/>
              </w:rPr>
              <w:t>.</w:t>
            </w:r>
          </w:p>
        </w:tc>
      </w:tr>
      <w:tr w:rsidR="000D79BD" w:rsidRPr="00686348" w14:paraId="214C1CF2" w14:textId="77777777" w:rsidTr="000D79BD">
        <w:trPr>
          <w:cantSplit/>
        </w:trPr>
        <w:tc>
          <w:tcPr>
            <w:tcW w:w="2375" w:type="dxa"/>
            <w:shd w:val="clear" w:color="auto" w:fill="D9D9D9" w:themeFill="background1" w:themeFillShade="D9"/>
          </w:tcPr>
          <w:p w14:paraId="6635B673" w14:textId="77777777" w:rsidR="000D79BD" w:rsidRPr="00686348" w:rsidRDefault="000D79BD" w:rsidP="00CE0DF0">
            <w:pPr>
              <w:rPr>
                <w:iCs/>
              </w:rPr>
            </w:pPr>
            <w:r w:rsidRPr="00686348">
              <w:rPr>
                <w:iCs/>
              </w:rPr>
              <w:t>Identifikator</w:t>
            </w:r>
          </w:p>
        </w:tc>
        <w:tc>
          <w:tcPr>
            <w:tcW w:w="6912" w:type="dxa"/>
            <w:gridSpan w:val="2"/>
            <w:shd w:val="clear" w:color="auto" w:fill="F2F2F2" w:themeFill="background1" w:themeFillShade="F2"/>
          </w:tcPr>
          <w:p w14:paraId="35A54B72" w14:textId="5408101F" w:rsidR="000D79BD" w:rsidRPr="00686348" w:rsidRDefault="000D79BD" w:rsidP="00EB40E6">
            <w:pPr>
              <w:rPr>
                <w:iCs/>
              </w:rPr>
            </w:pPr>
            <w:r w:rsidRPr="003F6E31">
              <w:rPr>
                <w:rFonts w:cs="Arial"/>
                <w:szCs w:val="22"/>
              </w:rPr>
              <w:t>Eine Zeichenkette, welche ein</w:t>
            </w:r>
            <w:r w:rsidR="00990B62">
              <w:rPr>
                <w:rFonts w:cs="Arial"/>
                <w:szCs w:val="22"/>
              </w:rPr>
              <w:t>e</w:t>
            </w:r>
            <w:r w:rsidRPr="003F6E31">
              <w:rPr>
                <w:rFonts w:cs="Arial"/>
                <w:szCs w:val="22"/>
              </w:rPr>
              <w:t xml:space="preserve"> </w:t>
            </w:r>
            <w:r>
              <w:rPr>
                <w:rFonts w:cs="Arial"/>
                <w:i/>
                <w:iCs/>
                <w:szCs w:val="22"/>
              </w:rPr>
              <w:t>E-Identity</w:t>
            </w:r>
            <w:r w:rsidRPr="003F6E31">
              <w:rPr>
                <w:rFonts w:cs="Arial"/>
                <w:szCs w:val="22"/>
              </w:rPr>
              <w:t xml:space="preserve"> </w:t>
            </w:r>
            <w:r>
              <w:rPr>
                <w:rFonts w:cs="Arial"/>
                <w:szCs w:val="22"/>
              </w:rPr>
              <w:t xml:space="preserve">oder eine </w:t>
            </w:r>
            <w:r>
              <w:rPr>
                <w:rFonts w:cs="Arial"/>
                <w:i/>
                <w:szCs w:val="22"/>
              </w:rPr>
              <w:t>E-Ressource</w:t>
            </w:r>
            <w:r>
              <w:rPr>
                <w:rFonts w:cs="Arial"/>
                <w:szCs w:val="22"/>
              </w:rPr>
              <w:t xml:space="preserve"> </w:t>
            </w:r>
            <w:r w:rsidRPr="003F6E31">
              <w:rPr>
                <w:rFonts w:cs="Arial"/>
                <w:szCs w:val="22"/>
              </w:rPr>
              <w:t xml:space="preserve">innerhalb eines </w:t>
            </w:r>
            <w:r w:rsidRPr="003F6E31">
              <w:rPr>
                <w:rFonts w:cs="Arial"/>
                <w:i/>
                <w:szCs w:val="22"/>
              </w:rPr>
              <w:t>Namensraumes</w:t>
            </w:r>
            <w:r w:rsidR="00990B62">
              <w:rPr>
                <w:rFonts w:cs="Arial"/>
                <w:i/>
                <w:szCs w:val="22"/>
              </w:rPr>
              <w:t xml:space="preserve"> (Domäne)</w:t>
            </w:r>
            <w:r w:rsidRPr="003F6E31">
              <w:rPr>
                <w:rFonts w:cs="Arial"/>
                <w:szCs w:val="22"/>
              </w:rPr>
              <w:t xml:space="preserve"> eindeutig bezeichnet.</w:t>
            </w:r>
          </w:p>
        </w:tc>
      </w:tr>
      <w:tr w:rsidR="000D79BD" w:rsidRPr="00686348" w14:paraId="32838C2E" w14:textId="77777777" w:rsidTr="000D79BD">
        <w:trPr>
          <w:cantSplit/>
        </w:trPr>
        <w:tc>
          <w:tcPr>
            <w:tcW w:w="2375" w:type="dxa"/>
            <w:shd w:val="clear" w:color="auto" w:fill="D9D9D9" w:themeFill="background1" w:themeFillShade="D9"/>
          </w:tcPr>
          <w:p w14:paraId="7FFF4328" w14:textId="77777777" w:rsidR="000D79BD" w:rsidRPr="00686348" w:rsidRDefault="000D79BD" w:rsidP="00CE0DF0">
            <w:pPr>
              <w:rPr>
                <w:iCs/>
              </w:rPr>
            </w:pPr>
            <w:r w:rsidRPr="00686348">
              <w:rPr>
                <w:iCs/>
              </w:rPr>
              <w:t>Credential</w:t>
            </w:r>
          </w:p>
        </w:tc>
        <w:tc>
          <w:tcPr>
            <w:tcW w:w="6912" w:type="dxa"/>
            <w:gridSpan w:val="2"/>
            <w:shd w:val="clear" w:color="auto" w:fill="F2F2F2" w:themeFill="background1" w:themeFillShade="F2"/>
          </w:tcPr>
          <w:p w14:paraId="7EC04E2A" w14:textId="474B6C1B" w:rsidR="000D79BD" w:rsidRPr="000E03DD" w:rsidRDefault="000D79BD" w:rsidP="006A6D97">
            <w:r>
              <w:t xml:space="preserve">Menge von Daten dar, mit der eine </w:t>
            </w:r>
            <w:r w:rsidRPr="00B2540B">
              <w:rPr>
                <w:i/>
              </w:rPr>
              <w:t>E-Identity</w:t>
            </w:r>
            <w:r>
              <w:t xml:space="preserve"> an ein </w:t>
            </w:r>
            <w:r w:rsidRPr="00B2540B">
              <w:rPr>
                <w:i/>
              </w:rPr>
              <w:t>Authentifizi</w:t>
            </w:r>
            <w:r w:rsidRPr="00B2540B">
              <w:rPr>
                <w:i/>
              </w:rPr>
              <w:t>e</w:t>
            </w:r>
            <w:r w:rsidRPr="00B2540B">
              <w:rPr>
                <w:i/>
              </w:rPr>
              <w:t>rungsmittel</w:t>
            </w:r>
            <w:r>
              <w:t xml:space="preserve"> gebunden wird, welches vom </w:t>
            </w:r>
            <w:r w:rsidRPr="00B2540B">
              <w:rPr>
                <w:i/>
              </w:rPr>
              <w:t>Subjekt</w:t>
            </w:r>
            <w:r>
              <w:t xml:space="preserve"> bes</w:t>
            </w:r>
            <w:r w:rsidR="00E36C30">
              <w:t>essen</w:t>
            </w:r>
            <w:r>
              <w:t xml:space="preserve"> und kontrolliert wird.</w:t>
            </w:r>
          </w:p>
        </w:tc>
      </w:tr>
      <w:tr w:rsidR="000D79BD" w:rsidRPr="00686348" w14:paraId="34E8F872" w14:textId="77777777" w:rsidTr="000D79BD">
        <w:trPr>
          <w:cantSplit/>
        </w:trPr>
        <w:tc>
          <w:tcPr>
            <w:tcW w:w="2375" w:type="dxa"/>
            <w:shd w:val="clear" w:color="auto" w:fill="D9D9D9" w:themeFill="background1" w:themeFillShade="D9"/>
          </w:tcPr>
          <w:p w14:paraId="716CA64D" w14:textId="008DA126" w:rsidR="000D79BD" w:rsidRPr="00686348" w:rsidRDefault="000D79BD" w:rsidP="00CE0DF0">
            <w:pPr>
              <w:rPr>
                <w:iCs/>
              </w:rPr>
            </w:pPr>
            <w:r>
              <w:rPr>
                <w:iCs/>
              </w:rPr>
              <w:t xml:space="preserve">Ausgabewert des </w:t>
            </w:r>
            <w:r>
              <w:t>A</w:t>
            </w:r>
            <w:r>
              <w:t>u</w:t>
            </w:r>
            <w:r>
              <w:t>thentifikators</w:t>
            </w:r>
          </w:p>
        </w:tc>
        <w:tc>
          <w:tcPr>
            <w:tcW w:w="6912" w:type="dxa"/>
            <w:gridSpan w:val="2"/>
            <w:shd w:val="clear" w:color="auto" w:fill="F2F2F2" w:themeFill="background1" w:themeFillShade="F2"/>
          </w:tcPr>
          <w:p w14:paraId="7034CEA8" w14:textId="546BD52B" w:rsidR="000D79BD" w:rsidRPr="00686348" w:rsidRDefault="000D79BD" w:rsidP="006A6D97">
            <w:r>
              <w:t>Wird durch eine mathematische Funktion (</w:t>
            </w:r>
            <w:r w:rsidRPr="00B02936">
              <w:rPr>
                <w:i/>
              </w:rPr>
              <w:t>Authentifikator</w:t>
            </w:r>
            <w:r>
              <w:t xml:space="preserve"> oder A</w:t>
            </w:r>
            <w:r>
              <w:t>u</w:t>
            </w:r>
            <w:r>
              <w:t>thentifizierungsfunktion) aus einem geheimen Wert (z.B. privater Schlüssel), einem oder mehreren optionalen Aktivierungswerten (z.B. PIN oder biometrischer Informationen), und einem oder me</w:t>
            </w:r>
            <w:r>
              <w:t>h</w:t>
            </w:r>
            <w:r>
              <w:t>reren optionalen Eingabewerten (z.B. Zufallswerten oder Challe</w:t>
            </w:r>
            <w:r>
              <w:t>n</w:t>
            </w:r>
            <w:r>
              <w:t>ges) generiert.</w:t>
            </w:r>
          </w:p>
        </w:tc>
      </w:tr>
    </w:tbl>
    <w:p w14:paraId="7BA5A257" w14:textId="7379A99C" w:rsidR="00801D5C" w:rsidRDefault="004977D4" w:rsidP="000D1394">
      <w:pPr>
        <w:pStyle w:val="Beschriftung"/>
      </w:pPr>
      <w:bookmarkStart w:id="122" w:name="_Toc366242235"/>
      <w:bookmarkStart w:id="123" w:name="_Toc496078646"/>
      <w:r w:rsidRPr="003F6E31">
        <w:t xml:space="preserve">Tabelle </w:t>
      </w:r>
      <w:fldSimple w:instr=" SEQ Tabelle \* ARABIC ">
        <w:r w:rsidR="006863C8">
          <w:rPr>
            <w:noProof/>
          </w:rPr>
          <w:t>4</w:t>
        </w:r>
      </w:fldSimple>
      <w:r w:rsidR="004A1D98">
        <w:t xml:space="preserve"> </w:t>
      </w:r>
      <w:r w:rsidRPr="003F6E31">
        <w:t>Beschreibung der Elemente</w:t>
      </w:r>
      <w:r w:rsidR="006D0E28">
        <w:t xml:space="preserve"> des Informationsmodels</w:t>
      </w:r>
      <w:bookmarkEnd w:id="122"/>
      <w:bookmarkEnd w:id="123"/>
      <w:r w:rsidR="006D0E28">
        <w:t xml:space="preserve"> </w:t>
      </w:r>
    </w:p>
    <w:p w14:paraId="7A08E503" w14:textId="77777777" w:rsidR="002A53A2" w:rsidRDefault="002A53A2">
      <w:pPr>
        <w:spacing w:after="0" w:line="240" w:lineRule="auto"/>
        <w:rPr>
          <w:b/>
          <w:bCs/>
          <w:sz w:val="32"/>
        </w:rPr>
      </w:pPr>
      <w:bookmarkStart w:id="124" w:name="_Ref342382965"/>
      <w:bookmarkStart w:id="125" w:name="_Ref343066847"/>
      <w:bookmarkStart w:id="126" w:name="_Toc366590246"/>
      <w:bookmarkStart w:id="127" w:name="_Ref340493068"/>
      <w:bookmarkEnd w:id="45"/>
      <w:r>
        <w:br w:type="page"/>
      </w:r>
    </w:p>
    <w:p w14:paraId="1C51D772" w14:textId="1FFE4E27" w:rsidR="00CA1278" w:rsidRPr="003F6E31" w:rsidRDefault="00CA1278" w:rsidP="00A0625E">
      <w:pPr>
        <w:pStyle w:val="berschrift1"/>
        <w:ind w:left="425" w:hanging="425"/>
      </w:pPr>
      <w:bookmarkStart w:id="128" w:name="_Ref491348154"/>
      <w:bookmarkStart w:id="129" w:name="_Ref491348159"/>
      <w:bookmarkStart w:id="130" w:name="_Ref491349786"/>
      <w:bookmarkStart w:id="131" w:name="_Ref491349847"/>
      <w:bookmarkStart w:id="132" w:name="_Ref491349851"/>
      <w:bookmarkStart w:id="133" w:name="_Hlk495320225"/>
      <w:bookmarkStart w:id="134" w:name="_Toc496078539"/>
      <w:r w:rsidRPr="003F6E31">
        <w:lastRenderedPageBreak/>
        <w:t>Prozesse</w:t>
      </w:r>
      <w:bookmarkEnd w:id="124"/>
      <w:bookmarkEnd w:id="125"/>
      <w:bookmarkEnd w:id="126"/>
      <w:bookmarkEnd w:id="128"/>
      <w:bookmarkEnd w:id="129"/>
      <w:bookmarkEnd w:id="130"/>
      <w:bookmarkEnd w:id="131"/>
      <w:bookmarkEnd w:id="132"/>
      <w:bookmarkEnd w:id="134"/>
    </w:p>
    <w:p w14:paraId="21E8593B" w14:textId="06A27F4D" w:rsidR="00D641AA" w:rsidRDefault="00A8128C" w:rsidP="002E6647">
      <w:r>
        <w:fldChar w:fldCharType="begin"/>
      </w:r>
      <w:r>
        <w:instrText xml:space="preserve"> REF _Ref365314352 \h </w:instrText>
      </w:r>
      <w:r w:rsidR="002E6647">
        <w:instrText xml:space="preserve"> \* MERGEFORMAT </w:instrText>
      </w:r>
      <w:r>
        <w:fldChar w:fldCharType="separate"/>
      </w:r>
      <w:r w:rsidR="006863C8">
        <w:t>Abbildung 11</w:t>
      </w:r>
      <w:r>
        <w:fldChar w:fldCharType="end"/>
      </w:r>
      <w:r>
        <w:t xml:space="preserve"> </w:t>
      </w:r>
      <w:r w:rsidR="00C104FA">
        <w:t>zeigt eine Übersicht über die Geschäftsp</w:t>
      </w:r>
      <w:r w:rsidR="0054052E" w:rsidRPr="003F6E31">
        <w:t>rozesse. Sie dient zur Veranschaul</w:t>
      </w:r>
      <w:r w:rsidR="0054052E" w:rsidRPr="003F6E31">
        <w:t>i</w:t>
      </w:r>
      <w:r w:rsidR="00A45C0A">
        <w:t xml:space="preserve">chung der </w:t>
      </w:r>
      <w:r w:rsidR="0054052E" w:rsidRPr="003F6E31">
        <w:t xml:space="preserve">Tätigkeiten, welche für eine erfolgreiche Kooperation zwischen den </w:t>
      </w:r>
      <w:r w:rsidR="008D6E37">
        <w:t>Rollen in e</w:t>
      </w:r>
      <w:r w:rsidR="008D6E37">
        <w:t>i</w:t>
      </w:r>
      <w:r w:rsidR="008D6E37">
        <w:t>nem IAM-System</w:t>
      </w:r>
      <w:r w:rsidR="0054052E" w:rsidRPr="003F6E31">
        <w:t xml:space="preserve"> </w:t>
      </w:r>
      <w:r w:rsidR="008D6E37">
        <w:t>(siehe Definitionen in Kapitel</w:t>
      </w:r>
      <w:r w:rsidR="00C601F6">
        <w:t xml:space="preserve"> </w:t>
      </w:r>
      <w:r w:rsidR="00C601F6">
        <w:fldChar w:fldCharType="begin"/>
      </w:r>
      <w:r w:rsidR="00C601F6">
        <w:instrText xml:space="preserve"> REF _Ref496011451 \r \h </w:instrText>
      </w:r>
      <w:r w:rsidR="00C601F6">
        <w:fldChar w:fldCharType="separate"/>
      </w:r>
      <w:r w:rsidR="006863C8">
        <w:t>3.1</w:t>
      </w:r>
      <w:r w:rsidR="00C601F6">
        <w:fldChar w:fldCharType="end"/>
      </w:r>
      <w:r w:rsidR="008D6E37">
        <w:t xml:space="preserve">) </w:t>
      </w:r>
      <w:r w:rsidR="00743820">
        <w:t>notwendig</w:t>
      </w:r>
      <w:r w:rsidR="0054052E" w:rsidRPr="003F6E31">
        <w:t xml:space="preserve"> sind</w:t>
      </w:r>
      <w:r w:rsidR="00354BD8">
        <w:t>.</w:t>
      </w:r>
      <w:r w:rsidR="00AD269D">
        <w:t xml:space="preserve"> Die </w:t>
      </w:r>
      <w:r w:rsidR="00716E26">
        <w:t>blau dargestellten Prozesse</w:t>
      </w:r>
      <w:r w:rsidR="00AD269D">
        <w:t xml:space="preserve"> bilden die Kernprozesse</w:t>
      </w:r>
      <w:r w:rsidR="007040C7">
        <w:t xml:space="preserve">, die grau dargestellten bilden die Führungsprozesse </w:t>
      </w:r>
      <w:r w:rsidR="005114E4">
        <w:t xml:space="preserve">und </w:t>
      </w:r>
      <w:r w:rsidR="007040C7">
        <w:t>die Steuerung</w:t>
      </w:r>
      <w:r w:rsidR="00121419">
        <w:t>s</w:t>
      </w:r>
      <w:r w:rsidR="005114E4">
        <w:t>prozesse</w:t>
      </w:r>
      <w:r w:rsidR="007040C7">
        <w:t>.</w:t>
      </w:r>
    </w:p>
    <w:p w14:paraId="5436824A" w14:textId="22018E4F" w:rsidR="00121419" w:rsidRPr="00121419" w:rsidRDefault="009D067C">
      <w:pPr>
        <w:pStyle w:val="Abbildung"/>
      </w:pPr>
      <w:r>
        <w:rPr>
          <w:lang w:val="de-CH" w:eastAsia="de-CH"/>
        </w:rPr>
        <w:drawing>
          <wp:inline distT="0" distB="0" distL="0" distR="0" wp14:anchorId="1545BC87" wp14:editId="4001D1F5">
            <wp:extent cx="4345200" cy="6202800"/>
            <wp:effectExtent l="0" t="0" r="0" b="7620"/>
            <wp:docPr id="6" name="Grafik 6" descr="C:\Users\kum4\AppData\Local\Microsoft\Windows\INetCache\Content.Word\Prozesslandkart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um4\AppData\Local\Microsoft\Windows\INetCache\Content.Word\Prozesslandkarte_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45200" cy="6202800"/>
                    </a:xfrm>
                    <a:prstGeom prst="rect">
                      <a:avLst/>
                    </a:prstGeom>
                    <a:noFill/>
                    <a:ln>
                      <a:noFill/>
                    </a:ln>
                  </pic:spPr>
                </pic:pic>
              </a:graphicData>
            </a:graphic>
          </wp:inline>
        </w:drawing>
      </w:r>
    </w:p>
    <w:p w14:paraId="11BA88F9" w14:textId="69CEEDBC" w:rsidR="00A8128C" w:rsidRDefault="00A8128C" w:rsidP="000D1394">
      <w:pPr>
        <w:pStyle w:val="Beschriftung"/>
      </w:pPr>
      <w:bookmarkStart w:id="135" w:name="_Ref365314352"/>
      <w:bookmarkStart w:id="136" w:name="_Ref365314348"/>
      <w:bookmarkStart w:id="137" w:name="_Toc366242220"/>
      <w:bookmarkStart w:id="138" w:name="_Ref364453744"/>
      <w:bookmarkStart w:id="139" w:name="_Toc496078629"/>
      <w:r>
        <w:t xml:space="preserve">Abbildung </w:t>
      </w:r>
      <w:fldSimple w:instr=" SEQ Abbildung \* ARABIC ">
        <w:r w:rsidR="006863C8">
          <w:rPr>
            <w:noProof/>
          </w:rPr>
          <w:t>11</w:t>
        </w:r>
      </w:fldSimple>
      <w:bookmarkEnd w:id="135"/>
      <w:r w:rsidR="004A1D98">
        <w:t xml:space="preserve"> </w:t>
      </w:r>
      <w:r>
        <w:t>IAM-Prozesslandkarte</w:t>
      </w:r>
      <w:bookmarkEnd w:id="136"/>
      <w:bookmarkEnd w:id="137"/>
      <w:bookmarkEnd w:id="139"/>
    </w:p>
    <w:p w14:paraId="773D1C4E" w14:textId="77777777" w:rsidR="00C51E93" w:rsidRPr="00900B15" w:rsidRDefault="00C51E93" w:rsidP="00774D88"/>
    <w:p w14:paraId="4DF29DAE" w14:textId="77777777" w:rsidR="0013163A" w:rsidRDefault="0013163A" w:rsidP="00B0508A"/>
    <w:p w14:paraId="3C25644A" w14:textId="7D32CC57" w:rsidR="00B0508A" w:rsidRDefault="00B0508A" w:rsidP="00B0508A">
      <w:r>
        <w:lastRenderedPageBreak/>
        <w:t xml:space="preserve">An diesen Prozessen beteiligen sich die verschiedenen </w:t>
      </w:r>
      <w:r w:rsidR="0099585E">
        <w:t xml:space="preserve">Rollen </w:t>
      </w:r>
      <w:r>
        <w:t>gemäss Kapitel</w:t>
      </w:r>
      <w:r w:rsidR="0095277E">
        <w:t xml:space="preserve"> </w:t>
      </w:r>
      <w:r w:rsidR="0095277E">
        <w:fldChar w:fldCharType="begin"/>
      </w:r>
      <w:r w:rsidR="0095277E">
        <w:instrText xml:space="preserve"> REF _Ref496011451 \r \h </w:instrText>
      </w:r>
      <w:r w:rsidR="0095277E">
        <w:fldChar w:fldCharType="separate"/>
      </w:r>
      <w:r w:rsidR="006863C8">
        <w:t>3.1</w:t>
      </w:r>
      <w:r w:rsidR="0095277E">
        <w:fldChar w:fldCharType="end"/>
      </w:r>
      <w:r>
        <w:t>. Die nachstehenden Abschnitte beschreiben die Geschäftsprozesse mit ihren Teilprozessen.</w:t>
      </w:r>
    </w:p>
    <w:p w14:paraId="2F823BED" w14:textId="3C24F7F5" w:rsidR="00B26B4E" w:rsidRPr="00EE1140" w:rsidRDefault="00B26B4E" w:rsidP="00EE1140">
      <w:pPr>
        <w:pStyle w:val="berschrift2"/>
        <w:rPr>
          <w:rFonts w:cs="Arial"/>
        </w:rPr>
      </w:pPr>
      <w:bookmarkStart w:id="140" w:name="_Ref494361016"/>
      <w:bookmarkStart w:id="141" w:name="_Toc496078540"/>
      <w:r w:rsidRPr="00EE1140">
        <w:rPr>
          <w:rFonts w:cs="Arial"/>
        </w:rPr>
        <w:t>Zugriff kontrollieren</w:t>
      </w:r>
      <w:bookmarkEnd w:id="140"/>
      <w:r w:rsidR="008773B7">
        <w:rPr>
          <w:rFonts w:cs="Arial"/>
        </w:rPr>
        <w:t xml:space="preserve"> (Laufzeit)</w:t>
      </w:r>
      <w:bookmarkEnd w:id="141"/>
    </w:p>
    <w:p w14:paraId="51ECAD88" w14:textId="07BB7886" w:rsidR="00FB614F" w:rsidRDefault="00B26B4E" w:rsidP="00FB614F">
      <w:pPr>
        <w:pStyle w:val="Textkrper"/>
        <w:rPr>
          <w:rFonts w:cs="Arial"/>
        </w:rPr>
      </w:pPr>
      <w:r w:rsidRPr="0065181E">
        <w:rPr>
          <w:rFonts w:cs="Arial"/>
          <w:i/>
        </w:rPr>
        <w:t>Zugriff kontrollieren</w:t>
      </w:r>
      <w:r w:rsidRPr="0065181E">
        <w:rPr>
          <w:rFonts w:cs="Arial"/>
        </w:rPr>
        <w:t xml:space="preserve"> umfasst die Prozesse der Laufzeit. Ziel von </w:t>
      </w:r>
      <w:r w:rsidRPr="0065181E">
        <w:rPr>
          <w:rFonts w:cs="Arial"/>
          <w:i/>
        </w:rPr>
        <w:t>Zugriff kontrollieren</w:t>
      </w:r>
      <w:r w:rsidRPr="0065181E">
        <w:rPr>
          <w:rFonts w:cs="Arial"/>
        </w:rPr>
        <w:t xml:space="preserve"> ist die kontrollierte und garantierte Einhaltung der Regeln für den </w:t>
      </w:r>
      <w:r w:rsidRPr="0065181E">
        <w:rPr>
          <w:rFonts w:cs="Arial"/>
          <w:i/>
        </w:rPr>
        <w:t>Zugriff</w:t>
      </w:r>
      <w:r w:rsidRPr="0065181E">
        <w:rPr>
          <w:rFonts w:cs="Arial"/>
        </w:rPr>
        <w:t xml:space="preserve"> eines </w:t>
      </w:r>
      <w:r w:rsidRPr="0065181E">
        <w:rPr>
          <w:rFonts w:cs="Arial"/>
          <w:i/>
        </w:rPr>
        <w:t>Subjekts</w:t>
      </w:r>
      <w:r w:rsidRPr="0065181E">
        <w:rPr>
          <w:rFonts w:cs="Arial"/>
        </w:rPr>
        <w:t xml:space="preserve"> auf eine </w:t>
      </w:r>
      <w:r w:rsidRPr="0065181E">
        <w:rPr>
          <w:rFonts w:cs="Arial"/>
          <w:i/>
        </w:rPr>
        <w:t>Ressource</w:t>
      </w:r>
      <w:r w:rsidRPr="0065181E">
        <w:rPr>
          <w:rFonts w:cs="Arial"/>
        </w:rPr>
        <w:t xml:space="preserve">. Beim </w:t>
      </w:r>
      <w:r w:rsidRPr="0065181E">
        <w:rPr>
          <w:rFonts w:cs="Arial"/>
          <w:i/>
        </w:rPr>
        <w:t>Zugriff</w:t>
      </w:r>
      <w:r w:rsidRPr="0065181E">
        <w:rPr>
          <w:rFonts w:cs="Arial"/>
        </w:rPr>
        <w:t xml:space="preserve"> des </w:t>
      </w:r>
      <w:r w:rsidRPr="0065181E">
        <w:rPr>
          <w:rFonts w:cs="Arial"/>
          <w:i/>
        </w:rPr>
        <w:t>Subjekts</w:t>
      </w:r>
      <w:r w:rsidRPr="0065181E">
        <w:rPr>
          <w:rFonts w:cs="Arial"/>
        </w:rPr>
        <w:t xml:space="preserve"> wird dieses </w:t>
      </w:r>
      <w:r w:rsidRPr="0065181E">
        <w:rPr>
          <w:rFonts w:cs="Arial"/>
          <w:i/>
        </w:rPr>
        <w:t>authentifiziert</w:t>
      </w:r>
      <w:r w:rsidRPr="0065181E">
        <w:rPr>
          <w:rFonts w:cs="Arial"/>
        </w:rPr>
        <w:t xml:space="preserve"> und schliesslich, sofern b</w:t>
      </w:r>
      <w:r w:rsidRPr="0065181E">
        <w:rPr>
          <w:rFonts w:cs="Arial"/>
        </w:rPr>
        <w:t>e</w:t>
      </w:r>
      <w:r w:rsidRPr="0065181E">
        <w:rPr>
          <w:rFonts w:cs="Arial"/>
        </w:rPr>
        <w:t xml:space="preserve">rechtigt, </w:t>
      </w:r>
      <w:r w:rsidRPr="0065181E">
        <w:rPr>
          <w:rFonts w:cs="Arial"/>
          <w:i/>
        </w:rPr>
        <w:t>autorisiert</w:t>
      </w:r>
      <w:r w:rsidRPr="0065181E">
        <w:rPr>
          <w:rFonts w:cs="Arial"/>
        </w:rPr>
        <w:t xml:space="preserve">, auf die </w:t>
      </w:r>
      <w:r w:rsidRPr="0065181E">
        <w:rPr>
          <w:rFonts w:cs="Arial"/>
          <w:i/>
        </w:rPr>
        <w:t>Ressource</w:t>
      </w:r>
      <w:r w:rsidRPr="0065181E">
        <w:rPr>
          <w:rFonts w:cs="Arial"/>
        </w:rPr>
        <w:t xml:space="preserve"> zuzugreifen. In einem föderierten IAM-System, in dem der Identi</w:t>
      </w:r>
      <w:r w:rsidR="00FF43DC">
        <w:rPr>
          <w:rFonts w:cs="Arial"/>
        </w:rPr>
        <w:t>t</w:t>
      </w:r>
      <w:r w:rsidRPr="0065181E">
        <w:rPr>
          <w:rFonts w:cs="Arial"/>
        </w:rPr>
        <w:t>y Provider und Relying Party über ein Netzwerk getrennte Systeme sind, muss die bei der Authentifizierung bestätigte E-Identit</w:t>
      </w:r>
      <w:r w:rsidR="00255330">
        <w:rPr>
          <w:rFonts w:cs="Arial"/>
        </w:rPr>
        <w:t>y</w:t>
      </w:r>
      <w:r w:rsidRPr="0065181E">
        <w:rPr>
          <w:rFonts w:cs="Arial"/>
        </w:rPr>
        <w:t xml:space="preserve"> des Subjekt zusätzlich noch föderiert werden (Prozess </w:t>
      </w:r>
      <w:r w:rsidRPr="0065181E">
        <w:rPr>
          <w:rFonts w:cs="Arial"/>
          <w:i/>
        </w:rPr>
        <w:t xml:space="preserve">Identität </w:t>
      </w:r>
      <w:r w:rsidR="009E324D">
        <w:rPr>
          <w:rFonts w:cs="Arial"/>
          <w:i/>
        </w:rPr>
        <w:t>bestätigen</w:t>
      </w:r>
      <w:r w:rsidRPr="0065181E">
        <w:rPr>
          <w:rFonts w:cs="Arial"/>
        </w:rPr>
        <w:t>).</w:t>
      </w:r>
      <w:r w:rsidR="00FB614F" w:rsidRPr="00FB614F">
        <w:rPr>
          <w:rFonts w:cs="Arial"/>
        </w:rPr>
        <w:t xml:space="preserve"> </w:t>
      </w:r>
    </w:p>
    <w:p w14:paraId="58F7DBC8" w14:textId="54B053FD" w:rsidR="00FB614F" w:rsidRDefault="00FB614F" w:rsidP="00FB614F">
      <w:pPr>
        <w:pStyle w:val="Textkrper"/>
        <w:rPr>
          <w:rFonts w:cs="Arial"/>
        </w:rPr>
      </w:pPr>
      <w:r>
        <w:rPr>
          <w:rFonts w:cs="Arial"/>
        </w:rPr>
        <w:t xml:space="preserve">Die Teilprozesse von </w:t>
      </w:r>
      <w:r w:rsidRPr="006D6435">
        <w:rPr>
          <w:rFonts w:cs="Arial"/>
          <w:i/>
        </w:rPr>
        <w:t>Zugriff kontrollieren</w:t>
      </w:r>
      <w:r>
        <w:rPr>
          <w:rFonts w:cs="Arial"/>
        </w:rPr>
        <w:t xml:space="preserve"> bauen in einer festgelegten Reihenfolge aufeina</w:t>
      </w:r>
      <w:r>
        <w:rPr>
          <w:rFonts w:cs="Arial"/>
        </w:rPr>
        <w:t>n</w:t>
      </w:r>
      <w:r>
        <w:rPr>
          <w:rFonts w:cs="Arial"/>
        </w:rPr>
        <w:t xml:space="preserve">der auf (siehe </w:t>
      </w:r>
      <w:r w:rsidR="00DA6192">
        <w:rPr>
          <w:rFonts w:cs="Arial"/>
        </w:rPr>
        <w:fldChar w:fldCharType="begin"/>
      </w:r>
      <w:r w:rsidR="00DA6192">
        <w:rPr>
          <w:rFonts w:cs="Arial"/>
        </w:rPr>
        <w:instrText xml:space="preserve"> REF _Ref493766129 \h </w:instrText>
      </w:r>
      <w:r w:rsidR="00DA6192">
        <w:rPr>
          <w:rFonts w:cs="Arial"/>
        </w:rPr>
      </w:r>
      <w:r w:rsidR="00DA6192">
        <w:rPr>
          <w:rFonts w:cs="Arial"/>
        </w:rPr>
        <w:fldChar w:fldCharType="separate"/>
      </w:r>
      <w:r w:rsidR="006863C8">
        <w:t xml:space="preserve">Abbildung </w:t>
      </w:r>
      <w:r w:rsidR="006863C8">
        <w:rPr>
          <w:noProof/>
        </w:rPr>
        <w:t>12</w:t>
      </w:r>
      <w:r w:rsidR="00DA6192">
        <w:rPr>
          <w:rFonts w:cs="Arial"/>
        </w:rPr>
        <w:fldChar w:fldCharType="end"/>
      </w:r>
      <w:r>
        <w:rPr>
          <w:rFonts w:cs="Arial"/>
        </w:rPr>
        <w:t>).</w:t>
      </w:r>
    </w:p>
    <w:p w14:paraId="530AB84D" w14:textId="22DB951F" w:rsidR="00440221" w:rsidRPr="00440221" w:rsidRDefault="00121419">
      <w:pPr>
        <w:pStyle w:val="Abbildung"/>
      </w:pPr>
      <w:r>
        <w:rPr>
          <w:lang w:val="de-CH" w:eastAsia="de-CH"/>
        </w:rPr>
        <w:drawing>
          <wp:inline distT="0" distB="0" distL="0" distR="0" wp14:anchorId="07A2F249" wp14:editId="256E6B65">
            <wp:extent cx="1227600" cy="3222000"/>
            <wp:effectExtent l="0" t="0" r="0" b="0"/>
            <wp:docPr id="14" name="Grafik 14" descr="C:\Users\kum4\AppData\Local\Microsoft\Windows\INetCache\Content.Word\zustandsdiagramm-laufze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um4\AppData\Local\Microsoft\Windows\INetCache\Content.Word\zustandsdiagramm-laufzeit.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27600" cy="3222000"/>
                    </a:xfrm>
                    <a:prstGeom prst="rect">
                      <a:avLst/>
                    </a:prstGeom>
                    <a:noFill/>
                    <a:ln>
                      <a:noFill/>
                    </a:ln>
                  </pic:spPr>
                </pic:pic>
              </a:graphicData>
            </a:graphic>
          </wp:inline>
        </w:drawing>
      </w:r>
    </w:p>
    <w:p w14:paraId="114F4BE0" w14:textId="33AF0569" w:rsidR="00FB614F" w:rsidRDefault="00FB614F" w:rsidP="000D1394">
      <w:pPr>
        <w:pStyle w:val="Beschriftung"/>
      </w:pPr>
      <w:bookmarkStart w:id="142" w:name="_Ref493766129"/>
      <w:bookmarkStart w:id="143" w:name="_Toc496078630"/>
      <w:r>
        <w:t xml:space="preserve">Abbildung </w:t>
      </w:r>
      <w:fldSimple w:instr=" SEQ Abbildung \* ARABIC ">
        <w:r w:rsidR="006863C8">
          <w:rPr>
            <w:noProof/>
          </w:rPr>
          <w:t>12</w:t>
        </w:r>
      </w:fldSimple>
      <w:bookmarkEnd w:id="142"/>
      <w:r>
        <w:t xml:space="preserve"> Zustandsdiagramm </w:t>
      </w:r>
      <w:r w:rsidRPr="00B53256">
        <w:rPr>
          <w:i/>
        </w:rPr>
        <w:t>Zugriff kontrollieren</w:t>
      </w:r>
      <w:bookmarkEnd w:id="143"/>
    </w:p>
    <w:p w14:paraId="220C5D1A" w14:textId="77777777" w:rsidR="00B26B4E" w:rsidRPr="0065181E" w:rsidRDefault="00B26B4E" w:rsidP="00B26B4E">
      <w:pPr>
        <w:pStyle w:val="Textkrper"/>
        <w:rPr>
          <w:rFonts w:cs="Arial"/>
        </w:rPr>
      </w:pPr>
      <w:r w:rsidRPr="0065181E">
        <w:rPr>
          <w:rFonts w:cs="Arial"/>
        </w:rPr>
        <w:t xml:space="preserve">Im Sinne einer zuverlässigen Informationsbereitstellung stellt </w:t>
      </w:r>
      <w:r w:rsidRPr="0065181E">
        <w:rPr>
          <w:rFonts w:cs="Arial"/>
          <w:i/>
        </w:rPr>
        <w:t>Zugriff kontrollieren</w:t>
      </w:r>
      <w:r w:rsidRPr="0065181E">
        <w:rPr>
          <w:rFonts w:cs="Arial"/>
        </w:rPr>
        <w:t xml:space="preserve"> sicher, dass nur genau die </w:t>
      </w:r>
      <w:r w:rsidRPr="0065181E">
        <w:rPr>
          <w:rFonts w:cs="Arial"/>
          <w:i/>
        </w:rPr>
        <w:t>Subjekte</w:t>
      </w:r>
      <w:r w:rsidRPr="0065181E">
        <w:rPr>
          <w:rFonts w:cs="Arial"/>
        </w:rPr>
        <w:t xml:space="preserve"> auf die </w:t>
      </w:r>
      <w:r w:rsidRPr="0065181E">
        <w:rPr>
          <w:rFonts w:cs="Arial"/>
          <w:i/>
        </w:rPr>
        <w:t>Ressource</w:t>
      </w:r>
      <w:r w:rsidRPr="0065181E">
        <w:rPr>
          <w:rFonts w:cs="Arial"/>
        </w:rPr>
        <w:t xml:space="preserve"> </w:t>
      </w:r>
      <w:r w:rsidRPr="0065181E">
        <w:rPr>
          <w:rFonts w:cs="Arial"/>
          <w:i/>
        </w:rPr>
        <w:t>Zugriff</w:t>
      </w:r>
      <w:r w:rsidRPr="0065181E">
        <w:rPr>
          <w:rFonts w:cs="Arial"/>
        </w:rPr>
        <w:t xml:space="preserve"> erhalten, die </w:t>
      </w:r>
      <w:r w:rsidRPr="0065181E">
        <w:rPr>
          <w:rFonts w:cs="Arial"/>
          <w:i/>
        </w:rPr>
        <w:t>Zugriff</w:t>
      </w:r>
      <w:r w:rsidRPr="0065181E">
        <w:rPr>
          <w:rFonts w:cs="Arial"/>
        </w:rPr>
        <w:t xml:space="preserve"> haben dürfen. Allen andern wird der </w:t>
      </w:r>
      <w:r w:rsidRPr="0065181E">
        <w:rPr>
          <w:rFonts w:cs="Arial"/>
          <w:i/>
        </w:rPr>
        <w:t>Zugriff</w:t>
      </w:r>
      <w:r w:rsidRPr="0065181E">
        <w:rPr>
          <w:rFonts w:cs="Arial"/>
        </w:rPr>
        <w:t xml:space="preserve"> auf die </w:t>
      </w:r>
      <w:r w:rsidRPr="0065181E">
        <w:rPr>
          <w:rFonts w:cs="Arial"/>
          <w:i/>
        </w:rPr>
        <w:t>Ressource</w:t>
      </w:r>
      <w:r w:rsidRPr="0065181E">
        <w:rPr>
          <w:rFonts w:cs="Arial"/>
        </w:rPr>
        <w:t xml:space="preserve"> oder bereits der </w:t>
      </w:r>
      <w:r w:rsidRPr="0065181E">
        <w:rPr>
          <w:rFonts w:cs="Arial"/>
          <w:i/>
        </w:rPr>
        <w:t>Zugang</w:t>
      </w:r>
      <w:r w:rsidRPr="0065181E">
        <w:rPr>
          <w:rFonts w:cs="Arial"/>
        </w:rPr>
        <w:t xml:space="preserve"> zur </w:t>
      </w:r>
      <w:r w:rsidRPr="0065181E">
        <w:rPr>
          <w:rFonts w:cs="Arial"/>
          <w:i/>
        </w:rPr>
        <w:t>Ressource</w:t>
      </w:r>
      <w:r w:rsidRPr="0065181E">
        <w:rPr>
          <w:rFonts w:cs="Arial"/>
        </w:rPr>
        <w:t xml:space="preserve"> ve</w:t>
      </w:r>
      <w:r w:rsidRPr="0065181E">
        <w:rPr>
          <w:rFonts w:cs="Arial"/>
        </w:rPr>
        <w:t>r</w:t>
      </w:r>
      <w:r w:rsidRPr="0065181E">
        <w:rPr>
          <w:rFonts w:cs="Arial"/>
        </w:rPr>
        <w:t>weigert.</w:t>
      </w:r>
    </w:p>
    <w:p w14:paraId="4F5C76C0" w14:textId="77777777" w:rsidR="00B26B4E" w:rsidRPr="0065181E" w:rsidRDefault="00B26B4E" w:rsidP="00B26B4E">
      <w:pPr>
        <w:pStyle w:val="Textkrper"/>
        <w:rPr>
          <w:rFonts w:cs="Arial"/>
        </w:rPr>
      </w:pPr>
      <w:r w:rsidRPr="0065181E">
        <w:rPr>
          <w:rFonts w:cs="Arial"/>
        </w:rPr>
        <w:t xml:space="preserve">Bei auftretenden Fehlern wird der Prozessablauf bei den jeweiligen Überprüfungsschritten abgebrochen, die </w:t>
      </w:r>
      <w:r w:rsidRPr="0065181E">
        <w:rPr>
          <w:rFonts w:cs="Arial"/>
          <w:i/>
        </w:rPr>
        <w:t>Zugriffe</w:t>
      </w:r>
      <w:r w:rsidRPr="0065181E">
        <w:rPr>
          <w:rFonts w:cs="Arial"/>
        </w:rPr>
        <w:t xml:space="preserve"> werden alle (auch die ohne Fehler) protokolliert.</w:t>
      </w:r>
    </w:p>
    <w:p w14:paraId="29448875" w14:textId="213E5727" w:rsidR="00B26B4E" w:rsidRPr="00833A97" w:rsidRDefault="00B26B4E" w:rsidP="00833A97">
      <w:pPr>
        <w:pStyle w:val="Textkrper"/>
        <w:rPr>
          <w:rFonts w:cs="Arial"/>
        </w:rPr>
      </w:pPr>
      <w:r w:rsidRPr="0065181E">
        <w:rPr>
          <w:rFonts w:cs="Arial"/>
        </w:rPr>
        <w:t xml:space="preserve">Die Geschäftsservices, die die Prozesse zur Laufzeit unterstützen, sind in Abschnitt </w:t>
      </w:r>
      <w:r w:rsidRPr="0065181E">
        <w:rPr>
          <w:rFonts w:cs="Arial"/>
        </w:rPr>
        <w:fldChar w:fldCharType="begin"/>
      </w:r>
      <w:r w:rsidRPr="0065181E">
        <w:rPr>
          <w:rFonts w:cs="Arial"/>
        </w:rPr>
        <w:instrText xml:space="preserve"> REF _Ref341861061 \r \h </w:instrText>
      </w:r>
      <w:r>
        <w:rPr>
          <w:rFonts w:cs="Arial"/>
        </w:rPr>
        <w:instrText xml:space="preserve"> \* MERGEFORMAT </w:instrText>
      </w:r>
      <w:r w:rsidRPr="0065181E">
        <w:rPr>
          <w:rFonts w:cs="Arial"/>
        </w:rPr>
      </w:r>
      <w:r w:rsidRPr="0065181E">
        <w:rPr>
          <w:rFonts w:cs="Arial"/>
        </w:rPr>
        <w:fldChar w:fldCharType="separate"/>
      </w:r>
      <w:r w:rsidR="006863C8">
        <w:rPr>
          <w:rFonts w:cs="Arial"/>
        </w:rPr>
        <w:t>7.3</w:t>
      </w:r>
      <w:r w:rsidRPr="0065181E">
        <w:rPr>
          <w:rFonts w:cs="Arial"/>
        </w:rPr>
        <w:fldChar w:fldCharType="end"/>
      </w:r>
      <w:r w:rsidRPr="0065181E">
        <w:rPr>
          <w:rFonts w:cs="Arial"/>
        </w:rPr>
        <w:t xml:space="preserve"> b</w:t>
      </w:r>
      <w:r w:rsidRPr="0065181E">
        <w:rPr>
          <w:rFonts w:cs="Arial"/>
        </w:rPr>
        <w:t>e</w:t>
      </w:r>
      <w:r w:rsidRPr="0065181E">
        <w:rPr>
          <w:rFonts w:cs="Arial"/>
        </w:rPr>
        <w:t>schrieben.</w:t>
      </w:r>
    </w:p>
    <w:p w14:paraId="69DE9D94" w14:textId="77777777" w:rsidR="00B26B4E" w:rsidRPr="0065181E" w:rsidRDefault="00B26B4E" w:rsidP="00EE1140">
      <w:pPr>
        <w:pStyle w:val="berschrift3"/>
      </w:pPr>
      <w:bookmarkStart w:id="144" w:name="_Toc493755171"/>
      <w:bookmarkStart w:id="145" w:name="_Toc496078541"/>
      <w:bookmarkEnd w:id="144"/>
      <w:r w:rsidRPr="0065181E">
        <w:lastRenderedPageBreak/>
        <w:t>Subjekt authentifizieren</w:t>
      </w:r>
      <w:bookmarkEnd w:id="145"/>
    </w:p>
    <w:tbl>
      <w:tblPr>
        <w:tblW w:w="0" w:type="auto"/>
        <w:tblLook w:val="04A0" w:firstRow="1" w:lastRow="0" w:firstColumn="1" w:lastColumn="0" w:noHBand="0" w:noVBand="1"/>
      </w:tblPr>
      <w:tblGrid>
        <w:gridCol w:w="2518"/>
        <w:gridCol w:w="6769"/>
      </w:tblGrid>
      <w:tr w:rsidR="00B26B4E" w:rsidRPr="0065181E" w14:paraId="138D033C" w14:textId="77777777" w:rsidTr="00C127E1">
        <w:trPr>
          <w:cantSplit/>
        </w:trPr>
        <w:tc>
          <w:tcPr>
            <w:tcW w:w="2518" w:type="dxa"/>
            <w:shd w:val="clear" w:color="auto" w:fill="D9D9D9" w:themeFill="background1" w:themeFillShade="D9"/>
          </w:tcPr>
          <w:p w14:paraId="1C5014F4" w14:textId="77777777" w:rsidR="00B26B4E" w:rsidRPr="0065181E" w:rsidRDefault="00B26B4E" w:rsidP="00C127E1">
            <w:pPr>
              <w:pStyle w:val="Textkrper"/>
              <w:rPr>
                <w:rFonts w:cs="Arial"/>
                <w:szCs w:val="22"/>
              </w:rPr>
            </w:pPr>
            <w:r w:rsidRPr="0065181E">
              <w:rPr>
                <w:rFonts w:cs="Arial"/>
              </w:rPr>
              <w:t>Subjekt authentifizieren</w:t>
            </w:r>
          </w:p>
        </w:tc>
        <w:tc>
          <w:tcPr>
            <w:tcW w:w="6769" w:type="dxa"/>
            <w:shd w:val="clear" w:color="auto" w:fill="F2F2F2" w:themeFill="background1" w:themeFillShade="F2"/>
          </w:tcPr>
          <w:p w14:paraId="4740947B" w14:textId="77777777" w:rsidR="00B26B4E" w:rsidRPr="0065181E" w:rsidRDefault="00B26B4E" w:rsidP="00C127E1">
            <w:pPr>
              <w:pStyle w:val="Textkrper"/>
              <w:rPr>
                <w:rFonts w:cs="Arial"/>
                <w:szCs w:val="22"/>
              </w:rPr>
            </w:pPr>
            <w:r w:rsidRPr="0065181E">
              <w:rPr>
                <w:rFonts w:cs="Arial"/>
                <w:szCs w:val="22"/>
              </w:rPr>
              <w:t xml:space="preserve">Vorgang der zeitnahen Überprüfung einer behaupteten </w:t>
            </w:r>
            <w:r w:rsidRPr="0065181E">
              <w:rPr>
                <w:rFonts w:cs="Arial"/>
                <w:i/>
                <w:szCs w:val="22"/>
              </w:rPr>
              <w:t xml:space="preserve">E-Identity </w:t>
            </w:r>
            <w:r w:rsidRPr="0065181E">
              <w:rPr>
                <w:rFonts w:cs="Arial"/>
                <w:szCs w:val="22"/>
              </w:rPr>
              <w:t>eines</w:t>
            </w:r>
            <w:r w:rsidRPr="0065181E">
              <w:rPr>
                <w:rFonts w:cs="Arial"/>
                <w:i/>
                <w:szCs w:val="22"/>
              </w:rPr>
              <w:t xml:space="preserve"> Subjekts</w:t>
            </w:r>
            <w:r w:rsidRPr="0065181E">
              <w:rPr>
                <w:rFonts w:cs="Arial"/>
                <w:i/>
                <w:iCs/>
                <w:szCs w:val="22"/>
              </w:rPr>
              <w:t xml:space="preserve"> </w:t>
            </w:r>
            <w:r w:rsidRPr="0065181E">
              <w:rPr>
                <w:rFonts w:cs="Arial"/>
                <w:iCs/>
                <w:szCs w:val="22"/>
              </w:rPr>
              <w:t>durch einen Identity Provider.</w:t>
            </w:r>
          </w:p>
        </w:tc>
      </w:tr>
    </w:tbl>
    <w:p w14:paraId="0C1F4D34" w14:textId="5BEC4905" w:rsidR="00C633B4" w:rsidRDefault="004F213B" w:rsidP="00B26B4E">
      <w:pPr>
        <w:pStyle w:val="Textkrper"/>
        <w:spacing w:before="240"/>
        <w:rPr>
          <w:rFonts w:cs="Arial"/>
          <w:b/>
        </w:rPr>
      </w:pPr>
      <w:r>
        <w:rPr>
          <w:rFonts w:cs="Arial"/>
          <w:b/>
        </w:rPr>
        <w:t>Zugehörige Rolle:</w:t>
      </w:r>
      <w:r w:rsidR="00C633B4">
        <w:rPr>
          <w:rFonts w:cs="Arial"/>
          <w:b/>
        </w:rPr>
        <w:t xml:space="preserve"> </w:t>
      </w:r>
      <w:r w:rsidR="00630551" w:rsidRPr="00774D88">
        <w:rPr>
          <w:rFonts w:cs="Arial"/>
        </w:rPr>
        <w:t>IdP</w:t>
      </w:r>
    </w:p>
    <w:p w14:paraId="23C1D264" w14:textId="55251EE6" w:rsidR="00B26B4E" w:rsidRPr="0065181E" w:rsidRDefault="00B26B4E" w:rsidP="00B26B4E">
      <w:pPr>
        <w:pStyle w:val="Textkrper"/>
        <w:spacing w:before="240"/>
        <w:rPr>
          <w:rFonts w:cs="Arial"/>
          <w:b/>
        </w:rPr>
      </w:pPr>
      <w:r w:rsidRPr="0065181E">
        <w:rPr>
          <w:rFonts w:cs="Arial"/>
          <w:b/>
        </w:rPr>
        <w:t>Tätigkeiten:</w:t>
      </w:r>
    </w:p>
    <w:p w14:paraId="5DB105A4" w14:textId="77777777" w:rsidR="00B26B4E" w:rsidRPr="0065181E" w:rsidRDefault="00B26B4E" w:rsidP="00B26B4E">
      <w:pPr>
        <w:numPr>
          <w:ilvl w:val="0"/>
          <w:numId w:val="15"/>
        </w:numPr>
        <w:spacing w:line="240" w:lineRule="auto"/>
        <w:rPr>
          <w:rFonts w:cs="Arial"/>
        </w:rPr>
      </w:pPr>
      <w:r w:rsidRPr="0065181E">
        <w:rPr>
          <w:rFonts w:cs="Arial"/>
        </w:rPr>
        <w:t xml:space="preserve">Das </w:t>
      </w:r>
      <w:r w:rsidRPr="0065181E">
        <w:rPr>
          <w:rFonts w:cs="Arial"/>
          <w:i/>
        </w:rPr>
        <w:t>Subjekt</w:t>
      </w:r>
      <w:r w:rsidRPr="0065181E">
        <w:rPr>
          <w:rFonts w:cs="Arial"/>
        </w:rPr>
        <w:t xml:space="preserve"> verwendet ein ihm zur Verfügung gestelltes und unter seiner Kontrolle befindliches </w:t>
      </w:r>
      <w:r w:rsidRPr="0065181E">
        <w:rPr>
          <w:rFonts w:cs="Arial"/>
          <w:i/>
        </w:rPr>
        <w:t>Authentifizierungsmittel</w:t>
      </w:r>
      <w:r w:rsidRPr="0065181E">
        <w:rPr>
          <w:rFonts w:cs="Arial"/>
        </w:rPr>
        <w:t>.</w:t>
      </w:r>
    </w:p>
    <w:p w14:paraId="6B325112" w14:textId="77777777" w:rsidR="00B26B4E" w:rsidRPr="0065181E" w:rsidRDefault="00B26B4E" w:rsidP="00B26B4E">
      <w:pPr>
        <w:numPr>
          <w:ilvl w:val="0"/>
          <w:numId w:val="15"/>
        </w:numPr>
        <w:spacing w:line="240" w:lineRule="auto"/>
        <w:rPr>
          <w:rFonts w:cs="Arial"/>
        </w:rPr>
      </w:pPr>
      <w:r w:rsidRPr="0065181E">
        <w:rPr>
          <w:rFonts w:cs="Arial"/>
        </w:rPr>
        <w:t xml:space="preserve">Das </w:t>
      </w:r>
      <w:r w:rsidRPr="0065181E">
        <w:rPr>
          <w:rFonts w:cs="Arial"/>
          <w:i/>
        </w:rPr>
        <w:t>Authentifizierungsmittel</w:t>
      </w:r>
      <w:r w:rsidRPr="0065181E">
        <w:rPr>
          <w:rFonts w:cs="Arial"/>
        </w:rPr>
        <w:t xml:space="preserve"> generiert mit Hilfe des </w:t>
      </w:r>
      <w:r w:rsidRPr="0065181E">
        <w:rPr>
          <w:rFonts w:cs="Arial"/>
          <w:i/>
        </w:rPr>
        <w:t>Authentifikators</w:t>
      </w:r>
      <w:r w:rsidRPr="0065181E">
        <w:rPr>
          <w:rFonts w:cs="Arial"/>
        </w:rPr>
        <w:t xml:space="preserve"> einen Ausgab</w:t>
      </w:r>
      <w:r w:rsidRPr="0065181E">
        <w:rPr>
          <w:rFonts w:cs="Arial"/>
        </w:rPr>
        <w:t>e</w:t>
      </w:r>
      <w:r w:rsidRPr="0065181E">
        <w:rPr>
          <w:rFonts w:cs="Arial"/>
        </w:rPr>
        <w:t>wert aus den Eingaben des Subjekts (Geheimnis und optional anderen Eingabewe</w:t>
      </w:r>
      <w:r w:rsidRPr="0065181E">
        <w:rPr>
          <w:rFonts w:cs="Arial"/>
        </w:rPr>
        <w:t>r</w:t>
      </w:r>
      <w:r w:rsidRPr="0065181E">
        <w:rPr>
          <w:rFonts w:cs="Arial"/>
        </w:rPr>
        <w:t>ten).</w:t>
      </w:r>
    </w:p>
    <w:p w14:paraId="045D2058" w14:textId="77777777" w:rsidR="00B26B4E" w:rsidRPr="0065181E" w:rsidRDefault="00B26B4E" w:rsidP="00B26B4E">
      <w:pPr>
        <w:numPr>
          <w:ilvl w:val="0"/>
          <w:numId w:val="15"/>
        </w:numPr>
        <w:spacing w:line="240" w:lineRule="auto"/>
        <w:rPr>
          <w:rFonts w:cs="Arial"/>
        </w:rPr>
      </w:pPr>
      <w:r w:rsidRPr="0065181E">
        <w:rPr>
          <w:rFonts w:cs="Arial"/>
        </w:rPr>
        <w:t xml:space="preserve">Das </w:t>
      </w:r>
      <w:r w:rsidRPr="0065181E">
        <w:rPr>
          <w:rFonts w:cs="Arial"/>
          <w:i/>
        </w:rPr>
        <w:t>Authentifizierungsmittel</w:t>
      </w:r>
      <w:r w:rsidRPr="0065181E">
        <w:rPr>
          <w:rFonts w:cs="Arial"/>
        </w:rPr>
        <w:t xml:space="preserve"> sendet den generierten Ausgabewert an einen IdP zur Überprüfung.</w:t>
      </w:r>
    </w:p>
    <w:p w14:paraId="03AE8CBD" w14:textId="75BB7EFE" w:rsidR="00B26B4E" w:rsidRPr="0065181E" w:rsidRDefault="00B26B4E" w:rsidP="00B26B4E">
      <w:pPr>
        <w:numPr>
          <w:ilvl w:val="0"/>
          <w:numId w:val="15"/>
        </w:numPr>
        <w:spacing w:line="240" w:lineRule="auto"/>
        <w:rPr>
          <w:rFonts w:cs="Arial"/>
        </w:rPr>
      </w:pPr>
      <w:r w:rsidRPr="0065181E">
        <w:rPr>
          <w:rFonts w:cs="Arial"/>
        </w:rPr>
        <w:t xml:space="preserve">Der IdP prüft den generierten Ausgabewert mit dem </w:t>
      </w:r>
      <w:r w:rsidRPr="0065181E">
        <w:rPr>
          <w:rFonts w:cs="Arial"/>
          <w:i/>
        </w:rPr>
        <w:t>Credential</w:t>
      </w:r>
      <w:r w:rsidRPr="0065181E">
        <w:rPr>
          <w:rFonts w:cs="Arial"/>
        </w:rPr>
        <w:t xml:space="preserve"> der behaupteten E-Identity. Ist die Prüfung positiv, ist die Authentifizierung erfolgreich</w:t>
      </w:r>
      <w:r w:rsidR="006A6446">
        <w:rPr>
          <w:rFonts w:cs="Arial"/>
        </w:rPr>
        <w:t xml:space="preserve"> und das Subjekt ist authentifiziert</w:t>
      </w:r>
      <w:r w:rsidRPr="0065181E">
        <w:rPr>
          <w:rFonts w:cs="Arial"/>
        </w:rPr>
        <w:t>.</w:t>
      </w:r>
    </w:p>
    <w:p w14:paraId="5A59EE0C" w14:textId="3503D14F" w:rsidR="00B26B4E" w:rsidRPr="0065181E" w:rsidRDefault="00B26B4E" w:rsidP="00EE1140">
      <w:pPr>
        <w:pStyle w:val="berschrift3"/>
      </w:pPr>
      <w:bookmarkStart w:id="146" w:name="_Toc496078542"/>
      <w:r w:rsidRPr="0065181E">
        <w:t>E-Identit</w:t>
      </w:r>
      <w:r w:rsidR="00255330">
        <w:t>y</w:t>
      </w:r>
      <w:r w:rsidRPr="0065181E">
        <w:t xml:space="preserve"> </w:t>
      </w:r>
      <w:r w:rsidR="001B67A5">
        <w:t>bestätigen</w:t>
      </w:r>
      <w:bookmarkEnd w:id="146"/>
      <w:r w:rsidRPr="0065181E">
        <w:t xml:space="preserve"> </w:t>
      </w:r>
    </w:p>
    <w:tbl>
      <w:tblPr>
        <w:tblW w:w="0" w:type="auto"/>
        <w:tblLook w:val="04A0" w:firstRow="1" w:lastRow="0" w:firstColumn="1" w:lastColumn="0" w:noHBand="0" w:noVBand="1"/>
      </w:tblPr>
      <w:tblGrid>
        <w:gridCol w:w="2518"/>
        <w:gridCol w:w="6769"/>
      </w:tblGrid>
      <w:tr w:rsidR="00B26B4E" w:rsidRPr="0065181E" w14:paraId="4977C5F1" w14:textId="77777777" w:rsidTr="00C127E1">
        <w:trPr>
          <w:cantSplit/>
        </w:trPr>
        <w:tc>
          <w:tcPr>
            <w:tcW w:w="2518" w:type="dxa"/>
            <w:shd w:val="clear" w:color="auto" w:fill="D9D9D9" w:themeFill="background1" w:themeFillShade="D9"/>
          </w:tcPr>
          <w:p w14:paraId="470E35D3" w14:textId="6E818110" w:rsidR="00B26B4E" w:rsidRPr="0065181E" w:rsidRDefault="00B26B4E" w:rsidP="000C4331">
            <w:pPr>
              <w:pStyle w:val="Textkrper"/>
              <w:rPr>
                <w:rFonts w:cs="Arial"/>
                <w:szCs w:val="22"/>
              </w:rPr>
            </w:pPr>
            <w:r w:rsidRPr="0065181E">
              <w:rPr>
                <w:rFonts w:cs="Arial"/>
              </w:rPr>
              <w:t>E-Identi</w:t>
            </w:r>
            <w:r w:rsidR="00F96C94">
              <w:rPr>
                <w:rFonts w:cs="Arial"/>
              </w:rPr>
              <w:t>t</w:t>
            </w:r>
            <w:r w:rsidRPr="0065181E">
              <w:rPr>
                <w:rFonts w:cs="Arial"/>
              </w:rPr>
              <w:t xml:space="preserve"> </w:t>
            </w:r>
            <w:r w:rsidR="000C4331">
              <w:rPr>
                <w:rFonts w:cs="Arial"/>
              </w:rPr>
              <w:t>bestätigen</w:t>
            </w:r>
          </w:p>
        </w:tc>
        <w:tc>
          <w:tcPr>
            <w:tcW w:w="6769" w:type="dxa"/>
            <w:shd w:val="clear" w:color="auto" w:fill="F2F2F2" w:themeFill="background1" w:themeFillShade="F2"/>
          </w:tcPr>
          <w:p w14:paraId="3A42851E" w14:textId="2DA2671C" w:rsidR="00F96C94" w:rsidRDefault="000317A3" w:rsidP="000317A3">
            <w:pPr>
              <w:pStyle w:val="Textkrper"/>
              <w:rPr>
                <w:rFonts w:cs="Arial"/>
              </w:rPr>
            </w:pPr>
            <w:r>
              <w:rPr>
                <w:rFonts w:cs="Arial"/>
              </w:rPr>
              <w:t>Bestätigung der E-Identit</w:t>
            </w:r>
            <w:r w:rsidR="00255330">
              <w:rPr>
                <w:rFonts w:cs="Arial"/>
              </w:rPr>
              <w:t>y</w:t>
            </w:r>
            <w:r>
              <w:rPr>
                <w:rFonts w:cs="Arial"/>
              </w:rPr>
              <w:t xml:space="preserve"> durch</w:t>
            </w:r>
            <w:r w:rsidR="008829A2">
              <w:rPr>
                <w:rFonts w:cs="Arial"/>
              </w:rPr>
              <w:t xml:space="preserve"> den </w:t>
            </w:r>
            <w:r w:rsidR="000E003E">
              <w:rPr>
                <w:rFonts w:cs="Arial"/>
              </w:rPr>
              <w:t>IdP oder Vermittler</w:t>
            </w:r>
            <w:r w:rsidR="00F96C94">
              <w:rPr>
                <w:rFonts w:cs="Arial"/>
              </w:rPr>
              <w:t>.</w:t>
            </w:r>
          </w:p>
          <w:p w14:paraId="65D8CE86" w14:textId="22218A63" w:rsidR="00B26B4E" w:rsidRPr="0065181E" w:rsidRDefault="00B26B4E" w:rsidP="000317A3">
            <w:pPr>
              <w:pStyle w:val="Textkrper"/>
              <w:rPr>
                <w:rFonts w:cs="Arial"/>
                <w:szCs w:val="22"/>
              </w:rPr>
            </w:pPr>
          </w:p>
        </w:tc>
      </w:tr>
    </w:tbl>
    <w:p w14:paraId="12F19189" w14:textId="40B526B3" w:rsidR="00B26B4E" w:rsidRPr="00774D88" w:rsidRDefault="004F213B" w:rsidP="00774D88">
      <w:pPr>
        <w:pStyle w:val="Textkrper"/>
        <w:spacing w:before="240"/>
        <w:rPr>
          <w:rFonts w:cs="Arial"/>
        </w:rPr>
      </w:pPr>
      <w:r>
        <w:rPr>
          <w:rFonts w:cs="Arial"/>
          <w:b/>
        </w:rPr>
        <w:t>Zugehörige Rolle:</w:t>
      </w:r>
      <w:r w:rsidR="00630551">
        <w:rPr>
          <w:rFonts w:cs="Arial"/>
          <w:b/>
        </w:rPr>
        <w:t xml:space="preserve"> </w:t>
      </w:r>
      <w:r w:rsidR="00630551">
        <w:rPr>
          <w:rFonts w:cs="Arial"/>
        </w:rPr>
        <w:t>IdP oder Vermittler</w:t>
      </w:r>
    </w:p>
    <w:p w14:paraId="5868E639" w14:textId="11F0859A" w:rsidR="00B26B4E" w:rsidRPr="0065181E" w:rsidRDefault="00B26B4E" w:rsidP="00B26B4E">
      <w:pPr>
        <w:rPr>
          <w:rFonts w:cs="Arial"/>
        </w:rPr>
      </w:pPr>
      <w:r w:rsidRPr="0065181E">
        <w:rPr>
          <w:rFonts w:cs="Arial"/>
        </w:rPr>
        <w:t xml:space="preserve">Beim Prozess </w:t>
      </w:r>
      <w:r w:rsidRPr="0065181E">
        <w:rPr>
          <w:rFonts w:cs="Arial"/>
          <w:i/>
        </w:rPr>
        <w:t>E-Identit</w:t>
      </w:r>
      <w:r w:rsidR="009F7FCE">
        <w:rPr>
          <w:rFonts w:cs="Arial"/>
          <w:i/>
        </w:rPr>
        <w:t>y</w:t>
      </w:r>
      <w:r w:rsidRPr="0065181E">
        <w:rPr>
          <w:rFonts w:cs="Arial"/>
          <w:i/>
        </w:rPr>
        <w:t xml:space="preserve"> </w:t>
      </w:r>
      <w:r w:rsidR="00AB5DB3">
        <w:rPr>
          <w:rFonts w:cs="Arial"/>
          <w:i/>
        </w:rPr>
        <w:t>bestätig</w:t>
      </w:r>
      <w:r w:rsidRPr="0065181E">
        <w:rPr>
          <w:rFonts w:cs="Arial"/>
          <w:i/>
        </w:rPr>
        <w:t>en</w:t>
      </w:r>
      <w:r w:rsidRPr="0065181E">
        <w:rPr>
          <w:rFonts w:cs="Arial"/>
        </w:rPr>
        <w:t xml:space="preserve"> wird je nach verwendetem Identity Federation Modell (siehe auch Anhang E)</w:t>
      </w:r>
      <w:r w:rsidR="00255330">
        <w:rPr>
          <w:rFonts w:cs="Arial"/>
        </w:rPr>
        <w:t xml:space="preserve"> </w:t>
      </w:r>
      <w:r w:rsidR="001C20E4">
        <w:rPr>
          <w:rFonts w:cs="Arial"/>
        </w:rPr>
        <w:t>von einer anderen Rolle übernommen</w:t>
      </w:r>
      <w:r w:rsidRPr="0065181E">
        <w:rPr>
          <w:rFonts w:cs="Arial"/>
        </w:rPr>
        <w:t>:</w:t>
      </w:r>
    </w:p>
    <w:p w14:paraId="4B54EE0D" w14:textId="32AE73B8" w:rsidR="00B26B4E" w:rsidRPr="0065181E" w:rsidRDefault="00B26B4E" w:rsidP="00B26B4E">
      <w:pPr>
        <w:rPr>
          <w:rFonts w:cs="Arial"/>
          <w:b/>
        </w:rPr>
      </w:pPr>
      <w:r w:rsidRPr="0065181E">
        <w:rPr>
          <w:rFonts w:cs="Arial"/>
          <w:b/>
        </w:rPr>
        <w:t xml:space="preserve">Tätigkeiten </w:t>
      </w:r>
      <w:r w:rsidR="00134DD2">
        <w:rPr>
          <w:rFonts w:cs="Arial"/>
          <w:b/>
        </w:rPr>
        <w:t>durch IdP</w:t>
      </w:r>
      <w:r w:rsidRPr="0065181E">
        <w:rPr>
          <w:rFonts w:cs="Arial"/>
          <w:b/>
        </w:rPr>
        <w:t>:</w:t>
      </w:r>
    </w:p>
    <w:p w14:paraId="143D3E4B" w14:textId="146EBAF1" w:rsidR="00B26B4E" w:rsidRPr="0065181E" w:rsidRDefault="00B26B4E" w:rsidP="00B26B4E">
      <w:pPr>
        <w:numPr>
          <w:ilvl w:val="0"/>
          <w:numId w:val="49"/>
        </w:numPr>
        <w:spacing w:line="240" w:lineRule="auto"/>
        <w:rPr>
          <w:rFonts w:cs="Arial"/>
        </w:rPr>
      </w:pPr>
      <w:r w:rsidRPr="0065181E">
        <w:rPr>
          <w:rFonts w:cs="Arial"/>
        </w:rPr>
        <w:t xml:space="preserve">Der IdP überprüft, ob </w:t>
      </w:r>
      <w:proofErr w:type="gramStart"/>
      <w:r w:rsidRPr="0065181E">
        <w:rPr>
          <w:rFonts w:cs="Arial"/>
        </w:rPr>
        <w:t>die</w:t>
      </w:r>
      <w:proofErr w:type="gramEnd"/>
      <w:r w:rsidRPr="0065181E">
        <w:rPr>
          <w:rFonts w:cs="Arial"/>
        </w:rPr>
        <w:t xml:space="preserve"> RP berechtigt ist, eine Authentifiz</w:t>
      </w:r>
      <w:r>
        <w:rPr>
          <w:rFonts w:cs="Arial"/>
        </w:rPr>
        <w:t>ierungsbestätigung anz</w:t>
      </w:r>
      <w:r>
        <w:rPr>
          <w:rFonts w:cs="Arial"/>
        </w:rPr>
        <w:t>u</w:t>
      </w:r>
      <w:r>
        <w:rPr>
          <w:rFonts w:cs="Arial"/>
        </w:rPr>
        <w:t>fordern.</w:t>
      </w:r>
    </w:p>
    <w:p w14:paraId="0C8B875C" w14:textId="16052570" w:rsidR="00B26B4E" w:rsidRPr="0065181E" w:rsidRDefault="00B26B4E" w:rsidP="00B26B4E">
      <w:pPr>
        <w:numPr>
          <w:ilvl w:val="0"/>
          <w:numId w:val="49"/>
        </w:numPr>
        <w:spacing w:line="240" w:lineRule="auto"/>
        <w:rPr>
          <w:rFonts w:cs="Arial"/>
        </w:rPr>
      </w:pPr>
      <w:r w:rsidRPr="0065181E">
        <w:rPr>
          <w:rFonts w:cs="Arial"/>
        </w:rPr>
        <w:t>(optional) Der IdP holt das Einverständnis des Subjekts ein, die Authentifizierungsb</w:t>
      </w:r>
      <w:r w:rsidRPr="0065181E">
        <w:rPr>
          <w:rFonts w:cs="Arial"/>
        </w:rPr>
        <w:t>e</w:t>
      </w:r>
      <w:r w:rsidRPr="0065181E">
        <w:rPr>
          <w:rFonts w:cs="Arial"/>
        </w:rPr>
        <w:t>stätigung an den aufrufenden Service (RP) zu übermitteln.</w:t>
      </w:r>
    </w:p>
    <w:p w14:paraId="5FD48C2B" w14:textId="6D0D354B" w:rsidR="00B26B4E" w:rsidRPr="0065181E" w:rsidRDefault="00B26B4E" w:rsidP="00B26B4E">
      <w:pPr>
        <w:numPr>
          <w:ilvl w:val="0"/>
          <w:numId w:val="49"/>
        </w:numPr>
        <w:spacing w:line="240" w:lineRule="auto"/>
        <w:rPr>
          <w:rFonts w:cs="Arial"/>
        </w:rPr>
      </w:pPr>
      <w:r w:rsidRPr="0065181E">
        <w:rPr>
          <w:rFonts w:cs="Arial"/>
        </w:rPr>
        <w:t>Der IdP erzeugt Authentifizierungsbestätigung mit Zeitstempel, Signatur und option</w:t>
      </w:r>
      <w:r w:rsidRPr="0065181E">
        <w:rPr>
          <w:rFonts w:cs="Arial"/>
        </w:rPr>
        <w:t>a</w:t>
      </w:r>
      <w:r w:rsidRPr="0065181E">
        <w:rPr>
          <w:rFonts w:cs="Arial"/>
        </w:rPr>
        <w:t>ler Verschlüsselung.</w:t>
      </w:r>
    </w:p>
    <w:p w14:paraId="78122CDA" w14:textId="57F5C507" w:rsidR="00B26B4E" w:rsidRPr="0065181E" w:rsidRDefault="00B26B4E" w:rsidP="00B26B4E">
      <w:pPr>
        <w:numPr>
          <w:ilvl w:val="0"/>
          <w:numId w:val="49"/>
        </w:numPr>
        <w:spacing w:line="240" w:lineRule="auto"/>
        <w:rPr>
          <w:rFonts w:cs="Arial"/>
        </w:rPr>
      </w:pPr>
      <w:r w:rsidRPr="0065181E">
        <w:rPr>
          <w:rFonts w:cs="Arial"/>
        </w:rPr>
        <w:t>Der IdP übergibt die Authentifizierungsbestätigung an die RP.</w:t>
      </w:r>
    </w:p>
    <w:p w14:paraId="6C4FA23A" w14:textId="77777777" w:rsidR="00B26B4E" w:rsidRPr="0065181E" w:rsidRDefault="00B26B4E" w:rsidP="00B26B4E">
      <w:pPr>
        <w:numPr>
          <w:ilvl w:val="0"/>
          <w:numId w:val="49"/>
        </w:numPr>
        <w:spacing w:line="240" w:lineRule="auto"/>
        <w:rPr>
          <w:rFonts w:cs="Arial"/>
        </w:rPr>
      </w:pPr>
      <w:proofErr w:type="gramStart"/>
      <w:r w:rsidRPr="0065181E">
        <w:rPr>
          <w:rFonts w:cs="Arial"/>
        </w:rPr>
        <w:t>Die</w:t>
      </w:r>
      <w:proofErr w:type="gramEnd"/>
      <w:r w:rsidRPr="0065181E">
        <w:rPr>
          <w:rFonts w:cs="Arial"/>
        </w:rPr>
        <w:t xml:space="preserve"> RP überprüft die Aktualität und Authentizität der Authentifizierungsbestätigung.</w:t>
      </w:r>
    </w:p>
    <w:p w14:paraId="460F6ECD" w14:textId="5DC7AB04" w:rsidR="00B26B4E" w:rsidRPr="0065181E" w:rsidRDefault="00B26B4E" w:rsidP="00B26B4E">
      <w:pPr>
        <w:numPr>
          <w:ilvl w:val="0"/>
          <w:numId w:val="49"/>
        </w:numPr>
        <w:spacing w:line="240" w:lineRule="auto"/>
        <w:rPr>
          <w:rFonts w:cs="Arial"/>
        </w:rPr>
      </w:pPr>
      <w:r w:rsidRPr="0065181E">
        <w:rPr>
          <w:rFonts w:cs="Arial"/>
        </w:rPr>
        <w:t xml:space="preserve">In Abhängigkeit der verlangten Sicherheitsstufe muss </w:t>
      </w:r>
      <w:proofErr w:type="gramStart"/>
      <w:r w:rsidRPr="0065181E">
        <w:rPr>
          <w:rFonts w:cs="Arial"/>
        </w:rPr>
        <w:t>die</w:t>
      </w:r>
      <w:proofErr w:type="gramEnd"/>
      <w:r w:rsidRPr="0065181E">
        <w:rPr>
          <w:rFonts w:cs="Arial"/>
        </w:rPr>
        <w:t xml:space="preserve"> RP das Subjekt nach einer bestimmten Zeitdauer (unabhängig von ihren eigenen Richtlinien) erneut durch den IdP authentifizieren lassen (Re-Authentifizierung).</w:t>
      </w:r>
    </w:p>
    <w:p w14:paraId="591A7F52" w14:textId="500116E0" w:rsidR="00B26B4E" w:rsidRPr="0065181E" w:rsidRDefault="00B26B4E" w:rsidP="00B26B4E">
      <w:pPr>
        <w:spacing w:line="240" w:lineRule="auto"/>
        <w:ind w:left="720"/>
        <w:rPr>
          <w:rFonts w:cs="Arial"/>
        </w:rPr>
      </w:pPr>
    </w:p>
    <w:p w14:paraId="68934640" w14:textId="693A41A6" w:rsidR="00B26B4E" w:rsidRPr="0065181E" w:rsidRDefault="00B26B4E" w:rsidP="00B26B4E">
      <w:pPr>
        <w:spacing w:line="240" w:lineRule="auto"/>
        <w:jc w:val="both"/>
        <w:rPr>
          <w:rFonts w:cs="Arial"/>
          <w:b/>
        </w:rPr>
      </w:pPr>
      <w:r w:rsidRPr="0065181E">
        <w:rPr>
          <w:rFonts w:cs="Arial"/>
          <w:b/>
        </w:rPr>
        <w:t xml:space="preserve">Tätigkeiten </w:t>
      </w:r>
      <w:r w:rsidR="00134DD2">
        <w:rPr>
          <w:rFonts w:cs="Arial"/>
          <w:b/>
        </w:rPr>
        <w:t>durch</w:t>
      </w:r>
      <w:r w:rsidR="009F1471">
        <w:rPr>
          <w:rFonts w:cs="Arial"/>
          <w:b/>
        </w:rPr>
        <w:t xml:space="preserve"> </w:t>
      </w:r>
      <w:r w:rsidRPr="0065181E">
        <w:rPr>
          <w:rFonts w:cs="Arial"/>
          <w:b/>
        </w:rPr>
        <w:t>Vermittler:</w:t>
      </w:r>
    </w:p>
    <w:p w14:paraId="74FB00CE" w14:textId="73C10366" w:rsidR="00B26B4E" w:rsidRPr="0065181E" w:rsidRDefault="00B26B4E" w:rsidP="00B26B4E">
      <w:pPr>
        <w:numPr>
          <w:ilvl w:val="0"/>
          <w:numId w:val="49"/>
        </w:numPr>
        <w:spacing w:line="240" w:lineRule="auto"/>
        <w:rPr>
          <w:rFonts w:cs="Arial"/>
        </w:rPr>
      </w:pPr>
      <w:r w:rsidRPr="0065181E">
        <w:rPr>
          <w:rFonts w:cs="Arial"/>
        </w:rPr>
        <w:t>Der Vermittler überprüft, ob die RP berechtigt ist, eine Authentifizierungs- und Attr</w:t>
      </w:r>
      <w:r w:rsidRPr="0065181E">
        <w:rPr>
          <w:rFonts w:cs="Arial"/>
        </w:rPr>
        <w:t>i</w:t>
      </w:r>
      <w:r w:rsidRPr="0065181E">
        <w:rPr>
          <w:rFonts w:cs="Arial"/>
        </w:rPr>
        <w:t>butbestätigung anzufordern.</w:t>
      </w:r>
    </w:p>
    <w:p w14:paraId="5C5ACCD4" w14:textId="7BACE273" w:rsidR="00B26B4E" w:rsidRPr="0065181E" w:rsidRDefault="00B26B4E" w:rsidP="00B26B4E">
      <w:pPr>
        <w:numPr>
          <w:ilvl w:val="0"/>
          <w:numId w:val="49"/>
        </w:numPr>
        <w:spacing w:line="240" w:lineRule="auto"/>
        <w:rPr>
          <w:rFonts w:cs="Arial"/>
        </w:rPr>
      </w:pPr>
      <w:r w:rsidRPr="0065181E">
        <w:rPr>
          <w:rFonts w:cs="Arial"/>
        </w:rPr>
        <w:t>(optional) Attributaggregation: Der Vermittler aggregiert die angeforderte</w:t>
      </w:r>
      <w:r w:rsidR="00255330">
        <w:rPr>
          <w:rFonts w:cs="Arial"/>
        </w:rPr>
        <w:t>n</w:t>
      </w:r>
      <w:r w:rsidRPr="0065181E">
        <w:rPr>
          <w:rFonts w:cs="Arial"/>
        </w:rPr>
        <w:t xml:space="preserve"> Attribute. </w:t>
      </w:r>
    </w:p>
    <w:p w14:paraId="2270D3BC" w14:textId="2B1EAB02" w:rsidR="00B26B4E" w:rsidRPr="0065181E" w:rsidRDefault="00B26B4E" w:rsidP="00B26B4E">
      <w:pPr>
        <w:numPr>
          <w:ilvl w:val="0"/>
          <w:numId w:val="49"/>
        </w:numPr>
        <w:spacing w:line="240" w:lineRule="auto"/>
        <w:rPr>
          <w:rFonts w:cs="Arial"/>
        </w:rPr>
      </w:pPr>
      <w:r w:rsidRPr="0065181E">
        <w:rPr>
          <w:rFonts w:cs="Arial"/>
        </w:rPr>
        <w:lastRenderedPageBreak/>
        <w:t>(optional) Der Vermittler holt das Einverständnis des Subjekts ein, die Authentifizi</w:t>
      </w:r>
      <w:r w:rsidRPr="0065181E">
        <w:rPr>
          <w:rFonts w:cs="Arial"/>
        </w:rPr>
        <w:t>e</w:t>
      </w:r>
      <w:r w:rsidRPr="0065181E">
        <w:rPr>
          <w:rFonts w:cs="Arial"/>
        </w:rPr>
        <w:t>rungs- und/oder Attributbestätigung an den aufrufenden Service (RP) zu übermitteln.</w:t>
      </w:r>
    </w:p>
    <w:p w14:paraId="5D778A4B" w14:textId="625C3794" w:rsidR="00B26B4E" w:rsidRPr="0065181E" w:rsidRDefault="00B26B4E" w:rsidP="00B26B4E">
      <w:pPr>
        <w:numPr>
          <w:ilvl w:val="0"/>
          <w:numId w:val="49"/>
        </w:numPr>
        <w:spacing w:line="240" w:lineRule="auto"/>
        <w:rPr>
          <w:rFonts w:cs="Arial"/>
        </w:rPr>
      </w:pPr>
      <w:r w:rsidRPr="0065181E">
        <w:rPr>
          <w:rFonts w:cs="Arial"/>
        </w:rPr>
        <w:t>Der Vermittler erzeugt eine Authentifizierungsbestätigung mit Zeitstempel, Signatur und optionaler Verschlüsselung.</w:t>
      </w:r>
    </w:p>
    <w:p w14:paraId="4E014586" w14:textId="7AF57AE2" w:rsidR="00B26B4E" w:rsidRPr="0065181E" w:rsidRDefault="00B26B4E" w:rsidP="00B26B4E">
      <w:pPr>
        <w:numPr>
          <w:ilvl w:val="0"/>
          <w:numId w:val="49"/>
        </w:numPr>
        <w:spacing w:line="240" w:lineRule="auto"/>
        <w:rPr>
          <w:rFonts w:cs="Arial"/>
        </w:rPr>
      </w:pPr>
      <w:r w:rsidRPr="0065181E">
        <w:rPr>
          <w:rFonts w:cs="Arial"/>
        </w:rPr>
        <w:t>(optional) Der Vermittler erzeugt eine Attributbestätigung mit Zeitstempel, Signatur und optionaler Verschlüsselung.</w:t>
      </w:r>
      <w:r w:rsidR="00460552">
        <w:rPr>
          <w:rStyle w:val="Funotenzeichen"/>
          <w:rFonts w:cs="Arial"/>
        </w:rPr>
        <w:footnoteReference w:id="7"/>
      </w:r>
    </w:p>
    <w:p w14:paraId="21D4FD33" w14:textId="12634621" w:rsidR="00B26B4E" w:rsidRPr="0065181E" w:rsidRDefault="00B26B4E" w:rsidP="00B26B4E">
      <w:pPr>
        <w:numPr>
          <w:ilvl w:val="0"/>
          <w:numId w:val="49"/>
        </w:numPr>
        <w:spacing w:line="240" w:lineRule="auto"/>
        <w:rPr>
          <w:rFonts w:cs="Arial"/>
        </w:rPr>
      </w:pPr>
      <w:r w:rsidRPr="0065181E">
        <w:rPr>
          <w:rFonts w:cs="Arial"/>
        </w:rPr>
        <w:t xml:space="preserve">Der Vermittler übergibt die Authentifizierungsbestätigung an </w:t>
      </w:r>
      <w:proofErr w:type="gramStart"/>
      <w:r w:rsidRPr="0065181E">
        <w:rPr>
          <w:rFonts w:cs="Arial"/>
        </w:rPr>
        <w:t>die</w:t>
      </w:r>
      <w:proofErr w:type="gramEnd"/>
      <w:r w:rsidRPr="0065181E">
        <w:rPr>
          <w:rFonts w:cs="Arial"/>
        </w:rPr>
        <w:t xml:space="preserve"> RP.</w:t>
      </w:r>
    </w:p>
    <w:p w14:paraId="03024700" w14:textId="46E868B1" w:rsidR="00B26B4E" w:rsidRPr="0065181E" w:rsidRDefault="00B26B4E" w:rsidP="00B26B4E">
      <w:pPr>
        <w:numPr>
          <w:ilvl w:val="0"/>
          <w:numId w:val="49"/>
        </w:numPr>
        <w:spacing w:line="240" w:lineRule="auto"/>
        <w:rPr>
          <w:rFonts w:cs="Arial"/>
        </w:rPr>
      </w:pPr>
      <w:r w:rsidRPr="0065181E">
        <w:rPr>
          <w:rFonts w:cs="Arial"/>
        </w:rPr>
        <w:t xml:space="preserve">(optional) Der Vermittler übergibt die Attributbestätigung an </w:t>
      </w:r>
      <w:proofErr w:type="gramStart"/>
      <w:r w:rsidRPr="0065181E">
        <w:rPr>
          <w:rFonts w:cs="Arial"/>
        </w:rPr>
        <w:t>die</w:t>
      </w:r>
      <w:proofErr w:type="gramEnd"/>
      <w:r w:rsidRPr="0065181E">
        <w:rPr>
          <w:rFonts w:cs="Arial"/>
        </w:rPr>
        <w:t xml:space="preserve"> RP.</w:t>
      </w:r>
      <w:r w:rsidRPr="0065181E">
        <w:rPr>
          <w:rStyle w:val="Funotenzeichen"/>
          <w:rFonts w:cs="Arial"/>
        </w:rPr>
        <w:t xml:space="preserve"> </w:t>
      </w:r>
    </w:p>
    <w:p w14:paraId="06D159A4" w14:textId="36781A6D" w:rsidR="0028594E" w:rsidRPr="0065181E" w:rsidRDefault="00B26B4E" w:rsidP="00B26B4E">
      <w:pPr>
        <w:numPr>
          <w:ilvl w:val="0"/>
          <w:numId w:val="49"/>
        </w:numPr>
        <w:spacing w:line="240" w:lineRule="auto"/>
        <w:rPr>
          <w:rFonts w:cs="Arial"/>
        </w:rPr>
      </w:pPr>
      <w:proofErr w:type="gramStart"/>
      <w:r w:rsidRPr="0065181E">
        <w:rPr>
          <w:rFonts w:cs="Arial"/>
        </w:rPr>
        <w:t>Die</w:t>
      </w:r>
      <w:proofErr w:type="gramEnd"/>
      <w:r w:rsidRPr="0065181E">
        <w:rPr>
          <w:rFonts w:cs="Arial"/>
        </w:rPr>
        <w:t xml:space="preserve"> RP überprüft die Aktualität und Authentizität der Authentifizierungs- und Attribu</w:t>
      </w:r>
      <w:r w:rsidRPr="0065181E">
        <w:rPr>
          <w:rFonts w:cs="Arial"/>
        </w:rPr>
        <w:t>t</w:t>
      </w:r>
      <w:r w:rsidRPr="0065181E">
        <w:rPr>
          <w:rFonts w:cs="Arial"/>
        </w:rPr>
        <w:t>bestätigung.</w:t>
      </w:r>
    </w:p>
    <w:p w14:paraId="57576AEA" w14:textId="5FD2B1CD" w:rsidR="00B26B4E" w:rsidRPr="003F1942" w:rsidRDefault="00B26B4E" w:rsidP="00EE1140">
      <w:pPr>
        <w:numPr>
          <w:ilvl w:val="0"/>
          <w:numId w:val="49"/>
        </w:numPr>
        <w:spacing w:line="240" w:lineRule="auto"/>
        <w:rPr>
          <w:rFonts w:cs="Arial"/>
        </w:rPr>
      </w:pPr>
      <w:r w:rsidRPr="003F1942">
        <w:rPr>
          <w:rFonts w:cs="Arial"/>
        </w:rPr>
        <w:t xml:space="preserve">In Abhängigkeit der verlangten Sicherheitsstufe muss </w:t>
      </w:r>
      <w:proofErr w:type="gramStart"/>
      <w:r w:rsidRPr="003F1942">
        <w:rPr>
          <w:rFonts w:cs="Arial"/>
        </w:rPr>
        <w:t>die</w:t>
      </w:r>
      <w:proofErr w:type="gramEnd"/>
      <w:r w:rsidRPr="003F1942">
        <w:rPr>
          <w:rFonts w:cs="Arial"/>
        </w:rPr>
        <w:t xml:space="preserve"> RP das Subjekt nach einer bestimmten Zeitdauer (unabhängig von ihren eigenen Richtlinien) erneut durch den Vermittler authentifizieren lassen (Re-Authentifizierung).</w:t>
      </w:r>
    </w:p>
    <w:p w14:paraId="6495654F" w14:textId="28A8C4A6" w:rsidR="00EA5206" w:rsidRPr="0065181E" w:rsidRDefault="00EA5206" w:rsidP="00EA5206">
      <w:pPr>
        <w:pStyle w:val="berschrift3"/>
      </w:pPr>
      <w:bookmarkStart w:id="147" w:name="_Toc496078543"/>
      <w:r>
        <w:t>Zugang</w:t>
      </w:r>
      <w:r w:rsidRPr="0065181E">
        <w:t xml:space="preserve"> erlauben</w:t>
      </w:r>
      <w:bookmarkEnd w:id="147"/>
    </w:p>
    <w:tbl>
      <w:tblPr>
        <w:tblW w:w="0" w:type="auto"/>
        <w:tblLook w:val="04A0" w:firstRow="1" w:lastRow="0" w:firstColumn="1" w:lastColumn="0" w:noHBand="0" w:noVBand="1"/>
      </w:tblPr>
      <w:tblGrid>
        <w:gridCol w:w="2518"/>
        <w:gridCol w:w="6769"/>
      </w:tblGrid>
      <w:tr w:rsidR="00EA5206" w:rsidRPr="0065181E" w14:paraId="01753699" w14:textId="77777777" w:rsidTr="0048192C">
        <w:trPr>
          <w:cantSplit/>
        </w:trPr>
        <w:tc>
          <w:tcPr>
            <w:tcW w:w="2518" w:type="dxa"/>
            <w:shd w:val="clear" w:color="auto" w:fill="D9D9D9" w:themeFill="background1" w:themeFillShade="D9"/>
          </w:tcPr>
          <w:p w14:paraId="525C68E1" w14:textId="1D5B9832" w:rsidR="00EA5206" w:rsidRPr="0065181E" w:rsidRDefault="00EA5206" w:rsidP="0048192C">
            <w:pPr>
              <w:pStyle w:val="Textkrper"/>
              <w:rPr>
                <w:rFonts w:cs="Arial"/>
                <w:szCs w:val="22"/>
              </w:rPr>
            </w:pPr>
            <w:r>
              <w:rPr>
                <w:rFonts w:cs="Arial"/>
              </w:rPr>
              <w:t>Zugang</w:t>
            </w:r>
            <w:r w:rsidRPr="0065181E">
              <w:rPr>
                <w:rFonts w:cs="Arial"/>
              </w:rPr>
              <w:t xml:space="preserve"> erlauben</w:t>
            </w:r>
          </w:p>
        </w:tc>
        <w:tc>
          <w:tcPr>
            <w:tcW w:w="6769" w:type="dxa"/>
            <w:shd w:val="clear" w:color="auto" w:fill="F2F2F2" w:themeFill="background1" w:themeFillShade="F2"/>
          </w:tcPr>
          <w:p w14:paraId="78D0E885" w14:textId="5A584AB6" w:rsidR="00EA5206" w:rsidRPr="008E7D9F" w:rsidRDefault="00EA5206" w:rsidP="00001DAB">
            <w:pPr>
              <w:pStyle w:val="Textkrper"/>
            </w:pPr>
            <w:r>
              <w:rPr>
                <w:rFonts w:cs="Arial"/>
              </w:rPr>
              <w:t>Grobautorisierung</w:t>
            </w:r>
            <w:r w:rsidR="00067119">
              <w:rPr>
                <w:rFonts w:cs="Arial"/>
              </w:rPr>
              <w:t xml:space="preserve"> anhand der Zugangsregeln</w:t>
            </w:r>
            <w:r w:rsidR="001C20E4">
              <w:rPr>
                <w:rFonts w:cs="Arial"/>
              </w:rPr>
              <w:t>.</w:t>
            </w:r>
          </w:p>
        </w:tc>
      </w:tr>
    </w:tbl>
    <w:p w14:paraId="59926721" w14:textId="40F28D9F" w:rsidR="002D1040" w:rsidRPr="002D1040" w:rsidRDefault="004F213B" w:rsidP="00EA5206">
      <w:pPr>
        <w:pStyle w:val="Textkrper"/>
        <w:spacing w:before="240"/>
        <w:rPr>
          <w:rFonts w:cs="Arial"/>
        </w:rPr>
      </w:pPr>
      <w:r>
        <w:rPr>
          <w:rFonts w:cs="Arial"/>
          <w:b/>
        </w:rPr>
        <w:t>Zugehörige Rolle:</w:t>
      </w:r>
      <w:r w:rsidR="002D1040">
        <w:rPr>
          <w:rFonts w:cs="Arial"/>
          <w:b/>
        </w:rPr>
        <w:t xml:space="preserve"> </w:t>
      </w:r>
      <w:r w:rsidR="002D1040">
        <w:rPr>
          <w:rFonts w:cs="Arial"/>
        </w:rPr>
        <w:t>Vermittler oder RP</w:t>
      </w:r>
    </w:p>
    <w:p w14:paraId="08BC3DDD" w14:textId="2C2050FE" w:rsidR="00EA5206" w:rsidRDefault="00067119" w:rsidP="00EA5206">
      <w:pPr>
        <w:pStyle w:val="Textkrper"/>
        <w:spacing w:before="240"/>
        <w:rPr>
          <w:rFonts w:cs="Arial"/>
          <w:b/>
        </w:rPr>
      </w:pPr>
      <w:r w:rsidRPr="0065181E">
        <w:rPr>
          <w:rFonts w:cs="Arial"/>
        </w:rPr>
        <w:t xml:space="preserve">Beim Prozess </w:t>
      </w:r>
      <w:r>
        <w:rPr>
          <w:rFonts w:cs="Arial"/>
          <w:i/>
        </w:rPr>
        <w:t>Zugang erlauben</w:t>
      </w:r>
      <w:r w:rsidRPr="0065181E">
        <w:rPr>
          <w:rFonts w:cs="Arial"/>
        </w:rPr>
        <w:t xml:space="preserve"> w</w:t>
      </w:r>
      <w:r w:rsidR="00255EAD">
        <w:rPr>
          <w:rFonts w:cs="Arial"/>
        </w:rPr>
        <w:t>ird je nach verwendetem Identit</w:t>
      </w:r>
      <w:r w:rsidRPr="0065181E">
        <w:rPr>
          <w:rFonts w:cs="Arial"/>
        </w:rPr>
        <w:t>y Federation Modell (siehe auch Anhang E)</w:t>
      </w:r>
      <w:r w:rsidR="001C20E4">
        <w:rPr>
          <w:rFonts w:cs="Arial"/>
        </w:rPr>
        <w:t xml:space="preserve"> von einer anderen Rolle durchgeführt.</w:t>
      </w:r>
    </w:p>
    <w:p w14:paraId="07AB585A" w14:textId="76FCCAF0" w:rsidR="00067119" w:rsidRPr="0065181E" w:rsidRDefault="00067119" w:rsidP="00067119">
      <w:pPr>
        <w:rPr>
          <w:rFonts w:cs="Arial"/>
          <w:b/>
        </w:rPr>
      </w:pPr>
      <w:r w:rsidRPr="0065181E">
        <w:rPr>
          <w:rFonts w:cs="Arial"/>
          <w:b/>
        </w:rPr>
        <w:t>Tätigkeiten:</w:t>
      </w:r>
    </w:p>
    <w:p w14:paraId="659AA445" w14:textId="77777777" w:rsidR="00067119" w:rsidRDefault="00067119" w:rsidP="00067119">
      <w:pPr>
        <w:pStyle w:val="Textkrper"/>
        <w:numPr>
          <w:ilvl w:val="0"/>
          <w:numId w:val="49"/>
        </w:numPr>
        <w:rPr>
          <w:rFonts w:cs="Arial"/>
        </w:rPr>
      </w:pPr>
      <w:r w:rsidRPr="0065181E">
        <w:rPr>
          <w:rFonts w:cs="Arial"/>
        </w:rPr>
        <w:t xml:space="preserve">Vorbedingung einer </w:t>
      </w:r>
      <w:r w:rsidRPr="0065181E">
        <w:rPr>
          <w:rFonts w:cs="Arial"/>
          <w:i/>
        </w:rPr>
        <w:t>Autorisierung</w:t>
      </w:r>
      <w:r w:rsidRPr="0065181E">
        <w:rPr>
          <w:rFonts w:cs="Arial"/>
        </w:rPr>
        <w:t xml:space="preserve"> ist die erfolgreiche </w:t>
      </w:r>
      <w:r w:rsidRPr="0065181E">
        <w:rPr>
          <w:rFonts w:cs="Arial"/>
          <w:i/>
        </w:rPr>
        <w:t>Authentifizierung</w:t>
      </w:r>
      <w:r w:rsidRPr="0065181E">
        <w:rPr>
          <w:rFonts w:cs="Arial"/>
        </w:rPr>
        <w:t xml:space="preserve"> des </w:t>
      </w:r>
      <w:r w:rsidRPr="0065181E">
        <w:rPr>
          <w:rFonts w:cs="Arial"/>
          <w:i/>
        </w:rPr>
        <w:t>Subjekts</w:t>
      </w:r>
      <w:r w:rsidRPr="0065181E">
        <w:rPr>
          <w:rFonts w:cs="Arial"/>
        </w:rPr>
        <w:t>.</w:t>
      </w:r>
    </w:p>
    <w:p w14:paraId="36D2498D" w14:textId="33AA252C" w:rsidR="00067119" w:rsidRPr="00C557C7" w:rsidRDefault="00D01CB1" w:rsidP="00C557C7">
      <w:pPr>
        <w:pStyle w:val="Textkrper"/>
        <w:numPr>
          <w:ilvl w:val="0"/>
          <w:numId w:val="49"/>
        </w:numPr>
        <w:rPr>
          <w:rFonts w:cs="Arial"/>
        </w:rPr>
      </w:pPr>
      <w:r>
        <w:rPr>
          <w:rFonts w:cs="Arial"/>
        </w:rPr>
        <w:t>Die</w:t>
      </w:r>
      <w:r w:rsidR="00067119">
        <w:rPr>
          <w:rFonts w:cs="Arial"/>
        </w:rPr>
        <w:t xml:space="preserve"> </w:t>
      </w:r>
      <w:r w:rsidR="00B73259">
        <w:rPr>
          <w:rFonts w:cs="Arial"/>
        </w:rPr>
        <w:t>zugehörige Rolle</w:t>
      </w:r>
      <w:r w:rsidR="001C20E4">
        <w:rPr>
          <w:rFonts w:cs="Arial"/>
        </w:rPr>
        <w:t xml:space="preserve"> </w:t>
      </w:r>
      <w:r w:rsidR="00067119" w:rsidRPr="0065181E">
        <w:rPr>
          <w:rFonts w:cs="Arial"/>
        </w:rPr>
        <w:t xml:space="preserve">ermittelt die </w:t>
      </w:r>
      <w:r w:rsidR="00067119" w:rsidRPr="0065181E">
        <w:rPr>
          <w:rFonts w:cs="Arial"/>
          <w:i/>
        </w:rPr>
        <w:t>Zugangsregeln</w:t>
      </w:r>
      <w:r w:rsidR="00067119" w:rsidRPr="0065181E">
        <w:rPr>
          <w:rFonts w:cs="Arial"/>
        </w:rPr>
        <w:t xml:space="preserve"> und für den </w:t>
      </w:r>
      <w:r w:rsidR="00067119">
        <w:rPr>
          <w:rFonts w:cs="Arial"/>
          <w:i/>
        </w:rPr>
        <w:t>Zugang</w:t>
      </w:r>
      <w:r w:rsidR="00067119" w:rsidRPr="0065181E">
        <w:rPr>
          <w:rFonts w:cs="Arial"/>
        </w:rPr>
        <w:t xml:space="preserve"> auf die </w:t>
      </w:r>
      <w:r w:rsidR="00067119" w:rsidRPr="0065181E">
        <w:rPr>
          <w:rFonts w:cs="Arial"/>
          <w:i/>
        </w:rPr>
        <w:t>E-Ressource</w:t>
      </w:r>
      <w:r w:rsidR="00067119">
        <w:rPr>
          <w:rFonts w:cs="Arial"/>
          <w:i/>
        </w:rPr>
        <w:t>.</w:t>
      </w:r>
    </w:p>
    <w:p w14:paraId="3C5C6C95" w14:textId="3C602D72" w:rsidR="00067119" w:rsidRPr="0065181E" w:rsidRDefault="00D01CB1" w:rsidP="00067119">
      <w:pPr>
        <w:pStyle w:val="Textkrper"/>
        <w:numPr>
          <w:ilvl w:val="0"/>
          <w:numId w:val="49"/>
        </w:numPr>
        <w:rPr>
          <w:rFonts w:cs="Arial"/>
        </w:rPr>
      </w:pPr>
      <w:r>
        <w:rPr>
          <w:rFonts w:cs="Arial"/>
        </w:rPr>
        <w:t xml:space="preserve">Die zugehörige Rolle </w:t>
      </w:r>
      <w:r w:rsidR="00067119">
        <w:rPr>
          <w:rFonts w:cs="Arial"/>
        </w:rPr>
        <w:t>überprüft, ob der Zugang autorisiert ist</w:t>
      </w:r>
      <w:r w:rsidR="00067119" w:rsidRPr="0065181E">
        <w:rPr>
          <w:rFonts w:cs="Arial"/>
        </w:rPr>
        <w:t>.</w:t>
      </w:r>
    </w:p>
    <w:p w14:paraId="2AA15266" w14:textId="6118C3B3" w:rsidR="00067119" w:rsidRPr="00C557C7" w:rsidRDefault="00D01CB1" w:rsidP="00833A97">
      <w:pPr>
        <w:pStyle w:val="Textkrper"/>
        <w:numPr>
          <w:ilvl w:val="0"/>
          <w:numId w:val="49"/>
        </w:numPr>
        <w:rPr>
          <w:rFonts w:cs="Arial"/>
        </w:rPr>
      </w:pPr>
      <w:r>
        <w:rPr>
          <w:rFonts w:cs="Arial"/>
        </w:rPr>
        <w:t xml:space="preserve">Die zugehörige Rolle </w:t>
      </w:r>
      <w:r w:rsidR="00067119" w:rsidRPr="0065181E">
        <w:rPr>
          <w:rFonts w:cs="Arial"/>
        </w:rPr>
        <w:t xml:space="preserve">erlaubt den </w:t>
      </w:r>
      <w:r w:rsidR="00067119" w:rsidRPr="0065181E">
        <w:rPr>
          <w:rFonts w:cs="Arial"/>
          <w:i/>
        </w:rPr>
        <w:t>Zugang</w:t>
      </w:r>
      <w:r w:rsidR="00067119" w:rsidRPr="00C557C7">
        <w:rPr>
          <w:rFonts w:cs="Arial"/>
        </w:rPr>
        <w:t>.</w:t>
      </w:r>
    </w:p>
    <w:p w14:paraId="09E2CDE1" w14:textId="77777777" w:rsidR="00067119" w:rsidRPr="0065181E" w:rsidRDefault="00067119" w:rsidP="00067119">
      <w:pPr>
        <w:spacing w:line="240" w:lineRule="auto"/>
        <w:ind w:left="720"/>
        <w:rPr>
          <w:rFonts w:cs="Arial"/>
        </w:rPr>
      </w:pPr>
    </w:p>
    <w:p w14:paraId="4FAD6FD5" w14:textId="085AA070" w:rsidR="00B26B4E" w:rsidRPr="0065181E" w:rsidRDefault="00B26B4E" w:rsidP="00EE1140">
      <w:pPr>
        <w:pStyle w:val="berschrift3"/>
      </w:pPr>
      <w:bookmarkStart w:id="148" w:name="_Toc494972433"/>
      <w:bookmarkStart w:id="149" w:name="_Toc495335236"/>
      <w:bookmarkStart w:id="150" w:name="_Toc495593372"/>
      <w:bookmarkStart w:id="151" w:name="_Toc495941925"/>
      <w:bookmarkStart w:id="152" w:name="_Toc494972434"/>
      <w:bookmarkStart w:id="153" w:name="_Toc495335237"/>
      <w:bookmarkStart w:id="154" w:name="_Toc495593373"/>
      <w:bookmarkStart w:id="155" w:name="_Toc495941926"/>
      <w:bookmarkStart w:id="156" w:name="_Toc494972436"/>
      <w:bookmarkStart w:id="157" w:name="_Toc495335239"/>
      <w:bookmarkStart w:id="158" w:name="_Toc495593375"/>
      <w:bookmarkStart w:id="159" w:name="_Toc495941928"/>
      <w:bookmarkStart w:id="160" w:name="_Toc496078544"/>
      <w:bookmarkEnd w:id="148"/>
      <w:bookmarkEnd w:id="149"/>
      <w:bookmarkEnd w:id="150"/>
      <w:bookmarkEnd w:id="151"/>
      <w:bookmarkEnd w:id="152"/>
      <w:bookmarkEnd w:id="153"/>
      <w:bookmarkEnd w:id="154"/>
      <w:bookmarkEnd w:id="155"/>
      <w:bookmarkEnd w:id="156"/>
      <w:bookmarkEnd w:id="157"/>
      <w:bookmarkEnd w:id="158"/>
      <w:bookmarkEnd w:id="159"/>
      <w:r w:rsidRPr="0065181E">
        <w:t>Zugriff erlauben</w:t>
      </w:r>
      <w:r>
        <w:t xml:space="preserve"> und Attribute offenlegen</w:t>
      </w:r>
      <w:bookmarkEnd w:id="160"/>
    </w:p>
    <w:tbl>
      <w:tblPr>
        <w:tblW w:w="0" w:type="auto"/>
        <w:tblLook w:val="04A0" w:firstRow="1" w:lastRow="0" w:firstColumn="1" w:lastColumn="0" w:noHBand="0" w:noVBand="1"/>
      </w:tblPr>
      <w:tblGrid>
        <w:gridCol w:w="2518"/>
        <w:gridCol w:w="6769"/>
      </w:tblGrid>
      <w:tr w:rsidR="00B26B4E" w:rsidRPr="0065181E" w14:paraId="0A6668A0" w14:textId="77777777" w:rsidTr="00C127E1">
        <w:trPr>
          <w:cantSplit/>
        </w:trPr>
        <w:tc>
          <w:tcPr>
            <w:tcW w:w="2518" w:type="dxa"/>
            <w:shd w:val="clear" w:color="auto" w:fill="D9D9D9" w:themeFill="background1" w:themeFillShade="D9"/>
          </w:tcPr>
          <w:p w14:paraId="4BA83152" w14:textId="659A48F4" w:rsidR="00B26B4E" w:rsidRPr="0065181E" w:rsidRDefault="00B26B4E" w:rsidP="003F700B">
            <w:pPr>
              <w:pStyle w:val="Textkrper"/>
              <w:rPr>
                <w:rFonts w:cs="Arial"/>
                <w:szCs w:val="22"/>
              </w:rPr>
            </w:pPr>
            <w:r w:rsidRPr="0065181E">
              <w:rPr>
                <w:rFonts w:cs="Arial"/>
              </w:rPr>
              <w:t>Zugriff erlauben</w:t>
            </w:r>
            <w:r w:rsidR="004061C1">
              <w:rPr>
                <w:rFonts w:cs="Arial"/>
              </w:rPr>
              <w:t xml:space="preserve"> </w:t>
            </w:r>
            <w:r w:rsidR="004061C1" w:rsidRPr="004061C1">
              <w:rPr>
                <w:rFonts w:cs="Arial"/>
              </w:rPr>
              <w:t>und Attribute offenlegen</w:t>
            </w:r>
          </w:p>
        </w:tc>
        <w:tc>
          <w:tcPr>
            <w:tcW w:w="6769" w:type="dxa"/>
            <w:shd w:val="clear" w:color="auto" w:fill="F2F2F2" w:themeFill="background1" w:themeFillShade="F2"/>
          </w:tcPr>
          <w:p w14:paraId="0E78E2B2" w14:textId="7550C65F" w:rsidR="00B26B4E" w:rsidRPr="0065181E" w:rsidRDefault="00B26B4E" w:rsidP="00C127E1">
            <w:pPr>
              <w:rPr>
                <w:rFonts w:cs="Arial"/>
              </w:rPr>
            </w:pPr>
            <w:r w:rsidRPr="0065181E">
              <w:rPr>
                <w:rFonts w:cs="Arial"/>
              </w:rPr>
              <w:t xml:space="preserve">Prüfen der </w:t>
            </w:r>
            <w:r w:rsidRPr="0065181E">
              <w:rPr>
                <w:rFonts w:cs="Arial"/>
                <w:i/>
              </w:rPr>
              <w:t>Zugriffsberechtigung</w:t>
            </w:r>
            <w:r w:rsidRPr="0065181E">
              <w:rPr>
                <w:rFonts w:cs="Arial"/>
              </w:rPr>
              <w:t xml:space="preserve"> einer </w:t>
            </w:r>
            <w:r w:rsidR="00276A17">
              <w:rPr>
                <w:rFonts w:cs="Arial"/>
                <w:i/>
              </w:rPr>
              <w:t>autorisierten</w:t>
            </w:r>
            <w:r w:rsidR="00276A17" w:rsidRPr="0065181E">
              <w:rPr>
                <w:rFonts w:cs="Arial"/>
              </w:rPr>
              <w:t xml:space="preserve"> </w:t>
            </w:r>
            <w:r w:rsidRPr="0065181E">
              <w:rPr>
                <w:rFonts w:cs="Arial"/>
                <w:i/>
              </w:rPr>
              <w:t>E-Identity</w:t>
            </w:r>
            <w:r w:rsidRPr="0065181E">
              <w:rPr>
                <w:rFonts w:cs="Arial"/>
              </w:rPr>
              <w:t xml:space="preserve"> auf eine </w:t>
            </w:r>
            <w:r w:rsidRPr="0065181E">
              <w:rPr>
                <w:rFonts w:cs="Arial"/>
                <w:i/>
              </w:rPr>
              <w:t>E-Ressource</w:t>
            </w:r>
            <w:r w:rsidRPr="0065181E">
              <w:rPr>
                <w:rFonts w:cs="Arial"/>
              </w:rPr>
              <w:t xml:space="preserve"> und Erteilen des </w:t>
            </w:r>
            <w:r w:rsidRPr="0065181E">
              <w:rPr>
                <w:rFonts w:cs="Arial"/>
                <w:i/>
              </w:rPr>
              <w:t>Zugriffs</w:t>
            </w:r>
            <w:r w:rsidRPr="0065181E">
              <w:rPr>
                <w:rFonts w:cs="Arial"/>
              </w:rPr>
              <w:t xml:space="preserve"> auf eine </w:t>
            </w:r>
            <w:r w:rsidR="00276A17">
              <w:rPr>
                <w:rFonts w:cs="Arial"/>
              </w:rPr>
              <w:t>E-</w:t>
            </w:r>
            <w:r w:rsidRPr="0065181E">
              <w:rPr>
                <w:rFonts w:cs="Arial"/>
                <w:i/>
              </w:rPr>
              <w:t>Ressource</w:t>
            </w:r>
            <w:r w:rsidRPr="0065181E">
              <w:rPr>
                <w:rFonts w:cs="Arial"/>
              </w:rPr>
              <w:t xml:space="preserve"> zur Laufzeit.</w:t>
            </w:r>
          </w:p>
          <w:p w14:paraId="4E9D7A37" w14:textId="77777777" w:rsidR="00B26B4E" w:rsidRPr="0065181E" w:rsidRDefault="00B26B4E" w:rsidP="00C127E1">
            <w:pPr>
              <w:rPr>
                <w:rFonts w:cs="Arial"/>
                <w:szCs w:val="22"/>
              </w:rPr>
            </w:pPr>
            <w:r w:rsidRPr="0065181E">
              <w:rPr>
                <w:rFonts w:cs="Arial"/>
              </w:rPr>
              <w:t>Offenlegen von Attributen des Subjektes.</w:t>
            </w:r>
          </w:p>
        </w:tc>
      </w:tr>
    </w:tbl>
    <w:p w14:paraId="22383159" w14:textId="2EF04517" w:rsidR="002D1040" w:rsidRDefault="004F213B">
      <w:pPr>
        <w:pStyle w:val="Textkrper"/>
        <w:spacing w:before="240"/>
        <w:rPr>
          <w:rFonts w:cs="Arial"/>
          <w:b/>
        </w:rPr>
      </w:pPr>
      <w:r>
        <w:rPr>
          <w:rFonts w:cs="Arial"/>
          <w:b/>
        </w:rPr>
        <w:t>Zugehörige Rolle:</w:t>
      </w:r>
      <w:r w:rsidR="002D1040">
        <w:rPr>
          <w:rFonts w:cs="Arial"/>
          <w:b/>
        </w:rPr>
        <w:t xml:space="preserve"> </w:t>
      </w:r>
      <w:r w:rsidR="002D1040">
        <w:rPr>
          <w:rFonts w:cs="Arial"/>
        </w:rPr>
        <w:t>R</w:t>
      </w:r>
      <w:r w:rsidR="002D1040" w:rsidRPr="00A04A95">
        <w:rPr>
          <w:rFonts w:cs="Arial"/>
        </w:rPr>
        <w:t>P</w:t>
      </w:r>
    </w:p>
    <w:p w14:paraId="15C87108" w14:textId="6194BD8A" w:rsidR="00B26B4E" w:rsidRPr="0065181E" w:rsidRDefault="00B26B4E" w:rsidP="00B26B4E">
      <w:pPr>
        <w:pStyle w:val="Textkrper"/>
        <w:spacing w:before="240"/>
        <w:rPr>
          <w:rFonts w:cs="Arial"/>
          <w:b/>
        </w:rPr>
      </w:pPr>
      <w:r w:rsidRPr="0065181E">
        <w:rPr>
          <w:rFonts w:cs="Arial"/>
          <w:b/>
        </w:rPr>
        <w:lastRenderedPageBreak/>
        <w:t>Tätigkeiten:</w:t>
      </w:r>
    </w:p>
    <w:p w14:paraId="260FF871" w14:textId="1E0F5DB9" w:rsidR="00067119" w:rsidRDefault="00067119" w:rsidP="00B26B4E">
      <w:pPr>
        <w:pStyle w:val="Textkrper"/>
        <w:numPr>
          <w:ilvl w:val="0"/>
          <w:numId w:val="15"/>
        </w:numPr>
        <w:rPr>
          <w:rFonts w:cs="Arial"/>
        </w:rPr>
      </w:pPr>
      <w:r>
        <w:rPr>
          <w:rFonts w:cs="Arial"/>
        </w:rPr>
        <w:t>Vorbedingung für einen Zugriff ist eine erfolgreiche Autorisierung für den Zugang.</w:t>
      </w:r>
    </w:p>
    <w:p w14:paraId="682A5975" w14:textId="3C08878F" w:rsidR="00B26B4E" w:rsidRPr="0065181E" w:rsidRDefault="00B26B4E" w:rsidP="00B26B4E">
      <w:pPr>
        <w:pStyle w:val="Textkrper"/>
        <w:numPr>
          <w:ilvl w:val="0"/>
          <w:numId w:val="15"/>
        </w:numPr>
        <w:rPr>
          <w:rFonts w:cs="Arial"/>
        </w:rPr>
      </w:pPr>
      <w:proofErr w:type="gramStart"/>
      <w:r w:rsidRPr="0065181E">
        <w:rPr>
          <w:rFonts w:cs="Arial"/>
        </w:rPr>
        <w:t>Die</w:t>
      </w:r>
      <w:proofErr w:type="gramEnd"/>
      <w:r w:rsidRPr="0065181E">
        <w:rPr>
          <w:rFonts w:cs="Arial"/>
        </w:rPr>
        <w:t xml:space="preserve"> RP ermittelt die </w:t>
      </w:r>
      <w:r w:rsidRPr="0065181E">
        <w:rPr>
          <w:rFonts w:cs="Arial"/>
          <w:i/>
        </w:rPr>
        <w:t>Zugriffsrechte</w:t>
      </w:r>
      <w:r w:rsidRPr="0065181E">
        <w:rPr>
          <w:rFonts w:cs="Arial"/>
        </w:rPr>
        <w:t xml:space="preserve"> für den </w:t>
      </w:r>
      <w:r w:rsidRPr="0065181E">
        <w:rPr>
          <w:rFonts w:cs="Arial"/>
          <w:i/>
        </w:rPr>
        <w:t>Zugriff</w:t>
      </w:r>
      <w:r w:rsidRPr="0065181E">
        <w:rPr>
          <w:rFonts w:cs="Arial"/>
        </w:rPr>
        <w:t xml:space="preserve"> auf die </w:t>
      </w:r>
      <w:r w:rsidRPr="0065181E">
        <w:rPr>
          <w:rFonts w:cs="Arial"/>
          <w:i/>
        </w:rPr>
        <w:t>E-Ressource</w:t>
      </w:r>
      <w:r w:rsidRPr="0065181E">
        <w:rPr>
          <w:rFonts w:cs="Arial"/>
        </w:rPr>
        <w:t>. Daraus we</w:t>
      </w:r>
      <w:r w:rsidRPr="0065181E">
        <w:rPr>
          <w:rFonts w:cs="Arial"/>
        </w:rPr>
        <w:t>r</w:t>
      </w:r>
      <w:r w:rsidRPr="0065181E">
        <w:rPr>
          <w:rFonts w:cs="Arial"/>
        </w:rPr>
        <w:t xml:space="preserve">den die benötigten </w:t>
      </w:r>
      <w:r w:rsidRPr="0065181E">
        <w:rPr>
          <w:rFonts w:cs="Arial"/>
          <w:i/>
        </w:rPr>
        <w:t>Attribut</w:t>
      </w:r>
      <w:r w:rsidR="00255330">
        <w:rPr>
          <w:rFonts w:cs="Arial"/>
          <w:i/>
        </w:rPr>
        <w:t>werte</w:t>
      </w:r>
      <w:r w:rsidRPr="0065181E">
        <w:rPr>
          <w:rFonts w:cs="Arial"/>
        </w:rPr>
        <w:t xml:space="preserve"> zur </w:t>
      </w:r>
      <w:r w:rsidRPr="0065181E">
        <w:rPr>
          <w:rFonts w:cs="Arial"/>
          <w:i/>
        </w:rPr>
        <w:t>E-Identity</w:t>
      </w:r>
      <w:r w:rsidRPr="0065181E">
        <w:rPr>
          <w:rFonts w:cs="Arial"/>
        </w:rPr>
        <w:t xml:space="preserve"> abgeleitet.</w:t>
      </w:r>
    </w:p>
    <w:p w14:paraId="3BB6BB3D" w14:textId="2E453D49" w:rsidR="00B26B4E" w:rsidRPr="0065181E" w:rsidRDefault="00B26B4E" w:rsidP="00B26B4E">
      <w:pPr>
        <w:pStyle w:val="Textkrper"/>
        <w:numPr>
          <w:ilvl w:val="0"/>
          <w:numId w:val="15"/>
        </w:numPr>
        <w:rPr>
          <w:rFonts w:cs="Arial"/>
        </w:rPr>
      </w:pPr>
      <w:proofErr w:type="gramStart"/>
      <w:r w:rsidRPr="0065181E">
        <w:rPr>
          <w:rFonts w:cs="Arial"/>
        </w:rPr>
        <w:t>Die</w:t>
      </w:r>
      <w:proofErr w:type="gramEnd"/>
      <w:r w:rsidRPr="0065181E">
        <w:rPr>
          <w:rFonts w:cs="Arial"/>
        </w:rPr>
        <w:t xml:space="preserve"> RP überprüft, ob die benötigten Attribut</w:t>
      </w:r>
      <w:r w:rsidR="00255330">
        <w:rPr>
          <w:rFonts w:cs="Arial"/>
        </w:rPr>
        <w:t>werte</w:t>
      </w:r>
      <w:r w:rsidRPr="0065181E">
        <w:rPr>
          <w:rFonts w:cs="Arial"/>
        </w:rPr>
        <w:t xml:space="preserve"> vorhanden sind.</w:t>
      </w:r>
    </w:p>
    <w:p w14:paraId="6C39F5EA" w14:textId="5EE43BF1" w:rsidR="00B26B4E" w:rsidRPr="0065181E" w:rsidRDefault="00B26B4E" w:rsidP="00B26B4E">
      <w:pPr>
        <w:pStyle w:val="Textkrper"/>
        <w:numPr>
          <w:ilvl w:val="0"/>
          <w:numId w:val="15"/>
        </w:numPr>
        <w:rPr>
          <w:rFonts w:cs="Arial"/>
        </w:rPr>
      </w:pPr>
      <w:proofErr w:type="gramStart"/>
      <w:r w:rsidRPr="0065181E">
        <w:rPr>
          <w:rFonts w:cs="Arial"/>
        </w:rPr>
        <w:t>Die</w:t>
      </w:r>
      <w:proofErr w:type="gramEnd"/>
      <w:r w:rsidRPr="0065181E">
        <w:rPr>
          <w:rFonts w:cs="Arial"/>
        </w:rPr>
        <w:t xml:space="preserve"> RP </w:t>
      </w:r>
      <w:r w:rsidR="00067119">
        <w:rPr>
          <w:rFonts w:cs="Arial"/>
        </w:rPr>
        <w:t xml:space="preserve">erlaubt </w:t>
      </w:r>
      <w:r w:rsidRPr="0065181E">
        <w:rPr>
          <w:rFonts w:cs="Arial"/>
        </w:rPr>
        <w:t xml:space="preserve">den </w:t>
      </w:r>
      <w:r w:rsidRPr="0065181E">
        <w:rPr>
          <w:rFonts w:cs="Arial"/>
          <w:i/>
        </w:rPr>
        <w:t>Zugriff</w:t>
      </w:r>
      <w:r w:rsidRPr="0065181E">
        <w:rPr>
          <w:rFonts w:cs="Arial"/>
        </w:rPr>
        <w:t xml:space="preserve">. Das Subjekt greift anschliessend auf die </w:t>
      </w:r>
      <w:r w:rsidRPr="0065181E">
        <w:rPr>
          <w:rFonts w:cs="Arial"/>
          <w:i/>
        </w:rPr>
        <w:t>E-Ressource</w:t>
      </w:r>
      <w:r w:rsidRPr="0065181E">
        <w:rPr>
          <w:rFonts w:cs="Arial"/>
        </w:rPr>
        <w:t xml:space="preserve"> zu.</w:t>
      </w:r>
    </w:p>
    <w:p w14:paraId="1141B58E" w14:textId="6825BF59" w:rsidR="00B26B4E" w:rsidRPr="00FA7C74" w:rsidRDefault="001D7442" w:rsidP="00EE1140">
      <w:pPr>
        <w:pStyle w:val="Textkrper"/>
        <w:numPr>
          <w:ilvl w:val="0"/>
          <w:numId w:val="15"/>
        </w:numPr>
      </w:pPr>
      <w:r>
        <w:rPr>
          <w:rFonts w:cs="Arial"/>
        </w:rPr>
        <w:t xml:space="preserve">(optional) </w:t>
      </w:r>
      <w:proofErr w:type="gramStart"/>
      <w:r w:rsidR="00B26B4E" w:rsidRPr="003F1942">
        <w:rPr>
          <w:rFonts w:cs="Arial"/>
        </w:rPr>
        <w:t>Eine</w:t>
      </w:r>
      <w:proofErr w:type="gramEnd"/>
      <w:r w:rsidR="00B26B4E" w:rsidRPr="003F1942">
        <w:rPr>
          <w:rFonts w:cs="Arial"/>
        </w:rPr>
        <w:t xml:space="preserve"> RP </w:t>
      </w:r>
      <w:r>
        <w:rPr>
          <w:rFonts w:cs="Arial"/>
        </w:rPr>
        <w:t xml:space="preserve">fordert </w:t>
      </w:r>
      <w:r w:rsidR="00B26B4E" w:rsidRPr="003F1942">
        <w:rPr>
          <w:rFonts w:cs="Arial"/>
        </w:rPr>
        <w:t>zusätzlich Attribut</w:t>
      </w:r>
      <w:r w:rsidR="00255330">
        <w:rPr>
          <w:rFonts w:cs="Arial"/>
        </w:rPr>
        <w:t>werte</w:t>
      </w:r>
      <w:r w:rsidR="00B26B4E" w:rsidRPr="003F1942">
        <w:rPr>
          <w:rFonts w:cs="Arial"/>
        </w:rPr>
        <w:t xml:space="preserve"> des Subjekts, wenn sie diese zur Erfüllung ihrer Funktion benötigt</w:t>
      </w:r>
      <w:r>
        <w:rPr>
          <w:rFonts w:cs="Arial"/>
        </w:rPr>
        <w:t xml:space="preserve"> wird</w:t>
      </w:r>
      <w:r w:rsidR="00B26B4E" w:rsidRPr="00EE1140">
        <w:rPr>
          <w:rFonts w:cs="Arial"/>
        </w:rPr>
        <w:t xml:space="preserve">. </w:t>
      </w:r>
    </w:p>
    <w:p w14:paraId="3DA989D8" w14:textId="34AB812A" w:rsidR="00897124" w:rsidRPr="0065181E" w:rsidRDefault="00B26B4E" w:rsidP="00EE1140">
      <w:pPr>
        <w:pStyle w:val="berschrift2"/>
      </w:pPr>
      <w:bookmarkStart w:id="161" w:name="_Ref494361001"/>
      <w:bookmarkStart w:id="162" w:name="_Toc496078545"/>
      <w:r>
        <w:t>IAM definieren</w:t>
      </w:r>
      <w:bookmarkEnd w:id="161"/>
      <w:r w:rsidR="008773B7">
        <w:t xml:space="preserve"> (Definitionszeit)</w:t>
      </w:r>
      <w:bookmarkEnd w:id="162"/>
    </w:p>
    <w:p w14:paraId="2C19E6D5" w14:textId="7A338864" w:rsidR="00897124" w:rsidRPr="00C557C7" w:rsidRDefault="00897124" w:rsidP="00897124">
      <w:pPr>
        <w:pStyle w:val="Textkrper"/>
        <w:rPr>
          <w:rFonts w:cs="Arial"/>
        </w:rPr>
      </w:pPr>
      <w:r w:rsidRPr="0065181E">
        <w:rPr>
          <w:rFonts w:cs="Arial"/>
        </w:rPr>
        <w:t xml:space="preserve">Während der Definitionszeit werden alle notwendigen Bedingungen geschaffen, damit zur Laufzeit bestimmt werden kann, ob ein </w:t>
      </w:r>
      <w:r w:rsidRPr="0065181E">
        <w:rPr>
          <w:rFonts w:cs="Arial"/>
          <w:i/>
        </w:rPr>
        <w:t>Subjekt</w:t>
      </w:r>
      <w:r w:rsidRPr="0065181E">
        <w:rPr>
          <w:rFonts w:cs="Arial"/>
        </w:rPr>
        <w:t xml:space="preserve"> auf eine</w:t>
      </w:r>
      <w:r w:rsidR="001D769C">
        <w:rPr>
          <w:rFonts w:cs="Arial"/>
        </w:rPr>
        <w:t xml:space="preserve"> schützenswerte</w:t>
      </w:r>
      <w:r w:rsidRPr="0065181E">
        <w:rPr>
          <w:rFonts w:cs="Arial"/>
        </w:rPr>
        <w:t xml:space="preserve"> </w:t>
      </w:r>
      <w:r w:rsidR="002F6EF7" w:rsidRPr="00774D88">
        <w:rPr>
          <w:rFonts w:cs="Arial"/>
          <w:i/>
        </w:rPr>
        <w:t>E-</w:t>
      </w:r>
      <w:r w:rsidRPr="004B7D6F">
        <w:rPr>
          <w:rFonts w:cs="Arial"/>
          <w:i/>
        </w:rPr>
        <w:t>R</w:t>
      </w:r>
      <w:r w:rsidRPr="0065181E">
        <w:rPr>
          <w:rFonts w:cs="Arial"/>
          <w:i/>
        </w:rPr>
        <w:t>essource</w:t>
      </w:r>
      <w:r w:rsidRPr="0065181E">
        <w:rPr>
          <w:rFonts w:cs="Arial"/>
        </w:rPr>
        <w:t xml:space="preserve"> zugre</w:t>
      </w:r>
      <w:r w:rsidRPr="0065181E">
        <w:rPr>
          <w:rFonts w:cs="Arial"/>
        </w:rPr>
        <w:t>i</w:t>
      </w:r>
      <w:r w:rsidRPr="0065181E">
        <w:rPr>
          <w:rFonts w:cs="Arial"/>
        </w:rPr>
        <w:t>fen darf. Die Abläufe der Definitionszeit müssen</w:t>
      </w:r>
      <w:r w:rsidR="00212F05">
        <w:rPr>
          <w:rFonts w:cs="Arial"/>
        </w:rPr>
        <w:t xml:space="preserve"> stattfinden, bevo</w:t>
      </w:r>
      <w:r w:rsidRPr="0065181E">
        <w:rPr>
          <w:rFonts w:cs="Arial"/>
        </w:rPr>
        <w:t>r</w:t>
      </w:r>
      <w:r w:rsidR="00212F05">
        <w:rPr>
          <w:rFonts w:cs="Arial"/>
        </w:rPr>
        <w:t xml:space="preserve"> </w:t>
      </w:r>
      <w:r w:rsidR="00212F05" w:rsidRPr="00774D88">
        <w:rPr>
          <w:rFonts w:cs="Arial"/>
          <w:i/>
        </w:rPr>
        <w:t>das Subjekt</w:t>
      </w:r>
      <w:r w:rsidR="00212F05">
        <w:rPr>
          <w:rFonts w:cs="Arial"/>
        </w:rPr>
        <w:t xml:space="preserve"> die </w:t>
      </w:r>
      <w:r w:rsidR="002F6EF7" w:rsidRPr="00774D88">
        <w:rPr>
          <w:rFonts w:cs="Arial"/>
          <w:i/>
        </w:rPr>
        <w:t>E-</w:t>
      </w:r>
      <w:r w:rsidRPr="00212F05">
        <w:rPr>
          <w:rFonts w:cs="Arial"/>
          <w:i/>
        </w:rPr>
        <w:t>R</w:t>
      </w:r>
      <w:r w:rsidRPr="0065181E">
        <w:rPr>
          <w:rFonts w:cs="Arial"/>
          <w:i/>
        </w:rPr>
        <w:t>essource</w:t>
      </w:r>
      <w:r w:rsidRPr="0065181E">
        <w:rPr>
          <w:rFonts w:cs="Arial"/>
        </w:rPr>
        <w:t xml:space="preserve"> </w:t>
      </w:r>
      <w:r w:rsidR="00212F05">
        <w:rPr>
          <w:rFonts w:cs="Arial"/>
        </w:rPr>
        <w:t>benutzt</w:t>
      </w:r>
      <w:r w:rsidRPr="0065181E">
        <w:rPr>
          <w:rFonts w:cs="Arial"/>
        </w:rPr>
        <w:t xml:space="preserve">. Die Qualität von </w:t>
      </w:r>
      <w:r w:rsidRPr="0065181E">
        <w:rPr>
          <w:rFonts w:cs="Arial"/>
          <w:i/>
        </w:rPr>
        <w:t>Zugriff kontrollieren</w:t>
      </w:r>
      <w:r w:rsidRPr="0065181E">
        <w:rPr>
          <w:rFonts w:cs="Arial"/>
        </w:rPr>
        <w:t xml:space="preserve"> wird sehr direkt durch die Umse</w:t>
      </w:r>
      <w:r w:rsidRPr="0065181E">
        <w:rPr>
          <w:rFonts w:cs="Arial"/>
        </w:rPr>
        <w:t>t</w:t>
      </w:r>
      <w:r w:rsidRPr="0065181E">
        <w:rPr>
          <w:rFonts w:cs="Arial"/>
        </w:rPr>
        <w:t xml:space="preserve">zung von </w:t>
      </w:r>
      <w:r w:rsidRPr="00C557C7">
        <w:rPr>
          <w:rFonts w:cs="Arial"/>
          <w:i/>
        </w:rPr>
        <w:t xml:space="preserve">IAM definieren </w:t>
      </w:r>
      <w:r w:rsidRPr="00C557C7">
        <w:rPr>
          <w:rFonts w:cs="Arial"/>
        </w:rPr>
        <w:t>beeinflusst.</w:t>
      </w:r>
    </w:p>
    <w:p w14:paraId="78B9382A" w14:textId="3DB0D715" w:rsidR="00897124" w:rsidRPr="0065181E" w:rsidRDefault="00897124" w:rsidP="00897124">
      <w:pPr>
        <w:pStyle w:val="Textkrper"/>
        <w:rPr>
          <w:rFonts w:cs="Arial"/>
          <w:b/>
        </w:rPr>
      </w:pPr>
      <w:r w:rsidRPr="007E4350">
        <w:rPr>
          <w:rFonts w:cs="Arial"/>
        </w:rPr>
        <w:t>Die Geschäftsservices, die die Prozesse der Definitionszeit unterstützen, werden im A</w:t>
      </w:r>
      <w:r w:rsidRPr="007E4350">
        <w:rPr>
          <w:rFonts w:cs="Arial"/>
        </w:rPr>
        <w:t>b</w:t>
      </w:r>
      <w:r w:rsidRPr="007E4350">
        <w:rPr>
          <w:rFonts w:cs="Arial"/>
        </w:rPr>
        <w:t xml:space="preserve">schnitt </w:t>
      </w:r>
      <w:r w:rsidR="000A2E3A">
        <w:rPr>
          <w:rFonts w:cs="Arial"/>
        </w:rPr>
        <w:fldChar w:fldCharType="begin"/>
      </w:r>
      <w:r w:rsidR="000A2E3A">
        <w:rPr>
          <w:rFonts w:cs="Arial"/>
        </w:rPr>
        <w:instrText xml:space="preserve"> REF _Ref342988678 \r \h </w:instrText>
      </w:r>
      <w:r w:rsidR="000A2E3A">
        <w:rPr>
          <w:rFonts w:cs="Arial"/>
        </w:rPr>
      </w:r>
      <w:r w:rsidR="000A2E3A">
        <w:rPr>
          <w:rFonts w:cs="Arial"/>
        </w:rPr>
        <w:fldChar w:fldCharType="separate"/>
      </w:r>
      <w:r w:rsidR="006863C8">
        <w:rPr>
          <w:rFonts w:cs="Arial"/>
        </w:rPr>
        <w:t>7.2</w:t>
      </w:r>
      <w:r w:rsidR="000A2E3A">
        <w:rPr>
          <w:rFonts w:cs="Arial"/>
        </w:rPr>
        <w:fldChar w:fldCharType="end"/>
      </w:r>
      <w:r w:rsidR="00F26DEB">
        <w:rPr>
          <w:rFonts w:cs="Arial"/>
        </w:rPr>
        <w:t xml:space="preserve"> </w:t>
      </w:r>
      <w:r w:rsidRPr="007E4350">
        <w:rPr>
          <w:rFonts w:cs="Arial"/>
        </w:rPr>
        <w:t>genauer beschrieben.</w:t>
      </w:r>
    </w:p>
    <w:p w14:paraId="74ACABB3" w14:textId="4C59A17C" w:rsidR="00897124" w:rsidRPr="0065181E" w:rsidRDefault="00984C1D" w:rsidP="00EE1140">
      <w:pPr>
        <w:pStyle w:val="berschrift3"/>
      </w:pPr>
      <w:bookmarkStart w:id="163" w:name="_Toc496078546"/>
      <w:r>
        <w:t>E-Identity pflegen</w:t>
      </w:r>
      <w:bookmarkEnd w:id="163"/>
    </w:p>
    <w:tbl>
      <w:tblPr>
        <w:tblW w:w="0" w:type="auto"/>
        <w:tblLook w:val="04A0" w:firstRow="1" w:lastRow="0" w:firstColumn="1" w:lastColumn="0" w:noHBand="0" w:noVBand="1"/>
      </w:tblPr>
      <w:tblGrid>
        <w:gridCol w:w="2694"/>
        <w:gridCol w:w="6377"/>
      </w:tblGrid>
      <w:tr w:rsidR="00897124" w:rsidRPr="0065181E" w14:paraId="5B7980B7" w14:textId="77777777" w:rsidTr="00897124">
        <w:trPr>
          <w:cantSplit/>
        </w:trPr>
        <w:tc>
          <w:tcPr>
            <w:tcW w:w="2694" w:type="dxa"/>
            <w:shd w:val="clear" w:color="auto" w:fill="D9D9D9" w:themeFill="background1" w:themeFillShade="D9"/>
          </w:tcPr>
          <w:p w14:paraId="1F43E964" w14:textId="71197CFB" w:rsidR="00897124" w:rsidRPr="0065181E" w:rsidRDefault="00897124" w:rsidP="003F700B">
            <w:pPr>
              <w:pStyle w:val="Textkrper"/>
              <w:rPr>
                <w:rFonts w:cs="Arial"/>
                <w:szCs w:val="22"/>
              </w:rPr>
            </w:pPr>
            <w:r w:rsidRPr="0065181E">
              <w:rPr>
                <w:rFonts w:cs="Arial"/>
              </w:rPr>
              <w:t xml:space="preserve">E-Identity </w:t>
            </w:r>
            <w:r w:rsidR="00551E9C">
              <w:rPr>
                <w:rFonts w:cs="Arial"/>
              </w:rPr>
              <w:t>pflegen</w:t>
            </w:r>
          </w:p>
        </w:tc>
        <w:tc>
          <w:tcPr>
            <w:tcW w:w="6377" w:type="dxa"/>
            <w:shd w:val="clear" w:color="auto" w:fill="F2F2F2" w:themeFill="background1" w:themeFillShade="F2"/>
          </w:tcPr>
          <w:p w14:paraId="18965CF9" w14:textId="030FE054" w:rsidR="00897124" w:rsidRPr="0065181E" w:rsidRDefault="00897124" w:rsidP="00897124">
            <w:pPr>
              <w:rPr>
                <w:rFonts w:cs="Arial"/>
                <w:szCs w:val="22"/>
              </w:rPr>
            </w:pPr>
            <w:r w:rsidRPr="0065181E">
              <w:rPr>
                <w:rFonts w:cs="Arial"/>
              </w:rPr>
              <w:t xml:space="preserve">Umfasst die </w:t>
            </w:r>
            <w:r w:rsidRPr="0065181E">
              <w:rPr>
                <w:rFonts w:cs="Arial"/>
                <w:szCs w:val="22"/>
              </w:rPr>
              <w:t xml:space="preserve">Prozesse zum Registrieren, </w:t>
            </w:r>
            <w:r w:rsidR="00507489">
              <w:rPr>
                <w:rFonts w:cs="Arial"/>
                <w:szCs w:val="22"/>
              </w:rPr>
              <w:t>Aktualisieren</w:t>
            </w:r>
            <w:r w:rsidR="00507489" w:rsidRPr="0065181E">
              <w:rPr>
                <w:rFonts w:cs="Arial"/>
                <w:szCs w:val="22"/>
              </w:rPr>
              <w:t xml:space="preserve"> </w:t>
            </w:r>
            <w:r w:rsidRPr="0065181E">
              <w:rPr>
                <w:rFonts w:cs="Arial"/>
                <w:szCs w:val="22"/>
              </w:rPr>
              <w:t>und L</w:t>
            </w:r>
            <w:r w:rsidRPr="0065181E">
              <w:rPr>
                <w:rFonts w:cs="Arial"/>
                <w:szCs w:val="22"/>
              </w:rPr>
              <w:t>ö</w:t>
            </w:r>
            <w:r w:rsidRPr="0065181E">
              <w:rPr>
                <w:rFonts w:cs="Arial"/>
                <w:szCs w:val="22"/>
              </w:rPr>
              <w:t xml:space="preserve">schen von </w:t>
            </w:r>
            <w:r w:rsidRPr="0065181E">
              <w:rPr>
                <w:rFonts w:cs="Arial"/>
                <w:i/>
                <w:szCs w:val="22"/>
              </w:rPr>
              <w:t>E-Identities.</w:t>
            </w:r>
          </w:p>
        </w:tc>
      </w:tr>
    </w:tbl>
    <w:p w14:paraId="6333FD1B" w14:textId="3E5C909E" w:rsidR="002D1040" w:rsidRDefault="004F213B" w:rsidP="00897124">
      <w:pPr>
        <w:pStyle w:val="Textkrper"/>
        <w:spacing w:before="240"/>
        <w:rPr>
          <w:rFonts w:cs="Arial"/>
          <w:b/>
        </w:rPr>
      </w:pPr>
      <w:r>
        <w:rPr>
          <w:rFonts w:cs="Arial"/>
          <w:b/>
        </w:rPr>
        <w:t>Zugehörige Rolle:</w:t>
      </w:r>
      <w:r w:rsidR="002D1040">
        <w:rPr>
          <w:rFonts w:cs="Arial"/>
          <w:b/>
        </w:rPr>
        <w:t xml:space="preserve"> </w:t>
      </w:r>
      <w:r w:rsidR="002D1040">
        <w:rPr>
          <w:rFonts w:cs="Arial"/>
        </w:rPr>
        <w:t>RA oder Subjekt (bei Selbstregistrierung)</w:t>
      </w:r>
    </w:p>
    <w:p w14:paraId="5F4BD887" w14:textId="05BA9D5F" w:rsidR="00897124" w:rsidRPr="0065181E" w:rsidRDefault="00897124" w:rsidP="00897124">
      <w:pPr>
        <w:pStyle w:val="Textkrper"/>
        <w:spacing w:before="240"/>
        <w:rPr>
          <w:rFonts w:cs="Arial"/>
          <w:b/>
        </w:rPr>
      </w:pPr>
      <w:r w:rsidRPr="0065181E">
        <w:rPr>
          <w:rFonts w:cs="Arial"/>
          <w:b/>
        </w:rPr>
        <w:t>Tätigkeiten:</w:t>
      </w:r>
    </w:p>
    <w:p w14:paraId="7BBE8A08" w14:textId="5F425967" w:rsidR="00897124" w:rsidRPr="0065181E" w:rsidRDefault="00D01CB1" w:rsidP="00EE1140">
      <w:pPr>
        <w:pStyle w:val="Textkrper"/>
        <w:numPr>
          <w:ilvl w:val="0"/>
          <w:numId w:val="10"/>
        </w:numPr>
        <w:rPr>
          <w:rFonts w:cs="Arial"/>
        </w:rPr>
      </w:pPr>
      <w:r>
        <w:rPr>
          <w:rFonts w:cs="Arial"/>
        </w:rPr>
        <w:t xml:space="preserve">Die zugehörige Rolle </w:t>
      </w:r>
      <w:r w:rsidR="002F6EF7" w:rsidRPr="001C665B">
        <w:rPr>
          <w:rFonts w:cs="Arial"/>
        </w:rPr>
        <w:t>identifiziert das</w:t>
      </w:r>
      <w:r w:rsidR="002F6EF7">
        <w:rPr>
          <w:rFonts w:cs="Arial"/>
          <w:i/>
        </w:rPr>
        <w:t xml:space="preserve"> </w:t>
      </w:r>
      <w:r w:rsidR="00897124" w:rsidRPr="00D93AC1">
        <w:rPr>
          <w:rFonts w:cs="Arial"/>
          <w:i/>
        </w:rPr>
        <w:t>Subjekt</w:t>
      </w:r>
      <w:r w:rsidR="00897124" w:rsidRPr="0065181E">
        <w:rPr>
          <w:rFonts w:cs="Arial"/>
        </w:rPr>
        <w:t xml:space="preserve"> </w:t>
      </w:r>
      <w:r w:rsidR="00A422C5">
        <w:rPr>
          <w:rFonts w:cs="Arial"/>
        </w:rPr>
        <w:t xml:space="preserve">(bei Selbstregistrierung sich selber) </w:t>
      </w:r>
      <w:r w:rsidR="00897124" w:rsidRPr="0065181E">
        <w:rPr>
          <w:rFonts w:cs="Arial"/>
        </w:rPr>
        <w:t xml:space="preserve">und </w:t>
      </w:r>
      <w:r w:rsidR="002F6EF7">
        <w:rPr>
          <w:rFonts w:cs="Arial"/>
        </w:rPr>
        <w:t xml:space="preserve">registriert die </w:t>
      </w:r>
      <w:r w:rsidR="00897124" w:rsidRPr="0065181E">
        <w:rPr>
          <w:rFonts w:cs="Arial"/>
        </w:rPr>
        <w:t xml:space="preserve">zugehörige </w:t>
      </w:r>
      <w:r w:rsidR="00897124" w:rsidRPr="00D93AC1">
        <w:rPr>
          <w:rFonts w:cs="Arial"/>
          <w:i/>
        </w:rPr>
        <w:t>E-Identity</w:t>
      </w:r>
      <w:r w:rsidR="00897124" w:rsidRPr="0065181E">
        <w:rPr>
          <w:rFonts w:cs="Arial"/>
        </w:rPr>
        <w:t>.</w:t>
      </w:r>
    </w:p>
    <w:p w14:paraId="57C250B0" w14:textId="5BAF8D57" w:rsidR="00897124" w:rsidRPr="00774D88" w:rsidRDefault="00897124" w:rsidP="00EE1140">
      <w:pPr>
        <w:pStyle w:val="Textkrper"/>
        <w:numPr>
          <w:ilvl w:val="0"/>
          <w:numId w:val="10"/>
        </w:numPr>
        <w:rPr>
          <w:rFonts w:cs="Arial"/>
        </w:rPr>
      </w:pPr>
      <w:r w:rsidRPr="00774D88">
        <w:rPr>
          <w:rFonts w:cs="Arial"/>
        </w:rPr>
        <w:t>(Optional)</w:t>
      </w:r>
      <w:r w:rsidR="002F6EF7" w:rsidRPr="00774D88">
        <w:rPr>
          <w:rFonts w:cs="Arial"/>
        </w:rPr>
        <w:t xml:space="preserve"> D</w:t>
      </w:r>
      <w:r w:rsidR="00420B21" w:rsidRPr="00774D88">
        <w:rPr>
          <w:rFonts w:cs="Arial"/>
        </w:rPr>
        <w:t>as Subjekt</w:t>
      </w:r>
      <w:r w:rsidR="002F6EF7" w:rsidRPr="00774D88">
        <w:rPr>
          <w:rFonts w:cs="Arial"/>
        </w:rPr>
        <w:t xml:space="preserve"> verlinkt</w:t>
      </w:r>
      <w:r w:rsidRPr="00774D88">
        <w:rPr>
          <w:rFonts w:cs="Arial"/>
        </w:rPr>
        <w:t xml:space="preserve"> </w:t>
      </w:r>
      <w:r w:rsidRPr="00774D88">
        <w:rPr>
          <w:rFonts w:cs="Arial"/>
          <w:i/>
        </w:rPr>
        <w:t>E-Identities</w:t>
      </w:r>
      <w:r w:rsidRPr="00774D88">
        <w:rPr>
          <w:rFonts w:cs="Arial"/>
        </w:rPr>
        <w:t xml:space="preserve"> miteinander.</w:t>
      </w:r>
    </w:p>
    <w:p w14:paraId="183BE473" w14:textId="774D511E" w:rsidR="00897124" w:rsidRPr="007F36D5" w:rsidRDefault="00D01CB1" w:rsidP="00EE1140">
      <w:pPr>
        <w:pStyle w:val="Textkrper"/>
        <w:numPr>
          <w:ilvl w:val="0"/>
          <w:numId w:val="10"/>
        </w:numPr>
        <w:rPr>
          <w:rFonts w:cs="Arial"/>
        </w:rPr>
      </w:pPr>
      <w:r>
        <w:rPr>
          <w:rFonts w:cs="Arial"/>
        </w:rPr>
        <w:t xml:space="preserve">Die zugehörige Rolle </w:t>
      </w:r>
      <w:r w:rsidR="00276A17" w:rsidRPr="001C665B">
        <w:rPr>
          <w:rFonts w:cs="Arial"/>
        </w:rPr>
        <w:t>löscht</w:t>
      </w:r>
      <w:r w:rsidR="00276A17">
        <w:rPr>
          <w:rFonts w:cs="Arial"/>
          <w:i/>
        </w:rPr>
        <w:t xml:space="preserve"> </w:t>
      </w:r>
      <w:r w:rsidR="00897124" w:rsidRPr="007F36D5">
        <w:rPr>
          <w:rFonts w:cs="Arial"/>
          <w:i/>
        </w:rPr>
        <w:t>E-Identit</w:t>
      </w:r>
      <w:r>
        <w:rPr>
          <w:rFonts w:cs="Arial"/>
          <w:i/>
        </w:rPr>
        <w:t>ies</w:t>
      </w:r>
      <w:r w:rsidR="00897124" w:rsidRPr="007F36D5">
        <w:rPr>
          <w:rFonts w:cs="Arial"/>
        </w:rPr>
        <w:t>.</w:t>
      </w:r>
    </w:p>
    <w:p w14:paraId="4CB7CEDE" w14:textId="77777777" w:rsidR="00897124" w:rsidRPr="0065181E" w:rsidRDefault="00897124" w:rsidP="00897124">
      <w:pPr>
        <w:pStyle w:val="Textkrper"/>
        <w:spacing w:before="240"/>
        <w:rPr>
          <w:rFonts w:cs="Arial"/>
        </w:rPr>
      </w:pPr>
      <w:r w:rsidRPr="0065181E">
        <w:rPr>
          <w:rFonts w:cs="Arial"/>
          <w:b/>
        </w:rPr>
        <w:t>Anmerkungen:</w:t>
      </w:r>
    </w:p>
    <w:p w14:paraId="6016634C" w14:textId="1D7C2137" w:rsidR="00897124" w:rsidRPr="0065181E" w:rsidRDefault="00897124" w:rsidP="00897124">
      <w:pPr>
        <w:pStyle w:val="Textkrper"/>
        <w:rPr>
          <w:rFonts w:cs="Arial"/>
        </w:rPr>
      </w:pPr>
      <w:r w:rsidRPr="0065181E">
        <w:rPr>
          <w:rFonts w:cs="Arial"/>
        </w:rPr>
        <w:t xml:space="preserve">Die </w:t>
      </w:r>
      <w:r w:rsidRPr="0065181E">
        <w:rPr>
          <w:rFonts w:cs="Arial"/>
          <w:i/>
        </w:rPr>
        <w:t>E-Identity</w:t>
      </w:r>
      <w:r w:rsidRPr="0065181E">
        <w:rPr>
          <w:rFonts w:cs="Arial"/>
        </w:rPr>
        <w:t xml:space="preserve"> ist das zentrale Element jeder </w:t>
      </w:r>
      <w:r w:rsidRPr="0065181E">
        <w:rPr>
          <w:rFonts w:cs="Arial"/>
          <w:i/>
        </w:rPr>
        <w:t>IAM</w:t>
      </w:r>
      <w:r w:rsidRPr="0065181E">
        <w:rPr>
          <w:rFonts w:cs="Arial"/>
        </w:rPr>
        <w:t xml:space="preserve">-Umgebung. Ein registriertes </w:t>
      </w:r>
      <w:r w:rsidRPr="0065181E">
        <w:rPr>
          <w:rFonts w:cs="Arial"/>
          <w:i/>
        </w:rPr>
        <w:t>Subjekt</w:t>
      </w:r>
      <w:r w:rsidRPr="0065181E">
        <w:rPr>
          <w:rFonts w:cs="Arial"/>
        </w:rPr>
        <w:t xml:space="preserve"> hat innerhalb eine</w:t>
      </w:r>
      <w:r w:rsidR="00420B21">
        <w:rPr>
          <w:rFonts w:cs="Arial"/>
        </w:rPr>
        <w:t>r</w:t>
      </w:r>
      <w:r w:rsidRPr="0065181E">
        <w:rPr>
          <w:rFonts w:cs="Arial"/>
        </w:rPr>
        <w:t xml:space="preserve"> </w:t>
      </w:r>
      <w:r w:rsidR="00420B21">
        <w:rPr>
          <w:rFonts w:cs="Arial"/>
          <w:i/>
        </w:rPr>
        <w:t>Domäne</w:t>
      </w:r>
      <w:r w:rsidR="00420B21" w:rsidRPr="0065181E">
        <w:rPr>
          <w:rFonts w:cs="Arial"/>
        </w:rPr>
        <w:t xml:space="preserve"> </w:t>
      </w:r>
      <w:r w:rsidRPr="0065181E">
        <w:rPr>
          <w:rFonts w:cs="Arial"/>
        </w:rPr>
        <w:t xml:space="preserve">immer mindestens eine </w:t>
      </w:r>
      <w:r w:rsidRPr="0065181E">
        <w:rPr>
          <w:rFonts w:cs="Arial"/>
          <w:i/>
        </w:rPr>
        <w:t>E-Identity</w:t>
      </w:r>
      <w:r w:rsidRPr="0065181E">
        <w:rPr>
          <w:rFonts w:cs="Arial"/>
        </w:rPr>
        <w:t>.</w:t>
      </w:r>
    </w:p>
    <w:p w14:paraId="62DDB602" w14:textId="77777777" w:rsidR="00B15BA0" w:rsidRDefault="00B15BA0" w:rsidP="00B15BA0">
      <w:pPr>
        <w:pStyle w:val="berschrift3"/>
      </w:pPr>
      <w:bookmarkStart w:id="164" w:name="_Toc496078547"/>
      <w:r>
        <w:t>Attribut pflegen</w:t>
      </w:r>
      <w:bookmarkEnd w:id="164"/>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B15BA0" w:rsidRPr="003F6E31" w14:paraId="25524003" w14:textId="77777777" w:rsidTr="0048672A">
        <w:trPr>
          <w:cantSplit/>
        </w:trPr>
        <w:tc>
          <w:tcPr>
            <w:tcW w:w="2518" w:type="dxa"/>
            <w:shd w:val="clear" w:color="auto" w:fill="D9D9D9" w:themeFill="background1" w:themeFillShade="D9"/>
          </w:tcPr>
          <w:p w14:paraId="6E9C5BB7" w14:textId="77777777" w:rsidR="00B15BA0" w:rsidRPr="003F6E31" w:rsidRDefault="00B15BA0" w:rsidP="0048672A">
            <w:pPr>
              <w:pStyle w:val="Textkrper"/>
              <w:rPr>
                <w:rFonts w:cs="Arial"/>
                <w:szCs w:val="22"/>
              </w:rPr>
            </w:pPr>
            <w:r>
              <w:t>Attribut pflegen</w:t>
            </w:r>
          </w:p>
        </w:tc>
        <w:tc>
          <w:tcPr>
            <w:tcW w:w="6769" w:type="dxa"/>
            <w:shd w:val="clear" w:color="auto" w:fill="F2F2F2" w:themeFill="background1" w:themeFillShade="F2"/>
          </w:tcPr>
          <w:p w14:paraId="7F777862" w14:textId="77777777" w:rsidR="00B15BA0" w:rsidRPr="003F6E31" w:rsidRDefault="00B15BA0" w:rsidP="0048672A">
            <w:pPr>
              <w:pStyle w:val="Textkrper"/>
              <w:rPr>
                <w:rFonts w:cs="Arial"/>
                <w:szCs w:val="22"/>
              </w:rPr>
            </w:pPr>
            <w:r>
              <w:rPr>
                <w:rFonts w:cs="Arial"/>
                <w:szCs w:val="22"/>
              </w:rPr>
              <w:t>Definition</w:t>
            </w:r>
            <w:r w:rsidRPr="003F6E31">
              <w:rPr>
                <w:rFonts w:cs="Arial"/>
                <w:szCs w:val="22"/>
              </w:rPr>
              <w:t>,</w:t>
            </w:r>
            <w:r>
              <w:rPr>
                <w:rFonts w:cs="Arial"/>
                <w:szCs w:val="22"/>
              </w:rPr>
              <w:t xml:space="preserve"> Aktualisierung und Löschung </w:t>
            </w:r>
            <w:r w:rsidRPr="003F6E31">
              <w:rPr>
                <w:rFonts w:cs="Arial"/>
                <w:szCs w:val="22"/>
              </w:rPr>
              <w:t xml:space="preserve">von </w:t>
            </w:r>
            <w:r w:rsidRPr="003F6E31">
              <w:rPr>
                <w:rFonts w:cs="Arial"/>
                <w:i/>
                <w:szCs w:val="22"/>
              </w:rPr>
              <w:t>Attributen</w:t>
            </w:r>
            <w:r w:rsidRPr="003F6E31">
              <w:rPr>
                <w:rFonts w:cs="Arial"/>
                <w:szCs w:val="22"/>
              </w:rPr>
              <w:t>.</w:t>
            </w:r>
          </w:p>
        </w:tc>
      </w:tr>
    </w:tbl>
    <w:p w14:paraId="3619E579" w14:textId="1E488905" w:rsidR="002D1040" w:rsidRPr="00134DD2" w:rsidRDefault="004F213B" w:rsidP="00B15BA0">
      <w:pPr>
        <w:pStyle w:val="Textkrper"/>
        <w:spacing w:before="240"/>
        <w:rPr>
          <w:rFonts w:cs="Arial"/>
          <w:b/>
        </w:rPr>
      </w:pPr>
      <w:r>
        <w:rPr>
          <w:rFonts w:cs="Arial"/>
          <w:b/>
        </w:rPr>
        <w:t>Zugehörige Rolle:</w:t>
      </w:r>
      <w:r w:rsidR="002D1040">
        <w:rPr>
          <w:rFonts w:cs="Arial"/>
          <w:b/>
        </w:rPr>
        <w:t xml:space="preserve"> </w:t>
      </w:r>
      <w:r w:rsidR="002D1040">
        <w:rPr>
          <w:rFonts w:cs="Arial"/>
        </w:rPr>
        <w:t>AA</w:t>
      </w:r>
    </w:p>
    <w:p w14:paraId="5F6E8908" w14:textId="34D3A2D0" w:rsidR="00B15BA0" w:rsidRPr="003F6E31" w:rsidRDefault="00B15BA0" w:rsidP="00B15BA0">
      <w:pPr>
        <w:pStyle w:val="Textkrper"/>
        <w:spacing w:before="240"/>
        <w:rPr>
          <w:b/>
        </w:rPr>
      </w:pPr>
      <w:r w:rsidRPr="003F6E31">
        <w:rPr>
          <w:b/>
        </w:rPr>
        <w:t>Tätigkeiten:</w:t>
      </w:r>
    </w:p>
    <w:p w14:paraId="2E8BDEDC" w14:textId="47CBC666" w:rsidR="00B15BA0" w:rsidRPr="003E25CC" w:rsidRDefault="00B15BA0" w:rsidP="00B15BA0">
      <w:pPr>
        <w:pStyle w:val="Textkrper"/>
        <w:numPr>
          <w:ilvl w:val="0"/>
          <w:numId w:val="14"/>
        </w:numPr>
        <w:ind w:left="714" w:hanging="357"/>
      </w:pPr>
      <w:r w:rsidRPr="00A46989">
        <w:lastRenderedPageBreak/>
        <w:t>Das Subjekt</w:t>
      </w:r>
      <w:r>
        <w:t xml:space="preserve"> oder die RA</w:t>
      </w:r>
      <w:r w:rsidRPr="00A46989">
        <w:t xml:space="preserve"> beantragt </w:t>
      </w:r>
      <w:r w:rsidR="00FA672C" w:rsidRPr="00A46989">
        <w:t>ein</w:t>
      </w:r>
      <w:r w:rsidR="00FA672C">
        <w:t>en</w:t>
      </w:r>
      <w:r w:rsidR="00FA672C" w:rsidRPr="003E25CC">
        <w:t xml:space="preserve"> </w:t>
      </w:r>
      <w:r w:rsidR="00FA672C">
        <w:t>neuen</w:t>
      </w:r>
      <w:r w:rsidR="00FA672C" w:rsidRPr="00A46989">
        <w:t xml:space="preserve"> </w:t>
      </w:r>
      <w:r w:rsidR="00FA672C" w:rsidRPr="003E25CC">
        <w:rPr>
          <w:i/>
        </w:rPr>
        <w:t>Attribut</w:t>
      </w:r>
      <w:r w:rsidR="00FA672C">
        <w:rPr>
          <w:i/>
        </w:rPr>
        <w:t>wert</w:t>
      </w:r>
      <w:r w:rsidR="00FA672C" w:rsidRPr="00A46989">
        <w:t xml:space="preserve"> </w:t>
      </w:r>
      <w:r w:rsidRPr="00A46989">
        <w:t>oder die Aktualisierung eines bestehenden</w:t>
      </w:r>
      <w:r w:rsidRPr="00A46989">
        <w:rPr>
          <w:i/>
        </w:rPr>
        <w:t xml:space="preserve"> Attribut</w:t>
      </w:r>
      <w:r w:rsidR="00FA672C">
        <w:rPr>
          <w:i/>
        </w:rPr>
        <w:t>wertes</w:t>
      </w:r>
      <w:r w:rsidRPr="003E25CC">
        <w:t xml:space="preserve"> </w:t>
      </w:r>
      <w:r w:rsidRPr="00B15BA0">
        <w:t>beim AA</w:t>
      </w:r>
      <w:r w:rsidRPr="003E25CC">
        <w:t>.</w:t>
      </w:r>
    </w:p>
    <w:p w14:paraId="46F1676D" w14:textId="2C77892A" w:rsidR="00B15BA0" w:rsidRPr="003F6E31" w:rsidRDefault="00B15BA0" w:rsidP="00B15BA0">
      <w:pPr>
        <w:pStyle w:val="Textkrper"/>
        <w:numPr>
          <w:ilvl w:val="0"/>
          <w:numId w:val="14"/>
        </w:numPr>
        <w:ind w:left="714" w:hanging="357"/>
      </w:pPr>
      <w:r w:rsidRPr="003F6E31">
        <w:t xml:space="preserve">Nach </w:t>
      </w:r>
      <w:r>
        <w:t>Überprüfung teilt die AA dem</w:t>
      </w:r>
      <w:r w:rsidRPr="003F6E31">
        <w:t xml:space="preserve"> </w:t>
      </w:r>
      <w:r w:rsidRPr="00E73CBF">
        <w:rPr>
          <w:i/>
        </w:rPr>
        <w:t>Subjekt</w:t>
      </w:r>
      <w:r w:rsidRPr="003F6E31">
        <w:t xml:space="preserve"> </w:t>
      </w:r>
      <w:r w:rsidR="00E2235D">
        <w:t>dem</w:t>
      </w:r>
      <w:r w:rsidRPr="003F6E31">
        <w:t xml:space="preserve"> </w:t>
      </w:r>
      <w:r w:rsidRPr="00E73CBF">
        <w:rPr>
          <w:i/>
        </w:rPr>
        <w:t>Attribut</w:t>
      </w:r>
      <w:r w:rsidR="001D7442">
        <w:rPr>
          <w:i/>
        </w:rPr>
        <w:t>wert</w:t>
      </w:r>
      <w:r w:rsidRPr="003F6E31">
        <w:t xml:space="preserve"> zu</w:t>
      </w:r>
      <w:r>
        <w:t xml:space="preserve"> oder aktualisiert es</w:t>
      </w:r>
      <w:r w:rsidRPr="003F6E31">
        <w:t>.</w:t>
      </w:r>
    </w:p>
    <w:p w14:paraId="3619A1B5" w14:textId="00D5E78E" w:rsidR="00B15BA0" w:rsidRDefault="00B15BA0" w:rsidP="00B15BA0">
      <w:pPr>
        <w:pStyle w:val="Textkrper"/>
        <w:numPr>
          <w:ilvl w:val="0"/>
          <w:numId w:val="14"/>
        </w:numPr>
        <w:ind w:left="714" w:hanging="357"/>
      </w:pPr>
      <w:r>
        <w:t xml:space="preserve">Die AA registriert die </w:t>
      </w:r>
      <w:r w:rsidRPr="003F6E31">
        <w:t xml:space="preserve">erhobenen </w:t>
      </w:r>
      <w:r w:rsidRPr="00715DA6">
        <w:rPr>
          <w:i/>
        </w:rPr>
        <w:t>Attribut</w:t>
      </w:r>
      <w:r w:rsidR="001D7442">
        <w:rPr>
          <w:i/>
        </w:rPr>
        <w:t>wert</w:t>
      </w:r>
      <w:r w:rsidRPr="00715DA6">
        <w:rPr>
          <w:i/>
        </w:rPr>
        <w:t>e</w:t>
      </w:r>
      <w:r w:rsidRPr="003F6E31">
        <w:t xml:space="preserve"> zur </w:t>
      </w:r>
      <w:r>
        <w:rPr>
          <w:i/>
        </w:rPr>
        <w:t>E-Identity</w:t>
      </w:r>
      <w:r w:rsidRPr="003F6E31">
        <w:t>.</w:t>
      </w:r>
    </w:p>
    <w:p w14:paraId="105D5FD1" w14:textId="4D94662D" w:rsidR="00B15BA0" w:rsidRPr="003F6E31" w:rsidRDefault="00B15BA0" w:rsidP="00B15BA0">
      <w:pPr>
        <w:pStyle w:val="Textkrper"/>
        <w:numPr>
          <w:ilvl w:val="0"/>
          <w:numId w:val="14"/>
        </w:numPr>
        <w:ind w:left="714" w:hanging="357"/>
      </w:pPr>
      <w:r>
        <w:t xml:space="preserve">Die </w:t>
      </w:r>
      <w:r w:rsidRPr="00A46989">
        <w:t>AA löscht</w:t>
      </w:r>
      <w:r>
        <w:rPr>
          <w:i/>
        </w:rPr>
        <w:t xml:space="preserve"> </w:t>
      </w:r>
      <w:r w:rsidRPr="00715DA6">
        <w:rPr>
          <w:i/>
        </w:rPr>
        <w:t>Attribut</w:t>
      </w:r>
      <w:r w:rsidR="001D7442">
        <w:rPr>
          <w:i/>
        </w:rPr>
        <w:t>wert</w:t>
      </w:r>
      <w:r>
        <w:rPr>
          <w:i/>
        </w:rPr>
        <w:t>e</w:t>
      </w:r>
      <w:r>
        <w:t>.</w:t>
      </w:r>
    </w:p>
    <w:p w14:paraId="69319E34" w14:textId="77777777" w:rsidR="00B15BA0" w:rsidRPr="003F6E31" w:rsidRDefault="00B15BA0" w:rsidP="00B15BA0">
      <w:pPr>
        <w:pStyle w:val="Textkrper"/>
        <w:spacing w:before="240"/>
        <w:rPr>
          <w:b/>
        </w:rPr>
      </w:pPr>
      <w:r w:rsidRPr="003F6E31">
        <w:rPr>
          <w:b/>
        </w:rPr>
        <w:t>Anmerkungen:</w:t>
      </w:r>
    </w:p>
    <w:p w14:paraId="2F8F2375" w14:textId="614E27C7" w:rsidR="00B15BA0" w:rsidRDefault="00B15BA0" w:rsidP="00B15BA0">
      <w:r w:rsidRPr="003F6E31">
        <w:rPr>
          <w:rFonts w:cs="Arial"/>
          <w:szCs w:val="22"/>
        </w:rPr>
        <w:t xml:space="preserve">Ein </w:t>
      </w:r>
      <w:r w:rsidRPr="00E73CBF">
        <w:rPr>
          <w:rFonts w:cs="Arial"/>
          <w:i/>
          <w:szCs w:val="22"/>
        </w:rPr>
        <w:t>Attribut</w:t>
      </w:r>
      <w:r w:rsidR="001D7442">
        <w:rPr>
          <w:rFonts w:cs="Arial"/>
          <w:i/>
          <w:szCs w:val="22"/>
        </w:rPr>
        <w:t>wert</w:t>
      </w:r>
      <w:r w:rsidRPr="003F6E31">
        <w:rPr>
          <w:rFonts w:cs="Arial"/>
          <w:szCs w:val="22"/>
        </w:rPr>
        <w:t xml:space="preserve"> </w:t>
      </w:r>
      <w:r>
        <w:rPr>
          <w:rFonts w:cs="Arial"/>
          <w:szCs w:val="22"/>
        </w:rPr>
        <w:t>repräsentiert</w:t>
      </w:r>
      <w:r w:rsidRPr="003F6E31">
        <w:rPr>
          <w:rFonts w:cs="Arial"/>
          <w:szCs w:val="22"/>
        </w:rPr>
        <w:t xml:space="preserve"> </w:t>
      </w:r>
      <w:r>
        <w:rPr>
          <w:rFonts w:cs="Arial"/>
          <w:szCs w:val="22"/>
        </w:rPr>
        <w:t xml:space="preserve">eine </w:t>
      </w:r>
      <w:r w:rsidRPr="003F6E31">
        <w:rPr>
          <w:rFonts w:cs="Arial"/>
          <w:szCs w:val="22"/>
        </w:rPr>
        <w:t>einem</w:t>
      </w:r>
      <w:r w:rsidRPr="003F6E31">
        <w:rPr>
          <w:b/>
        </w:rPr>
        <w:t xml:space="preserve"> </w:t>
      </w:r>
      <w:r w:rsidRPr="003F6E31">
        <w:rPr>
          <w:rFonts w:cs="Arial"/>
          <w:i/>
          <w:szCs w:val="22"/>
        </w:rPr>
        <w:t>Subjekt</w:t>
      </w:r>
      <w:r w:rsidRPr="003F6E31">
        <w:rPr>
          <w:rFonts w:cs="Arial"/>
          <w:szCs w:val="22"/>
        </w:rPr>
        <w:t xml:space="preserve"> zugeordnete </w:t>
      </w:r>
      <w:r w:rsidRPr="00E73CBF">
        <w:rPr>
          <w:rFonts w:cs="Arial"/>
          <w:i/>
          <w:szCs w:val="22"/>
        </w:rPr>
        <w:t>Eigenschaft</w:t>
      </w:r>
      <w:r w:rsidRPr="003F6E31">
        <w:rPr>
          <w:rFonts w:cs="Arial"/>
          <w:szCs w:val="22"/>
        </w:rPr>
        <w:t xml:space="preserve">, die </w:t>
      </w:r>
      <w:r>
        <w:rPr>
          <w:rFonts w:cs="Arial"/>
          <w:szCs w:val="22"/>
        </w:rPr>
        <w:t xml:space="preserve">das </w:t>
      </w:r>
      <w:r w:rsidRPr="00E73CBF">
        <w:rPr>
          <w:rFonts w:cs="Arial"/>
          <w:i/>
          <w:szCs w:val="22"/>
        </w:rPr>
        <w:t>Subjekt</w:t>
      </w:r>
      <w:r w:rsidRPr="003F6E31">
        <w:rPr>
          <w:rFonts w:cs="Arial"/>
          <w:szCs w:val="22"/>
        </w:rPr>
        <w:t xml:space="preserve"> näher beschreibt.</w:t>
      </w:r>
      <w:r>
        <w:rPr>
          <w:rFonts w:cs="Arial"/>
          <w:szCs w:val="22"/>
        </w:rPr>
        <w:t xml:space="preserve"> </w:t>
      </w:r>
      <w:r w:rsidRPr="003F6E31">
        <w:t>Der Prozess</w:t>
      </w:r>
      <w:r>
        <w:t>,</w:t>
      </w:r>
      <w:r w:rsidRPr="003F6E31">
        <w:t xml:space="preserve"> wie diese</w:t>
      </w:r>
      <w:r>
        <w:t xml:space="preserve"> </w:t>
      </w:r>
      <w:r w:rsidRPr="00E73CBF">
        <w:rPr>
          <w:i/>
        </w:rPr>
        <w:t>Eigenschaften</w:t>
      </w:r>
      <w:r w:rsidRPr="003F6E31">
        <w:t xml:space="preserve"> zu </w:t>
      </w:r>
      <w:r>
        <w:t xml:space="preserve">erheben und </w:t>
      </w:r>
      <w:r w:rsidRPr="003F6E31">
        <w:t>prüfen sind</w:t>
      </w:r>
      <w:r>
        <w:t>, muss entsprechend der verlangten Qualität dokumentiert werden</w:t>
      </w:r>
      <w:r w:rsidRPr="003F6E31">
        <w:t>.</w:t>
      </w:r>
    </w:p>
    <w:p w14:paraId="55EC4408" w14:textId="24B69A78" w:rsidR="00897124" w:rsidRPr="0065181E" w:rsidRDefault="00897124" w:rsidP="00EE1140">
      <w:pPr>
        <w:pStyle w:val="berschrift3"/>
      </w:pPr>
      <w:bookmarkStart w:id="165" w:name="_Toc496078548"/>
      <w:r w:rsidRPr="0065181E">
        <w:t xml:space="preserve">Authentifizierungsmittel </w:t>
      </w:r>
      <w:r w:rsidR="00984C1D">
        <w:t>pflegen</w:t>
      </w:r>
      <w:bookmarkEnd w:id="165"/>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897124" w:rsidRPr="0065181E" w14:paraId="598E4405" w14:textId="77777777" w:rsidTr="00897124">
        <w:trPr>
          <w:cantSplit/>
        </w:trPr>
        <w:tc>
          <w:tcPr>
            <w:tcW w:w="2518" w:type="dxa"/>
            <w:shd w:val="clear" w:color="auto" w:fill="D9D9D9" w:themeFill="background1" w:themeFillShade="D9"/>
          </w:tcPr>
          <w:p w14:paraId="63FAD68C" w14:textId="41ED2107" w:rsidR="00897124" w:rsidRPr="0065181E" w:rsidRDefault="00897124" w:rsidP="003F700B">
            <w:pPr>
              <w:pStyle w:val="Textkrper"/>
              <w:rPr>
                <w:rFonts w:cs="Arial"/>
                <w:szCs w:val="22"/>
              </w:rPr>
            </w:pPr>
            <w:r w:rsidRPr="0065181E">
              <w:rPr>
                <w:rFonts w:cs="Arial"/>
              </w:rPr>
              <w:t xml:space="preserve">Authentifizierungsmittel </w:t>
            </w:r>
            <w:r w:rsidR="00952F96">
              <w:rPr>
                <w:rFonts w:cs="Arial"/>
              </w:rPr>
              <w:t>pflegen</w:t>
            </w:r>
          </w:p>
        </w:tc>
        <w:tc>
          <w:tcPr>
            <w:tcW w:w="6769" w:type="dxa"/>
            <w:shd w:val="clear" w:color="auto" w:fill="F2F2F2" w:themeFill="background1" w:themeFillShade="F2"/>
          </w:tcPr>
          <w:p w14:paraId="2905AB6D" w14:textId="74BDC26A" w:rsidR="00897124" w:rsidRPr="0065181E" w:rsidRDefault="00897124" w:rsidP="003F700B">
            <w:pPr>
              <w:pStyle w:val="Textkrper"/>
              <w:rPr>
                <w:rFonts w:cs="Arial"/>
                <w:szCs w:val="22"/>
              </w:rPr>
            </w:pPr>
            <w:r w:rsidRPr="0065181E">
              <w:rPr>
                <w:rFonts w:cs="Arial"/>
                <w:szCs w:val="22"/>
              </w:rPr>
              <w:t>Erstellen</w:t>
            </w:r>
            <w:r w:rsidR="00471775">
              <w:rPr>
                <w:rFonts w:cs="Arial"/>
                <w:szCs w:val="22"/>
              </w:rPr>
              <w:t>,</w:t>
            </w:r>
            <w:r w:rsidRPr="0065181E">
              <w:rPr>
                <w:rFonts w:cs="Arial"/>
                <w:szCs w:val="22"/>
              </w:rPr>
              <w:t xml:space="preserve"> Verg</w:t>
            </w:r>
            <w:r w:rsidR="009A2EFD">
              <w:rPr>
                <w:rFonts w:cs="Arial"/>
                <w:szCs w:val="22"/>
              </w:rPr>
              <w:t>abe</w:t>
            </w:r>
            <w:r w:rsidRPr="0065181E">
              <w:rPr>
                <w:rFonts w:cs="Arial"/>
                <w:szCs w:val="22"/>
              </w:rPr>
              <w:t xml:space="preserve"> </w:t>
            </w:r>
            <w:r w:rsidR="00471775">
              <w:rPr>
                <w:rFonts w:cs="Arial"/>
                <w:szCs w:val="22"/>
              </w:rPr>
              <w:t xml:space="preserve">und Erneuerung </w:t>
            </w:r>
            <w:r w:rsidRPr="0065181E">
              <w:rPr>
                <w:rFonts w:cs="Arial"/>
                <w:szCs w:val="22"/>
              </w:rPr>
              <w:t xml:space="preserve">von </w:t>
            </w:r>
            <w:r w:rsidRPr="0065181E">
              <w:rPr>
                <w:rFonts w:cs="Arial"/>
                <w:i/>
              </w:rPr>
              <w:t>Authentifizierungsmitteln</w:t>
            </w:r>
            <w:r w:rsidR="00952F96" w:rsidRPr="0065181E">
              <w:rPr>
                <w:rFonts w:cs="Arial"/>
              </w:rPr>
              <w:t xml:space="preserve"> für eine E-Identity</w:t>
            </w:r>
            <w:r w:rsidRPr="0065181E">
              <w:rPr>
                <w:rFonts w:cs="Arial"/>
                <w:i/>
                <w:szCs w:val="22"/>
              </w:rPr>
              <w:t>.</w:t>
            </w:r>
          </w:p>
        </w:tc>
      </w:tr>
    </w:tbl>
    <w:p w14:paraId="61020C81" w14:textId="79CC27AA" w:rsidR="002D1040" w:rsidRDefault="004F213B" w:rsidP="00897124">
      <w:pPr>
        <w:pStyle w:val="Textkrper"/>
        <w:spacing w:before="240"/>
        <w:rPr>
          <w:rFonts w:cs="Arial"/>
          <w:b/>
        </w:rPr>
      </w:pPr>
      <w:r>
        <w:rPr>
          <w:rFonts w:cs="Arial"/>
          <w:b/>
        </w:rPr>
        <w:t>Zugehörige Rolle:</w:t>
      </w:r>
      <w:r w:rsidR="002D1040">
        <w:rPr>
          <w:rFonts w:cs="Arial"/>
          <w:b/>
        </w:rPr>
        <w:t xml:space="preserve"> </w:t>
      </w:r>
      <w:r w:rsidR="002D1040">
        <w:rPr>
          <w:rFonts w:cs="Arial"/>
        </w:rPr>
        <w:t>CSP</w:t>
      </w:r>
    </w:p>
    <w:p w14:paraId="41D46256" w14:textId="0D67C520" w:rsidR="00897124" w:rsidRPr="0065181E" w:rsidRDefault="00897124" w:rsidP="00897124">
      <w:pPr>
        <w:pStyle w:val="Textkrper"/>
        <w:spacing w:before="240"/>
        <w:rPr>
          <w:rFonts w:cs="Arial"/>
          <w:b/>
        </w:rPr>
      </w:pPr>
      <w:r w:rsidRPr="0065181E">
        <w:rPr>
          <w:rFonts w:cs="Arial"/>
          <w:b/>
        </w:rPr>
        <w:t>Tätigkeiten:</w:t>
      </w:r>
    </w:p>
    <w:p w14:paraId="0BCD5403" w14:textId="3C752EC8" w:rsidR="00897124" w:rsidRPr="0065181E" w:rsidRDefault="00276A17" w:rsidP="00897124">
      <w:pPr>
        <w:pStyle w:val="Textkrper"/>
        <w:numPr>
          <w:ilvl w:val="0"/>
          <w:numId w:val="10"/>
        </w:numPr>
        <w:rPr>
          <w:rFonts w:cs="Arial"/>
          <w:b/>
        </w:rPr>
      </w:pPr>
      <w:r>
        <w:rPr>
          <w:rFonts w:cs="Arial"/>
        </w:rPr>
        <w:t xml:space="preserve">Der CSP erstellt, erhebt und vergibt </w:t>
      </w:r>
      <w:r w:rsidR="00897124" w:rsidRPr="0065181E">
        <w:rPr>
          <w:rFonts w:cs="Arial"/>
          <w:i/>
        </w:rPr>
        <w:t>Authentifizierungsmerkmale</w:t>
      </w:r>
      <w:r w:rsidR="00897124" w:rsidRPr="0065181E">
        <w:rPr>
          <w:rFonts w:cs="Arial"/>
        </w:rPr>
        <w:t xml:space="preserve"> (z.B. Passwörter, Authentisierungszertifikat).</w:t>
      </w:r>
    </w:p>
    <w:p w14:paraId="5F1CB79A" w14:textId="4DF11D80" w:rsidR="00897124" w:rsidRPr="00774D88" w:rsidRDefault="001D7442" w:rsidP="00897124">
      <w:pPr>
        <w:pStyle w:val="Textkrper"/>
        <w:numPr>
          <w:ilvl w:val="0"/>
          <w:numId w:val="10"/>
        </w:numPr>
        <w:rPr>
          <w:rFonts w:cs="Arial"/>
          <w:b/>
        </w:rPr>
      </w:pPr>
      <w:r w:rsidRPr="00774D88">
        <w:rPr>
          <w:rFonts w:cs="Arial"/>
        </w:rPr>
        <w:t xml:space="preserve">(optional) </w:t>
      </w:r>
      <w:r w:rsidR="00276A17" w:rsidRPr="00774D88">
        <w:rPr>
          <w:rFonts w:cs="Arial"/>
        </w:rPr>
        <w:t xml:space="preserve">Der CSP </w:t>
      </w:r>
      <w:r w:rsidR="00420B21" w:rsidRPr="00774D88">
        <w:rPr>
          <w:rFonts w:cs="Arial"/>
        </w:rPr>
        <w:t xml:space="preserve">publiziert </w:t>
      </w:r>
      <w:r w:rsidR="00897124" w:rsidRPr="00774D88">
        <w:rPr>
          <w:rFonts w:cs="Arial"/>
        </w:rPr>
        <w:t>d</w:t>
      </w:r>
      <w:r w:rsidR="00276A17" w:rsidRPr="00774D88">
        <w:rPr>
          <w:rFonts w:cs="Arial"/>
        </w:rPr>
        <w:t>ie</w:t>
      </w:r>
      <w:r w:rsidR="00897124" w:rsidRPr="00774D88">
        <w:rPr>
          <w:rFonts w:cs="Arial"/>
        </w:rPr>
        <w:t xml:space="preserve"> öffentlichen Elemente der </w:t>
      </w:r>
      <w:r w:rsidR="00897124" w:rsidRPr="00774D88">
        <w:rPr>
          <w:rFonts w:cs="Arial"/>
          <w:i/>
        </w:rPr>
        <w:t>Authentifizierungsmittel</w:t>
      </w:r>
      <w:r w:rsidR="00897124" w:rsidRPr="00774D88">
        <w:rPr>
          <w:rFonts w:cs="Arial"/>
        </w:rPr>
        <w:t xml:space="preserve"> (z.B. öffentlicher Schlüssel) zur </w:t>
      </w:r>
      <w:r w:rsidR="00897124" w:rsidRPr="00774D88">
        <w:rPr>
          <w:rFonts w:cs="Arial"/>
          <w:i/>
        </w:rPr>
        <w:t>E-Identity.</w:t>
      </w:r>
    </w:p>
    <w:p w14:paraId="6BBC77D8" w14:textId="27652D71" w:rsidR="00897124" w:rsidRPr="0065181E" w:rsidRDefault="00276A17" w:rsidP="00897124">
      <w:pPr>
        <w:pStyle w:val="Textkrper"/>
        <w:numPr>
          <w:ilvl w:val="0"/>
          <w:numId w:val="10"/>
        </w:numPr>
        <w:rPr>
          <w:rFonts w:cs="Arial"/>
          <w:b/>
        </w:rPr>
      </w:pPr>
      <w:r>
        <w:rPr>
          <w:rFonts w:cs="Arial"/>
        </w:rPr>
        <w:t xml:space="preserve">Der CSP </w:t>
      </w:r>
      <w:r w:rsidR="00D93AC1">
        <w:rPr>
          <w:rFonts w:cs="Arial"/>
        </w:rPr>
        <w:t>händig</w:t>
      </w:r>
      <w:r>
        <w:rPr>
          <w:rFonts w:cs="Arial"/>
        </w:rPr>
        <w:t xml:space="preserve">t </w:t>
      </w:r>
      <w:r w:rsidR="00D93AC1">
        <w:rPr>
          <w:rFonts w:cs="Arial"/>
        </w:rPr>
        <w:t>des</w:t>
      </w:r>
      <w:r w:rsidR="00897124" w:rsidRPr="0065181E">
        <w:rPr>
          <w:rFonts w:cs="Arial"/>
        </w:rPr>
        <w:t xml:space="preserve"> </w:t>
      </w:r>
      <w:r w:rsidR="00897124" w:rsidRPr="0065181E">
        <w:rPr>
          <w:rFonts w:cs="Arial"/>
          <w:i/>
        </w:rPr>
        <w:t>Authentifizierungsmittels</w:t>
      </w:r>
      <w:r w:rsidR="00897124" w:rsidRPr="0065181E">
        <w:rPr>
          <w:rFonts w:cs="Arial"/>
        </w:rPr>
        <w:t xml:space="preserve"> (ev. mehrere) an das </w:t>
      </w:r>
      <w:r w:rsidR="00897124" w:rsidRPr="0065181E">
        <w:rPr>
          <w:rFonts w:cs="Arial"/>
          <w:i/>
        </w:rPr>
        <w:t>Subjekt</w:t>
      </w:r>
      <w:r>
        <w:rPr>
          <w:rFonts w:cs="Arial"/>
          <w:i/>
        </w:rPr>
        <w:t xml:space="preserve"> </w:t>
      </w:r>
      <w:r w:rsidRPr="001C665B">
        <w:rPr>
          <w:rFonts w:cs="Arial"/>
        </w:rPr>
        <w:t>aus</w:t>
      </w:r>
      <w:r w:rsidR="00897124" w:rsidRPr="0065181E">
        <w:rPr>
          <w:rFonts w:cs="Arial"/>
        </w:rPr>
        <w:t>.</w:t>
      </w:r>
    </w:p>
    <w:p w14:paraId="384E7EB3" w14:textId="2920D727" w:rsidR="00897124" w:rsidRPr="0065181E" w:rsidRDefault="0044573E" w:rsidP="00897124">
      <w:pPr>
        <w:pStyle w:val="Textkrper"/>
        <w:numPr>
          <w:ilvl w:val="0"/>
          <w:numId w:val="10"/>
        </w:numPr>
        <w:rPr>
          <w:rFonts w:cs="Arial"/>
          <w:b/>
        </w:rPr>
      </w:pPr>
      <w:r>
        <w:rPr>
          <w:rFonts w:cs="Arial"/>
        </w:rPr>
        <w:t>Der CSP erneuert bzw. ersetzt b</w:t>
      </w:r>
      <w:r w:rsidR="00897124" w:rsidRPr="0065181E">
        <w:rPr>
          <w:rFonts w:cs="Arial"/>
        </w:rPr>
        <w:t xml:space="preserve">enutzerfreundlich </w:t>
      </w:r>
      <w:r w:rsidR="00897124" w:rsidRPr="00EE1140">
        <w:rPr>
          <w:rFonts w:cs="Arial"/>
          <w:i/>
        </w:rPr>
        <w:t>Authentifizierungsmittel</w:t>
      </w:r>
      <w:r w:rsidR="00897124" w:rsidRPr="0065181E">
        <w:rPr>
          <w:rFonts w:cs="Arial"/>
        </w:rPr>
        <w:t>.</w:t>
      </w:r>
    </w:p>
    <w:p w14:paraId="365F5BCA" w14:textId="5BE7A063" w:rsidR="00897124" w:rsidRDefault="0044573E" w:rsidP="00897124">
      <w:pPr>
        <w:pStyle w:val="Textkrper"/>
        <w:numPr>
          <w:ilvl w:val="0"/>
          <w:numId w:val="10"/>
        </w:numPr>
        <w:rPr>
          <w:rFonts w:cs="Arial"/>
        </w:rPr>
      </w:pPr>
      <w:r>
        <w:rPr>
          <w:rFonts w:cs="Arial"/>
        </w:rPr>
        <w:t>Der CSP r</w:t>
      </w:r>
      <w:r w:rsidR="00897124" w:rsidRPr="0065181E">
        <w:rPr>
          <w:rFonts w:cs="Arial"/>
        </w:rPr>
        <w:t>evozie</w:t>
      </w:r>
      <w:r>
        <w:rPr>
          <w:rFonts w:cs="Arial"/>
        </w:rPr>
        <w:t xml:space="preserve">rt </w:t>
      </w:r>
      <w:r w:rsidR="00897124" w:rsidRPr="0065181E">
        <w:rPr>
          <w:rFonts w:cs="Arial"/>
          <w:i/>
        </w:rPr>
        <w:t>Authentifizierungsmittel</w:t>
      </w:r>
      <w:r w:rsidR="00897124" w:rsidRPr="0065181E">
        <w:rPr>
          <w:rFonts w:cs="Arial"/>
        </w:rPr>
        <w:t>.</w:t>
      </w:r>
    </w:p>
    <w:p w14:paraId="565BEC4A" w14:textId="77777777" w:rsidR="008A13AB" w:rsidRDefault="008A13AB" w:rsidP="00136034">
      <w:pPr>
        <w:pStyle w:val="berschrift3"/>
      </w:pPr>
      <w:bookmarkStart w:id="166" w:name="_Toc496078549"/>
      <w:r>
        <w:t>E-Ressource pflegen</w:t>
      </w:r>
      <w:bookmarkEnd w:id="166"/>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8A13AB" w:rsidRPr="003F6E31" w14:paraId="4FE8898B" w14:textId="77777777" w:rsidTr="00133383">
        <w:trPr>
          <w:cantSplit/>
        </w:trPr>
        <w:tc>
          <w:tcPr>
            <w:tcW w:w="2518" w:type="dxa"/>
            <w:shd w:val="clear" w:color="auto" w:fill="D9D9D9" w:themeFill="background1" w:themeFillShade="D9"/>
          </w:tcPr>
          <w:p w14:paraId="1F84BE42" w14:textId="77777777" w:rsidR="008A13AB" w:rsidRPr="003F6E31" w:rsidRDefault="008A13AB" w:rsidP="00133383">
            <w:pPr>
              <w:pStyle w:val="Textkrper"/>
              <w:rPr>
                <w:rFonts w:cs="Arial"/>
                <w:szCs w:val="22"/>
              </w:rPr>
            </w:pPr>
            <w:r>
              <w:t>E-Ressource pflegen</w:t>
            </w:r>
          </w:p>
        </w:tc>
        <w:tc>
          <w:tcPr>
            <w:tcW w:w="6769" w:type="dxa"/>
            <w:shd w:val="clear" w:color="auto" w:fill="F2F2F2" w:themeFill="background1" w:themeFillShade="F2"/>
          </w:tcPr>
          <w:p w14:paraId="4283A89E" w14:textId="77777777" w:rsidR="008A13AB" w:rsidRPr="003F6E31" w:rsidRDefault="008A13AB" w:rsidP="00133383">
            <w:pPr>
              <w:pStyle w:val="Textkrper"/>
              <w:rPr>
                <w:rFonts w:cs="Arial"/>
                <w:szCs w:val="22"/>
              </w:rPr>
            </w:pPr>
            <w:r>
              <w:rPr>
                <w:rFonts w:cs="Arial"/>
                <w:szCs w:val="22"/>
              </w:rPr>
              <w:t xml:space="preserve">Identifikation, Registrierung und Löschen </w:t>
            </w:r>
            <w:r w:rsidRPr="003F6E31">
              <w:rPr>
                <w:rFonts w:cs="Arial"/>
                <w:szCs w:val="22"/>
              </w:rPr>
              <w:t xml:space="preserve">von </w:t>
            </w:r>
            <w:r>
              <w:rPr>
                <w:rFonts w:cs="Arial"/>
                <w:i/>
                <w:szCs w:val="22"/>
              </w:rPr>
              <w:t>E-Ressource</w:t>
            </w:r>
            <w:r w:rsidRPr="003F6E31">
              <w:rPr>
                <w:rFonts w:cs="Arial"/>
                <w:i/>
                <w:szCs w:val="22"/>
              </w:rPr>
              <w:t>n</w:t>
            </w:r>
            <w:r w:rsidRPr="003F6E31">
              <w:rPr>
                <w:rFonts w:cs="Arial"/>
                <w:szCs w:val="22"/>
              </w:rPr>
              <w:t>.</w:t>
            </w:r>
          </w:p>
        </w:tc>
      </w:tr>
    </w:tbl>
    <w:p w14:paraId="26F172AA" w14:textId="77777777" w:rsidR="008A13AB" w:rsidRPr="00134DD2" w:rsidRDefault="008A13AB" w:rsidP="008A13AB">
      <w:pPr>
        <w:pStyle w:val="Textkrper"/>
        <w:spacing w:before="240"/>
        <w:rPr>
          <w:rFonts w:cs="Arial"/>
          <w:b/>
        </w:rPr>
      </w:pPr>
      <w:r>
        <w:rPr>
          <w:rFonts w:cs="Arial"/>
          <w:b/>
        </w:rPr>
        <w:t xml:space="preserve">Zugehörige Rolle: </w:t>
      </w:r>
      <w:r>
        <w:rPr>
          <w:rFonts w:cs="Arial"/>
        </w:rPr>
        <w:t>IAM-Führung (RP)</w:t>
      </w:r>
    </w:p>
    <w:p w14:paraId="17C89D15" w14:textId="77777777" w:rsidR="008A13AB" w:rsidRPr="003F6E31" w:rsidRDefault="008A13AB" w:rsidP="008A13AB">
      <w:pPr>
        <w:pStyle w:val="Textkrper"/>
        <w:spacing w:before="240"/>
        <w:rPr>
          <w:b/>
        </w:rPr>
      </w:pPr>
      <w:r w:rsidRPr="003F6E31">
        <w:rPr>
          <w:b/>
        </w:rPr>
        <w:t>Tätigkeiten:</w:t>
      </w:r>
    </w:p>
    <w:p w14:paraId="063EE063" w14:textId="77777777" w:rsidR="008A13AB" w:rsidRDefault="008A13AB" w:rsidP="008A13AB">
      <w:pPr>
        <w:pStyle w:val="Textkrper"/>
        <w:numPr>
          <w:ilvl w:val="0"/>
          <w:numId w:val="14"/>
        </w:numPr>
        <w:spacing w:line="240" w:lineRule="auto"/>
        <w:ind w:left="714" w:hanging="357"/>
      </w:pPr>
      <w:r w:rsidRPr="00A46989">
        <w:t xml:space="preserve">Die </w:t>
      </w:r>
      <w:r>
        <w:t>IAM-Führung (RP)</w:t>
      </w:r>
      <w:r w:rsidRPr="00A46989">
        <w:t xml:space="preserve"> identifiziert</w:t>
      </w:r>
      <w:r>
        <w:rPr>
          <w:i/>
        </w:rPr>
        <w:t xml:space="preserve"> </w:t>
      </w:r>
      <w:r w:rsidRPr="00E73CBF">
        <w:rPr>
          <w:i/>
        </w:rPr>
        <w:t>Ressource</w:t>
      </w:r>
      <w:r>
        <w:rPr>
          <w:i/>
        </w:rPr>
        <w:t>n</w:t>
      </w:r>
      <w:r>
        <w:t xml:space="preserve"> und registriert die zugehörige </w:t>
      </w:r>
      <w:r>
        <w:rPr>
          <w:i/>
        </w:rPr>
        <w:t>E-Ressource</w:t>
      </w:r>
      <w:r>
        <w:t xml:space="preserve"> (mit </w:t>
      </w:r>
      <w:r>
        <w:rPr>
          <w:i/>
        </w:rPr>
        <w:t>Identifikator</w:t>
      </w:r>
      <w:r>
        <w:t>).</w:t>
      </w:r>
    </w:p>
    <w:p w14:paraId="3532DA75" w14:textId="77777777" w:rsidR="008A13AB" w:rsidRPr="00273209" w:rsidRDefault="008A13AB" w:rsidP="008A13AB">
      <w:pPr>
        <w:pStyle w:val="Textkrper"/>
        <w:numPr>
          <w:ilvl w:val="0"/>
          <w:numId w:val="14"/>
        </w:numPr>
        <w:spacing w:line="240" w:lineRule="auto"/>
        <w:ind w:left="714" w:hanging="357"/>
      </w:pPr>
      <w:r w:rsidRPr="00A46989">
        <w:t xml:space="preserve">Die </w:t>
      </w:r>
      <w:r>
        <w:t>IAM-Führung (RP)</w:t>
      </w:r>
      <w:r w:rsidRPr="00A46989">
        <w:t xml:space="preserve"> legt den</w:t>
      </w:r>
      <w:r>
        <w:rPr>
          <w:i/>
        </w:rPr>
        <w:t xml:space="preserve"> </w:t>
      </w:r>
      <w:r w:rsidRPr="00273209">
        <w:rPr>
          <w:i/>
        </w:rPr>
        <w:t>Schutzbedarf</w:t>
      </w:r>
      <w:r w:rsidRPr="00185177">
        <w:t xml:space="preserve"> der </w:t>
      </w:r>
      <w:r>
        <w:t>E-</w:t>
      </w:r>
      <w:r w:rsidRPr="00185177">
        <w:t>Ressource fest.</w:t>
      </w:r>
    </w:p>
    <w:p w14:paraId="7AF37F96" w14:textId="77777777" w:rsidR="008A13AB" w:rsidRPr="003F6E31" w:rsidRDefault="008A13AB" w:rsidP="008A13AB">
      <w:pPr>
        <w:pStyle w:val="Textkrper"/>
        <w:numPr>
          <w:ilvl w:val="0"/>
          <w:numId w:val="14"/>
        </w:numPr>
        <w:spacing w:line="240" w:lineRule="auto"/>
        <w:ind w:left="714" w:hanging="357"/>
      </w:pPr>
      <w:r w:rsidRPr="00A46989">
        <w:t xml:space="preserve">Die </w:t>
      </w:r>
      <w:r>
        <w:t>IAM-Führung (RP)</w:t>
      </w:r>
      <w:r w:rsidRPr="00A46989">
        <w:t xml:space="preserve"> löscht</w:t>
      </w:r>
      <w:r>
        <w:t xml:space="preserve"> oder deaktiviert</w:t>
      </w:r>
      <w:r w:rsidRPr="00A46989">
        <w:t xml:space="preserve"> die</w:t>
      </w:r>
      <w:r>
        <w:rPr>
          <w:i/>
        </w:rPr>
        <w:t xml:space="preserve"> E-Ressource</w:t>
      </w:r>
      <w:r>
        <w:t>, sowie dessen Identif</w:t>
      </w:r>
      <w:r>
        <w:t>i</w:t>
      </w:r>
      <w:r>
        <w:t>kator.</w:t>
      </w:r>
    </w:p>
    <w:p w14:paraId="6A728976" w14:textId="77777777" w:rsidR="008A13AB" w:rsidRPr="005C135F" w:rsidRDefault="008A13AB" w:rsidP="008A13AB">
      <w:pPr>
        <w:pStyle w:val="Textkrper"/>
        <w:spacing w:before="240"/>
        <w:rPr>
          <w:b/>
        </w:rPr>
      </w:pPr>
      <w:r w:rsidRPr="003F6E31">
        <w:rPr>
          <w:b/>
        </w:rPr>
        <w:t>Anmerkungen:</w:t>
      </w:r>
    </w:p>
    <w:p w14:paraId="47106A54" w14:textId="77777777" w:rsidR="008A13AB" w:rsidRDefault="008A13AB" w:rsidP="008A13AB">
      <w:pPr>
        <w:pStyle w:val="Textkrper"/>
        <w:numPr>
          <w:ilvl w:val="0"/>
          <w:numId w:val="14"/>
        </w:numPr>
      </w:pPr>
      <w:r w:rsidRPr="00C557C7">
        <w:t xml:space="preserve">Eine </w:t>
      </w:r>
      <w:r w:rsidRPr="00A46989">
        <w:rPr>
          <w:i/>
        </w:rPr>
        <w:t>Relying Party</w:t>
      </w:r>
      <w:r w:rsidRPr="00C557C7">
        <w:t xml:space="preserve"> hat innerhalb einer </w:t>
      </w:r>
      <w:r w:rsidRPr="00C557C7">
        <w:rPr>
          <w:i/>
        </w:rPr>
        <w:t>Domäne</w:t>
      </w:r>
      <w:r w:rsidRPr="0033093D">
        <w:t xml:space="preserve"> immer mindestens eine </w:t>
      </w:r>
      <w:r w:rsidRPr="0033093D">
        <w:rPr>
          <w:i/>
        </w:rPr>
        <w:t>E-Ressource</w:t>
      </w:r>
      <w:r w:rsidRPr="0033093D">
        <w:t>.</w:t>
      </w:r>
    </w:p>
    <w:p w14:paraId="6000CA55" w14:textId="77777777" w:rsidR="008A13AB" w:rsidRPr="009B7598" w:rsidRDefault="008A13AB" w:rsidP="00136034">
      <w:pPr>
        <w:pStyle w:val="Textkrper"/>
        <w:rPr>
          <w:rFonts w:cs="Arial"/>
        </w:rPr>
      </w:pPr>
    </w:p>
    <w:p w14:paraId="03512828" w14:textId="7BF8EC6F" w:rsidR="00897124" w:rsidRPr="0065181E" w:rsidRDefault="00AA2459" w:rsidP="00EE1140">
      <w:pPr>
        <w:pStyle w:val="berschrift3"/>
      </w:pPr>
      <w:bookmarkStart w:id="167" w:name="_Toc493765315"/>
      <w:bookmarkStart w:id="168" w:name="_Toc493755183"/>
      <w:bookmarkStart w:id="169" w:name="_Toc493755184"/>
      <w:bookmarkStart w:id="170" w:name="_Toc493755185"/>
      <w:bookmarkStart w:id="171" w:name="_Toc495335251"/>
      <w:bookmarkStart w:id="172" w:name="_Toc495593387"/>
      <w:bookmarkStart w:id="173" w:name="_Toc495941940"/>
      <w:bookmarkStart w:id="174" w:name="_Toc495335252"/>
      <w:bookmarkStart w:id="175" w:name="_Toc495593388"/>
      <w:bookmarkStart w:id="176" w:name="_Toc495941941"/>
      <w:bookmarkStart w:id="177" w:name="_Toc495335253"/>
      <w:bookmarkStart w:id="178" w:name="_Toc495593389"/>
      <w:bookmarkStart w:id="179" w:name="_Toc495941942"/>
      <w:bookmarkStart w:id="180" w:name="_Toc496078550"/>
      <w:bookmarkEnd w:id="167"/>
      <w:bookmarkEnd w:id="168"/>
      <w:bookmarkEnd w:id="169"/>
      <w:bookmarkEnd w:id="170"/>
      <w:bookmarkEnd w:id="171"/>
      <w:bookmarkEnd w:id="172"/>
      <w:bookmarkEnd w:id="173"/>
      <w:bookmarkEnd w:id="174"/>
      <w:bookmarkEnd w:id="175"/>
      <w:bookmarkEnd w:id="176"/>
      <w:bookmarkEnd w:id="177"/>
      <w:bookmarkEnd w:id="178"/>
      <w:bookmarkEnd w:id="179"/>
      <w:r>
        <w:lastRenderedPageBreak/>
        <w:t>Berechtigungen pflegen</w:t>
      </w:r>
      <w:bookmarkEnd w:id="180"/>
    </w:p>
    <w:tbl>
      <w:tblPr>
        <w:tblW w:w="0" w:type="auto"/>
        <w:tblBorders>
          <w:insideH w:val="single" w:sz="4" w:space="0" w:color="808080" w:themeColor="background1" w:themeShade="80"/>
        </w:tblBorders>
        <w:tblLook w:val="04A0" w:firstRow="1" w:lastRow="0" w:firstColumn="1" w:lastColumn="0" w:noHBand="0" w:noVBand="1"/>
      </w:tblPr>
      <w:tblGrid>
        <w:gridCol w:w="2846"/>
        <w:gridCol w:w="6441"/>
      </w:tblGrid>
      <w:tr w:rsidR="00897124" w:rsidRPr="0065181E" w14:paraId="0CB5614C" w14:textId="77777777" w:rsidTr="00897124">
        <w:trPr>
          <w:cantSplit/>
        </w:trPr>
        <w:tc>
          <w:tcPr>
            <w:tcW w:w="2846" w:type="dxa"/>
            <w:shd w:val="clear" w:color="auto" w:fill="D9D9D9" w:themeFill="background1" w:themeFillShade="D9"/>
          </w:tcPr>
          <w:p w14:paraId="5B7E3CDA" w14:textId="5DEA19D0" w:rsidR="00897124" w:rsidRPr="0065181E" w:rsidRDefault="00897124" w:rsidP="003F700B">
            <w:pPr>
              <w:pStyle w:val="Textkrper"/>
              <w:rPr>
                <w:rFonts w:cs="Arial"/>
                <w:szCs w:val="22"/>
              </w:rPr>
            </w:pPr>
            <w:r w:rsidRPr="0065181E">
              <w:rPr>
                <w:rFonts w:cs="Arial"/>
              </w:rPr>
              <w:t>Berechtigung</w:t>
            </w:r>
            <w:r w:rsidR="00927AFC">
              <w:rPr>
                <w:rFonts w:cs="Arial"/>
              </w:rPr>
              <w:t>en</w:t>
            </w:r>
            <w:r w:rsidRPr="0065181E">
              <w:rPr>
                <w:rFonts w:cs="Arial"/>
              </w:rPr>
              <w:t xml:space="preserve"> </w:t>
            </w:r>
            <w:r w:rsidR="00FB3A79">
              <w:rPr>
                <w:rFonts w:cs="Arial"/>
              </w:rPr>
              <w:t>pflegen</w:t>
            </w:r>
          </w:p>
        </w:tc>
        <w:tc>
          <w:tcPr>
            <w:tcW w:w="6441" w:type="dxa"/>
            <w:shd w:val="clear" w:color="auto" w:fill="F2F2F2" w:themeFill="background1" w:themeFillShade="F2"/>
          </w:tcPr>
          <w:p w14:paraId="14F16B7D" w14:textId="724FFB4B" w:rsidR="00897124" w:rsidRPr="0065181E" w:rsidRDefault="00897124" w:rsidP="00897124">
            <w:pPr>
              <w:pStyle w:val="Textkrper"/>
              <w:rPr>
                <w:rFonts w:cs="Arial"/>
                <w:szCs w:val="22"/>
              </w:rPr>
            </w:pPr>
            <w:r w:rsidRPr="0065181E">
              <w:rPr>
                <w:rFonts w:cs="Arial"/>
                <w:szCs w:val="22"/>
              </w:rPr>
              <w:t xml:space="preserve">Zuweisen und Löschen von </w:t>
            </w:r>
            <w:r w:rsidRPr="0065181E">
              <w:rPr>
                <w:rFonts w:cs="Arial"/>
                <w:i/>
                <w:szCs w:val="22"/>
              </w:rPr>
              <w:t xml:space="preserve">Zugangsregeln </w:t>
            </w:r>
            <w:r w:rsidRPr="0065181E">
              <w:rPr>
                <w:rFonts w:cs="Arial"/>
                <w:szCs w:val="22"/>
              </w:rPr>
              <w:t xml:space="preserve">zur </w:t>
            </w:r>
            <w:r w:rsidRPr="0065181E">
              <w:rPr>
                <w:rFonts w:cs="Arial"/>
                <w:i/>
                <w:szCs w:val="22"/>
              </w:rPr>
              <w:t>Grobautorisi</w:t>
            </w:r>
            <w:r w:rsidRPr="0065181E">
              <w:rPr>
                <w:rFonts w:cs="Arial"/>
                <w:i/>
                <w:szCs w:val="22"/>
              </w:rPr>
              <w:t>e</w:t>
            </w:r>
            <w:r w:rsidRPr="0065181E">
              <w:rPr>
                <w:rFonts w:cs="Arial"/>
                <w:i/>
                <w:szCs w:val="22"/>
              </w:rPr>
              <w:t>rung</w:t>
            </w:r>
            <w:r w:rsidRPr="0065181E">
              <w:rPr>
                <w:rFonts w:cs="Arial"/>
                <w:szCs w:val="22"/>
              </w:rPr>
              <w:t xml:space="preserve"> und </w:t>
            </w:r>
            <w:r w:rsidRPr="0065181E">
              <w:rPr>
                <w:rFonts w:cs="Arial"/>
                <w:i/>
                <w:szCs w:val="22"/>
              </w:rPr>
              <w:t xml:space="preserve">Zugriffsrechten </w:t>
            </w:r>
            <w:r w:rsidRPr="0065181E">
              <w:rPr>
                <w:rFonts w:cs="Arial"/>
                <w:szCs w:val="22"/>
              </w:rPr>
              <w:t xml:space="preserve">zur </w:t>
            </w:r>
            <w:r w:rsidRPr="0065181E">
              <w:rPr>
                <w:rFonts w:cs="Arial"/>
                <w:i/>
                <w:szCs w:val="22"/>
              </w:rPr>
              <w:t>Feinautorisierung für eine E-Identity</w:t>
            </w:r>
            <w:r w:rsidRPr="0065181E">
              <w:rPr>
                <w:rFonts w:cs="Arial"/>
                <w:szCs w:val="22"/>
              </w:rPr>
              <w:t xml:space="preserve">. </w:t>
            </w:r>
          </w:p>
        </w:tc>
      </w:tr>
    </w:tbl>
    <w:p w14:paraId="6F6A97EE" w14:textId="281A8FFB" w:rsidR="00B02C73" w:rsidRDefault="004F213B" w:rsidP="00897124">
      <w:pPr>
        <w:pStyle w:val="Textkrper"/>
        <w:spacing w:before="240"/>
        <w:rPr>
          <w:rFonts w:cs="Arial"/>
          <w:b/>
        </w:rPr>
      </w:pPr>
      <w:r>
        <w:rPr>
          <w:rFonts w:cs="Arial"/>
          <w:b/>
        </w:rPr>
        <w:t>Zugehörige Rolle:</w:t>
      </w:r>
      <w:r w:rsidR="00B02C73">
        <w:rPr>
          <w:rFonts w:cs="Arial"/>
          <w:b/>
        </w:rPr>
        <w:t xml:space="preserve"> </w:t>
      </w:r>
      <w:r w:rsidR="00B02C73" w:rsidRPr="00774D88">
        <w:rPr>
          <w:rFonts w:cs="Arial"/>
        </w:rPr>
        <w:t>RP</w:t>
      </w:r>
    </w:p>
    <w:p w14:paraId="25624DA5" w14:textId="5065E0B6" w:rsidR="00897124" w:rsidRPr="0065181E" w:rsidRDefault="00897124" w:rsidP="00897124">
      <w:pPr>
        <w:pStyle w:val="Textkrper"/>
        <w:spacing w:before="240"/>
        <w:rPr>
          <w:rFonts w:cs="Arial"/>
          <w:b/>
        </w:rPr>
      </w:pPr>
      <w:r w:rsidRPr="0065181E">
        <w:rPr>
          <w:rFonts w:cs="Arial"/>
          <w:b/>
        </w:rPr>
        <w:t>Tätigkeiten:</w:t>
      </w:r>
    </w:p>
    <w:p w14:paraId="10691A85" w14:textId="12BA4110" w:rsidR="00C625BF" w:rsidRPr="00C557C7" w:rsidRDefault="00C625BF">
      <w:pPr>
        <w:numPr>
          <w:ilvl w:val="0"/>
          <w:numId w:val="9"/>
        </w:numPr>
        <w:ind w:left="714" w:hanging="357"/>
        <w:rPr>
          <w:rFonts w:cs="Arial"/>
        </w:rPr>
      </w:pPr>
      <w:proofErr w:type="gramStart"/>
      <w:r>
        <w:rPr>
          <w:rFonts w:cs="Arial"/>
        </w:rPr>
        <w:t>Die</w:t>
      </w:r>
      <w:proofErr w:type="gramEnd"/>
      <w:r>
        <w:rPr>
          <w:rFonts w:cs="Arial"/>
        </w:rPr>
        <w:t xml:space="preserve"> </w:t>
      </w:r>
      <w:r w:rsidR="0044573E">
        <w:rPr>
          <w:rFonts w:cs="Arial"/>
        </w:rPr>
        <w:t>RP</w:t>
      </w:r>
      <w:r w:rsidR="0044573E" w:rsidRPr="0065181E">
        <w:rPr>
          <w:rFonts w:cs="Arial"/>
        </w:rPr>
        <w:t xml:space="preserve"> </w:t>
      </w:r>
      <w:r w:rsidR="00C557C7">
        <w:rPr>
          <w:rFonts w:cs="Arial"/>
        </w:rPr>
        <w:t xml:space="preserve">verwaltet </w:t>
      </w:r>
      <w:r w:rsidR="00897124" w:rsidRPr="0065181E">
        <w:rPr>
          <w:rFonts w:cs="Arial"/>
          <w:i/>
        </w:rPr>
        <w:t>Zugangsregeln</w:t>
      </w:r>
      <w:r w:rsidR="00897124" w:rsidRPr="0065181E">
        <w:rPr>
          <w:rFonts w:cs="Arial"/>
        </w:rPr>
        <w:t xml:space="preserve"> und </w:t>
      </w:r>
      <w:r w:rsidR="00897124" w:rsidRPr="0065181E">
        <w:rPr>
          <w:rFonts w:cs="Arial"/>
          <w:i/>
        </w:rPr>
        <w:t>Zugriffsrechten</w:t>
      </w:r>
      <w:r w:rsidR="00897124" w:rsidRPr="0065181E">
        <w:rPr>
          <w:rFonts w:cs="Arial"/>
        </w:rPr>
        <w:t xml:space="preserve"> unter Verwendung der verfügb</w:t>
      </w:r>
      <w:r w:rsidR="00897124" w:rsidRPr="0065181E">
        <w:rPr>
          <w:rFonts w:cs="Arial"/>
        </w:rPr>
        <w:t>a</w:t>
      </w:r>
      <w:r w:rsidR="00897124" w:rsidRPr="0065181E">
        <w:rPr>
          <w:rFonts w:cs="Arial"/>
        </w:rPr>
        <w:t xml:space="preserve">ren </w:t>
      </w:r>
      <w:r w:rsidR="00D93AC1">
        <w:rPr>
          <w:rFonts w:cs="Arial"/>
          <w:i/>
        </w:rPr>
        <w:t>Attribute</w:t>
      </w:r>
      <w:r w:rsidR="00897124" w:rsidRPr="0065181E">
        <w:rPr>
          <w:rFonts w:cs="Arial"/>
        </w:rPr>
        <w:t xml:space="preserve"> von </w:t>
      </w:r>
      <w:r w:rsidR="00897124" w:rsidRPr="0065181E">
        <w:rPr>
          <w:rFonts w:cs="Arial"/>
          <w:i/>
        </w:rPr>
        <w:t>E-Identities</w:t>
      </w:r>
      <w:r w:rsidR="00413EBF">
        <w:rPr>
          <w:rFonts w:cs="Arial"/>
          <w:i/>
        </w:rPr>
        <w:t xml:space="preserve"> </w:t>
      </w:r>
      <w:r w:rsidR="00413EBF" w:rsidRPr="00774D88">
        <w:rPr>
          <w:rFonts w:cs="Arial"/>
        </w:rPr>
        <w:t>und optional eigene Daten</w:t>
      </w:r>
      <w:r w:rsidR="00413EBF">
        <w:rPr>
          <w:rFonts w:cs="Arial"/>
          <w:i/>
        </w:rPr>
        <w:t>.</w:t>
      </w:r>
    </w:p>
    <w:p w14:paraId="66DF3D8C" w14:textId="0BA72C01" w:rsidR="00897124" w:rsidRPr="0065181E" w:rsidRDefault="00C557C7" w:rsidP="00EE1140">
      <w:pPr>
        <w:numPr>
          <w:ilvl w:val="0"/>
          <w:numId w:val="9"/>
        </w:numPr>
        <w:ind w:left="714" w:hanging="357"/>
        <w:rPr>
          <w:rFonts w:cs="Arial"/>
        </w:rPr>
      </w:pPr>
      <w:proofErr w:type="gramStart"/>
      <w:r>
        <w:rPr>
          <w:rFonts w:cs="Arial"/>
        </w:rPr>
        <w:t>Die</w:t>
      </w:r>
      <w:proofErr w:type="gramEnd"/>
      <w:r>
        <w:rPr>
          <w:rFonts w:cs="Arial"/>
        </w:rPr>
        <w:t xml:space="preserve"> RP weist</w:t>
      </w:r>
      <w:r w:rsidRPr="0065181E">
        <w:rPr>
          <w:rFonts w:cs="Arial"/>
        </w:rPr>
        <w:t xml:space="preserve"> </w:t>
      </w:r>
      <w:r w:rsidR="00897124" w:rsidRPr="0065181E">
        <w:rPr>
          <w:rFonts w:cs="Arial"/>
          <w:i/>
        </w:rPr>
        <w:t>Zugangsregeln</w:t>
      </w:r>
      <w:r w:rsidR="00897124" w:rsidRPr="0065181E">
        <w:rPr>
          <w:rFonts w:cs="Arial"/>
        </w:rPr>
        <w:t xml:space="preserve"> und </w:t>
      </w:r>
      <w:r w:rsidR="00897124" w:rsidRPr="0065181E">
        <w:rPr>
          <w:rFonts w:cs="Arial"/>
          <w:i/>
        </w:rPr>
        <w:t>Zugriffsrechte</w:t>
      </w:r>
      <w:r w:rsidR="00897124" w:rsidRPr="0065181E">
        <w:rPr>
          <w:rFonts w:cs="Arial"/>
        </w:rPr>
        <w:t xml:space="preserve"> zu einer oder mehreren </w:t>
      </w:r>
      <w:r w:rsidR="00897124" w:rsidRPr="0065181E">
        <w:rPr>
          <w:rFonts w:cs="Arial"/>
          <w:i/>
        </w:rPr>
        <w:t>E-Ressourcen</w:t>
      </w:r>
      <w:r>
        <w:rPr>
          <w:rFonts w:cs="Arial"/>
          <w:i/>
        </w:rPr>
        <w:t xml:space="preserve"> zu</w:t>
      </w:r>
      <w:r w:rsidR="00897124" w:rsidRPr="0065181E">
        <w:rPr>
          <w:rFonts w:cs="Arial"/>
        </w:rPr>
        <w:t>.</w:t>
      </w:r>
    </w:p>
    <w:p w14:paraId="23C4295F" w14:textId="4D06953B" w:rsidR="00C557C7" w:rsidRPr="001C665B" w:rsidRDefault="00C557C7" w:rsidP="001C665B">
      <w:pPr>
        <w:numPr>
          <w:ilvl w:val="0"/>
          <w:numId w:val="9"/>
        </w:numPr>
        <w:spacing w:line="240" w:lineRule="auto"/>
        <w:ind w:left="714" w:hanging="357"/>
        <w:rPr>
          <w:rFonts w:cs="Arial"/>
          <w:b/>
          <w:sz w:val="24"/>
        </w:rPr>
      </w:pPr>
      <w:proofErr w:type="gramStart"/>
      <w:r>
        <w:rPr>
          <w:rFonts w:cs="Arial"/>
        </w:rPr>
        <w:t>Die</w:t>
      </w:r>
      <w:proofErr w:type="gramEnd"/>
      <w:r>
        <w:rPr>
          <w:rFonts w:cs="Arial"/>
        </w:rPr>
        <w:t xml:space="preserve"> </w:t>
      </w:r>
      <w:r w:rsidR="00420B21">
        <w:rPr>
          <w:rFonts w:cs="Arial"/>
        </w:rPr>
        <w:t xml:space="preserve">RP </w:t>
      </w:r>
      <w:r>
        <w:rPr>
          <w:rFonts w:cs="Arial"/>
        </w:rPr>
        <w:t>löscht</w:t>
      </w:r>
      <w:r w:rsidRPr="0065181E">
        <w:rPr>
          <w:rFonts w:cs="Arial"/>
        </w:rPr>
        <w:t xml:space="preserve"> </w:t>
      </w:r>
      <w:r w:rsidR="00897124" w:rsidRPr="0065181E">
        <w:rPr>
          <w:rFonts w:cs="Arial"/>
          <w:i/>
        </w:rPr>
        <w:t>Zugangsregeln</w:t>
      </w:r>
      <w:r w:rsidR="00486DB6">
        <w:rPr>
          <w:rFonts w:cs="Arial"/>
        </w:rPr>
        <w:t xml:space="preserve"> und</w:t>
      </w:r>
      <w:r w:rsidR="00897124" w:rsidRPr="0065181E">
        <w:rPr>
          <w:rFonts w:cs="Arial"/>
        </w:rPr>
        <w:t xml:space="preserve"> </w:t>
      </w:r>
      <w:r w:rsidR="00897124" w:rsidRPr="0065181E">
        <w:rPr>
          <w:rFonts w:cs="Arial"/>
          <w:i/>
        </w:rPr>
        <w:t>Zugriffsrechte</w:t>
      </w:r>
      <w:r>
        <w:rPr>
          <w:rFonts w:cs="Arial"/>
          <w:i/>
        </w:rPr>
        <w:t>.</w:t>
      </w:r>
    </w:p>
    <w:p w14:paraId="6A057FB5" w14:textId="6F53F78C" w:rsidR="00C557C7" w:rsidRPr="009B7598" w:rsidRDefault="006A6446" w:rsidP="009B7598">
      <w:pPr>
        <w:numPr>
          <w:ilvl w:val="0"/>
          <w:numId w:val="9"/>
        </w:numPr>
        <w:spacing w:line="240" w:lineRule="auto"/>
        <w:ind w:left="714" w:hanging="357"/>
        <w:rPr>
          <w:rFonts w:cs="Arial"/>
          <w:b/>
          <w:sz w:val="24"/>
        </w:rPr>
      </w:pPr>
      <w:r>
        <w:rPr>
          <w:rFonts w:cs="Arial"/>
        </w:rPr>
        <w:t xml:space="preserve">(optional) </w:t>
      </w:r>
      <w:proofErr w:type="gramStart"/>
      <w:r w:rsidR="00C557C7">
        <w:rPr>
          <w:rFonts w:cs="Arial"/>
        </w:rPr>
        <w:t>Die</w:t>
      </w:r>
      <w:proofErr w:type="gramEnd"/>
      <w:r w:rsidR="00C557C7">
        <w:rPr>
          <w:rFonts w:cs="Arial"/>
        </w:rPr>
        <w:t xml:space="preserve"> RP kann </w:t>
      </w:r>
      <w:r w:rsidR="00C557C7" w:rsidRPr="009C7753">
        <w:rPr>
          <w:rFonts w:cs="Arial"/>
          <w:i/>
        </w:rPr>
        <w:t>Zugangsregeln</w:t>
      </w:r>
      <w:r w:rsidR="00C557C7">
        <w:rPr>
          <w:rFonts w:cs="Arial"/>
        </w:rPr>
        <w:t xml:space="preserve"> an den Vermittler auslagern</w:t>
      </w:r>
      <w:r w:rsidR="00897124" w:rsidRPr="0065181E">
        <w:rPr>
          <w:rFonts w:cs="Arial"/>
          <w:i/>
        </w:rPr>
        <w:t>.</w:t>
      </w:r>
    </w:p>
    <w:p w14:paraId="158CEF6F" w14:textId="156B61E3" w:rsidR="00A63658" w:rsidRDefault="00A63658" w:rsidP="00A63658">
      <w:pPr>
        <w:pStyle w:val="berschrift2"/>
      </w:pPr>
      <w:bookmarkStart w:id="181" w:name="_Toc493765317"/>
      <w:bookmarkStart w:id="182" w:name="_Toc496078551"/>
      <w:bookmarkEnd w:id="181"/>
      <w:r w:rsidRPr="00E84AA3">
        <w:t>IAM unterstützen</w:t>
      </w:r>
      <w:bookmarkEnd w:id="182"/>
    </w:p>
    <w:tbl>
      <w:tblPr>
        <w:tblStyle w:val="TableGrid1"/>
        <w:tblW w:w="0" w:type="auto"/>
        <w:tblLook w:val="04A0" w:firstRow="1" w:lastRow="0" w:firstColumn="1" w:lastColumn="0" w:noHBand="0" w:noVBand="1"/>
      </w:tblPr>
      <w:tblGrid>
        <w:gridCol w:w="2518"/>
        <w:gridCol w:w="6693"/>
      </w:tblGrid>
      <w:tr w:rsidR="00A63658" w:rsidRPr="00420078" w14:paraId="2779166C" w14:textId="77777777" w:rsidTr="00331E36">
        <w:tc>
          <w:tcPr>
            <w:tcW w:w="2518" w:type="dxa"/>
            <w:tcBorders>
              <w:top w:val="nil"/>
              <w:left w:val="nil"/>
              <w:bottom w:val="nil"/>
              <w:right w:val="nil"/>
            </w:tcBorders>
            <w:shd w:val="clear" w:color="auto" w:fill="BFBFBF" w:themeFill="background1" w:themeFillShade="BF"/>
          </w:tcPr>
          <w:p w14:paraId="5ACA20DB" w14:textId="77777777" w:rsidR="00A63658" w:rsidRPr="00420078" w:rsidRDefault="00A63658" w:rsidP="002C58BA">
            <w:pPr>
              <w:spacing w:before="60" w:after="60"/>
            </w:pPr>
            <w:r>
              <w:t>IAM unterstützen</w:t>
            </w:r>
          </w:p>
        </w:tc>
        <w:tc>
          <w:tcPr>
            <w:tcW w:w="6693" w:type="dxa"/>
            <w:tcBorders>
              <w:top w:val="nil"/>
              <w:left w:val="nil"/>
              <w:bottom w:val="nil"/>
              <w:right w:val="nil"/>
            </w:tcBorders>
            <w:shd w:val="clear" w:color="auto" w:fill="F2F2F2" w:themeFill="background1" w:themeFillShade="F2"/>
          </w:tcPr>
          <w:p w14:paraId="175B5FDB" w14:textId="77777777" w:rsidR="00A63658" w:rsidRPr="00420078" w:rsidRDefault="00A63658" w:rsidP="002C58BA">
            <w:pPr>
              <w:pStyle w:val="Textkrper"/>
            </w:pPr>
            <w:r>
              <w:t xml:space="preserve">Der Prozess </w:t>
            </w:r>
            <w:r>
              <w:rPr>
                <w:i/>
              </w:rPr>
              <w:t>IAM unterstützen</w:t>
            </w:r>
            <w:r>
              <w:t xml:space="preserve"> umschliesst die Aktivitäten zum Aufnehmen, Verwalten, Verfolgen und schlussendlichen Lösen von Problemen, die zur Lauf- oder Definitionszeit auftreten kö</w:t>
            </w:r>
            <w:r>
              <w:t>n</w:t>
            </w:r>
            <w:r>
              <w:t>nen.</w:t>
            </w:r>
          </w:p>
        </w:tc>
      </w:tr>
    </w:tbl>
    <w:p w14:paraId="19541187" w14:textId="4312BE82" w:rsidR="00B02C73" w:rsidRDefault="004F213B" w:rsidP="00B02C73">
      <w:pPr>
        <w:pStyle w:val="Textkrper"/>
        <w:spacing w:before="240"/>
        <w:rPr>
          <w:rFonts w:cs="Arial"/>
          <w:b/>
        </w:rPr>
      </w:pPr>
      <w:r>
        <w:rPr>
          <w:rFonts w:cs="Arial"/>
          <w:b/>
        </w:rPr>
        <w:t>Zugehörige Rolle:</w:t>
      </w:r>
      <w:r w:rsidR="00B02C73">
        <w:rPr>
          <w:rFonts w:cs="Arial"/>
          <w:b/>
        </w:rPr>
        <w:t xml:space="preserve"> </w:t>
      </w:r>
      <w:r w:rsidR="00212F05">
        <w:rPr>
          <w:rFonts w:cs="Arial"/>
        </w:rPr>
        <w:t>IAM-Support</w:t>
      </w:r>
    </w:p>
    <w:p w14:paraId="0F50EBF3" w14:textId="656190DF" w:rsidR="00A63658" w:rsidRDefault="00A63658" w:rsidP="00A63658">
      <w:pPr>
        <w:pStyle w:val="Default"/>
        <w:spacing w:after="182"/>
        <w:rPr>
          <w:b/>
          <w:sz w:val="22"/>
          <w:szCs w:val="22"/>
        </w:rPr>
      </w:pPr>
      <w:r w:rsidRPr="00D31AAE">
        <w:rPr>
          <w:b/>
          <w:sz w:val="22"/>
          <w:szCs w:val="22"/>
        </w:rPr>
        <w:t>Tätigkeiten:</w:t>
      </w:r>
    </w:p>
    <w:p w14:paraId="2E7892C9" w14:textId="77777777" w:rsidR="00A63658" w:rsidRDefault="00A63658" w:rsidP="00A63658">
      <w:pPr>
        <w:pStyle w:val="Default"/>
        <w:numPr>
          <w:ilvl w:val="0"/>
          <w:numId w:val="49"/>
        </w:numPr>
        <w:spacing w:after="182"/>
        <w:rPr>
          <w:sz w:val="22"/>
          <w:szCs w:val="22"/>
        </w:rPr>
      </w:pPr>
      <w:r>
        <w:rPr>
          <w:sz w:val="22"/>
          <w:szCs w:val="22"/>
        </w:rPr>
        <w:t>Annahme und Bearbeitung von Problemfällen in Interaktion zwischen Subjekt, Re</w:t>
      </w:r>
      <w:r>
        <w:rPr>
          <w:sz w:val="22"/>
          <w:szCs w:val="22"/>
        </w:rPr>
        <w:t>s</w:t>
      </w:r>
      <w:r>
        <w:rPr>
          <w:sz w:val="22"/>
          <w:szCs w:val="22"/>
        </w:rPr>
        <w:t>source und allen beteiligten Dienstanbietern.</w:t>
      </w:r>
    </w:p>
    <w:p w14:paraId="2C196282" w14:textId="5B8F8EEA" w:rsidR="00A63658" w:rsidRPr="003F6E31" w:rsidRDefault="00A63658" w:rsidP="00A446A6">
      <w:pPr>
        <w:pStyle w:val="Default"/>
        <w:numPr>
          <w:ilvl w:val="0"/>
          <w:numId w:val="49"/>
        </w:numPr>
        <w:spacing w:after="182"/>
      </w:pPr>
      <w:r w:rsidRPr="00E84AA3">
        <w:rPr>
          <w:sz w:val="22"/>
          <w:szCs w:val="22"/>
        </w:rPr>
        <w:t>Einrichten und Betrieb eines Tracking-System</w:t>
      </w:r>
      <w:r>
        <w:rPr>
          <w:sz w:val="22"/>
          <w:szCs w:val="22"/>
        </w:rPr>
        <w:t>s</w:t>
      </w:r>
      <w:r w:rsidRPr="00E84AA3">
        <w:rPr>
          <w:sz w:val="22"/>
          <w:szCs w:val="22"/>
        </w:rPr>
        <w:t xml:space="preserve"> zur Bearbeitung und Nachvollziehen von Problemfällen.</w:t>
      </w:r>
    </w:p>
    <w:p w14:paraId="18D82B87" w14:textId="2744865A" w:rsidR="00897124" w:rsidRPr="0065181E" w:rsidRDefault="00897124" w:rsidP="00897124">
      <w:pPr>
        <w:pStyle w:val="berschrift2"/>
        <w:rPr>
          <w:rFonts w:cs="Arial"/>
        </w:rPr>
      </w:pPr>
      <w:bookmarkStart w:id="183" w:name="_Toc492988087"/>
      <w:bookmarkStart w:id="184" w:name="_Toc496078552"/>
      <w:r w:rsidRPr="0065181E">
        <w:rPr>
          <w:rFonts w:cs="Arial"/>
        </w:rPr>
        <w:t>IAM führen</w:t>
      </w:r>
      <w:bookmarkEnd w:id="183"/>
      <w:r w:rsidR="008A13AB">
        <w:rPr>
          <w:rFonts w:cs="Arial"/>
        </w:rPr>
        <w:t xml:space="preserve"> (Etablierung)</w:t>
      </w:r>
      <w:bookmarkEnd w:id="184"/>
    </w:p>
    <w:p w14:paraId="380AA113" w14:textId="446632FC" w:rsidR="00897124" w:rsidRPr="0065181E" w:rsidRDefault="00897124" w:rsidP="00897124">
      <w:pPr>
        <w:pStyle w:val="Textkrper"/>
        <w:rPr>
          <w:rFonts w:cs="Arial"/>
        </w:rPr>
      </w:pPr>
      <w:r w:rsidRPr="009B7598">
        <w:rPr>
          <w:rFonts w:cs="Arial"/>
          <w:iCs/>
        </w:rPr>
        <w:t>Der Geschäftsprozess</w:t>
      </w:r>
      <w:r w:rsidRPr="0065181E">
        <w:rPr>
          <w:rFonts w:cs="Arial"/>
          <w:i/>
          <w:iCs/>
        </w:rPr>
        <w:t xml:space="preserve"> IAM führen </w:t>
      </w:r>
      <w:r w:rsidRPr="0065181E">
        <w:rPr>
          <w:rFonts w:cs="Arial"/>
        </w:rPr>
        <w:t>beinhaltet, unter Berücksichtigung der Rahmenbedingu</w:t>
      </w:r>
      <w:r w:rsidRPr="0065181E">
        <w:rPr>
          <w:rFonts w:cs="Arial"/>
        </w:rPr>
        <w:t>n</w:t>
      </w:r>
      <w:r w:rsidRPr="0065181E">
        <w:rPr>
          <w:rFonts w:cs="Arial"/>
        </w:rPr>
        <w:t xml:space="preserve">gen der </w:t>
      </w:r>
      <w:r w:rsidRPr="001505FB">
        <w:rPr>
          <w:rFonts w:cs="Arial"/>
        </w:rPr>
        <w:t xml:space="preserve">IAM-Steuerung </w:t>
      </w:r>
      <w:r w:rsidRPr="00774D88">
        <w:rPr>
          <w:rFonts w:cs="Arial"/>
        </w:rPr>
        <w:t xml:space="preserve">und nur innerhalb </w:t>
      </w:r>
      <w:r w:rsidR="001505FB" w:rsidRPr="001505FB">
        <w:rPr>
          <w:rFonts w:cs="Arial"/>
        </w:rPr>
        <w:t>eines organisatorischen Kontext</w:t>
      </w:r>
      <w:r w:rsidR="001505FB">
        <w:rPr>
          <w:rFonts w:cs="Arial"/>
        </w:rPr>
        <w:t>e</w:t>
      </w:r>
      <w:r w:rsidR="001505FB" w:rsidRPr="001505FB">
        <w:rPr>
          <w:rFonts w:cs="Arial"/>
        </w:rPr>
        <w:t>s</w:t>
      </w:r>
      <w:r w:rsidRPr="001505FB">
        <w:rPr>
          <w:rFonts w:cs="Arial"/>
        </w:rPr>
        <w:t>, die notwend</w:t>
      </w:r>
      <w:r w:rsidRPr="001505FB">
        <w:rPr>
          <w:rFonts w:cs="Arial"/>
        </w:rPr>
        <w:t>i</w:t>
      </w:r>
      <w:r w:rsidRPr="001505FB">
        <w:rPr>
          <w:rFonts w:cs="Arial"/>
        </w:rPr>
        <w:t>ge</w:t>
      </w:r>
      <w:r w:rsidR="00E54705" w:rsidRPr="001505FB">
        <w:rPr>
          <w:rFonts w:cs="Arial"/>
        </w:rPr>
        <w:t>n</w:t>
      </w:r>
      <w:r w:rsidRPr="001505FB">
        <w:rPr>
          <w:rFonts w:cs="Arial"/>
        </w:rPr>
        <w:t xml:space="preserve"> Aktivitäten für die Erreichung der definierten IAM Ziele, die Etablierung und Verwaltung</w:t>
      </w:r>
      <w:r w:rsidRPr="0065181E">
        <w:rPr>
          <w:rFonts w:cs="Arial"/>
        </w:rPr>
        <w:t xml:space="preserve"> der (ausführenden) Geschäftsprozesse und der „Roadmap“ für die Weiterentwicklung </w:t>
      </w:r>
      <w:r w:rsidR="00E54705">
        <w:rPr>
          <w:rFonts w:cs="Arial"/>
        </w:rPr>
        <w:t>d</w:t>
      </w:r>
      <w:r w:rsidRPr="0065181E">
        <w:rPr>
          <w:rFonts w:cs="Arial"/>
        </w:rPr>
        <w:t xml:space="preserve">es IAM-Systems. </w:t>
      </w:r>
    </w:p>
    <w:p w14:paraId="0AD2373D" w14:textId="70A0007D" w:rsidR="00897124" w:rsidRDefault="00897124" w:rsidP="00897124">
      <w:pPr>
        <w:pStyle w:val="Textkrper"/>
        <w:rPr>
          <w:rFonts w:cs="Arial"/>
        </w:rPr>
      </w:pPr>
      <w:r w:rsidRPr="005E181C">
        <w:rPr>
          <w:rFonts w:cs="Arial"/>
        </w:rPr>
        <w:t xml:space="preserve">Diese Prozesse beschreiben die Abläufe für die Definition der notwendigen Vorgaben und Rahmenbedingungen für den Betrieb der </w:t>
      </w:r>
      <w:r w:rsidRPr="005E181C">
        <w:rPr>
          <w:rFonts w:cs="Arial"/>
          <w:i/>
        </w:rPr>
        <w:t>IAM</w:t>
      </w:r>
      <w:r w:rsidRPr="005E181C">
        <w:rPr>
          <w:rFonts w:cs="Arial"/>
        </w:rPr>
        <w:t xml:space="preserve"> Umgebung, wie z.B. das Definieren des Ang</w:t>
      </w:r>
      <w:r w:rsidRPr="005E181C">
        <w:rPr>
          <w:rFonts w:cs="Arial"/>
        </w:rPr>
        <w:t>e</w:t>
      </w:r>
      <w:r w:rsidRPr="005E181C">
        <w:rPr>
          <w:rFonts w:cs="Arial"/>
        </w:rPr>
        <w:t>bots, das Definieren der Regeln und Abläufe, dem Festlegen der Revision der Ausführung etc.</w:t>
      </w:r>
    </w:p>
    <w:p w14:paraId="3D9DD0C3" w14:textId="1D6BC688" w:rsidR="00897124" w:rsidRPr="0065181E" w:rsidRDefault="00897124" w:rsidP="00136034">
      <w:pPr>
        <w:pStyle w:val="berschrift3"/>
      </w:pPr>
      <w:bookmarkStart w:id="185" w:name="_Toc496024310"/>
      <w:bookmarkStart w:id="186" w:name="_Toc496024457"/>
      <w:bookmarkStart w:id="187" w:name="_Toc496024311"/>
      <w:bookmarkStart w:id="188" w:name="_Toc496024458"/>
      <w:bookmarkStart w:id="189" w:name="_Toc496024315"/>
      <w:bookmarkStart w:id="190" w:name="_Toc496024462"/>
      <w:bookmarkStart w:id="191" w:name="_Toc496024316"/>
      <w:bookmarkStart w:id="192" w:name="_Toc496024463"/>
      <w:bookmarkStart w:id="193" w:name="_Toc496024317"/>
      <w:bookmarkStart w:id="194" w:name="_Toc496024464"/>
      <w:bookmarkStart w:id="195" w:name="_Toc496024318"/>
      <w:bookmarkStart w:id="196" w:name="_Toc496024465"/>
      <w:bookmarkStart w:id="197" w:name="_Toc496024319"/>
      <w:bookmarkStart w:id="198" w:name="_Toc496024466"/>
      <w:bookmarkStart w:id="199" w:name="_Toc496024320"/>
      <w:bookmarkStart w:id="200" w:name="_Toc496024467"/>
      <w:bookmarkStart w:id="201" w:name="_Toc496024321"/>
      <w:bookmarkStart w:id="202" w:name="_Toc496024468"/>
      <w:bookmarkStart w:id="203" w:name="_Toc496024322"/>
      <w:bookmarkStart w:id="204" w:name="_Toc496024469"/>
      <w:bookmarkStart w:id="205" w:name="_Toc495335259"/>
      <w:bookmarkStart w:id="206" w:name="_Toc495593395"/>
      <w:bookmarkStart w:id="207" w:name="_Toc495941948"/>
      <w:bookmarkStart w:id="208" w:name="_Toc496024323"/>
      <w:bookmarkStart w:id="209" w:name="_Toc496024470"/>
      <w:bookmarkStart w:id="210" w:name="_Toc492988090"/>
      <w:bookmarkStart w:id="211" w:name="_Toc496078553"/>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r w:rsidRPr="0065181E">
        <w:t xml:space="preserve">Dienstanbieter </w:t>
      </w:r>
      <w:r>
        <w:t>managen</w:t>
      </w:r>
      <w:bookmarkEnd w:id="210"/>
      <w:bookmarkEnd w:id="211"/>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6693"/>
      </w:tblGrid>
      <w:tr w:rsidR="00897124" w:rsidRPr="0065181E" w14:paraId="44B6DBB7" w14:textId="77777777" w:rsidTr="00331E36">
        <w:tc>
          <w:tcPr>
            <w:tcW w:w="2518" w:type="dxa"/>
            <w:shd w:val="clear" w:color="auto" w:fill="BFBFBF" w:themeFill="background1" w:themeFillShade="BF"/>
          </w:tcPr>
          <w:p w14:paraId="6A5EAC1E" w14:textId="77777777" w:rsidR="00897124" w:rsidRPr="0065181E" w:rsidRDefault="00897124" w:rsidP="00897124">
            <w:pPr>
              <w:pStyle w:val="Textkrper"/>
              <w:rPr>
                <w:rFonts w:cs="Arial"/>
              </w:rPr>
            </w:pPr>
            <w:r w:rsidRPr="0065181E">
              <w:rPr>
                <w:rFonts w:cs="Arial"/>
              </w:rPr>
              <w:t>Dienstanbieter</w:t>
            </w:r>
            <w:r w:rsidRPr="0065181E">
              <w:rPr>
                <w:rFonts w:cs="Arial"/>
              </w:rPr>
              <w:br/>
            </w:r>
            <w:r>
              <w:rPr>
                <w:rFonts w:cs="Arial"/>
              </w:rPr>
              <w:t>managen</w:t>
            </w:r>
          </w:p>
        </w:tc>
        <w:tc>
          <w:tcPr>
            <w:tcW w:w="6693" w:type="dxa"/>
            <w:shd w:val="clear" w:color="auto" w:fill="F2F2F2" w:themeFill="background1" w:themeFillShade="F2"/>
          </w:tcPr>
          <w:p w14:paraId="4CFDEE96" w14:textId="76164592" w:rsidR="00897124" w:rsidRPr="0065181E" w:rsidRDefault="00897124" w:rsidP="00897124">
            <w:pPr>
              <w:pStyle w:val="Textkrper"/>
              <w:rPr>
                <w:rFonts w:cs="Arial"/>
              </w:rPr>
            </w:pPr>
            <w:r>
              <w:rPr>
                <w:rFonts w:cs="Arial"/>
              </w:rPr>
              <w:t>Beziehungsaufnahme, -</w:t>
            </w:r>
            <w:r w:rsidR="009434EC">
              <w:rPr>
                <w:rFonts w:cs="Arial"/>
              </w:rPr>
              <w:t>p</w:t>
            </w:r>
            <w:r>
              <w:rPr>
                <w:rFonts w:cs="Arial"/>
              </w:rPr>
              <w:t>flege und -</w:t>
            </w:r>
            <w:r w:rsidR="009434EC">
              <w:rPr>
                <w:rFonts w:cs="Arial"/>
              </w:rPr>
              <w:t>b</w:t>
            </w:r>
            <w:r>
              <w:rPr>
                <w:rFonts w:cs="Arial"/>
              </w:rPr>
              <w:t>eendung mit den</w:t>
            </w:r>
            <w:r w:rsidRPr="0065181E">
              <w:rPr>
                <w:rFonts w:cs="Arial"/>
              </w:rPr>
              <w:t xml:space="preserve"> IAM-Dienstanbieter</w:t>
            </w:r>
            <w:r>
              <w:rPr>
                <w:rFonts w:cs="Arial"/>
              </w:rPr>
              <w:t>n</w:t>
            </w:r>
            <w:r w:rsidRPr="0065181E">
              <w:rPr>
                <w:rFonts w:cs="Arial"/>
              </w:rPr>
              <w:t xml:space="preserve"> des IAM-Systems </w:t>
            </w:r>
            <w:r>
              <w:rPr>
                <w:rFonts w:cs="Arial"/>
              </w:rPr>
              <w:t>inkl. de</w:t>
            </w:r>
            <w:r w:rsidR="001D7442">
              <w:rPr>
                <w:rFonts w:cs="Arial"/>
              </w:rPr>
              <w:t>r</w:t>
            </w:r>
            <w:r>
              <w:rPr>
                <w:rFonts w:cs="Arial"/>
              </w:rPr>
              <w:t xml:space="preserve"> </w:t>
            </w:r>
            <w:r w:rsidR="001D7442">
              <w:rPr>
                <w:rFonts w:cs="Arial"/>
              </w:rPr>
              <w:t xml:space="preserve">Etablierung </w:t>
            </w:r>
            <w:r w:rsidRPr="0065181E">
              <w:rPr>
                <w:rFonts w:cs="Arial"/>
              </w:rPr>
              <w:t>der Ve</w:t>
            </w:r>
            <w:r w:rsidRPr="0065181E">
              <w:rPr>
                <w:rFonts w:cs="Arial"/>
              </w:rPr>
              <w:t>r</w:t>
            </w:r>
            <w:r w:rsidRPr="0065181E">
              <w:rPr>
                <w:rFonts w:cs="Arial"/>
              </w:rPr>
              <w:lastRenderedPageBreak/>
              <w:t>trauensbeziehungen</w:t>
            </w:r>
          </w:p>
        </w:tc>
      </w:tr>
    </w:tbl>
    <w:p w14:paraId="28602381" w14:textId="77777777" w:rsidR="008960B4" w:rsidRPr="0065181E" w:rsidRDefault="008960B4" w:rsidP="00897124">
      <w:pPr>
        <w:rPr>
          <w:rFonts w:cs="Arial"/>
          <w:b/>
        </w:rPr>
      </w:pPr>
    </w:p>
    <w:p w14:paraId="2FCCA0EE" w14:textId="75CFBFD9" w:rsidR="008960B4" w:rsidRPr="00134DD2" w:rsidRDefault="004F213B" w:rsidP="008960B4">
      <w:pPr>
        <w:pStyle w:val="Textkrper"/>
        <w:spacing w:before="240"/>
        <w:rPr>
          <w:rFonts w:cs="Arial"/>
          <w:b/>
        </w:rPr>
      </w:pPr>
      <w:r>
        <w:rPr>
          <w:rFonts w:cs="Arial"/>
          <w:b/>
        </w:rPr>
        <w:t>Zugehörige Rolle:</w:t>
      </w:r>
      <w:r w:rsidR="008960B4">
        <w:rPr>
          <w:rFonts w:cs="Arial"/>
          <w:b/>
        </w:rPr>
        <w:t xml:space="preserve"> </w:t>
      </w:r>
      <w:r w:rsidR="008960B4">
        <w:rPr>
          <w:rFonts w:cs="Arial"/>
        </w:rPr>
        <w:t>IAM-Führung (</w:t>
      </w:r>
      <w:r w:rsidR="006A6446">
        <w:rPr>
          <w:rFonts w:cs="Arial"/>
        </w:rPr>
        <w:t>IAM-Gesamtsystem</w:t>
      </w:r>
      <w:r w:rsidR="008960B4">
        <w:rPr>
          <w:rFonts w:cs="Arial"/>
        </w:rPr>
        <w:t>)</w:t>
      </w:r>
    </w:p>
    <w:p w14:paraId="4AF5213F" w14:textId="3A3669D8" w:rsidR="00897124" w:rsidRPr="0065181E" w:rsidRDefault="00897124" w:rsidP="00897124">
      <w:pPr>
        <w:rPr>
          <w:rFonts w:cs="Arial"/>
          <w:b/>
        </w:rPr>
      </w:pPr>
      <w:r w:rsidRPr="0065181E">
        <w:rPr>
          <w:rFonts w:cs="Arial"/>
          <w:b/>
        </w:rPr>
        <w:t>Tätigkeiten:</w:t>
      </w:r>
    </w:p>
    <w:p w14:paraId="50611519" w14:textId="7C31C967" w:rsidR="00AF7537" w:rsidRDefault="00AF7537" w:rsidP="00EE1140">
      <w:pPr>
        <w:pStyle w:val="Textkrper"/>
        <w:numPr>
          <w:ilvl w:val="0"/>
          <w:numId w:val="9"/>
        </w:numPr>
        <w:ind w:left="714" w:hanging="357"/>
        <w:rPr>
          <w:rFonts w:cs="Arial"/>
        </w:rPr>
      </w:pPr>
      <w:r>
        <w:rPr>
          <w:rFonts w:cs="Arial"/>
          <w:i/>
        </w:rPr>
        <w:t>IAM-Dienstanbieter</w:t>
      </w:r>
      <w:r w:rsidRPr="00EC17C2">
        <w:rPr>
          <w:rFonts w:cs="Arial"/>
        </w:rPr>
        <w:t xml:space="preserve"> </w:t>
      </w:r>
      <w:r>
        <w:rPr>
          <w:rFonts w:cs="Arial"/>
        </w:rPr>
        <w:t>in den Verbund aufnehmen und entferne</w:t>
      </w:r>
      <w:r w:rsidR="00E27B5D">
        <w:rPr>
          <w:rFonts w:cs="Arial"/>
        </w:rPr>
        <w:t>n (z.B. wegen End-Of-Life oder Nichte</w:t>
      </w:r>
      <w:r>
        <w:rPr>
          <w:rFonts w:cs="Arial"/>
        </w:rPr>
        <w:t>inhalten der Sicherheitsvorgaben).</w:t>
      </w:r>
    </w:p>
    <w:p w14:paraId="7C22759F" w14:textId="3BD303F2" w:rsidR="00AF7537" w:rsidRPr="00AF7537" w:rsidRDefault="00AF7537" w:rsidP="00EE1140">
      <w:pPr>
        <w:numPr>
          <w:ilvl w:val="0"/>
          <w:numId w:val="9"/>
        </w:numPr>
        <w:ind w:left="714" w:hanging="357"/>
        <w:rPr>
          <w:rFonts w:cs="Arial"/>
        </w:rPr>
      </w:pPr>
      <w:r>
        <w:rPr>
          <w:rFonts w:cs="Arial"/>
        </w:rPr>
        <w:t xml:space="preserve">Vertrags- und/oder SLA Management mit den verschiedenen IAM-Dienstanbieter </w:t>
      </w:r>
      <w:r>
        <w:rPr>
          <w:rFonts w:cs="Arial"/>
        </w:rPr>
        <w:t>o</w:t>
      </w:r>
      <w:r>
        <w:rPr>
          <w:rFonts w:cs="Arial"/>
        </w:rPr>
        <w:t>der Akzeptanz der geltende AGBs eines IAM-Dienstanbieter.</w:t>
      </w:r>
    </w:p>
    <w:p w14:paraId="3909464E" w14:textId="0B0EFD80" w:rsidR="00897124" w:rsidRPr="00910B34" w:rsidRDefault="00897124" w:rsidP="00EE1140">
      <w:pPr>
        <w:numPr>
          <w:ilvl w:val="0"/>
          <w:numId w:val="9"/>
        </w:numPr>
        <w:ind w:left="714" w:hanging="357"/>
        <w:rPr>
          <w:rFonts w:cs="Arial"/>
        </w:rPr>
      </w:pPr>
      <w:r w:rsidRPr="00910B34">
        <w:rPr>
          <w:rFonts w:cs="Arial"/>
        </w:rPr>
        <w:t xml:space="preserve">Festlegung der </w:t>
      </w:r>
      <w:r w:rsidR="00D52F43">
        <w:rPr>
          <w:rFonts w:cs="Arial"/>
        </w:rPr>
        <w:t>IAM-</w:t>
      </w:r>
      <w:r w:rsidRPr="00910B34">
        <w:rPr>
          <w:rFonts w:cs="Arial"/>
        </w:rPr>
        <w:t>Organisation (Rollen) sowie ihrer Beziehung untereinander (Z</w:t>
      </w:r>
      <w:r w:rsidRPr="00910B34">
        <w:rPr>
          <w:rFonts w:cs="Arial"/>
        </w:rPr>
        <w:t>u</w:t>
      </w:r>
      <w:r w:rsidRPr="00910B34">
        <w:rPr>
          <w:rFonts w:cs="Arial"/>
        </w:rPr>
        <w:t>sammenarbeit</w:t>
      </w:r>
      <w:r w:rsidR="00D52F43">
        <w:rPr>
          <w:rFonts w:cs="Arial"/>
        </w:rPr>
        <w:t>)</w:t>
      </w:r>
      <w:r w:rsidRPr="00910B34">
        <w:rPr>
          <w:rFonts w:cs="Arial"/>
        </w:rPr>
        <w:t>.</w:t>
      </w:r>
    </w:p>
    <w:p w14:paraId="27340DE6" w14:textId="36FF5751" w:rsidR="00833709" w:rsidRPr="00833709" w:rsidRDefault="00833709">
      <w:pPr>
        <w:numPr>
          <w:ilvl w:val="0"/>
          <w:numId w:val="9"/>
        </w:numPr>
        <w:rPr>
          <w:rFonts w:cs="Arial"/>
        </w:rPr>
      </w:pPr>
      <w:r w:rsidRPr="0065181E">
        <w:rPr>
          <w:rFonts w:cs="Arial"/>
        </w:rPr>
        <w:t>Festlegen der Vertrauensanker über die Auswahl der Certificate Authority (CA).</w:t>
      </w:r>
    </w:p>
    <w:p w14:paraId="06749E9E" w14:textId="77777777" w:rsidR="00AF5E5A" w:rsidRPr="00AF7537" w:rsidRDefault="00AF5E5A" w:rsidP="00AF5E5A">
      <w:pPr>
        <w:numPr>
          <w:ilvl w:val="0"/>
          <w:numId w:val="9"/>
        </w:numPr>
        <w:ind w:left="714" w:hanging="357"/>
        <w:rPr>
          <w:rFonts w:cs="Arial"/>
        </w:rPr>
      </w:pPr>
      <w:r w:rsidRPr="00AF7537">
        <w:rPr>
          <w:rFonts w:cs="Arial"/>
        </w:rPr>
        <w:t>Bestimmen und Nachführen der Vertrauensstufen für die Authentifizierung.</w:t>
      </w:r>
    </w:p>
    <w:p w14:paraId="42F5D15D" w14:textId="77777777" w:rsidR="00AF5E5A" w:rsidRPr="00AF7537" w:rsidRDefault="00AF5E5A" w:rsidP="00AF5E5A">
      <w:pPr>
        <w:numPr>
          <w:ilvl w:val="0"/>
          <w:numId w:val="9"/>
        </w:numPr>
        <w:ind w:left="714" w:hanging="357"/>
        <w:rPr>
          <w:rFonts w:cs="Arial"/>
        </w:rPr>
      </w:pPr>
      <w:r w:rsidRPr="00AF7537">
        <w:rPr>
          <w:rFonts w:cs="Arial"/>
        </w:rPr>
        <w:t>(Optional) Bestimmen und Nachführen der Vertrauensstufen der Attribute.</w:t>
      </w:r>
    </w:p>
    <w:p w14:paraId="2DDCC097" w14:textId="591FE114" w:rsidR="00AF7537" w:rsidRDefault="00AF7537" w:rsidP="00EE1140">
      <w:pPr>
        <w:numPr>
          <w:ilvl w:val="0"/>
          <w:numId w:val="9"/>
        </w:numPr>
        <w:ind w:left="714" w:hanging="357"/>
        <w:rPr>
          <w:rFonts w:cs="Arial"/>
        </w:rPr>
      </w:pPr>
      <w:r>
        <w:rPr>
          <w:rFonts w:cs="Arial"/>
        </w:rPr>
        <w:t xml:space="preserve">Definieren, Aktualisieren und </w:t>
      </w:r>
      <w:r w:rsidR="00897124" w:rsidRPr="00EC17C2">
        <w:rPr>
          <w:rFonts w:cs="Arial"/>
        </w:rPr>
        <w:t xml:space="preserve">Widerrufen der Vertrauensbeziehungen </w:t>
      </w:r>
      <w:r w:rsidR="00897124" w:rsidRPr="00EC17C2">
        <w:rPr>
          <w:rFonts w:cs="Arial"/>
          <w:szCs w:val="22"/>
        </w:rPr>
        <w:t>(</w:t>
      </w:r>
      <w:r w:rsidR="00897124" w:rsidRPr="00EC17C2">
        <w:rPr>
          <w:rFonts w:cs="Arial"/>
          <w:i/>
          <w:szCs w:val="22"/>
        </w:rPr>
        <w:t>Trust</w:t>
      </w:r>
      <w:r w:rsidR="00897124" w:rsidRPr="00EC17C2">
        <w:rPr>
          <w:rFonts w:cs="Arial"/>
          <w:szCs w:val="22"/>
        </w:rPr>
        <w:t xml:space="preserve">) </w:t>
      </w:r>
      <w:r w:rsidR="00897124" w:rsidRPr="00EC17C2">
        <w:rPr>
          <w:rFonts w:cs="Arial"/>
        </w:rPr>
        <w:t>zw</w:t>
      </w:r>
      <w:r w:rsidR="00897124" w:rsidRPr="00EC17C2">
        <w:rPr>
          <w:rFonts w:cs="Arial"/>
        </w:rPr>
        <w:t>i</w:t>
      </w:r>
      <w:r w:rsidR="00897124" w:rsidRPr="00EC17C2">
        <w:rPr>
          <w:rFonts w:cs="Arial"/>
        </w:rPr>
        <w:t xml:space="preserve">schen </w:t>
      </w:r>
      <w:r>
        <w:rPr>
          <w:rFonts w:cs="Arial"/>
        </w:rPr>
        <w:t>IAM-</w:t>
      </w:r>
      <w:r w:rsidR="00897124">
        <w:rPr>
          <w:rFonts w:cs="Arial"/>
        </w:rPr>
        <w:t>Dienstanbieter</w:t>
      </w:r>
      <w:r w:rsidR="00D52F43">
        <w:rPr>
          <w:rFonts w:cs="Arial"/>
        </w:rPr>
        <w:t>n</w:t>
      </w:r>
      <w:r w:rsidR="00897124">
        <w:rPr>
          <w:rFonts w:cs="Arial"/>
        </w:rPr>
        <w:t xml:space="preserve"> und</w:t>
      </w:r>
      <w:r>
        <w:rPr>
          <w:rFonts w:cs="Arial"/>
        </w:rPr>
        <w:t xml:space="preserve"> Relying Parties</w:t>
      </w:r>
      <w:r w:rsidR="000C79ED">
        <w:rPr>
          <w:rFonts w:cs="Arial"/>
        </w:rPr>
        <w:t xml:space="preserve">. </w:t>
      </w:r>
      <w:r w:rsidR="000C79ED" w:rsidRPr="0065181E">
        <w:rPr>
          <w:rFonts w:cs="Arial"/>
        </w:rPr>
        <w:t xml:space="preserve">Festlegen, wie die Qualität- und </w:t>
      </w:r>
      <w:r w:rsidR="000C79ED">
        <w:rPr>
          <w:rFonts w:cs="Arial"/>
        </w:rPr>
        <w:t>Ve</w:t>
      </w:r>
      <w:r w:rsidR="000C79ED">
        <w:rPr>
          <w:rFonts w:cs="Arial"/>
        </w:rPr>
        <w:t>r</w:t>
      </w:r>
      <w:r w:rsidR="000C79ED">
        <w:rPr>
          <w:rFonts w:cs="Arial"/>
        </w:rPr>
        <w:t>trauensstufen zwischen IdP/AA (oder Vermittler)</w:t>
      </w:r>
      <w:r w:rsidR="000C79ED" w:rsidRPr="0065181E">
        <w:rPr>
          <w:rFonts w:cs="Arial"/>
        </w:rPr>
        <w:t xml:space="preserve"> und RP übermittelt werden</w:t>
      </w:r>
      <w:r w:rsidR="00DA78AB">
        <w:rPr>
          <w:rFonts w:cs="Arial"/>
        </w:rPr>
        <w:t>.</w:t>
      </w:r>
    </w:p>
    <w:p w14:paraId="33DADEB3" w14:textId="4DC80CF9" w:rsidR="00897124" w:rsidRDefault="00AF7537" w:rsidP="00EE1140">
      <w:pPr>
        <w:numPr>
          <w:ilvl w:val="0"/>
          <w:numId w:val="9"/>
        </w:numPr>
        <w:ind w:left="714" w:hanging="357"/>
        <w:rPr>
          <w:rFonts w:cs="Arial"/>
        </w:rPr>
      </w:pPr>
      <w:r>
        <w:rPr>
          <w:rFonts w:cs="Arial"/>
        </w:rPr>
        <w:t>Auswirkungsanalyse vor Änderungen an den Vertrauensbeziehungen.</w:t>
      </w:r>
    </w:p>
    <w:p w14:paraId="6FE7ECCF" w14:textId="0C838C2D" w:rsidR="00FA7C74" w:rsidRPr="00AF7537" w:rsidRDefault="00FA7C74" w:rsidP="00EE1140">
      <w:pPr>
        <w:numPr>
          <w:ilvl w:val="0"/>
          <w:numId w:val="9"/>
        </w:numPr>
        <w:ind w:left="714" w:hanging="357"/>
        <w:rPr>
          <w:rFonts w:cs="Arial"/>
        </w:rPr>
      </w:pPr>
      <w:r w:rsidRPr="00AF7537">
        <w:rPr>
          <w:rFonts w:cs="Arial"/>
        </w:rPr>
        <w:t>Festlegen und Aktualisierung der Metadaten zu den IAM-Dienstanbietern</w:t>
      </w:r>
      <w:r w:rsidR="00464645">
        <w:rPr>
          <w:rFonts w:cs="Arial"/>
        </w:rPr>
        <w:t xml:space="preserve"> und RPs.</w:t>
      </w:r>
    </w:p>
    <w:p w14:paraId="2F3F4909" w14:textId="3DB3DA56" w:rsidR="00897124" w:rsidRPr="0065181E" w:rsidRDefault="005B21BD" w:rsidP="00136034">
      <w:pPr>
        <w:pStyle w:val="berschrift3"/>
      </w:pPr>
      <w:bookmarkStart w:id="212" w:name="_Toc492988089"/>
      <w:bookmarkStart w:id="213" w:name="_Toc496078554"/>
      <w:r>
        <w:t>Rel</w:t>
      </w:r>
      <w:r w:rsidR="001D10FB">
        <w:t>ying Parties</w:t>
      </w:r>
      <w:r w:rsidR="00897124" w:rsidRPr="0065181E">
        <w:t xml:space="preserve"> </w:t>
      </w:r>
      <w:bookmarkEnd w:id="212"/>
      <w:r w:rsidR="00897124">
        <w:t>verwalten</w:t>
      </w:r>
      <w:bookmarkEnd w:id="213"/>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897124" w:rsidRPr="00EC17C2" w14:paraId="05298F0B" w14:textId="77777777" w:rsidTr="00897124">
        <w:trPr>
          <w:cantSplit/>
        </w:trPr>
        <w:tc>
          <w:tcPr>
            <w:tcW w:w="2518" w:type="dxa"/>
            <w:shd w:val="clear" w:color="auto" w:fill="D9D9D9" w:themeFill="background1" w:themeFillShade="D9"/>
          </w:tcPr>
          <w:p w14:paraId="29E1AD05" w14:textId="0A9C217E" w:rsidR="00897124" w:rsidRPr="00EC17C2" w:rsidRDefault="005B21BD" w:rsidP="00897124">
            <w:pPr>
              <w:pStyle w:val="Textkrper"/>
              <w:rPr>
                <w:rFonts w:cs="Arial"/>
                <w:szCs w:val="22"/>
              </w:rPr>
            </w:pPr>
            <w:r>
              <w:rPr>
                <w:rFonts w:cs="Arial"/>
              </w:rPr>
              <w:t>Relying Parties</w:t>
            </w:r>
            <w:r w:rsidR="00897124" w:rsidRPr="00EC17C2">
              <w:rPr>
                <w:rFonts w:cs="Arial"/>
              </w:rPr>
              <w:t xml:space="preserve"> </w:t>
            </w:r>
            <w:r w:rsidR="00897124">
              <w:rPr>
                <w:rFonts w:cs="Arial"/>
              </w:rPr>
              <w:t>verwa</w:t>
            </w:r>
            <w:r w:rsidR="00897124">
              <w:rPr>
                <w:rFonts w:cs="Arial"/>
              </w:rPr>
              <w:t>l</w:t>
            </w:r>
            <w:r w:rsidR="00897124">
              <w:rPr>
                <w:rFonts w:cs="Arial"/>
              </w:rPr>
              <w:t>ten</w:t>
            </w:r>
          </w:p>
        </w:tc>
        <w:tc>
          <w:tcPr>
            <w:tcW w:w="6769" w:type="dxa"/>
            <w:shd w:val="clear" w:color="auto" w:fill="F2F2F2" w:themeFill="background1" w:themeFillShade="F2"/>
          </w:tcPr>
          <w:p w14:paraId="51B76EFC" w14:textId="73687D16" w:rsidR="00897124" w:rsidRPr="00EC17C2" w:rsidRDefault="00897124" w:rsidP="00897124">
            <w:pPr>
              <w:pStyle w:val="Textkrper"/>
              <w:rPr>
                <w:rFonts w:cs="Arial"/>
                <w:szCs w:val="22"/>
              </w:rPr>
            </w:pPr>
            <w:r>
              <w:rPr>
                <w:rFonts w:cs="Arial"/>
                <w:szCs w:val="22"/>
              </w:rPr>
              <w:t xml:space="preserve">Aufnahme und </w:t>
            </w:r>
            <w:r w:rsidRPr="00EC17C2">
              <w:rPr>
                <w:rFonts w:cs="Arial"/>
                <w:szCs w:val="22"/>
              </w:rPr>
              <w:t xml:space="preserve">Pflege von </w:t>
            </w:r>
            <w:r w:rsidR="005B21BD">
              <w:rPr>
                <w:rFonts w:cs="Arial"/>
                <w:i/>
                <w:szCs w:val="22"/>
              </w:rPr>
              <w:t>Relying Parties (RP)</w:t>
            </w:r>
          </w:p>
        </w:tc>
      </w:tr>
    </w:tbl>
    <w:p w14:paraId="5BCF1ED9" w14:textId="3DFFCB90" w:rsidR="00F45C98" w:rsidRDefault="004F213B" w:rsidP="00897124">
      <w:pPr>
        <w:pStyle w:val="Textkrper"/>
        <w:spacing w:before="240"/>
        <w:rPr>
          <w:rFonts w:cs="Arial"/>
          <w:b/>
        </w:rPr>
      </w:pPr>
      <w:r>
        <w:rPr>
          <w:rFonts w:cs="Arial"/>
          <w:b/>
        </w:rPr>
        <w:t>Zugehörige Rolle:</w:t>
      </w:r>
      <w:r w:rsidR="00F45C98">
        <w:rPr>
          <w:rFonts w:cs="Arial"/>
          <w:b/>
        </w:rPr>
        <w:t xml:space="preserve"> </w:t>
      </w:r>
      <w:r w:rsidR="008960B4">
        <w:rPr>
          <w:rFonts w:cs="Arial"/>
        </w:rPr>
        <w:t>I</w:t>
      </w:r>
      <w:r w:rsidR="002A065B">
        <w:rPr>
          <w:rFonts w:cs="Arial"/>
        </w:rPr>
        <w:t>AM-</w:t>
      </w:r>
      <w:r w:rsidR="00ED541A">
        <w:rPr>
          <w:rFonts w:cs="Arial"/>
        </w:rPr>
        <w:t>Führung</w:t>
      </w:r>
      <w:r w:rsidR="008960B4">
        <w:rPr>
          <w:rFonts w:cs="Arial"/>
        </w:rPr>
        <w:t xml:space="preserve"> (IAM-Gesamtsystem)</w:t>
      </w:r>
    </w:p>
    <w:p w14:paraId="26615624" w14:textId="2BCC686E" w:rsidR="00897124" w:rsidRPr="0065181E" w:rsidRDefault="00897124" w:rsidP="00897124">
      <w:pPr>
        <w:pStyle w:val="Textkrper"/>
        <w:spacing w:before="240"/>
        <w:rPr>
          <w:rFonts w:cs="Arial"/>
          <w:b/>
        </w:rPr>
      </w:pPr>
      <w:r w:rsidRPr="0065181E">
        <w:rPr>
          <w:rFonts w:cs="Arial"/>
          <w:b/>
        </w:rPr>
        <w:t>Tätigkeiten:</w:t>
      </w:r>
    </w:p>
    <w:p w14:paraId="7F325EF1" w14:textId="3FD5513C" w:rsidR="00897124" w:rsidRDefault="004E528B" w:rsidP="00EE1140">
      <w:pPr>
        <w:pStyle w:val="Textkrper"/>
        <w:numPr>
          <w:ilvl w:val="0"/>
          <w:numId w:val="68"/>
        </w:numPr>
        <w:ind w:left="714" w:hanging="357"/>
        <w:rPr>
          <w:rFonts w:cs="Arial"/>
        </w:rPr>
      </w:pPr>
      <w:r>
        <w:rPr>
          <w:rFonts w:cs="Arial"/>
        </w:rPr>
        <w:t xml:space="preserve">Aufnahme </w:t>
      </w:r>
      <w:r w:rsidR="00A63658">
        <w:rPr>
          <w:rFonts w:cs="Arial"/>
        </w:rPr>
        <w:t xml:space="preserve">von RPs </w:t>
      </w:r>
      <w:r>
        <w:rPr>
          <w:rFonts w:cs="Arial"/>
        </w:rPr>
        <w:t>prüfen, z.B.</w:t>
      </w:r>
      <w:r w:rsidR="00897124">
        <w:rPr>
          <w:rFonts w:cs="Arial"/>
        </w:rPr>
        <w:t xml:space="preserve"> Erfüllung der Sicherheit</w:t>
      </w:r>
      <w:r w:rsidR="00CA5C7A">
        <w:rPr>
          <w:rFonts w:cs="Arial"/>
        </w:rPr>
        <w:t>sanforderungen basierend auf dem</w:t>
      </w:r>
      <w:r w:rsidR="00897124">
        <w:rPr>
          <w:rFonts w:cs="Arial"/>
        </w:rPr>
        <w:t xml:space="preserve"> Schutzbedarf prüfen.</w:t>
      </w:r>
    </w:p>
    <w:p w14:paraId="759A4FB9" w14:textId="3F4C1E70" w:rsidR="00ED541A" w:rsidRDefault="00ED541A" w:rsidP="00EE1140">
      <w:pPr>
        <w:pStyle w:val="Textkrper"/>
        <w:numPr>
          <w:ilvl w:val="0"/>
          <w:numId w:val="68"/>
        </w:numPr>
        <w:ind w:left="714" w:hanging="357"/>
        <w:rPr>
          <w:rFonts w:cs="Arial"/>
        </w:rPr>
      </w:pPr>
      <w:r>
        <w:rPr>
          <w:rFonts w:cs="Arial"/>
        </w:rPr>
        <w:t>Vertrags-Management mit der RP oder Akzeptanz der geltende AGBs de</w:t>
      </w:r>
      <w:r w:rsidR="00D52F43">
        <w:rPr>
          <w:rFonts w:cs="Arial"/>
        </w:rPr>
        <w:t>r</w:t>
      </w:r>
      <w:r>
        <w:rPr>
          <w:rFonts w:cs="Arial"/>
        </w:rPr>
        <w:t xml:space="preserve"> RPs.</w:t>
      </w:r>
    </w:p>
    <w:p w14:paraId="25AE0964" w14:textId="5FAA3F8B" w:rsidR="00ED541A" w:rsidRPr="00ED541A" w:rsidRDefault="00A63658">
      <w:pPr>
        <w:pStyle w:val="Textkrper"/>
        <w:numPr>
          <w:ilvl w:val="0"/>
          <w:numId w:val="68"/>
        </w:numPr>
        <w:ind w:left="714" w:hanging="357"/>
        <w:rPr>
          <w:rFonts w:cs="Arial"/>
        </w:rPr>
      </w:pPr>
      <w:r w:rsidRPr="00F67A96">
        <w:rPr>
          <w:rFonts w:cs="Arial"/>
        </w:rPr>
        <w:t>RPs</w:t>
      </w:r>
      <w:r w:rsidRPr="00A63658">
        <w:rPr>
          <w:rFonts w:cs="Arial"/>
        </w:rPr>
        <w:t xml:space="preserve"> </w:t>
      </w:r>
      <w:r>
        <w:rPr>
          <w:rFonts w:cs="Arial"/>
        </w:rPr>
        <w:t>in den Verbund aufnehmen und entfernen (z.B. wegen End-Of-Life, Weiteren</w:t>
      </w:r>
      <w:r>
        <w:rPr>
          <w:rFonts w:cs="Arial"/>
        </w:rPr>
        <w:t>t</w:t>
      </w:r>
      <w:r w:rsidR="007D5BCB">
        <w:rPr>
          <w:rFonts w:cs="Arial"/>
        </w:rPr>
        <w:t>wicklung der E-Ressource oder Nicht</w:t>
      </w:r>
      <w:r>
        <w:rPr>
          <w:rFonts w:cs="Arial"/>
        </w:rPr>
        <w:t>einhalten der Sicherheitsvorgaben).</w:t>
      </w:r>
    </w:p>
    <w:p w14:paraId="4A7148C6" w14:textId="35CE00B0" w:rsidR="00897124" w:rsidRDefault="00897124" w:rsidP="00EE1140">
      <w:pPr>
        <w:pStyle w:val="Textkrper"/>
        <w:numPr>
          <w:ilvl w:val="0"/>
          <w:numId w:val="68"/>
        </w:numPr>
        <w:ind w:left="714" w:hanging="357"/>
        <w:rPr>
          <w:rFonts w:cs="Arial"/>
        </w:rPr>
      </w:pPr>
      <w:r>
        <w:rPr>
          <w:rFonts w:cs="Arial"/>
        </w:rPr>
        <w:t xml:space="preserve">Prüfen </w:t>
      </w:r>
      <w:r w:rsidR="004E528B">
        <w:rPr>
          <w:rFonts w:cs="Arial"/>
        </w:rPr>
        <w:t>der notwendigen Attribute</w:t>
      </w:r>
      <w:r w:rsidR="00CD5B67">
        <w:rPr>
          <w:rFonts w:cs="Arial"/>
        </w:rPr>
        <w:t xml:space="preserve"> (Vorhandensein und Qualität)</w:t>
      </w:r>
      <w:r>
        <w:rPr>
          <w:rFonts w:cs="Arial"/>
        </w:rPr>
        <w:t xml:space="preserve"> und allenfalls </w:t>
      </w:r>
      <w:r w:rsidR="00C42F92">
        <w:rPr>
          <w:rFonts w:cs="Arial"/>
        </w:rPr>
        <w:t xml:space="preserve">Prozess </w:t>
      </w:r>
      <w:r w:rsidRPr="00C42F92">
        <w:rPr>
          <w:rFonts w:cs="Arial"/>
          <w:i/>
        </w:rPr>
        <w:t>Attributstruktur managen</w:t>
      </w:r>
      <w:r>
        <w:rPr>
          <w:rFonts w:cs="Arial"/>
        </w:rPr>
        <w:t xml:space="preserve"> anstossen</w:t>
      </w:r>
      <w:r w:rsidR="004E528B">
        <w:rPr>
          <w:rFonts w:cs="Arial"/>
        </w:rPr>
        <w:t>.</w:t>
      </w:r>
    </w:p>
    <w:p w14:paraId="3AFD30A3" w14:textId="63025CD0" w:rsidR="00ED541A" w:rsidRDefault="00ED541A" w:rsidP="00EE1140">
      <w:pPr>
        <w:pStyle w:val="Textkrper"/>
        <w:numPr>
          <w:ilvl w:val="0"/>
          <w:numId w:val="68"/>
        </w:numPr>
        <w:ind w:left="714" w:hanging="357"/>
        <w:rPr>
          <w:rFonts w:cs="Arial"/>
        </w:rPr>
      </w:pPr>
      <w:r>
        <w:rPr>
          <w:rFonts w:cs="Arial"/>
        </w:rPr>
        <w:t>Definieren, Aktualisieren und Widerrufen der Vertrauensbeziehung (Trust) zwischen IAM-Dienstanbieten und Relying Party. Festlegen, wie die Qualität- und Vertrauen</w:t>
      </w:r>
      <w:r>
        <w:rPr>
          <w:rFonts w:cs="Arial"/>
        </w:rPr>
        <w:t>s</w:t>
      </w:r>
      <w:r>
        <w:rPr>
          <w:rFonts w:cs="Arial"/>
        </w:rPr>
        <w:t xml:space="preserve">stufen zwischen IdP/AA (oder Vermittlern) und RP übermittelt </w:t>
      </w:r>
      <w:proofErr w:type="gramStart"/>
      <w:r>
        <w:rPr>
          <w:rFonts w:cs="Arial"/>
        </w:rPr>
        <w:t>wird</w:t>
      </w:r>
      <w:proofErr w:type="gramEnd"/>
      <w:r>
        <w:rPr>
          <w:rFonts w:cs="Arial"/>
        </w:rPr>
        <w:t>.</w:t>
      </w:r>
    </w:p>
    <w:p w14:paraId="6CAF7BE4" w14:textId="56EBE6AF" w:rsidR="00CB103E" w:rsidRDefault="00CB103E" w:rsidP="00EE1140">
      <w:pPr>
        <w:pStyle w:val="Textkrper"/>
        <w:numPr>
          <w:ilvl w:val="0"/>
          <w:numId w:val="68"/>
        </w:numPr>
        <w:ind w:left="714" w:hanging="357"/>
        <w:rPr>
          <w:rFonts w:cs="Arial"/>
        </w:rPr>
      </w:pPr>
      <w:r>
        <w:rPr>
          <w:rFonts w:cs="Arial"/>
        </w:rPr>
        <w:t>Auswirkungsanalyse vor Änderungen an den Vertrauensbeziehungen.</w:t>
      </w:r>
    </w:p>
    <w:p w14:paraId="32FDBC8A" w14:textId="656DC75B" w:rsidR="00CB103E" w:rsidRDefault="00CB103E" w:rsidP="00EE1140">
      <w:pPr>
        <w:pStyle w:val="Textkrper"/>
        <w:numPr>
          <w:ilvl w:val="0"/>
          <w:numId w:val="68"/>
        </w:numPr>
        <w:ind w:left="714" w:hanging="357"/>
        <w:rPr>
          <w:rFonts w:cs="Arial"/>
        </w:rPr>
      </w:pPr>
      <w:r>
        <w:rPr>
          <w:rFonts w:cs="Arial"/>
        </w:rPr>
        <w:lastRenderedPageBreak/>
        <w:t>Festlegen und Aktualisierung der Metadaten zu den IAM-Dienstanbietern.</w:t>
      </w:r>
    </w:p>
    <w:p w14:paraId="55A68463" w14:textId="38432A03" w:rsidR="001D7442" w:rsidRDefault="00897124" w:rsidP="001D7442">
      <w:pPr>
        <w:pStyle w:val="Textkrper"/>
        <w:numPr>
          <w:ilvl w:val="0"/>
          <w:numId w:val="14"/>
        </w:numPr>
        <w:rPr>
          <w:rFonts w:cs="Arial"/>
        </w:rPr>
      </w:pPr>
      <w:r w:rsidRPr="001D7442">
        <w:rPr>
          <w:rFonts w:cs="Arial"/>
        </w:rPr>
        <w:t>(Optional) Im Fall</w:t>
      </w:r>
      <w:r w:rsidR="00F54BBC" w:rsidRPr="001D7442">
        <w:rPr>
          <w:rFonts w:cs="Arial"/>
        </w:rPr>
        <w:t>, dass</w:t>
      </w:r>
      <w:r w:rsidRPr="001D7442">
        <w:rPr>
          <w:rFonts w:cs="Arial"/>
        </w:rPr>
        <w:t xml:space="preserve"> es mehrere </w:t>
      </w:r>
      <w:r w:rsidR="005B21BD" w:rsidRPr="001D7442">
        <w:rPr>
          <w:rFonts w:cs="Arial"/>
        </w:rPr>
        <w:t>Domänen</w:t>
      </w:r>
      <w:r w:rsidRPr="001D7442">
        <w:rPr>
          <w:rFonts w:cs="Arial"/>
        </w:rPr>
        <w:t xml:space="preserve"> gibt</w:t>
      </w:r>
      <w:r w:rsidR="00F54BBC" w:rsidRPr="001D7442">
        <w:rPr>
          <w:rFonts w:cs="Arial"/>
        </w:rPr>
        <w:t>,</w:t>
      </w:r>
      <w:r w:rsidRPr="001D7442">
        <w:rPr>
          <w:rFonts w:cs="Arial"/>
        </w:rPr>
        <w:t xml:space="preserve"> </w:t>
      </w:r>
      <w:r w:rsidR="005B21BD" w:rsidRPr="001D7442">
        <w:rPr>
          <w:rFonts w:cs="Arial"/>
        </w:rPr>
        <w:t>Zugehörigkeit</w:t>
      </w:r>
      <w:r w:rsidRPr="001D7442">
        <w:rPr>
          <w:rFonts w:cs="Arial"/>
        </w:rPr>
        <w:t xml:space="preserve"> bestimmen</w:t>
      </w:r>
      <w:r w:rsidR="001D7442">
        <w:rPr>
          <w:rFonts w:cs="Arial"/>
        </w:rPr>
        <w:t>.</w:t>
      </w:r>
    </w:p>
    <w:p w14:paraId="4507E6A9" w14:textId="7EFA29ED" w:rsidR="00897124" w:rsidRPr="001D7442" w:rsidRDefault="00897124" w:rsidP="00774D88">
      <w:pPr>
        <w:pStyle w:val="Textkrper"/>
        <w:rPr>
          <w:rFonts w:cs="Arial"/>
        </w:rPr>
      </w:pPr>
    </w:p>
    <w:p w14:paraId="5B28BC22" w14:textId="7E18C9CC" w:rsidR="00897124" w:rsidRPr="0065181E" w:rsidRDefault="00897124" w:rsidP="00136034">
      <w:pPr>
        <w:pStyle w:val="berschrift3"/>
      </w:pPr>
      <w:bookmarkStart w:id="214" w:name="_Toc496078555"/>
      <w:r>
        <w:t>Attributstruktur managen</w:t>
      </w:r>
      <w:bookmarkEnd w:id="214"/>
    </w:p>
    <w:tbl>
      <w:tblPr>
        <w:tblStyle w:val="TableGrid1"/>
        <w:tblW w:w="0" w:type="auto"/>
        <w:tblLook w:val="04A0" w:firstRow="1" w:lastRow="0" w:firstColumn="1" w:lastColumn="0" w:noHBand="0" w:noVBand="1"/>
      </w:tblPr>
      <w:tblGrid>
        <w:gridCol w:w="2518"/>
        <w:gridCol w:w="6693"/>
      </w:tblGrid>
      <w:tr w:rsidR="00897124" w:rsidRPr="0065181E" w14:paraId="3A478635" w14:textId="77777777" w:rsidTr="00897124">
        <w:tc>
          <w:tcPr>
            <w:tcW w:w="2518" w:type="dxa"/>
            <w:shd w:val="clear" w:color="auto" w:fill="BFBFBF" w:themeFill="background1" w:themeFillShade="BF"/>
          </w:tcPr>
          <w:p w14:paraId="44C63CEB" w14:textId="77777777" w:rsidR="00897124" w:rsidRPr="0065181E" w:rsidRDefault="00897124" w:rsidP="00897124">
            <w:pPr>
              <w:pStyle w:val="Textkrper"/>
              <w:rPr>
                <w:rFonts w:cs="Arial"/>
              </w:rPr>
            </w:pPr>
            <w:r w:rsidRPr="00A33F7E">
              <w:rPr>
                <w:rFonts w:cs="Arial"/>
              </w:rPr>
              <w:t>Attributstruktur man</w:t>
            </w:r>
            <w:r w:rsidRPr="00A33F7E">
              <w:rPr>
                <w:rFonts w:cs="Arial"/>
              </w:rPr>
              <w:t>a</w:t>
            </w:r>
            <w:r w:rsidRPr="00A33F7E">
              <w:rPr>
                <w:rFonts w:cs="Arial"/>
              </w:rPr>
              <w:t>gen</w:t>
            </w:r>
          </w:p>
        </w:tc>
        <w:tc>
          <w:tcPr>
            <w:tcW w:w="6693" w:type="dxa"/>
            <w:shd w:val="clear" w:color="auto" w:fill="F2F2F2" w:themeFill="background1" w:themeFillShade="F2"/>
          </w:tcPr>
          <w:p w14:paraId="041BD1AD" w14:textId="5E275FDC" w:rsidR="00897124" w:rsidRPr="0065181E" w:rsidRDefault="00897124" w:rsidP="00897124">
            <w:pPr>
              <w:pStyle w:val="Textkrper"/>
              <w:rPr>
                <w:rFonts w:cs="Arial"/>
              </w:rPr>
            </w:pPr>
            <w:r>
              <w:rPr>
                <w:rFonts w:cs="Arial"/>
              </w:rPr>
              <w:t xml:space="preserve">Definition und Weiterentwicklung </w:t>
            </w:r>
            <w:r w:rsidR="00D60490">
              <w:rPr>
                <w:rFonts w:cs="Arial"/>
              </w:rPr>
              <w:t xml:space="preserve">der </w:t>
            </w:r>
            <w:r>
              <w:rPr>
                <w:rFonts w:cs="Arial"/>
              </w:rPr>
              <w:t>Attribut</w:t>
            </w:r>
            <w:r w:rsidR="00CB103E">
              <w:rPr>
                <w:rFonts w:cs="Arial"/>
              </w:rPr>
              <w:t>definition</w:t>
            </w:r>
            <w:r w:rsidR="00D60490">
              <w:rPr>
                <w:rFonts w:cs="Arial"/>
              </w:rPr>
              <w:t>.</w:t>
            </w:r>
          </w:p>
        </w:tc>
      </w:tr>
    </w:tbl>
    <w:p w14:paraId="16025B69" w14:textId="1931242A" w:rsidR="00F45C98" w:rsidRDefault="004F213B" w:rsidP="001A1AED">
      <w:pPr>
        <w:pStyle w:val="Textkrper"/>
        <w:spacing w:before="240"/>
        <w:rPr>
          <w:rFonts w:cs="Arial"/>
          <w:b/>
        </w:rPr>
      </w:pPr>
      <w:r>
        <w:rPr>
          <w:rFonts w:cs="Arial"/>
          <w:b/>
        </w:rPr>
        <w:t>Zugehörige Rolle:</w:t>
      </w:r>
      <w:r w:rsidR="00F45C98">
        <w:rPr>
          <w:rFonts w:cs="Arial"/>
          <w:b/>
        </w:rPr>
        <w:t xml:space="preserve"> </w:t>
      </w:r>
      <w:r w:rsidR="008960B4">
        <w:rPr>
          <w:rFonts w:cs="Arial"/>
        </w:rPr>
        <w:t>IAM-Führung (</w:t>
      </w:r>
      <w:r w:rsidR="00CB103E">
        <w:rPr>
          <w:rFonts w:cs="Arial"/>
        </w:rPr>
        <w:t>AA</w:t>
      </w:r>
      <w:r w:rsidR="008960B4">
        <w:rPr>
          <w:rFonts w:cs="Arial"/>
        </w:rPr>
        <w:t>)</w:t>
      </w:r>
    </w:p>
    <w:p w14:paraId="64F4671C" w14:textId="2282FBCB" w:rsidR="00897124" w:rsidRPr="001A1AED" w:rsidRDefault="00897124" w:rsidP="001A1AED">
      <w:pPr>
        <w:pStyle w:val="Textkrper"/>
        <w:spacing w:before="240"/>
        <w:rPr>
          <w:rFonts w:cs="Arial"/>
          <w:b/>
        </w:rPr>
      </w:pPr>
      <w:r w:rsidRPr="001A1AED">
        <w:rPr>
          <w:rFonts w:cs="Arial"/>
          <w:b/>
        </w:rPr>
        <w:t>Tätigkeiten:</w:t>
      </w:r>
    </w:p>
    <w:p w14:paraId="489E70A1" w14:textId="77777777" w:rsidR="00363873" w:rsidRDefault="00D60490" w:rsidP="001A1AED">
      <w:pPr>
        <w:pStyle w:val="Textkrper"/>
        <w:numPr>
          <w:ilvl w:val="0"/>
          <w:numId w:val="68"/>
        </w:numPr>
        <w:ind w:left="714" w:hanging="357"/>
        <w:rPr>
          <w:rFonts w:cs="Arial"/>
        </w:rPr>
      </w:pPr>
      <w:r w:rsidRPr="00EE1140">
        <w:rPr>
          <w:rFonts w:cs="Arial"/>
        </w:rPr>
        <w:t>Meta-Attribut</w:t>
      </w:r>
      <w:r w:rsidR="00363873" w:rsidRPr="00EE1140">
        <w:rPr>
          <w:rFonts w:cs="Arial"/>
        </w:rPr>
        <w:t>e</w:t>
      </w:r>
      <w:r w:rsidRPr="00EE1140">
        <w:rPr>
          <w:rFonts w:cs="Arial"/>
        </w:rPr>
        <w:t xml:space="preserve"> definieren, harmonisieren und nachführen.</w:t>
      </w:r>
    </w:p>
    <w:p w14:paraId="6844D95A" w14:textId="04ADAFF2" w:rsidR="00363873" w:rsidRPr="00EE1140" w:rsidRDefault="00363873" w:rsidP="001A1AED">
      <w:pPr>
        <w:pStyle w:val="Textkrper"/>
        <w:numPr>
          <w:ilvl w:val="0"/>
          <w:numId w:val="68"/>
        </w:numPr>
        <w:ind w:left="714" w:hanging="357"/>
        <w:rPr>
          <w:rFonts w:cs="Arial"/>
        </w:rPr>
      </w:pPr>
      <w:r w:rsidRPr="00EE1140">
        <w:rPr>
          <w:rFonts w:cs="Arial"/>
        </w:rPr>
        <w:t xml:space="preserve">Attribute </w:t>
      </w:r>
      <w:r>
        <w:rPr>
          <w:rFonts w:cs="Arial"/>
        </w:rPr>
        <w:t>klassifizieren (Bsp. Persönliche- und Enterprise-Attribute).</w:t>
      </w:r>
    </w:p>
    <w:p w14:paraId="3C044D70" w14:textId="135C8384" w:rsidR="00FD55CC" w:rsidRPr="00FD55CC" w:rsidRDefault="00FD55CC" w:rsidP="00774D88">
      <w:pPr>
        <w:pStyle w:val="berschrift4"/>
      </w:pPr>
      <w:r>
        <w:t>Betriebsprüfung durchführen</w:t>
      </w:r>
    </w:p>
    <w:tbl>
      <w:tblPr>
        <w:tblStyle w:val="TableGrid1"/>
        <w:tblW w:w="0" w:type="auto"/>
        <w:tblLook w:val="04A0" w:firstRow="1" w:lastRow="0" w:firstColumn="1" w:lastColumn="0" w:noHBand="0" w:noVBand="1"/>
      </w:tblPr>
      <w:tblGrid>
        <w:gridCol w:w="2518"/>
        <w:gridCol w:w="6693"/>
      </w:tblGrid>
      <w:tr w:rsidR="00FD55CC" w:rsidRPr="0065181E" w14:paraId="6D45AFF2" w14:textId="77777777" w:rsidTr="000F6717">
        <w:tc>
          <w:tcPr>
            <w:tcW w:w="2518" w:type="dxa"/>
            <w:shd w:val="clear" w:color="auto" w:fill="BFBFBF" w:themeFill="background1" w:themeFillShade="BF"/>
          </w:tcPr>
          <w:p w14:paraId="213DEC1F" w14:textId="30615553" w:rsidR="00FD55CC" w:rsidRPr="0065181E" w:rsidRDefault="00FD55CC" w:rsidP="000F6717">
            <w:pPr>
              <w:pStyle w:val="Textkrper"/>
              <w:rPr>
                <w:rFonts w:cs="Arial"/>
              </w:rPr>
            </w:pPr>
            <w:r>
              <w:rPr>
                <w:rFonts w:cs="Arial"/>
              </w:rPr>
              <w:t>Betriebsprüfung durc</w:t>
            </w:r>
            <w:r>
              <w:rPr>
                <w:rFonts w:cs="Arial"/>
              </w:rPr>
              <w:t>h</w:t>
            </w:r>
            <w:r>
              <w:rPr>
                <w:rFonts w:cs="Arial"/>
              </w:rPr>
              <w:t>führen</w:t>
            </w:r>
          </w:p>
        </w:tc>
        <w:tc>
          <w:tcPr>
            <w:tcW w:w="6693" w:type="dxa"/>
            <w:shd w:val="clear" w:color="auto" w:fill="F2F2F2" w:themeFill="background1" w:themeFillShade="F2"/>
          </w:tcPr>
          <w:p w14:paraId="5F983568" w14:textId="562CA110" w:rsidR="00FD55CC" w:rsidRPr="0065181E" w:rsidRDefault="00FD55CC" w:rsidP="000F6717">
            <w:pPr>
              <w:pStyle w:val="Textkrper"/>
              <w:rPr>
                <w:rFonts w:cs="Arial"/>
              </w:rPr>
            </w:pPr>
            <w:r>
              <w:rPr>
                <w:rFonts w:cs="Arial"/>
              </w:rPr>
              <w:t>Prüfen der korrekten Umsetzung und Betriebes.</w:t>
            </w:r>
          </w:p>
        </w:tc>
      </w:tr>
    </w:tbl>
    <w:p w14:paraId="09AB6872" w14:textId="0D45125D" w:rsidR="00F45C98" w:rsidRDefault="004F213B" w:rsidP="00EE1140">
      <w:pPr>
        <w:pStyle w:val="Textkrper"/>
        <w:spacing w:before="240"/>
        <w:rPr>
          <w:rFonts w:cs="Arial"/>
          <w:b/>
        </w:rPr>
      </w:pPr>
      <w:r>
        <w:rPr>
          <w:rFonts w:cs="Arial"/>
          <w:b/>
        </w:rPr>
        <w:t>Zugehörige Rolle:</w:t>
      </w:r>
      <w:r w:rsidR="00F45C98">
        <w:rPr>
          <w:rFonts w:cs="Arial"/>
          <w:b/>
        </w:rPr>
        <w:t xml:space="preserve"> </w:t>
      </w:r>
      <w:r w:rsidR="00CB103E">
        <w:rPr>
          <w:rFonts w:cs="Arial"/>
        </w:rPr>
        <w:t>IAM-Führung</w:t>
      </w:r>
    </w:p>
    <w:p w14:paraId="64550C9C" w14:textId="14187774" w:rsidR="00FD55CC" w:rsidRPr="00EE1140" w:rsidRDefault="00FD55CC" w:rsidP="00EE1140">
      <w:pPr>
        <w:pStyle w:val="Textkrper"/>
        <w:spacing w:before="240"/>
        <w:rPr>
          <w:rFonts w:cs="Arial"/>
          <w:b/>
        </w:rPr>
      </w:pPr>
      <w:r w:rsidRPr="00EE1140">
        <w:rPr>
          <w:rFonts w:cs="Arial"/>
          <w:b/>
        </w:rPr>
        <w:t>Tätigkeiten:</w:t>
      </w:r>
    </w:p>
    <w:p w14:paraId="7291D8EC" w14:textId="4B43BC76" w:rsidR="00FD55CC" w:rsidRDefault="00FD55CC" w:rsidP="00EE1140">
      <w:pPr>
        <w:pStyle w:val="Textkrper"/>
        <w:numPr>
          <w:ilvl w:val="0"/>
          <w:numId w:val="9"/>
        </w:numPr>
        <w:ind w:left="714" w:hanging="357"/>
        <w:rPr>
          <w:rFonts w:cs="Arial"/>
        </w:rPr>
      </w:pPr>
      <w:r w:rsidRPr="00FD55CC">
        <w:rPr>
          <w:rFonts w:cs="Arial"/>
        </w:rPr>
        <w:t>Auditieren und kontrollieren der Umsetzung der Vorgaben, Qualitätsanforderungen, Regeln und Regularien.</w:t>
      </w:r>
    </w:p>
    <w:p w14:paraId="232F12D8" w14:textId="3A5B8684" w:rsidR="00FD55CC" w:rsidRPr="00EE1140" w:rsidRDefault="00892A81" w:rsidP="00EE1140">
      <w:pPr>
        <w:pStyle w:val="Listenabsatz"/>
        <w:numPr>
          <w:ilvl w:val="0"/>
          <w:numId w:val="9"/>
        </w:numPr>
        <w:spacing w:after="120"/>
        <w:ind w:left="714" w:hanging="357"/>
        <w:rPr>
          <w:rFonts w:cs="Arial"/>
        </w:rPr>
      </w:pPr>
      <w:r w:rsidRPr="00892A81">
        <w:rPr>
          <w:rFonts w:ascii="Arial" w:hAnsi="Arial" w:cs="Arial"/>
          <w:szCs w:val="20"/>
          <w:lang w:eastAsia="de-CH"/>
        </w:rPr>
        <w:t>Reporting aller relevanten Aktivitäten, insbesondere zur Compliance</w:t>
      </w:r>
      <w:r w:rsidR="002F63FB">
        <w:rPr>
          <w:rFonts w:ascii="Arial" w:hAnsi="Arial" w:cs="Arial"/>
          <w:szCs w:val="20"/>
          <w:lang w:eastAsia="de-CH"/>
        </w:rPr>
        <w:t>.</w:t>
      </w:r>
    </w:p>
    <w:p w14:paraId="24CB2868" w14:textId="77777777" w:rsidR="00897124" w:rsidRPr="00774D88" w:rsidRDefault="00897124" w:rsidP="00136034">
      <w:pPr>
        <w:pStyle w:val="berschrift3"/>
      </w:pPr>
      <w:bookmarkStart w:id="215" w:name="_Toc496078556"/>
      <w:r w:rsidRPr="00774D88">
        <w:t>IAM-Servicekatalog verwalten</w:t>
      </w:r>
      <w:bookmarkEnd w:id="215"/>
    </w:p>
    <w:tbl>
      <w:tblPr>
        <w:tblW w:w="0" w:type="auto"/>
        <w:tblBorders>
          <w:insideH w:val="single" w:sz="4" w:space="0" w:color="808080" w:themeColor="background1" w:themeShade="80"/>
        </w:tblBorders>
        <w:tblLook w:val="04A0" w:firstRow="1" w:lastRow="0" w:firstColumn="1" w:lastColumn="0" w:noHBand="0" w:noVBand="1"/>
      </w:tblPr>
      <w:tblGrid>
        <w:gridCol w:w="2777"/>
        <w:gridCol w:w="6294"/>
      </w:tblGrid>
      <w:tr w:rsidR="00897124" w:rsidRPr="00D71E33" w14:paraId="501A3685" w14:textId="77777777" w:rsidTr="00897124">
        <w:trPr>
          <w:cantSplit/>
        </w:trPr>
        <w:tc>
          <w:tcPr>
            <w:tcW w:w="2777" w:type="dxa"/>
            <w:shd w:val="clear" w:color="auto" w:fill="D9D9D9" w:themeFill="background1" w:themeFillShade="D9"/>
          </w:tcPr>
          <w:p w14:paraId="20D9EABC" w14:textId="77777777" w:rsidR="00897124" w:rsidRPr="00774D88" w:rsidRDefault="00897124" w:rsidP="00897124">
            <w:pPr>
              <w:pStyle w:val="Textkrper"/>
              <w:rPr>
                <w:rFonts w:cs="Arial"/>
                <w:szCs w:val="22"/>
              </w:rPr>
            </w:pPr>
            <w:r w:rsidRPr="00774D88">
              <w:rPr>
                <w:rFonts w:cs="Arial"/>
              </w:rPr>
              <w:t>IAM-Servicekatalog ve</w:t>
            </w:r>
            <w:r w:rsidRPr="00774D88">
              <w:rPr>
                <w:rFonts w:cs="Arial"/>
              </w:rPr>
              <w:t>r</w:t>
            </w:r>
            <w:r w:rsidRPr="00774D88">
              <w:rPr>
                <w:rFonts w:cs="Arial"/>
              </w:rPr>
              <w:t>walten</w:t>
            </w:r>
          </w:p>
        </w:tc>
        <w:tc>
          <w:tcPr>
            <w:tcW w:w="6294" w:type="dxa"/>
            <w:shd w:val="clear" w:color="auto" w:fill="F2F2F2" w:themeFill="background1" w:themeFillShade="F2"/>
          </w:tcPr>
          <w:p w14:paraId="630EF6AD" w14:textId="77777777" w:rsidR="00897124" w:rsidRPr="00774D88" w:rsidRDefault="00897124" w:rsidP="00897124">
            <w:pPr>
              <w:pStyle w:val="Textkrper"/>
              <w:rPr>
                <w:rFonts w:cs="Arial"/>
                <w:szCs w:val="22"/>
              </w:rPr>
            </w:pPr>
            <w:r w:rsidRPr="00774D88">
              <w:rPr>
                <w:rFonts w:cs="Arial"/>
                <w:szCs w:val="22"/>
              </w:rPr>
              <w:t>Erstellen und Pflegen des IAM-Servicekatalogs</w:t>
            </w:r>
          </w:p>
        </w:tc>
      </w:tr>
    </w:tbl>
    <w:p w14:paraId="5DABC5A7" w14:textId="2DDE289E" w:rsidR="00F45C98" w:rsidRPr="00774D88" w:rsidRDefault="004F213B" w:rsidP="00897124">
      <w:pPr>
        <w:pStyle w:val="Textkrper"/>
        <w:spacing w:before="240"/>
        <w:rPr>
          <w:rFonts w:cs="Arial"/>
          <w:b/>
        </w:rPr>
      </w:pPr>
      <w:r>
        <w:rPr>
          <w:rFonts w:cs="Arial"/>
          <w:b/>
        </w:rPr>
        <w:t>Zugehörige Rolle:</w:t>
      </w:r>
      <w:r w:rsidR="00F45C98" w:rsidRPr="00D71E33">
        <w:rPr>
          <w:rFonts w:cs="Arial"/>
          <w:b/>
        </w:rPr>
        <w:t xml:space="preserve"> </w:t>
      </w:r>
      <w:r w:rsidR="008960B4">
        <w:rPr>
          <w:rFonts w:cs="Arial"/>
        </w:rPr>
        <w:t>IAM-Führung (Dienstanbieter)</w:t>
      </w:r>
    </w:p>
    <w:p w14:paraId="18AA66D5" w14:textId="1F536739" w:rsidR="00897124" w:rsidRPr="00774D88" w:rsidRDefault="00897124" w:rsidP="00897124">
      <w:pPr>
        <w:pStyle w:val="Textkrper"/>
        <w:spacing w:before="240"/>
        <w:rPr>
          <w:rFonts w:cs="Arial"/>
          <w:b/>
        </w:rPr>
      </w:pPr>
      <w:r w:rsidRPr="00774D88">
        <w:rPr>
          <w:rFonts w:cs="Arial"/>
          <w:b/>
        </w:rPr>
        <w:t>Tätigkeiten:</w:t>
      </w:r>
    </w:p>
    <w:p w14:paraId="5C37BD0A" w14:textId="27955104" w:rsidR="00897124" w:rsidRPr="00774D88" w:rsidRDefault="003436B0" w:rsidP="00897124">
      <w:pPr>
        <w:pStyle w:val="Textkrper"/>
        <w:numPr>
          <w:ilvl w:val="0"/>
          <w:numId w:val="9"/>
        </w:numPr>
        <w:rPr>
          <w:rFonts w:cs="Arial"/>
        </w:rPr>
      </w:pPr>
      <w:r>
        <w:rPr>
          <w:rFonts w:cs="Arial"/>
        </w:rPr>
        <w:t xml:space="preserve">Definieren der </w:t>
      </w:r>
      <w:r w:rsidR="00897124" w:rsidRPr="00774D88">
        <w:rPr>
          <w:rFonts w:cs="Arial"/>
        </w:rPr>
        <w:t>IAM Service Strategie</w:t>
      </w:r>
      <w:r w:rsidR="00F533A9" w:rsidRPr="00774D88">
        <w:rPr>
          <w:rFonts w:cs="Arial"/>
        </w:rPr>
        <w:t>.</w:t>
      </w:r>
    </w:p>
    <w:p w14:paraId="615C034B" w14:textId="2651D4FB" w:rsidR="00897124" w:rsidRPr="00774D88" w:rsidRDefault="00897124" w:rsidP="00897124">
      <w:pPr>
        <w:pStyle w:val="Textkrper"/>
        <w:numPr>
          <w:ilvl w:val="0"/>
          <w:numId w:val="9"/>
        </w:numPr>
        <w:rPr>
          <w:rFonts w:cs="Arial"/>
        </w:rPr>
      </w:pPr>
      <w:r w:rsidRPr="00774D88">
        <w:rPr>
          <w:rFonts w:cs="Arial"/>
        </w:rPr>
        <w:t xml:space="preserve">Definieren und </w:t>
      </w:r>
      <w:r w:rsidR="003436B0">
        <w:rPr>
          <w:rFonts w:cs="Arial"/>
        </w:rPr>
        <w:t>N</w:t>
      </w:r>
      <w:r w:rsidR="00F533A9" w:rsidRPr="00774D88">
        <w:rPr>
          <w:rFonts w:cs="Arial"/>
        </w:rPr>
        <w:t>achführen</w:t>
      </w:r>
      <w:r w:rsidRPr="00774D88">
        <w:rPr>
          <w:rFonts w:cs="Arial"/>
        </w:rPr>
        <w:t xml:space="preserve"> des Service Katalogs und die zu realisierende IAM-Architekturen</w:t>
      </w:r>
      <w:r w:rsidR="00F533A9" w:rsidRPr="00774D88">
        <w:rPr>
          <w:rFonts w:cs="Arial"/>
        </w:rPr>
        <w:t>.</w:t>
      </w:r>
    </w:p>
    <w:p w14:paraId="21F74C35" w14:textId="2C646273" w:rsidR="00897124" w:rsidRPr="00774D88" w:rsidRDefault="00897124" w:rsidP="00897124">
      <w:pPr>
        <w:pStyle w:val="Textkrper"/>
        <w:numPr>
          <w:ilvl w:val="0"/>
          <w:numId w:val="9"/>
        </w:numPr>
        <w:rPr>
          <w:rFonts w:cs="Arial"/>
        </w:rPr>
      </w:pPr>
      <w:r w:rsidRPr="00774D88">
        <w:rPr>
          <w:rFonts w:cs="Arial"/>
        </w:rPr>
        <w:t xml:space="preserve">Marktanalyse </w:t>
      </w:r>
      <w:r w:rsidR="003436B0">
        <w:rPr>
          <w:rFonts w:cs="Arial"/>
        </w:rPr>
        <w:t>für das Betreiben der Services</w:t>
      </w:r>
      <w:r w:rsidRPr="00774D88">
        <w:rPr>
          <w:rFonts w:cs="Arial"/>
        </w:rPr>
        <w:t xml:space="preserve"> (intern und extern)</w:t>
      </w:r>
    </w:p>
    <w:p w14:paraId="78EA4231" w14:textId="673AE743" w:rsidR="00897124" w:rsidRPr="00774D88" w:rsidRDefault="00897124" w:rsidP="00897124">
      <w:pPr>
        <w:pStyle w:val="Textkrper"/>
        <w:numPr>
          <w:ilvl w:val="0"/>
          <w:numId w:val="9"/>
        </w:numPr>
        <w:rPr>
          <w:rFonts w:cs="Arial"/>
        </w:rPr>
      </w:pPr>
      <w:r w:rsidRPr="00774D88">
        <w:rPr>
          <w:rFonts w:cs="Arial"/>
        </w:rPr>
        <w:t>Roadmap für die Weiterentwicklung der IAM-Services</w:t>
      </w:r>
      <w:r w:rsidR="0013163A">
        <w:rPr>
          <w:rFonts w:cs="Arial"/>
        </w:rPr>
        <w:t>.</w:t>
      </w:r>
    </w:p>
    <w:p w14:paraId="4DFA438B" w14:textId="7CCEE672" w:rsidR="00897124" w:rsidRPr="00774D88" w:rsidRDefault="003436B0" w:rsidP="00897124">
      <w:pPr>
        <w:pStyle w:val="Textkrper"/>
        <w:numPr>
          <w:ilvl w:val="0"/>
          <w:numId w:val="9"/>
        </w:numPr>
        <w:rPr>
          <w:rFonts w:cs="Arial"/>
        </w:rPr>
      </w:pPr>
      <w:r>
        <w:rPr>
          <w:rFonts w:cs="Arial"/>
        </w:rPr>
        <w:t xml:space="preserve">Informationsaustausch und Kommunikation mit den </w:t>
      </w:r>
      <w:r w:rsidR="00897124" w:rsidRPr="00774D88">
        <w:rPr>
          <w:rFonts w:cs="Arial"/>
        </w:rPr>
        <w:t>Relying Parties</w:t>
      </w:r>
      <w:r w:rsidR="0013163A">
        <w:rPr>
          <w:rFonts w:cs="Arial"/>
        </w:rPr>
        <w:t>.</w:t>
      </w:r>
    </w:p>
    <w:p w14:paraId="14FDFB26" w14:textId="41883791" w:rsidR="00897124" w:rsidRPr="00774D88" w:rsidRDefault="003436B0" w:rsidP="00897124">
      <w:pPr>
        <w:pStyle w:val="Textkrper"/>
        <w:numPr>
          <w:ilvl w:val="0"/>
          <w:numId w:val="9"/>
        </w:numPr>
        <w:rPr>
          <w:rFonts w:cs="Arial"/>
        </w:rPr>
      </w:pPr>
      <w:r>
        <w:rPr>
          <w:rFonts w:cs="Arial"/>
        </w:rPr>
        <w:t xml:space="preserve">Sicherstellen der </w:t>
      </w:r>
      <w:r w:rsidR="00897124" w:rsidRPr="00774D88">
        <w:rPr>
          <w:rFonts w:cs="Arial"/>
        </w:rPr>
        <w:t>Finanzierung für d</w:t>
      </w:r>
      <w:r>
        <w:rPr>
          <w:rFonts w:cs="Arial"/>
        </w:rPr>
        <w:t>en</w:t>
      </w:r>
      <w:r w:rsidR="00897124" w:rsidRPr="00774D88">
        <w:rPr>
          <w:rFonts w:cs="Arial"/>
        </w:rPr>
        <w:t xml:space="preserve"> Betrieb und </w:t>
      </w:r>
      <w:r>
        <w:rPr>
          <w:rFonts w:cs="Arial"/>
        </w:rPr>
        <w:t xml:space="preserve">für </w:t>
      </w:r>
      <w:r w:rsidR="00897124" w:rsidRPr="00774D88">
        <w:rPr>
          <w:rFonts w:cs="Arial"/>
        </w:rPr>
        <w:t>die Weiterentwicklung</w:t>
      </w:r>
      <w:r w:rsidR="00F533A9" w:rsidRPr="00774D88">
        <w:rPr>
          <w:rFonts w:cs="Arial"/>
        </w:rPr>
        <w:t>.</w:t>
      </w:r>
    </w:p>
    <w:p w14:paraId="428A655F" w14:textId="251FB92C" w:rsidR="00F533A9" w:rsidRPr="00774D88" w:rsidRDefault="003436B0" w:rsidP="00F533A9">
      <w:pPr>
        <w:pStyle w:val="Textkrper"/>
        <w:numPr>
          <w:ilvl w:val="0"/>
          <w:numId w:val="9"/>
        </w:numPr>
        <w:rPr>
          <w:rFonts w:cs="Arial"/>
        </w:rPr>
      </w:pPr>
      <w:r>
        <w:rPr>
          <w:rFonts w:cs="Arial"/>
        </w:rPr>
        <w:t xml:space="preserve">Abwickeln von </w:t>
      </w:r>
      <w:r w:rsidR="00897124" w:rsidRPr="00774D88">
        <w:rPr>
          <w:rFonts w:cs="Arial"/>
        </w:rPr>
        <w:t>Service</w:t>
      </w:r>
      <w:r>
        <w:rPr>
          <w:rFonts w:cs="Arial"/>
        </w:rPr>
        <w:t>-A</w:t>
      </w:r>
      <w:r w:rsidR="00897124" w:rsidRPr="00774D88">
        <w:rPr>
          <w:rFonts w:cs="Arial"/>
        </w:rPr>
        <w:t>nfragen</w:t>
      </w:r>
      <w:r w:rsidR="0013163A">
        <w:rPr>
          <w:rFonts w:cs="Arial"/>
        </w:rPr>
        <w:t>.</w:t>
      </w:r>
    </w:p>
    <w:p w14:paraId="09FF9B25" w14:textId="77777777" w:rsidR="00F37E35" w:rsidRPr="0065181E" w:rsidRDefault="00F37E35" w:rsidP="00136034">
      <w:pPr>
        <w:pStyle w:val="berschrift3"/>
      </w:pPr>
      <w:bookmarkStart w:id="216" w:name="_Toc496078557"/>
      <w:r w:rsidRPr="0065181E">
        <w:lastRenderedPageBreak/>
        <w:t>Risiko</w:t>
      </w:r>
      <w:r>
        <w:t>analyse durchführen und Risiko überwachen</w:t>
      </w:r>
      <w:bookmarkEnd w:id="216"/>
    </w:p>
    <w:tbl>
      <w:tblPr>
        <w:tblStyle w:val="TableGrid1"/>
        <w:tblW w:w="0" w:type="auto"/>
        <w:tblLook w:val="04A0" w:firstRow="1" w:lastRow="0" w:firstColumn="1" w:lastColumn="0" w:noHBand="0" w:noVBand="1"/>
      </w:tblPr>
      <w:tblGrid>
        <w:gridCol w:w="2518"/>
        <w:gridCol w:w="6693"/>
      </w:tblGrid>
      <w:tr w:rsidR="00F37E35" w:rsidRPr="0065181E" w14:paraId="091DF272" w14:textId="77777777" w:rsidTr="002C58BA">
        <w:tc>
          <w:tcPr>
            <w:tcW w:w="2518" w:type="dxa"/>
            <w:shd w:val="clear" w:color="auto" w:fill="BFBFBF" w:themeFill="background1" w:themeFillShade="BF"/>
          </w:tcPr>
          <w:p w14:paraId="2DEF823B" w14:textId="77777777" w:rsidR="00F37E35" w:rsidRPr="0065181E" w:rsidRDefault="00F37E35" w:rsidP="002C58BA">
            <w:pPr>
              <w:spacing w:before="60" w:after="60"/>
              <w:rPr>
                <w:rFonts w:cs="Arial"/>
              </w:rPr>
            </w:pPr>
            <w:r w:rsidRPr="0065181E">
              <w:rPr>
                <w:rFonts w:cs="Arial"/>
              </w:rPr>
              <w:t>Risiko</w:t>
            </w:r>
            <w:r>
              <w:rPr>
                <w:rFonts w:cs="Arial"/>
              </w:rPr>
              <w:t>analyse durc</w:t>
            </w:r>
            <w:r>
              <w:rPr>
                <w:rFonts w:cs="Arial"/>
              </w:rPr>
              <w:t>h</w:t>
            </w:r>
            <w:r>
              <w:rPr>
                <w:rFonts w:cs="Arial"/>
              </w:rPr>
              <w:t>führen und Risiko überwachen</w:t>
            </w:r>
          </w:p>
        </w:tc>
        <w:tc>
          <w:tcPr>
            <w:tcW w:w="6693" w:type="dxa"/>
            <w:shd w:val="clear" w:color="auto" w:fill="F2F2F2" w:themeFill="background1" w:themeFillShade="F2"/>
          </w:tcPr>
          <w:p w14:paraId="5863D637" w14:textId="0025804D" w:rsidR="00F37E35" w:rsidRPr="0065181E" w:rsidRDefault="00F37E35" w:rsidP="00AF3CCB">
            <w:pPr>
              <w:spacing w:before="60" w:after="60"/>
              <w:rPr>
                <w:rFonts w:cs="Arial"/>
              </w:rPr>
            </w:pPr>
            <w:r>
              <w:rPr>
                <w:rFonts w:cs="Arial"/>
              </w:rPr>
              <w:t>Durchführen von Risikoanalyse und Festhalten der Resultate</w:t>
            </w:r>
          </w:p>
        </w:tc>
      </w:tr>
    </w:tbl>
    <w:p w14:paraId="5460979E" w14:textId="77777777" w:rsidR="00F45C98" w:rsidRDefault="00F45C98" w:rsidP="00F37E35">
      <w:pPr>
        <w:rPr>
          <w:rFonts w:cs="Arial"/>
          <w:b/>
        </w:rPr>
      </w:pPr>
    </w:p>
    <w:p w14:paraId="035EB93B" w14:textId="3EC8FD08" w:rsidR="00F45C98" w:rsidRDefault="004F213B" w:rsidP="00F37E35">
      <w:pPr>
        <w:rPr>
          <w:rFonts w:cs="Arial"/>
          <w:b/>
        </w:rPr>
      </w:pPr>
      <w:r>
        <w:rPr>
          <w:rFonts w:cs="Arial"/>
          <w:b/>
        </w:rPr>
        <w:t>Zugehörige Rolle:</w:t>
      </w:r>
      <w:r w:rsidR="00F45C98">
        <w:rPr>
          <w:rFonts w:cs="Arial"/>
          <w:b/>
        </w:rPr>
        <w:t xml:space="preserve"> </w:t>
      </w:r>
      <w:r w:rsidR="008960B4">
        <w:rPr>
          <w:rFonts w:cs="Arial"/>
        </w:rPr>
        <w:t>IAM-Führung</w:t>
      </w:r>
    </w:p>
    <w:p w14:paraId="33DD7AFE" w14:textId="1D0FD4AD" w:rsidR="00F37E35" w:rsidRPr="003313AE" w:rsidRDefault="00F37E35" w:rsidP="00F37E35">
      <w:pPr>
        <w:rPr>
          <w:rFonts w:cs="Arial"/>
          <w:color w:val="000000"/>
          <w:szCs w:val="22"/>
          <w:lang w:eastAsia="en-US"/>
        </w:rPr>
      </w:pPr>
      <w:r w:rsidRPr="0065181E">
        <w:rPr>
          <w:rFonts w:cs="Arial"/>
          <w:b/>
        </w:rPr>
        <w:t>Tätigkeiten:</w:t>
      </w:r>
    </w:p>
    <w:p w14:paraId="52C42628" w14:textId="242C9D23" w:rsidR="00F37E35" w:rsidRDefault="00F37E35" w:rsidP="00F37E35">
      <w:pPr>
        <w:pStyle w:val="Default"/>
        <w:numPr>
          <w:ilvl w:val="0"/>
          <w:numId w:val="49"/>
        </w:numPr>
        <w:spacing w:after="120"/>
        <w:ind w:left="714" w:hanging="357"/>
        <w:rPr>
          <w:rFonts w:ascii="Arial" w:hAnsi="Arial" w:cs="Arial"/>
          <w:sz w:val="22"/>
          <w:szCs w:val="22"/>
        </w:rPr>
      </w:pPr>
      <w:r w:rsidRPr="00EC17C2">
        <w:rPr>
          <w:rFonts w:ascii="Arial" w:hAnsi="Arial" w:cs="Arial"/>
          <w:sz w:val="22"/>
          <w:szCs w:val="22"/>
        </w:rPr>
        <w:t xml:space="preserve">Durchführen </w:t>
      </w:r>
      <w:r>
        <w:rPr>
          <w:rFonts w:ascii="Arial" w:hAnsi="Arial" w:cs="Arial"/>
          <w:sz w:val="22"/>
          <w:szCs w:val="22"/>
        </w:rPr>
        <w:t>von</w:t>
      </w:r>
      <w:r w:rsidRPr="00EC17C2">
        <w:rPr>
          <w:rFonts w:ascii="Arial" w:hAnsi="Arial" w:cs="Arial"/>
          <w:sz w:val="22"/>
          <w:szCs w:val="22"/>
        </w:rPr>
        <w:t xml:space="preserve"> Risikoanalyse</w:t>
      </w:r>
      <w:r>
        <w:rPr>
          <w:rFonts w:ascii="Arial" w:hAnsi="Arial" w:cs="Arial"/>
          <w:sz w:val="22"/>
          <w:szCs w:val="22"/>
        </w:rPr>
        <w:t>n</w:t>
      </w:r>
      <w:r w:rsidR="003313AE">
        <w:rPr>
          <w:rFonts w:ascii="Arial" w:hAnsi="Arial" w:cs="Arial"/>
          <w:sz w:val="22"/>
          <w:szCs w:val="22"/>
        </w:rPr>
        <w:t xml:space="preserve"> </w:t>
      </w:r>
      <w:r w:rsidR="003313AE" w:rsidRPr="003313AE">
        <w:rPr>
          <w:rFonts w:ascii="Arial" w:hAnsi="Arial" w:cs="Arial"/>
          <w:sz w:val="22"/>
          <w:szCs w:val="22"/>
        </w:rPr>
        <w:t>und Festhalten der Resultate</w:t>
      </w:r>
      <w:r w:rsidR="00C911B3">
        <w:rPr>
          <w:rFonts w:ascii="Arial" w:hAnsi="Arial" w:cs="Arial"/>
          <w:sz w:val="22"/>
          <w:szCs w:val="22"/>
        </w:rPr>
        <w:t xml:space="preserve">, </w:t>
      </w:r>
      <w:r w:rsidR="00C911B3" w:rsidRPr="004B098B">
        <w:rPr>
          <w:rFonts w:ascii="Arial" w:hAnsi="Arial" w:cs="Arial"/>
          <w:sz w:val="22"/>
          <w:szCs w:val="22"/>
        </w:rPr>
        <w:t xml:space="preserve">damit Gefahren </w:t>
      </w:r>
      <w:r w:rsidR="003313AE" w:rsidRPr="004B098B">
        <w:rPr>
          <w:rFonts w:ascii="Arial" w:hAnsi="Arial" w:cs="Arial"/>
          <w:sz w:val="22"/>
          <w:szCs w:val="22"/>
        </w:rPr>
        <w:t>zei</w:t>
      </w:r>
      <w:r w:rsidR="003313AE" w:rsidRPr="004B098B">
        <w:rPr>
          <w:rFonts w:ascii="Arial" w:hAnsi="Arial" w:cs="Arial"/>
          <w:sz w:val="22"/>
          <w:szCs w:val="22"/>
        </w:rPr>
        <w:t>t</w:t>
      </w:r>
      <w:r w:rsidR="003313AE">
        <w:rPr>
          <w:rFonts w:ascii="Arial" w:hAnsi="Arial" w:cs="Arial"/>
          <w:sz w:val="22"/>
          <w:szCs w:val="22"/>
        </w:rPr>
        <w:t>nah</w:t>
      </w:r>
      <w:r w:rsidR="003313AE" w:rsidRPr="004B098B">
        <w:rPr>
          <w:rFonts w:ascii="Arial" w:hAnsi="Arial" w:cs="Arial"/>
          <w:sz w:val="22"/>
          <w:szCs w:val="22"/>
        </w:rPr>
        <w:t xml:space="preserve"> </w:t>
      </w:r>
      <w:r w:rsidR="003313AE">
        <w:rPr>
          <w:rFonts w:ascii="Arial" w:hAnsi="Arial" w:cs="Arial"/>
          <w:sz w:val="22"/>
          <w:szCs w:val="22"/>
        </w:rPr>
        <w:t>erkannt werden kö</w:t>
      </w:r>
      <w:r w:rsidR="00C911B3" w:rsidRPr="004B098B">
        <w:rPr>
          <w:rFonts w:ascii="Arial" w:hAnsi="Arial" w:cs="Arial"/>
          <w:sz w:val="22"/>
          <w:szCs w:val="22"/>
        </w:rPr>
        <w:t>nn</w:t>
      </w:r>
      <w:r w:rsidR="003313AE">
        <w:rPr>
          <w:rFonts w:ascii="Arial" w:hAnsi="Arial" w:cs="Arial"/>
          <w:sz w:val="22"/>
          <w:szCs w:val="22"/>
        </w:rPr>
        <w:t>en</w:t>
      </w:r>
      <w:r w:rsidR="00C911B3" w:rsidRPr="004B098B">
        <w:rPr>
          <w:rFonts w:ascii="Arial" w:hAnsi="Arial" w:cs="Arial"/>
          <w:sz w:val="22"/>
          <w:szCs w:val="22"/>
        </w:rPr>
        <w:t>.</w:t>
      </w:r>
      <w:r w:rsidR="004B098B">
        <w:rPr>
          <w:rFonts w:ascii="Arial" w:hAnsi="Arial" w:cs="Arial"/>
          <w:sz w:val="22"/>
          <w:szCs w:val="22"/>
        </w:rPr>
        <w:t xml:space="preserve"> </w:t>
      </w:r>
      <w:r>
        <w:rPr>
          <w:rFonts w:ascii="Arial" w:hAnsi="Arial" w:cs="Arial"/>
          <w:sz w:val="22"/>
          <w:szCs w:val="22"/>
        </w:rPr>
        <w:t>Überwachung des Risikopotentials</w:t>
      </w:r>
      <w:r w:rsidRPr="00EC17C2">
        <w:rPr>
          <w:rFonts w:ascii="Arial" w:hAnsi="Arial" w:cs="Arial"/>
          <w:sz w:val="22"/>
          <w:szCs w:val="22"/>
        </w:rPr>
        <w:t>.</w:t>
      </w:r>
    </w:p>
    <w:p w14:paraId="49F8BC19" w14:textId="77777777" w:rsidR="00F37E35" w:rsidRDefault="00F37E35" w:rsidP="00F37E35">
      <w:pPr>
        <w:pStyle w:val="Default"/>
        <w:numPr>
          <w:ilvl w:val="0"/>
          <w:numId w:val="49"/>
        </w:numPr>
        <w:spacing w:after="120"/>
        <w:rPr>
          <w:rFonts w:ascii="Arial" w:hAnsi="Arial" w:cs="Arial"/>
          <w:sz w:val="22"/>
          <w:szCs w:val="22"/>
        </w:rPr>
      </w:pPr>
      <w:r w:rsidRPr="00EC17C2">
        <w:rPr>
          <w:rFonts w:ascii="Arial" w:hAnsi="Arial" w:cs="Arial"/>
          <w:sz w:val="22"/>
          <w:szCs w:val="22"/>
        </w:rPr>
        <w:t>Schutzbedarfsanalyse</w:t>
      </w:r>
      <w:r>
        <w:rPr>
          <w:rFonts w:ascii="Arial" w:hAnsi="Arial" w:cs="Arial"/>
          <w:sz w:val="22"/>
          <w:szCs w:val="22"/>
        </w:rPr>
        <w:t xml:space="preserve"> des IAM-Systems</w:t>
      </w:r>
      <w:r w:rsidRPr="00EC17C2">
        <w:rPr>
          <w:rFonts w:ascii="Arial" w:hAnsi="Arial" w:cs="Arial"/>
          <w:sz w:val="22"/>
          <w:szCs w:val="22"/>
        </w:rPr>
        <w:t>: Die Schutzbedarfsanalyse gewährleistet angepasste Sicherheitsanforderungen (so viel Sicherheit wie nöt</w:t>
      </w:r>
      <w:r>
        <w:rPr>
          <w:rFonts w:ascii="Arial" w:hAnsi="Arial" w:cs="Arial"/>
          <w:sz w:val="22"/>
          <w:szCs w:val="22"/>
        </w:rPr>
        <w:t>ig, nicht so viel wie möglich).</w:t>
      </w:r>
    </w:p>
    <w:p w14:paraId="189D1ACC" w14:textId="77777777" w:rsidR="00D52F43" w:rsidRDefault="00F37E35" w:rsidP="000F6DBC">
      <w:pPr>
        <w:pStyle w:val="Default"/>
        <w:numPr>
          <w:ilvl w:val="0"/>
          <w:numId w:val="49"/>
        </w:numPr>
        <w:spacing w:after="120"/>
        <w:rPr>
          <w:rFonts w:ascii="Arial" w:hAnsi="Arial" w:cs="Arial"/>
          <w:sz w:val="22"/>
          <w:szCs w:val="22"/>
        </w:rPr>
      </w:pPr>
      <w:r>
        <w:rPr>
          <w:rFonts w:ascii="Arial" w:hAnsi="Arial" w:cs="Arial"/>
          <w:sz w:val="22"/>
          <w:szCs w:val="22"/>
        </w:rPr>
        <w:t>Implementieren des Informations- und Datenschutzkonzepts</w:t>
      </w:r>
      <w:r w:rsidR="00D52F43">
        <w:rPr>
          <w:rFonts w:ascii="Arial" w:hAnsi="Arial" w:cs="Arial"/>
          <w:sz w:val="22"/>
          <w:szCs w:val="22"/>
        </w:rPr>
        <w:t>, sowie Feedback an IAM-Regulator bezüglich des Informations- und Datenschutzkonzeptes.</w:t>
      </w:r>
    </w:p>
    <w:p w14:paraId="648844C1" w14:textId="4D0F901F" w:rsidR="00F37E35" w:rsidRPr="000F6DBC" w:rsidRDefault="00D52F43" w:rsidP="000F6DBC">
      <w:pPr>
        <w:pStyle w:val="Default"/>
        <w:numPr>
          <w:ilvl w:val="0"/>
          <w:numId w:val="49"/>
        </w:numPr>
        <w:spacing w:after="120"/>
        <w:rPr>
          <w:rFonts w:ascii="Arial" w:hAnsi="Arial" w:cs="Arial"/>
          <w:sz w:val="22"/>
          <w:szCs w:val="22"/>
        </w:rPr>
      </w:pPr>
      <w:r w:rsidRPr="006A2434">
        <w:rPr>
          <w:rFonts w:ascii="Arial" w:hAnsi="Arial" w:cs="Arial"/>
          <w:sz w:val="22"/>
          <w:szCs w:val="22"/>
        </w:rPr>
        <w:t>(Optional) Abstützung des Risikomanagements auf ein Informationssicherheitsma-nagementsystems (ISMS) nach ISO 27001, ISMS3</w:t>
      </w:r>
      <w:r>
        <w:rPr>
          <w:rStyle w:val="Funotenzeichen"/>
          <w:rFonts w:cs="Arial"/>
          <w:szCs w:val="22"/>
        </w:rPr>
        <w:footnoteReference w:id="8"/>
      </w:r>
      <w:r w:rsidRPr="006A2434">
        <w:rPr>
          <w:rFonts w:ascii="Arial" w:hAnsi="Arial" w:cs="Arial"/>
          <w:sz w:val="22"/>
          <w:szCs w:val="22"/>
        </w:rPr>
        <w:t xml:space="preserve"> oder nach ISO 33001/13001 </w:t>
      </w:r>
      <w:r w:rsidRPr="006A2434">
        <w:rPr>
          <w:rFonts w:ascii="Arial" w:hAnsi="Arial" w:cs="Arial"/>
          <w:sz w:val="22"/>
          <w:szCs w:val="22"/>
          <w:highlight w:val="yellow"/>
        </w:rPr>
        <w:t>[ref. prüfen]</w:t>
      </w:r>
      <w:r w:rsidRPr="006A2434">
        <w:rPr>
          <w:rFonts w:ascii="Arial" w:hAnsi="Arial" w:cs="Arial"/>
          <w:sz w:val="22"/>
          <w:szCs w:val="22"/>
        </w:rPr>
        <w:t>. Abstützung des Risikomanagements auf ein Framework wie COBIT</w:t>
      </w:r>
      <w:r>
        <w:rPr>
          <w:rFonts w:ascii="Arial" w:hAnsi="Arial" w:cs="Arial"/>
          <w:sz w:val="22"/>
          <w:szCs w:val="22"/>
        </w:rPr>
        <w:t>.</w:t>
      </w:r>
    </w:p>
    <w:p w14:paraId="42808919" w14:textId="2F0CE14F" w:rsidR="00F37E35" w:rsidRPr="00774D88" w:rsidRDefault="000F6DBC" w:rsidP="00774D88">
      <w:pPr>
        <w:pStyle w:val="Default"/>
        <w:numPr>
          <w:ilvl w:val="0"/>
          <w:numId w:val="49"/>
        </w:numPr>
        <w:spacing w:after="120"/>
        <w:rPr>
          <w:rFonts w:cs="Arial"/>
          <w:b/>
        </w:rPr>
      </w:pPr>
      <w:r w:rsidRPr="00D52F43">
        <w:rPr>
          <w:rFonts w:cs="Arial"/>
          <w:szCs w:val="22"/>
        </w:rPr>
        <w:t>Abgleich und Abstimmung mit der IAM-Steuerung.</w:t>
      </w:r>
      <w:bookmarkStart w:id="217" w:name="_Toc492988081"/>
    </w:p>
    <w:p w14:paraId="14EFA47D" w14:textId="458BA4A0" w:rsidR="00577C7D" w:rsidRPr="00EE1140" w:rsidRDefault="000A5CBE" w:rsidP="00136034">
      <w:pPr>
        <w:pStyle w:val="berschrift3"/>
      </w:pPr>
      <w:bookmarkStart w:id="218" w:name="_Toc496078558"/>
      <w:r>
        <w:t>IAM-</w:t>
      </w:r>
      <w:r w:rsidR="00577C7D" w:rsidRPr="002F63FB">
        <w:t>Führung managen</w:t>
      </w:r>
      <w:bookmarkEnd w:id="218"/>
    </w:p>
    <w:tbl>
      <w:tblPr>
        <w:tblStyle w:val="TableGrid1"/>
        <w:tblW w:w="0" w:type="auto"/>
        <w:tblLook w:val="04A0" w:firstRow="1" w:lastRow="0" w:firstColumn="1" w:lastColumn="0" w:noHBand="0" w:noVBand="1"/>
      </w:tblPr>
      <w:tblGrid>
        <w:gridCol w:w="2518"/>
        <w:gridCol w:w="6693"/>
      </w:tblGrid>
      <w:tr w:rsidR="00577C7D" w:rsidRPr="0065181E" w14:paraId="10A3F86B" w14:textId="77777777" w:rsidTr="00D36DE2">
        <w:tc>
          <w:tcPr>
            <w:tcW w:w="2518" w:type="dxa"/>
            <w:shd w:val="clear" w:color="auto" w:fill="BFBFBF" w:themeFill="background1" w:themeFillShade="BF"/>
          </w:tcPr>
          <w:p w14:paraId="4885FD31" w14:textId="77777777" w:rsidR="00577C7D" w:rsidRPr="0065181E" w:rsidRDefault="00577C7D" w:rsidP="00D36DE2">
            <w:pPr>
              <w:pStyle w:val="Textkrper"/>
              <w:rPr>
                <w:rFonts w:cs="Arial"/>
              </w:rPr>
            </w:pPr>
            <w:r>
              <w:rPr>
                <w:rFonts w:cs="Arial"/>
              </w:rPr>
              <w:t>IAM Führung managen</w:t>
            </w:r>
          </w:p>
        </w:tc>
        <w:tc>
          <w:tcPr>
            <w:tcW w:w="6693" w:type="dxa"/>
            <w:shd w:val="clear" w:color="auto" w:fill="F2F2F2" w:themeFill="background1" w:themeFillShade="F2"/>
          </w:tcPr>
          <w:p w14:paraId="574F19F7" w14:textId="33B8B96F" w:rsidR="00577C7D" w:rsidRPr="0065181E" w:rsidRDefault="00577C7D" w:rsidP="00D36DE2">
            <w:pPr>
              <w:pStyle w:val="Textkrper"/>
              <w:rPr>
                <w:rFonts w:cs="Arial"/>
              </w:rPr>
            </w:pPr>
            <w:r>
              <w:rPr>
                <w:rFonts w:cs="Arial"/>
              </w:rPr>
              <w:t>Festle</w:t>
            </w:r>
            <w:r w:rsidR="004506D5">
              <w:rPr>
                <w:rFonts w:cs="Arial"/>
              </w:rPr>
              <w:t>gung der Zusammenarbeit der (IAM-)</w:t>
            </w:r>
            <w:r>
              <w:rPr>
                <w:rFonts w:cs="Arial"/>
              </w:rPr>
              <w:t>Führungen im IAM-Gesamtsystem</w:t>
            </w:r>
            <w:r w:rsidRPr="0065181E">
              <w:rPr>
                <w:rFonts w:cs="Arial"/>
              </w:rPr>
              <w:t>.</w:t>
            </w:r>
          </w:p>
        </w:tc>
      </w:tr>
    </w:tbl>
    <w:p w14:paraId="7D7DD29F" w14:textId="3F9FE842" w:rsidR="00577C7D" w:rsidRDefault="004F213B" w:rsidP="00577C7D">
      <w:pPr>
        <w:rPr>
          <w:rFonts w:cs="Arial"/>
          <w:b/>
        </w:rPr>
      </w:pPr>
      <w:r>
        <w:rPr>
          <w:rFonts w:cs="Arial"/>
          <w:b/>
        </w:rPr>
        <w:t>Zugehörige Rolle:</w:t>
      </w:r>
      <w:r w:rsidR="00577C7D">
        <w:rPr>
          <w:rFonts w:cs="Arial"/>
          <w:b/>
        </w:rPr>
        <w:t xml:space="preserve"> </w:t>
      </w:r>
      <w:r w:rsidR="008960B4">
        <w:rPr>
          <w:rFonts w:cs="Arial"/>
        </w:rPr>
        <w:t>IAM-Führung</w:t>
      </w:r>
      <w:r w:rsidR="000A5CBE">
        <w:rPr>
          <w:rFonts w:cs="Arial"/>
        </w:rPr>
        <w:t xml:space="preserve"> (IAM-Gesamtsystem)</w:t>
      </w:r>
    </w:p>
    <w:p w14:paraId="5F060EFA" w14:textId="77777777" w:rsidR="00577C7D" w:rsidRPr="00EE1140" w:rsidRDefault="00577C7D" w:rsidP="00577C7D">
      <w:pPr>
        <w:rPr>
          <w:rFonts w:cs="Arial"/>
          <w:b/>
        </w:rPr>
      </w:pPr>
      <w:r w:rsidRPr="0065181E">
        <w:rPr>
          <w:rFonts w:cs="Arial"/>
          <w:b/>
        </w:rPr>
        <w:t>Tätigkeiten:</w:t>
      </w:r>
    </w:p>
    <w:p w14:paraId="06797859" w14:textId="336B4B74" w:rsidR="00577C7D" w:rsidRPr="00B92952" w:rsidRDefault="00577C7D" w:rsidP="00577C7D">
      <w:pPr>
        <w:pStyle w:val="Textkrper"/>
        <w:numPr>
          <w:ilvl w:val="0"/>
          <w:numId w:val="8"/>
        </w:numPr>
        <w:rPr>
          <w:rFonts w:cs="Arial"/>
        </w:rPr>
      </w:pPr>
      <w:r w:rsidRPr="00B92952">
        <w:rPr>
          <w:rFonts w:cs="Arial"/>
        </w:rPr>
        <w:t>F</w:t>
      </w:r>
      <w:r>
        <w:rPr>
          <w:rFonts w:cs="Arial"/>
        </w:rPr>
        <w:t>estlegung der Zusammenarbeit den</w:t>
      </w:r>
      <w:r w:rsidR="000A5CBE">
        <w:rPr>
          <w:rFonts w:cs="Arial"/>
        </w:rPr>
        <w:t xml:space="preserve"> IAM-</w:t>
      </w:r>
      <w:r w:rsidRPr="00B92952">
        <w:rPr>
          <w:rFonts w:cs="Arial"/>
        </w:rPr>
        <w:t>Führungen im IAM-Gesamtsystem.</w:t>
      </w:r>
    </w:p>
    <w:p w14:paraId="7D0A948B" w14:textId="77777777" w:rsidR="00577C7D" w:rsidRDefault="00577C7D" w:rsidP="00577C7D">
      <w:pPr>
        <w:pStyle w:val="Textkrper"/>
        <w:numPr>
          <w:ilvl w:val="0"/>
          <w:numId w:val="8"/>
        </w:numPr>
        <w:rPr>
          <w:rFonts w:cs="Arial"/>
        </w:rPr>
      </w:pPr>
      <w:r w:rsidRPr="00B92952">
        <w:rPr>
          <w:rFonts w:cs="Arial"/>
        </w:rPr>
        <w:t>Definition und kontinuierliche Verbesserung der Kern-, Support- und Führungspr</w:t>
      </w:r>
      <w:r w:rsidRPr="00B92952">
        <w:rPr>
          <w:rFonts w:cs="Arial"/>
        </w:rPr>
        <w:t>o</w:t>
      </w:r>
      <w:r w:rsidRPr="00B92952">
        <w:rPr>
          <w:rFonts w:cs="Arial"/>
        </w:rPr>
        <w:t>zesse.</w:t>
      </w:r>
    </w:p>
    <w:p w14:paraId="19F18AC4" w14:textId="3E5163AB" w:rsidR="00577C7D" w:rsidRDefault="00577C7D" w:rsidP="00577C7D">
      <w:pPr>
        <w:pStyle w:val="Textkrper"/>
        <w:numPr>
          <w:ilvl w:val="0"/>
          <w:numId w:val="8"/>
        </w:numPr>
        <w:rPr>
          <w:rFonts w:cs="Arial"/>
        </w:rPr>
      </w:pPr>
      <w:r w:rsidRPr="00F67A96">
        <w:rPr>
          <w:rFonts w:cs="Arial"/>
        </w:rPr>
        <w:t xml:space="preserve">Erstellen von stufengerechte Kommunikationsmitteln für </w:t>
      </w:r>
      <w:r>
        <w:rPr>
          <w:rFonts w:cs="Arial"/>
        </w:rPr>
        <w:t>diverse</w:t>
      </w:r>
      <w:r w:rsidRPr="00F67A96">
        <w:rPr>
          <w:rFonts w:cs="Arial"/>
        </w:rPr>
        <w:t xml:space="preserve"> Stakeholder</w:t>
      </w:r>
      <w:r>
        <w:rPr>
          <w:rFonts w:cs="Arial"/>
        </w:rPr>
        <w:t>.</w:t>
      </w:r>
    </w:p>
    <w:p w14:paraId="536975C1" w14:textId="19C80C99" w:rsidR="000A5CBE" w:rsidRPr="000A5CBE" w:rsidRDefault="000A5CBE">
      <w:pPr>
        <w:pStyle w:val="Textkrper"/>
        <w:numPr>
          <w:ilvl w:val="0"/>
          <w:numId w:val="8"/>
        </w:numPr>
        <w:rPr>
          <w:rFonts w:cs="Arial"/>
        </w:rPr>
      </w:pPr>
      <w:r w:rsidRPr="00DC7A3C">
        <w:rPr>
          <w:rFonts w:cs="Arial"/>
        </w:rPr>
        <w:t>Führung der interne</w:t>
      </w:r>
      <w:r w:rsidR="00D52F43">
        <w:rPr>
          <w:rFonts w:cs="Arial"/>
        </w:rPr>
        <w:t>n</w:t>
      </w:r>
      <w:r w:rsidRPr="00DC7A3C">
        <w:rPr>
          <w:rFonts w:cs="Arial"/>
        </w:rPr>
        <w:t xml:space="preserve"> IAM-Dienstanbieter</w:t>
      </w:r>
      <w:r>
        <w:rPr>
          <w:rFonts w:cs="Arial"/>
        </w:rPr>
        <w:t>.</w:t>
      </w:r>
    </w:p>
    <w:p w14:paraId="65E24B00" w14:textId="77777777" w:rsidR="00577C7D" w:rsidRPr="006A2434" w:rsidRDefault="00577C7D" w:rsidP="00774D88">
      <w:pPr>
        <w:pStyle w:val="Default"/>
        <w:rPr>
          <w:rFonts w:cs="Arial"/>
          <w:b/>
        </w:rPr>
      </w:pPr>
    </w:p>
    <w:p w14:paraId="2DFA4766" w14:textId="7822B130" w:rsidR="00897124" w:rsidRPr="0065181E" w:rsidRDefault="00897124" w:rsidP="00897124">
      <w:pPr>
        <w:pStyle w:val="berschrift2"/>
        <w:rPr>
          <w:rFonts w:cs="Arial"/>
        </w:rPr>
      </w:pPr>
      <w:bookmarkStart w:id="219" w:name="_Toc496078559"/>
      <w:r w:rsidRPr="0065181E">
        <w:rPr>
          <w:rFonts w:cs="Arial"/>
        </w:rPr>
        <w:t xml:space="preserve">IAM </w:t>
      </w:r>
      <w:bookmarkEnd w:id="217"/>
      <w:r>
        <w:rPr>
          <w:rFonts w:cs="Arial"/>
        </w:rPr>
        <w:t>steuern</w:t>
      </w:r>
      <w:r w:rsidR="00D71E33">
        <w:rPr>
          <w:rFonts w:cs="Arial"/>
        </w:rPr>
        <w:t xml:space="preserve"> (</w:t>
      </w:r>
      <w:r w:rsidR="00C1241E">
        <w:rPr>
          <w:rFonts w:cs="Arial"/>
        </w:rPr>
        <w:t>Regulierung</w:t>
      </w:r>
      <w:r w:rsidR="00D71E33">
        <w:rPr>
          <w:rFonts w:cs="Arial"/>
        </w:rPr>
        <w:t>)</w:t>
      </w:r>
      <w:bookmarkEnd w:id="219"/>
    </w:p>
    <w:p w14:paraId="7591DDA2" w14:textId="6D149417" w:rsidR="00897124" w:rsidRPr="0065181E" w:rsidRDefault="00897124" w:rsidP="00897124">
      <w:pPr>
        <w:rPr>
          <w:rFonts w:cs="Arial"/>
        </w:rPr>
      </w:pPr>
      <w:r w:rsidRPr="005E181C">
        <w:rPr>
          <w:rFonts w:cs="Arial"/>
        </w:rPr>
        <w:t xml:space="preserve">Der Geschäftsprozess </w:t>
      </w:r>
      <w:r w:rsidRPr="005E181C">
        <w:rPr>
          <w:rFonts w:cs="Arial"/>
          <w:i/>
          <w:iCs/>
        </w:rPr>
        <w:t xml:space="preserve">IAM steuern </w:t>
      </w:r>
      <w:r w:rsidRPr="005E181C">
        <w:rPr>
          <w:rFonts w:cs="Arial"/>
        </w:rPr>
        <w:t xml:space="preserve">beinhaltet, unter Berücksichtigung der organisatorische Rahmenbedingen und nur innerhalb einem organisatorischen Kontext, </w:t>
      </w:r>
      <w:r w:rsidR="007F5E32" w:rsidRPr="005E181C">
        <w:rPr>
          <w:rFonts w:cs="Arial"/>
        </w:rPr>
        <w:t>die notwendigen Akt</w:t>
      </w:r>
      <w:r w:rsidR="007F5E32" w:rsidRPr="005E181C">
        <w:rPr>
          <w:rFonts w:cs="Arial"/>
        </w:rPr>
        <w:t>i</w:t>
      </w:r>
      <w:r w:rsidR="007F5E32" w:rsidRPr="005E181C">
        <w:rPr>
          <w:rFonts w:cs="Arial"/>
        </w:rPr>
        <w:t>vitäten</w:t>
      </w:r>
      <w:r w:rsidRPr="005E181C">
        <w:rPr>
          <w:rFonts w:cs="Arial"/>
        </w:rPr>
        <w:t xml:space="preserve"> für die Definition der IAM Ziele, der notwendigen Rahmenbedingungen und die Ma</w:t>
      </w:r>
      <w:r w:rsidRPr="005E181C">
        <w:rPr>
          <w:rFonts w:cs="Arial"/>
        </w:rPr>
        <w:t>s</w:t>
      </w:r>
      <w:r w:rsidRPr="005E181C">
        <w:rPr>
          <w:rFonts w:cs="Arial"/>
        </w:rPr>
        <w:t xml:space="preserve">terplanung für die Führung des </w:t>
      </w:r>
      <w:r w:rsidR="004506D5">
        <w:rPr>
          <w:rFonts w:cs="Arial"/>
        </w:rPr>
        <w:t>IAM-</w:t>
      </w:r>
      <w:proofErr w:type="gramStart"/>
      <w:r w:rsidRPr="005E181C">
        <w:rPr>
          <w:rFonts w:cs="Arial"/>
        </w:rPr>
        <w:t>Gesamtsystems .</w:t>
      </w:r>
      <w:proofErr w:type="gramEnd"/>
    </w:p>
    <w:p w14:paraId="77F077ED" w14:textId="1CCF0183" w:rsidR="00897124" w:rsidRDefault="00897124" w:rsidP="00897124">
      <w:pPr>
        <w:pStyle w:val="Textkrper"/>
        <w:rPr>
          <w:rFonts w:cs="Arial"/>
        </w:rPr>
      </w:pPr>
      <w:r w:rsidRPr="0065181E">
        <w:rPr>
          <w:rFonts w:cs="Arial"/>
        </w:rPr>
        <w:lastRenderedPageBreak/>
        <w:t xml:space="preserve">Diese Prozesse beschreiben die Abläufe für die Definition der notwendigen Vorgaben und Rahmenbedingungen für die Führung der </w:t>
      </w:r>
      <w:r w:rsidRPr="00E92141">
        <w:rPr>
          <w:rFonts w:cs="Arial"/>
        </w:rPr>
        <w:t>IAM</w:t>
      </w:r>
      <w:r w:rsidR="00E92141" w:rsidRPr="00E92141">
        <w:rPr>
          <w:rFonts w:cs="Arial"/>
        </w:rPr>
        <w:t>-</w:t>
      </w:r>
      <w:r w:rsidRPr="00E92141">
        <w:rPr>
          <w:rFonts w:cs="Arial"/>
        </w:rPr>
        <w:t>Umgebung</w:t>
      </w:r>
      <w:r w:rsidR="00E92141">
        <w:rPr>
          <w:rFonts w:cs="Arial"/>
        </w:rPr>
        <w:t>, wie z.B.</w:t>
      </w:r>
      <w:r w:rsidRPr="0065181E">
        <w:rPr>
          <w:rFonts w:cs="Arial"/>
        </w:rPr>
        <w:t xml:space="preserve"> das Definieren der R</w:t>
      </w:r>
      <w:r w:rsidRPr="0065181E">
        <w:rPr>
          <w:rFonts w:cs="Arial"/>
        </w:rPr>
        <w:t>e</w:t>
      </w:r>
      <w:r w:rsidRPr="0065181E">
        <w:rPr>
          <w:rFonts w:cs="Arial"/>
        </w:rPr>
        <w:t>geln und standardisierte</w:t>
      </w:r>
      <w:r w:rsidR="00E92141">
        <w:rPr>
          <w:rFonts w:cs="Arial"/>
        </w:rPr>
        <w:t>n</w:t>
      </w:r>
      <w:r w:rsidRPr="0065181E">
        <w:rPr>
          <w:rFonts w:cs="Arial"/>
        </w:rPr>
        <w:t xml:space="preserve"> Abläufe, dem Festlegen der Revision der Führung etc.</w:t>
      </w:r>
    </w:p>
    <w:p w14:paraId="5F35A479" w14:textId="45D582CA" w:rsidR="00897124" w:rsidRPr="005E181C" w:rsidRDefault="00E92141" w:rsidP="0023667D">
      <w:pPr>
        <w:pStyle w:val="berschrift3"/>
      </w:pPr>
      <w:bookmarkStart w:id="220" w:name="_Toc496078560"/>
      <w:r w:rsidRPr="005E181C">
        <w:t>IAM-</w:t>
      </w:r>
      <w:r w:rsidR="00897124" w:rsidRPr="005E181C">
        <w:t>Policy verwalten</w:t>
      </w:r>
      <w:bookmarkEnd w:id="220"/>
    </w:p>
    <w:tbl>
      <w:tblPr>
        <w:tblStyle w:val="TableGrid1"/>
        <w:tblW w:w="0" w:type="auto"/>
        <w:tblLook w:val="04A0" w:firstRow="1" w:lastRow="0" w:firstColumn="1" w:lastColumn="0" w:noHBand="0" w:noVBand="1"/>
      </w:tblPr>
      <w:tblGrid>
        <w:gridCol w:w="2478"/>
        <w:gridCol w:w="6583"/>
      </w:tblGrid>
      <w:tr w:rsidR="00897124" w:rsidRPr="0065181E" w14:paraId="01AC99AB" w14:textId="77777777" w:rsidTr="00897124">
        <w:tc>
          <w:tcPr>
            <w:tcW w:w="2478" w:type="dxa"/>
            <w:shd w:val="clear" w:color="auto" w:fill="BFBFBF" w:themeFill="background1" w:themeFillShade="BF"/>
          </w:tcPr>
          <w:p w14:paraId="27F3AD05" w14:textId="77777777" w:rsidR="00897124" w:rsidRPr="0065181E" w:rsidRDefault="00897124" w:rsidP="00897124">
            <w:pPr>
              <w:spacing w:before="60" w:after="60"/>
              <w:rPr>
                <w:rFonts w:cs="Arial"/>
              </w:rPr>
            </w:pPr>
            <w:r w:rsidRPr="00A67CA9">
              <w:rPr>
                <w:rFonts w:cs="Arial"/>
              </w:rPr>
              <w:t>IAM Policy verwalten</w:t>
            </w:r>
          </w:p>
        </w:tc>
        <w:tc>
          <w:tcPr>
            <w:tcW w:w="6583" w:type="dxa"/>
            <w:shd w:val="clear" w:color="auto" w:fill="F2F2F2" w:themeFill="background1" w:themeFillShade="F2"/>
          </w:tcPr>
          <w:p w14:paraId="4A416458" w14:textId="59229C30" w:rsidR="00897124" w:rsidRPr="0065181E" w:rsidRDefault="00897124" w:rsidP="00897124">
            <w:pPr>
              <w:rPr>
                <w:rFonts w:cs="Arial"/>
              </w:rPr>
            </w:pPr>
            <w:r w:rsidRPr="0065181E">
              <w:rPr>
                <w:rFonts w:cs="Arial"/>
              </w:rPr>
              <w:t xml:space="preserve">Festlegung der </w:t>
            </w:r>
            <w:r w:rsidRPr="0065181E">
              <w:rPr>
                <w:rFonts w:cs="Arial"/>
                <w:i/>
              </w:rPr>
              <w:t>IAM</w:t>
            </w:r>
            <w:r w:rsidRPr="0065181E">
              <w:rPr>
                <w:rFonts w:cs="Arial"/>
              </w:rPr>
              <w:t>-Policy</w:t>
            </w:r>
            <w:r w:rsidR="00CC412E">
              <w:rPr>
                <w:rFonts w:cs="Arial"/>
              </w:rPr>
              <w:t xml:space="preserve"> un</w:t>
            </w:r>
            <w:r>
              <w:rPr>
                <w:rFonts w:cs="Arial"/>
              </w:rPr>
              <w:t xml:space="preserve">d </w:t>
            </w:r>
            <w:r w:rsidR="00F533A9">
              <w:rPr>
                <w:rFonts w:cs="Arial"/>
              </w:rPr>
              <w:t>der</w:t>
            </w:r>
            <w:r w:rsidRPr="0065181E">
              <w:rPr>
                <w:rFonts w:cs="Arial"/>
              </w:rPr>
              <w:t xml:space="preserve"> </w:t>
            </w:r>
            <w:r w:rsidR="00BA0811">
              <w:rPr>
                <w:rFonts w:cs="Arial"/>
              </w:rPr>
              <w:t>Architektur des IAM-Systems</w:t>
            </w:r>
            <w:r w:rsidRPr="0065181E">
              <w:rPr>
                <w:rFonts w:cs="Arial"/>
              </w:rPr>
              <w:t>.</w:t>
            </w:r>
          </w:p>
          <w:p w14:paraId="49B36167" w14:textId="77777777" w:rsidR="00897124" w:rsidRPr="0065181E" w:rsidRDefault="00897124" w:rsidP="00897124">
            <w:pPr>
              <w:spacing w:before="60" w:after="60"/>
              <w:rPr>
                <w:rFonts w:cs="Arial"/>
              </w:rPr>
            </w:pPr>
          </w:p>
        </w:tc>
      </w:tr>
    </w:tbl>
    <w:p w14:paraId="1DE9D008" w14:textId="749E0956" w:rsidR="00F45C98" w:rsidRDefault="004F213B" w:rsidP="00897124">
      <w:pPr>
        <w:rPr>
          <w:rFonts w:cs="Arial"/>
          <w:b/>
        </w:rPr>
      </w:pPr>
      <w:r>
        <w:rPr>
          <w:rFonts w:cs="Arial"/>
          <w:b/>
        </w:rPr>
        <w:t>Zugehörige Rolle:</w:t>
      </w:r>
      <w:r w:rsidR="00F45C98">
        <w:rPr>
          <w:rFonts w:cs="Arial"/>
          <w:b/>
        </w:rPr>
        <w:t xml:space="preserve"> </w:t>
      </w:r>
      <w:r w:rsidR="002C0514">
        <w:rPr>
          <w:rFonts w:cs="Arial"/>
        </w:rPr>
        <w:t>IAM-Regulator</w:t>
      </w:r>
    </w:p>
    <w:p w14:paraId="558FE227" w14:textId="0D01ECE5" w:rsidR="00897124" w:rsidRPr="0065181E" w:rsidRDefault="00897124" w:rsidP="00897124">
      <w:pPr>
        <w:rPr>
          <w:rFonts w:cs="Arial"/>
          <w:b/>
        </w:rPr>
      </w:pPr>
      <w:r w:rsidRPr="0065181E">
        <w:rPr>
          <w:rFonts w:cs="Arial"/>
          <w:b/>
        </w:rPr>
        <w:t>Tätigkeiten:</w:t>
      </w:r>
    </w:p>
    <w:p w14:paraId="0BE3D262" w14:textId="3DD47A08" w:rsidR="00897124" w:rsidRDefault="00CC412E" w:rsidP="00897124">
      <w:pPr>
        <w:numPr>
          <w:ilvl w:val="0"/>
          <w:numId w:val="49"/>
        </w:numPr>
        <w:rPr>
          <w:rFonts w:cs="Arial"/>
        </w:rPr>
      </w:pPr>
      <w:r>
        <w:rPr>
          <w:rFonts w:cs="Arial"/>
        </w:rPr>
        <w:t>Ableiten</w:t>
      </w:r>
      <w:r w:rsidR="00897124">
        <w:rPr>
          <w:rFonts w:cs="Arial"/>
        </w:rPr>
        <w:t xml:space="preserve"> und </w:t>
      </w:r>
      <w:r>
        <w:rPr>
          <w:rFonts w:cs="Arial"/>
        </w:rPr>
        <w:t>N</w:t>
      </w:r>
      <w:r w:rsidR="00F533A9">
        <w:rPr>
          <w:rFonts w:cs="Arial"/>
        </w:rPr>
        <w:t>achführen</w:t>
      </w:r>
      <w:r>
        <w:rPr>
          <w:rFonts w:cs="Arial"/>
        </w:rPr>
        <w:t xml:space="preserve"> der </w:t>
      </w:r>
      <w:r w:rsidR="00897124">
        <w:rPr>
          <w:rFonts w:cs="Arial"/>
        </w:rPr>
        <w:t>Strategie</w:t>
      </w:r>
      <w:r>
        <w:rPr>
          <w:rFonts w:cs="Arial"/>
        </w:rPr>
        <w:t xml:space="preserve"> aus der IAM-Policy</w:t>
      </w:r>
      <w:r w:rsidR="000C79ED">
        <w:rPr>
          <w:rFonts w:cs="Arial"/>
        </w:rPr>
        <w:t>.</w:t>
      </w:r>
    </w:p>
    <w:p w14:paraId="3E0AA669" w14:textId="141C5FCA" w:rsidR="00897124" w:rsidRDefault="00CC412E" w:rsidP="00897124">
      <w:pPr>
        <w:numPr>
          <w:ilvl w:val="0"/>
          <w:numId w:val="49"/>
        </w:numPr>
        <w:rPr>
          <w:rFonts w:cs="Arial"/>
        </w:rPr>
      </w:pPr>
      <w:r>
        <w:rPr>
          <w:rFonts w:cs="Arial"/>
        </w:rPr>
        <w:t>Definieren der Architektur</w:t>
      </w:r>
      <w:r w:rsidR="00897124">
        <w:rPr>
          <w:rFonts w:cs="Arial"/>
        </w:rPr>
        <w:t>.</w:t>
      </w:r>
    </w:p>
    <w:p w14:paraId="31285DA8" w14:textId="329DAE94" w:rsidR="009752FF" w:rsidRPr="00FA7C74" w:rsidRDefault="009752FF" w:rsidP="00EE1140">
      <w:pPr>
        <w:pStyle w:val="Textkrper"/>
        <w:numPr>
          <w:ilvl w:val="0"/>
          <w:numId w:val="49"/>
        </w:numPr>
        <w:rPr>
          <w:rFonts w:cs="Arial"/>
        </w:rPr>
      </w:pPr>
      <w:r w:rsidRPr="0065181E">
        <w:rPr>
          <w:rFonts w:cs="Arial"/>
        </w:rPr>
        <w:t xml:space="preserve">Definition der </w:t>
      </w:r>
      <w:r w:rsidRPr="0065181E">
        <w:rPr>
          <w:rFonts w:cs="Arial"/>
          <w:i/>
        </w:rPr>
        <w:t>Rollen</w:t>
      </w:r>
      <w:r w:rsidRPr="0065181E">
        <w:rPr>
          <w:rFonts w:cs="Arial"/>
        </w:rPr>
        <w:t xml:space="preserve"> mit </w:t>
      </w:r>
      <w:r>
        <w:rPr>
          <w:rFonts w:cs="Arial"/>
        </w:rPr>
        <w:t xml:space="preserve">entsprechenden </w:t>
      </w:r>
      <w:r w:rsidRPr="0065181E">
        <w:rPr>
          <w:rFonts w:cs="Arial"/>
        </w:rPr>
        <w:t>Aufgaben,</w:t>
      </w:r>
      <w:r>
        <w:rPr>
          <w:rFonts w:cs="Arial"/>
        </w:rPr>
        <w:t xml:space="preserve"> Kompetenzen und Verantwo</w:t>
      </w:r>
      <w:r>
        <w:rPr>
          <w:rFonts w:cs="Arial"/>
        </w:rPr>
        <w:t>r</w:t>
      </w:r>
      <w:r>
        <w:rPr>
          <w:rFonts w:cs="Arial"/>
        </w:rPr>
        <w:t>tung</w:t>
      </w:r>
      <w:r w:rsidR="00CC412E">
        <w:rPr>
          <w:rFonts w:cs="Arial"/>
        </w:rPr>
        <w:t>.</w:t>
      </w:r>
    </w:p>
    <w:p w14:paraId="399ED573" w14:textId="77777777" w:rsidR="00897124" w:rsidRPr="00774D88" w:rsidRDefault="00897124" w:rsidP="00897124">
      <w:pPr>
        <w:pStyle w:val="Textkrper"/>
        <w:numPr>
          <w:ilvl w:val="0"/>
          <w:numId w:val="49"/>
        </w:numPr>
        <w:rPr>
          <w:rFonts w:cs="Arial"/>
        </w:rPr>
      </w:pPr>
      <w:r w:rsidRPr="00774D88">
        <w:rPr>
          <w:rFonts w:cs="Arial"/>
        </w:rPr>
        <w:t>Erarbeiten der notwendigen Basiskonzepte basierend auf den IAM-Architekturen, z.B. Identitätstypenkonzept und Rechtetypenkonzept.</w:t>
      </w:r>
    </w:p>
    <w:p w14:paraId="1D6F654F" w14:textId="4D18E9CA" w:rsidR="00897124" w:rsidRPr="0065181E" w:rsidRDefault="00897124" w:rsidP="00897124">
      <w:pPr>
        <w:pStyle w:val="Textkrper"/>
        <w:numPr>
          <w:ilvl w:val="0"/>
          <w:numId w:val="49"/>
        </w:numPr>
        <w:rPr>
          <w:rFonts w:cs="Arial"/>
        </w:rPr>
      </w:pPr>
      <w:r w:rsidRPr="0065181E">
        <w:rPr>
          <w:rFonts w:cs="Arial"/>
        </w:rPr>
        <w:t>Erarb</w:t>
      </w:r>
      <w:r w:rsidR="00F533A9">
        <w:rPr>
          <w:rFonts w:cs="Arial"/>
        </w:rPr>
        <w:t>eiten und a</w:t>
      </w:r>
      <w:r w:rsidRPr="0065181E">
        <w:rPr>
          <w:rFonts w:cs="Arial"/>
        </w:rPr>
        <w:t xml:space="preserve">ktualisieren der relevanten Vorgaben: Identifikation der geltenden gesetzlichen, unternehmensinternen und vertraglichen Richtlinien / Regularien. </w:t>
      </w:r>
    </w:p>
    <w:p w14:paraId="558E5AF2" w14:textId="166699C8" w:rsidR="00897124" w:rsidRPr="00774D88" w:rsidRDefault="00897124" w:rsidP="00897124">
      <w:pPr>
        <w:numPr>
          <w:ilvl w:val="0"/>
          <w:numId w:val="49"/>
        </w:numPr>
        <w:rPr>
          <w:rFonts w:cs="Arial"/>
        </w:rPr>
      </w:pPr>
      <w:r w:rsidRPr="00774D88">
        <w:rPr>
          <w:rFonts w:cs="Arial"/>
        </w:rPr>
        <w:t xml:space="preserve">Definieren und </w:t>
      </w:r>
      <w:r w:rsidR="00CC412E" w:rsidRPr="00774D88">
        <w:rPr>
          <w:rFonts w:cs="Arial"/>
        </w:rPr>
        <w:t>N</w:t>
      </w:r>
      <w:r w:rsidR="00F533A9" w:rsidRPr="00774D88">
        <w:rPr>
          <w:rFonts w:cs="Arial"/>
        </w:rPr>
        <w:t>achführen</w:t>
      </w:r>
      <w:r w:rsidRPr="00774D88">
        <w:rPr>
          <w:rFonts w:cs="Arial"/>
        </w:rPr>
        <w:t xml:space="preserve"> von Hilfsmittel</w:t>
      </w:r>
      <w:r w:rsidR="00CC412E" w:rsidRPr="00774D88">
        <w:rPr>
          <w:rFonts w:cs="Arial"/>
        </w:rPr>
        <w:t>n</w:t>
      </w:r>
      <w:r w:rsidRPr="00774D88">
        <w:rPr>
          <w:rFonts w:cs="Arial"/>
        </w:rPr>
        <w:t xml:space="preserve"> für die Anwendung der Architekturen und Vorgaben.</w:t>
      </w:r>
      <w:r w:rsidR="000A5CBE">
        <w:rPr>
          <w:rFonts w:cs="Arial"/>
        </w:rPr>
        <w:t xml:space="preserve"> Bsp. Vertrauensstufen-Rechner</w:t>
      </w:r>
    </w:p>
    <w:p w14:paraId="5143C82F" w14:textId="77777777" w:rsidR="00897124" w:rsidRPr="0065181E" w:rsidRDefault="00897124" w:rsidP="00897124">
      <w:pPr>
        <w:numPr>
          <w:ilvl w:val="0"/>
          <w:numId w:val="49"/>
        </w:numPr>
        <w:rPr>
          <w:rFonts w:cs="Arial"/>
        </w:rPr>
      </w:pPr>
      <w:r w:rsidRPr="0065181E">
        <w:rPr>
          <w:rFonts w:cs="Arial"/>
        </w:rPr>
        <w:t>Definition der Nachvollziehbarkeit</w:t>
      </w:r>
      <w:r>
        <w:rPr>
          <w:rFonts w:cs="Arial"/>
        </w:rPr>
        <w:t xml:space="preserve">sanforderungen, </w:t>
      </w:r>
      <w:r w:rsidRPr="0065181E">
        <w:rPr>
          <w:rFonts w:cs="Arial"/>
        </w:rPr>
        <w:t>z.B. das A</w:t>
      </w:r>
      <w:r>
        <w:rPr>
          <w:rFonts w:cs="Arial"/>
        </w:rPr>
        <w:t xml:space="preserve">blegen der relevanten Dokumente und </w:t>
      </w:r>
      <w:r w:rsidRPr="0065181E">
        <w:rPr>
          <w:rFonts w:cs="Arial"/>
        </w:rPr>
        <w:t>d</w:t>
      </w:r>
      <w:r>
        <w:rPr>
          <w:rFonts w:cs="Arial"/>
        </w:rPr>
        <w:t>ie</w:t>
      </w:r>
      <w:r w:rsidRPr="0065181E">
        <w:rPr>
          <w:rFonts w:cs="Arial"/>
        </w:rPr>
        <w:t xml:space="preserve"> Aufbewahrungsfristen der relevanten Daten (siehe auch ISO 29115 </w:t>
      </w:r>
      <w:r w:rsidRPr="0065181E">
        <w:rPr>
          <w:rFonts w:cs="Arial"/>
        </w:rPr>
        <w:fldChar w:fldCharType="begin" w:fldLock="1"/>
      </w:r>
      <w:r w:rsidRPr="0065181E">
        <w:rPr>
          <w:rFonts w:cs="Arial"/>
        </w:rPr>
        <w:instrText>ADDIN CSL_CITATION { "citationItems" : [ { "id" : "ITEM-1", "itemData" : { "author" : [ { "dropping-particle" : "", "family" : "Editors", "given" : "Project", "non-dropping-particle" : "", "parse-names" : false, "suffix" : "" }, { "dropping-particle" : "", "family" : "Fumy", "given" : "W", "non-dropping-particle" : "", "parse-names" : false, "suffix" : "" }, { "dropping-particle" : "De", "family" : "Soete", "given" : "M", "non-dropping-particle" : "", "parse-names" : false, "suffix" : "" }, { "dropping-particle" : "", "family" : "Humphreys", "given" : "E J", "non-dropping-particle" : "", "parse-names" : false, "suffix" : "" }, { "dropping-particle" : "", "family" : "Naemura", "given" : "K", "non-dropping-particle" : "", "parse-names" : false, "suffix" : "" }, { "dropping-particle" : "", "family" : "Rannenberg", "given" : "K", "non-dropping-particle" : "", "parse-names" : false, "suffix" : "" } ], "id" : "ITEM-1", "issued" : { "date-parts" : [ [ "2011" ] ] }, "title" : "ITU-T Recommendation X . 1254 | International Standard ISO / IEC DIS 29115 Information technology \u2014 Security techniques \u2014 Entity authentication assurance framework", "type" : "article-journal" }, "uris" : [ "http://www.mendeley.com/documents/?uuid=2750073e-fd5c-4722-ac03-0977d42858bb" ] } ], "mendeley" : { "formattedCitation" : "[7]", "plainTextFormattedCitation" : "[7]", "previouslyFormattedCitation" : "[7]" }, "properties" : { "noteIndex" : 0 }, "schema" : "https://github.com/citation-style-language/schema/raw/master/csl-citation.json" }</w:instrText>
      </w:r>
      <w:r w:rsidRPr="0065181E">
        <w:rPr>
          <w:rFonts w:cs="Arial"/>
        </w:rPr>
        <w:fldChar w:fldCharType="separate"/>
      </w:r>
      <w:r w:rsidRPr="0065181E">
        <w:rPr>
          <w:rFonts w:cs="Arial"/>
        </w:rPr>
        <w:t>[7]</w:t>
      </w:r>
      <w:r w:rsidRPr="0065181E">
        <w:rPr>
          <w:rFonts w:cs="Arial"/>
        </w:rPr>
        <w:fldChar w:fldCharType="end"/>
      </w:r>
      <w:r w:rsidRPr="0065181E">
        <w:rPr>
          <w:rFonts w:cs="Arial"/>
        </w:rPr>
        <w:t xml:space="preserve"> Kapitel „Record-keeping/recording)</w:t>
      </w:r>
    </w:p>
    <w:p w14:paraId="30639DD9" w14:textId="217714AA" w:rsidR="00897124" w:rsidRDefault="00897124" w:rsidP="00897124">
      <w:pPr>
        <w:numPr>
          <w:ilvl w:val="0"/>
          <w:numId w:val="49"/>
        </w:numPr>
        <w:rPr>
          <w:rFonts w:cs="Arial"/>
        </w:rPr>
      </w:pPr>
      <w:r w:rsidRPr="00FC04F3">
        <w:rPr>
          <w:rFonts w:cs="Arial"/>
        </w:rPr>
        <w:t>Definieren der relevante</w:t>
      </w:r>
      <w:r w:rsidR="00CC412E">
        <w:rPr>
          <w:rFonts w:cs="Arial"/>
        </w:rPr>
        <w:t>n</w:t>
      </w:r>
      <w:r w:rsidRPr="00FC04F3">
        <w:rPr>
          <w:rFonts w:cs="Arial"/>
        </w:rPr>
        <w:t xml:space="preserve"> standardisierte</w:t>
      </w:r>
      <w:r w:rsidR="00CC412E">
        <w:rPr>
          <w:rFonts w:cs="Arial"/>
        </w:rPr>
        <w:t>n</w:t>
      </w:r>
      <w:r w:rsidRPr="00FC04F3">
        <w:rPr>
          <w:rFonts w:cs="Arial"/>
        </w:rPr>
        <w:t xml:space="preserve"> </w:t>
      </w:r>
      <w:r w:rsidR="00CC412E">
        <w:rPr>
          <w:rFonts w:cs="Arial"/>
        </w:rPr>
        <w:t xml:space="preserve">Kern-, Support- und </w:t>
      </w:r>
      <w:r w:rsidRPr="000C79ED">
        <w:rPr>
          <w:rFonts w:cs="Arial"/>
        </w:rPr>
        <w:t>Führungsprozesse</w:t>
      </w:r>
      <w:r w:rsidR="00CC412E" w:rsidRPr="000C79ED">
        <w:rPr>
          <w:rFonts w:cs="Arial"/>
        </w:rPr>
        <w:t>n</w:t>
      </w:r>
      <w:r w:rsidR="000C79ED">
        <w:rPr>
          <w:rFonts w:cs="Arial"/>
        </w:rPr>
        <w:t>.</w:t>
      </w:r>
      <w:r w:rsidR="000A5CBE">
        <w:rPr>
          <w:rFonts w:cs="Arial"/>
        </w:rPr>
        <w:t xml:space="preserve"> Spezialisierung zu diesem Dokument.</w:t>
      </w:r>
    </w:p>
    <w:p w14:paraId="583B957E" w14:textId="17DC4632" w:rsidR="000C79ED" w:rsidRPr="00EE1140" w:rsidRDefault="000C79ED">
      <w:pPr>
        <w:numPr>
          <w:ilvl w:val="0"/>
          <w:numId w:val="49"/>
        </w:numPr>
        <w:rPr>
          <w:rFonts w:cs="Arial"/>
          <w:color w:val="000000"/>
        </w:rPr>
      </w:pPr>
      <w:r w:rsidRPr="0065181E">
        <w:rPr>
          <w:rFonts w:cs="Arial"/>
        </w:rPr>
        <w:t>Festlegen des Lebenszyklus</w:t>
      </w:r>
      <w:r>
        <w:rPr>
          <w:rFonts w:cs="Arial"/>
        </w:rPr>
        <w:t xml:space="preserve"> von E-Identities, Attributen,</w:t>
      </w:r>
      <w:r w:rsidR="00D52F43">
        <w:rPr>
          <w:rFonts w:cs="Arial"/>
        </w:rPr>
        <w:t xml:space="preserve"> Berechtigungen,</w:t>
      </w:r>
      <w:r>
        <w:rPr>
          <w:rFonts w:cs="Arial"/>
        </w:rPr>
        <w:t xml:space="preserve"> IAM-Dienstanbietern und RPs.</w:t>
      </w:r>
    </w:p>
    <w:p w14:paraId="78AB6173" w14:textId="1C927F8D" w:rsidR="00897124" w:rsidRPr="0065181E" w:rsidRDefault="00897124" w:rsidP="00897124">
      <w:pPr>
        <w:numPr>
          <w:ilvl w:val="0"/>
          <w:numId w:val="49"/>
        </w:numPr>
        <w:rPr>
          <w:rFonts w:cs="Arial"/>
        </w:rPr>
      </w:pPr>
      <w:r w:rsidRPr="0065181E">
        <w:rPr>
          <w:rFonts w:cs="Arial"/>
        </w:rPr>
        <w:t>(Optional) Festlegen des Lebenszyklus einer Verknüpfung von natürlichen und jurist</w:t>
      </w:r>
      <w:r w:rsidRPr="0065181E">
        <w:rPr>
          <w:rFonts w:cs="Arial"/>
        </w:rPr>
        <w:t>i</w:t>
      </w:r>
      <w:r w:rsidRPr="0065181E">
        <w:rPr>
          <w:rFonts w:cs="Arial"/>
        </w:rPr>
        <w:t xml:space="preserve">schen Personen (z.B. Aktivierung, Aussetzung, Erneuerung, Widerruf) (siehe auch eIDAS 2015/1502 </w:t>
      </w:r>
      <w:r w:rsidRPr="0065181E">
        <w:rPr>
          <w:rFonts w:cs="Arial"/>
        </w:rPr>
        <w:fldChar w:fldCharType="begin" w:fldLock="1"/>
      </w:r>
      <w:r w:rsidRPr="0065181E">
        <w:rPr>
          <w:rFonts w:cs="Arial"/>
        </w:rPr>
        <w:instrText>ADDIN CSL_CITATION { "citationItems" : [ { "id" : "ITEM-1", "itemData" : { "author" : [ { "dropping-particle" : "", "family" : "Europ\u00e4ische Union", "given" : "", "non-dropping-particle" : "", "parse-names" : false, "suffix" : "" } ], "id" : "ITEM-1", "issue" : "September", "issued" : { "date-parts" : [ [ "2012" ] ] }, "title" : "Durchf\u00fchrungsverordnung (EU) Nr. 2015/1502 der Kommission vom 8. September 2015", "type" : "article-journal" }, "uris" : [ "http://www.mendeley.com/documents/?uuid=3e31c153-7664-43dd-9c9f-332b8d2ce426" ] } ], "mendeley" : { "formattedCitation" : "[6]", "plainTextFormattedCitation" : "[6]", "previouslyFormattedCitation" : "[6]" }, "properties" : { "noteIndex" : 0 }, "schema" : "https://github.com/citation-style-language/schema/raw/master/csl-citation.json" }</w:instrText>
      </w:r>
      <w:r w:rsidRPr="0065181E">
        <w:rPr>
          <w:rFonts w:cs="Arial"/>
        </w:rPr>
        <w:fldChar w:fldCharType="separate"/>
      </w:r>
      <w:r w:rsidRPr="0065181E">
        <w:rPr>
          <w:rFonts w:cs="Arial"/>
        </w:rPr>
        <w:t>[6]</w:t>
      </w:r>
      <w:r w:rsidRPr="0065181E">
        <w:rPr>
          <w:rFonts w:cs="Arial"/>
        </w:rPr>
        <w:fldChar w:fldCharType="end"/>
      </w:r>
      <w:r w:rsidRPr="0065181E">
        <w:rPr>
          <w:rFonts w:cs="Arial"/>
        </w:rPr>
        <w:t>, Abschnitt 2.1.4).</w:t>
      </w:r>
    </w:p>
    <w:p w14:paraId="0B8D8101" w14:textId="145A4F62" w:rsidR="00897124" w:rsidRPr="00EE1140" w:rsidRDefault="00897124" w:rsidP="00EE1140">
      <w:pPr>
        <w:numPr>
          <w:ilvl w:val="0"/>
          <w:numId w:val="49"/>
        </w:numPr>
        <w:rPr>
          <w:rFonts w:cs="Arial"/>
        </w:rPr>
      </w:pPr>
      <w:r>
        <w:rPr>
          <w:rFonts w:cs="Arial"/>
        </w:rPr>
        <w:t xml:space="preserve">(Optional) </w:t>
      </w:r>
      <w:r w:rsidRPr="0065181E">
        <w:rPr>
          <w:rFonts w:cs="Arial"/>
        </w:rPr>
        <w:t>Maturitätsmodell und Maturitätsstufen festlegen.</w:t>
      </w:r>
    </w:p>
    <w:p w14:paraId="4E9ABC62" w14:textId="77777777" w:rsidR="00897124" w:rsidRPr="0065181E" w:rsidRDefault="00897124" w:rsidP="00897124">
      <w:pPr>
        <w:autoSpaceDE w:val="0"/>
        <w:autoSpaceDN w:val="0"/>
        <w:adjustRightInd w:val="0"/>
        <w:spacing w:after="0" w:line="240" w:lineRule="auto"/>
        <w:rPr>
          <w:rFonts w:cs="Arial"/>
          <w:b/>
          <w:bCs/>
          <w:color w:val="000000"/>
        </w:rPr>
      </w:pPr>
      <w:r w:rsidRPr="0065181E">
        <w:rPr>
          <w:rFonts w:cs="Arial"/>
          <w:b/>
          <w:bCs/>
          <w:color w:val="000000"/>
        </w:rPr>
        <w:t xml:space="preserve">Anmerkung: </w:t>
      </w:r>
    </w:p>
    <w:p w14:paraId="2139DE36" w14:textId="40FE6449" w:rsidR="00897124" w:rsidRPr="000C79ED" w:rsidRDefault="00897124" w:rsidP="00897124">
      <w:pPr>
        <w:numPr>
          <w:ilvl w:val="0"/>
          <w:numId w:val="9"/>
        </w:numPr>
        <w:rPr>
          <w:rFonts w:cs="Arial"/>
        </w:rPr>
      </w:pPr>
      <w:r w:rsidRPr="000C79ED">
        <w:rPr>
          <w:rFonts w:cs="Arial"/>
        </w:rPr>
        <w:t xml:space="preserve">Der Standard eCH-0172 </w:t>
      </w:r>
      <w:r w:rsidRPr="00EE1140">
        <w:rPr>
          <w:rFonts w:cs="Arial"/>
        </w:rPr>
        <w:fldChar w:fldCharType="begin" w:fldLock="1"/>
      </w:r>
      <w:r w:rsidRPr="000C79ED">
        <w:rPr>
          <w:rFonts w:cs="Arial"/>
        </w:rPr>
        <w:instrText>ADDIN CSL_CITATION { "citationItems" : [ { "id" : "ITEM-1", "itemData" : { "abstract" : "Ein Identity and Access Management Maturit\u00e4tsmodell hilft Unternehmen, ihren aktuellen Stand der IAM Implementierung zu bestimmen. So kann ein Unternehmen die Entwicklung seiner IAM-Maturit\u00e4t verfolgen und sich mit der branchen\u00fcblichen Best Practice messen. Es bietet auch die M\u00f6glichkeit, den Wert von IAM zu demonstrieren, um die Vorteile einer Strategie und die vorgenommene Umsetzung darzustellen. Damit k\u00f6nnen insbesondere die Anforderungen an ein Governance, Risk &amp; Compliance (GRC) erf\u00fcllt werden.", "author" : [ { "dropping-particle" : "", "family" : "H\u00e4ni", "given" : "Hans", "non-dropping-particle" : "", "parse-names" : false, "suffix" : "" }, { "dropping-particle" : "", "family" : "Kienholz", "given" : "Ueli", "non-dropping-particle" : "", "parse-names" : false, "suffix" : "" } ], "id" : "ITEM-1", "issued" : { "date-parts" : [ [ "2014" ] ] }, "title" : "eCH-0172 IAM-Maturit\u00e4tsmodell", "type" : "article-journal", "volume" : "1.0" }, "uris" : [ "http://www.mendeley.com/documents/?uuid=faea7045-067f-4673-b183-fef41f97ed68" ] } ], "mendeley" : { "formattedCitation" : "[21]", "plainTextFormattedCitation" : "[21]", "previouslyFormattedCitation" : "[21]" }, "properties" : { "noteIndex" : 0 }, "schema" : "https://github.com/citation-style-language/schema/raw/master/csl-citation.json" }</w:instrText>
      </w:r>
      <w:r w:rsidRPr="00EE1140">
        <w:rPr>
          <w:rFonts w:cs="Arial"/>
        </w:rPr>
        <w:fldChar w:fldCharType="separate"/>
      </w:r>
      <w:r w:rsidRPr="000C79ED">
        <w:rPr>
          <w:rFonts w:cs="Arial"/>
        </w:rPr>
        <w:t>[21]</w:t>
      </w:r>
      <w:r w:rsidRPr="00EE1140">
        <w:rPr>
          <w:rFonts w:cs="Arial"/>
        </w:rPr>
        <w:fldChar w:fldCharType="end"/>
      </w:r>
      <w:r w:rsidRPr="000C79ED">
        <w:rPr>
          <w:rFonts w:cs="Arial"/>
        </w:rPr>
        <w:t xml:space="preserve"> definiert IAM Maturitätsstufen für unter anderem die Einstufung für die Prozess-Maturität der Steuerung und wird ergänzt durch ein Hilf</w:t>
      </w:r>
      <w:r w:rsidRPr="000C79ED">
        <w:rPr>
          <w:rFonts w:cs="Arial"/>
        </w:rPr>
        <w:t>s</w:t>
      </w:r>
      <w:r w:rsidRPr="000C79ED">
        <w:rPr>
          <w:rFonts w:cs="Arial"/>
        </w:rPr>
        <w:t>mittel mit konkreten Fragen zur Bestimmung dieser Maturität.</w:t>
      </w:r>
    </w:p>
    <w:p w14:paraId="440E7297" w14:textId="77777777" w:rsidR="00897124" w:rsidRPr="0065181E" w:rsidRDefault="00897124" w:rsidP="0023667D">
      <w:pPr>
        <w:pStyle w:val="berschrift3"/>
      </w:pPr>
      <w:bookmarkStart w:id="221" w:name="_Toc492988083"/>
      <w:bookmarkStart w:id="222" w:name="_Toc496078561"/>
      <w:r w:rsidRPr="0065181E">
        <w:t>Qualitätsmodel(le) pflegen</w:t>
      </w:r>
      <w:bookmarkEnd w:id="221"/>
      <w:bookmarkEnd w:id="222"/>
    </w:p>
    <w:tbl>
      <w:tblPr>
        <w:tblStyle w:val="TableGrid1"/>
        <w:tblW w:w="0" w:type="auto"/>
        <w:tblLook w:val="04A0" w:firstRow="1" w:lastRow="0" w:firstColumn="1" w:lastColumn="0" w:noHBand="0" w:noVBand="1"/>
      </w:tblPr>
      <w:tblGrid>
        <w:gridCol w:w="2518"/>
        <w:gridCol w:w="6693"/>
      </w:tblGrid>
      <w:tr w:rsidR="00897124" w:rsidRPr="0065181E" w14:paraId="0B8E7534" w14:textId="77777777" w:rsidTr="00897124">
        <w:tc>
          <w:tcPr>
            <w:tcW w:w="2518" w:type="dxa"/>
            <w:shd w:val="clear" w:color="auto" w:fill="BFBFBF" w:themeFill="background1" w:themeFillShade="BF"/>
          </w:tcPr>
          <w:p w14:paraId="794EF4CD" w14:textId="77777777" w:rsidR="00897124" w:rsidRPr="0065181E" w:rsidRDefault="00897124" w:rsidP="00897124">
            <w:pPr>
              <w:pStyle w:val="Textkrper"/>
              <w:rPr>
                <w:rFonts w:cs="Arial"/>
              </w:rPr>
            </w:pPr>
            <w:r w:rsidRPr="00614C5B">
              <w:rPr>
                <w:rFonts w:cs="Arial"/>
              </w:rPr>
              <w:t>Qualitätsmodel(le) pflegen</w:t>
            </w:r>
          </w:p>
        </w:tc>
        <w:tc>
          <w:tcPr>
            <w:tcW w:w="6693" w:type="dxa"/>
            <w:shd w:val="clear" w:color="auto" w:fill="F2F2F2" w:themeFill="background1" w:themeFillShade="F2"/>
          </w:tcPr>
          <w:p w14:paraId="65125687" w14:textId="0F303B34" w:rsidR="00897124" w:rsidRPr="0065181E" w:rsidRDefault="00897124" w:rsidP="00897124">
            <w:pPr>
              <w:pStyle w:val="Textkrper"/>
              <w:rPr>
                <w:rFonts w:cs="Arial"/>
              </w:rPr>
            </w:pPr>
            <w:r w:rsidRPr="0065181E">
              <w:rPr>
                <w:rFonts w:cs="Arial"/>
              </w:rPr>
              <w:t xml:space="preserve">Festlegen, wie die Qualität der Authentifizierung eines Subjektes </w:t>
            </w:r>
            <w:r w:rsidR="000C79ED">
              <w:rPr>
                <w:rFonts w:cs="Arial"/>
              </w:rPr>
              <w:t xml:space="preserve">und die Qualität der Attribute </w:t>
            </w:r>
            <w:r w:rsidRPr="0065181E">
              <w:rPr>
                <w:rFonts w:cs="Arial"/>
              </w:rPr>
              <w:t>bestimmt, überprüft und verglichen werden kann.</w:t>
            </w:r>
          </w:p>
        </w:tc>
      </w:tr>
    </w:tbl>
    <w:p w14:paraId="0AFEEAF2" w14:textId="6DD90E84" w:rsidR="00F45C98" w:rsidRPr="0065181E" w:rsidRDefault="004F213B" w:rsidP="00897124">
      <w:pPr>
        <w:rPr>
          <w:rFonts w:cs="Arial"/>
          <w:b/>
        </w:rPr>
      </w:pPr>
      <w:r>
        <w:rPr>
          <w:rFonts w:cs="Arial"/>
          <w:b/>
        </w:rPr>
        <w:lastRenderedPageBreak/>
        <w:t>Zugehörige Rolle:</w:t>
      </w:r>
      <w:r w:rsidR="00F45C98">
        <w:rPr>
          <w:rFonts w:cs="Arial"/>
          <w:b/>
        </w:rPr>
        <w:t xml:space="preserve"> </w:t>
      </w:r>
      <w:r w:rsidR="00A94A19">
        <w:rPr>
          <w:rFonts w:cs="Arial"/>
        </w:rPr>
        <w:t>IAM-</w:t>
      </w:r>
      <w:r w:rsidR="002C0514">
        <w:rPr>
          <w:rFonts w:cs="Arial"/>
        </w:rPr>
        <w:t>Regulator</w:t>
      </w:r>
    </w:p>
    <w:p w14:paraId="065BEC3F" w14:textId="77777777" w:rsidR="00897124" w:rsidRPr="0065181E" w:rsidRDefault="00897124" w:rsidP="00897124">
      <w:pPr>
        <w:rPr>
          <w:rFonts w:cs="Arial"/>
          <w:b/>
        </w:rPr>
      </w:pPr>
      <w:r w:rsidRPr="0065181E">
        <w:rPr>
          <w:rFonts w:cs="Arial"/>
          <w:b/>
        </w:rPr>
        <w:t>Tätigkeiten:</w:t>
      </w:r>
    </w:p>
    <w:p w14:paraId="0F82E6F6" w14:textId="3B0EDBE9" w:rsidR="00897124" w:rsidRPr="0065181E" w:rsidRDefault="00897124" w:rsidP="00897124">
      <w:pPr>
        <w:numPr>
          <w:ilvl w:val="0"/>
          <w:numId w:val="49"/>
        </w:numPr>
        <w:rPr>
          <w:rFonts w:cs="Arial"/>
        </w:rPr>
      </w:pPr>
      <w:r w:rsidRPr="0065181E">
        <w:rPr>
          <w:rFonts w:cs="Arial"/>
        </w:rPr>
        <w:t xml:space="preserve">Qualitätsmodell für die Authentifizierung von Subjekten, dessen Kriterien und dessen Unterteilung definieren (z.B. nach eCH-0170 </w:t>
      </w:r>
      <w:sdt>
        <w:sdtPr>
          <w:rPr>
            <w:rFonts w:cs="Arial"/>
          </w:rPr>
          <w:id w:val="1721167567"/>
          <w:citation/>
        </w:sdtPr>
        <w:sdtEndPr/>
        <w:sdtContent>
          <w:r w:rsidRPr="0065181E">
            <w:rPr>
              <w:rFonts w:cs="Arial"/>
            </w:rPr>
            <w:fldChar w:fldCharType="begin"/>
          </w:r>
          <w:r w:rsidRPr="0065181E">
            <w:rPr>
              <w:rFonts w:cs="Arial"/>
            </w:rPr>
            <w:instrText xml:space="preserve"> CITATION eCH170v2 \l 2055 </w:instrText>
          </w:r>
          <w:r w:rsidRPr="0065181E">
            <w:rPr>
              <w:rFonts w:cs="Arial"/>
            </w:rPr>
            <w:fldChar w:fldCharType="separate"/>
          </w:r>
          <w:r w:rsidR="006863C8" w:rsidRPr="006863C8">
            <w:rPr>
              <w:rFonts w:cs="Arial"/>
              <w:noProof/>
            </w:rPr>
            <w:t>[4]</w:t>
          </w:r>
          <w:r w:rsidRPr="0065181E">
            <w:rPr>
              <w:rFonts w:cs="Arial"/>
            </w:rPr>
            <w:fldChar w:fldCharType="end"/>
          </w:r>
        </w:sdtContent>
      </w:sdt>
      <w:r w:rsidRPr="0065181E">
        <w:rPr>
          <w:rFonts w:cs="Arial"/>
        </w:rPr>
        <w:t>).</w:t>
      </w:r>
    </w:p>
    <w:p w14:paraId="2BE31614" w14:textId="44173A28" w:rsidR="00897124" w:rsidRPr="0065181E" w:rsidRDefault="00897124" w:rsidP="00897124">
      <w:pPr>
        <w:numPr>
          <w:ilvl w:val="0"/>
          <w:numId w:val="49"/>
        </w:numPr>
        <w:rPr>
          <w:rFonts w:cs="Arial"/>
        </w:rPr>
      </w:pPr>
      <w:r w:rsidRPr="0065181E">
        <w:rPr>
          <w:rFonts w:cs="Arial"/>
        </w:rPr>
        <w:t>(Optional) Qualitätsmodell der Attribut</w:t>
      </w:r>
      <w:r w:rsidR="00121419">
        <w:rPr>
          <w:rFonts w:cs="Arial"/>
        </w:rPr>
        <w:t>wert</w:t>
      </w:r>
      <w:r w:rsidRPr="0065181E">
        <w:rPr>
          <w:rFonts w:cs="Arial"/>
        </w:rPr>
        <w:t>bestätigungen, dessen Kriterien und de</w:t>
      </w:r>
      <w:r w:rsidRPr="0065181E">
        <w:rPr>
          <w:rFonts w:cs="Arial"/>
        </w:rPr>
        <w:t>s</w:t>
      </w:r>
      <w:r w:rsidRPr="0065181E">
        <w:rPr>
          <w:rFonts w:cs="Arial"/>
        </w:rPr>
        <w:t xml:space="preserve">sen Unterteilung definieren (z.B. nach eCH-0171 </w:t>
      </w:r>
      <w:sdt>
        <w:sdtPr>
          <w:rPr>
            <w:rFonts w:cs="Arial"/>
          </w:rPr>
          <w:id w:val="-435523695"/>
          <w:citation/>
        </w:sdtPr>
        <w:sdtEndPr/>
        <w:sdtContent>
          <w:r w:rsidRPr="0065181E">
            <w:rPr>
              <w:rFonts w:cs="Arial"/>
            </w:rPr>
            <w:fldChar w:fldCharType="begin"/>
          </w:r>
          <w:r w:rsidRPr="0065181E">
            <w:rPr>
              <w:rFonts w:cs="Arial"/>
            </w:rPr>
            <w:instrText xml:space="preserve"> CITATION ech0171 \l 2055 </w:instrText>
          </w:r>
          <w:r w:rsidRPr="0065181E">
            <w:rPr>
              <w:rFonts w:cs="Arial"/>
            </w:rPr>
            <w:fldChar w:fldCharType="separate"/>
          </w:r>
          <w:r w:rsidR="006863C8" w:rsidRPr="006863C8">
            <w:rPr>
              <w:rFonts w:cs="Arial"/>
              <w:noProof/>
            </w:rPr>
            <w:t>[5]</w:t>
          </w:r>
          <w:r w:rsidRPr="0065181E">
            <w:rPr>
              <w:rFonts w:cs="Arial"/>
            </w:rPr>
            <w:fldChar w:fldCharType="end"/>
          </w:r>
        </w:sdtContent>
      </w:sdt>
      <w:r w:rsidRPr="0065181E">
        <w:rPr>
          <w:rFonts w:cs="Arial"/>
        </w:rPr>
        <w:t>).</w:t>
      </w:r>
    </w:p>
    <w:p w14:paraId="4DE6D742" w14:textId="7533A230" w:rsidR="00897124" w:rsidRDefault="00897124" w:rsidP="00897124">
      <w:pPr>
        <w:numPr>
          <w:ilvl w:val="0"/>
          <w:numId w:val="49"/>
        </w:numPr>
        <w:rPr>
          <w:rFonts w:cs="Arial"/>
        </w:rPr>
      </w:pPr>
      <w:r w:rsidRPr="0065181E">
        <w:rPr>
          <w:rFonts w:cs="Arial"/>
        </w:rPr>
        <w:t>(Optional) Die Interoperabilität zwischen den Qualitätsmodellen festlegen</w:t>
      </w:r>
      <w:r w:rsidR="000C79ED">
        <w:rPr>
          <w:rFonts w:cs="Arial"/>
        </w:rPr>
        <w:t>.</w:t>
      </w:r>
    </w:p>
    <w:p w14:paraId="0D5D8914" w14:textId="4460DBFD" w:rsidR="00C22E82" w:rsidRPr="009845F4" w:rsidRDefault="000A5CBE" w:rsidP="00C22E82">
      <w:pPr>
        <w:pStyle w:val="berschrift3"/>
      </w:pPr>
      <w:bookmarkStart w:id="223" w:name="_Toc495335264"/>
      <w:bookmarkStart w:id="224" w:name="_Toc495593400"/>
      <w:bookmarkStart w:id="225" w:name="_Toc495941953"/>
      <w:bookmarkStart w:id="226" w:name="_Toc494972456"/>
      <w:bookmarkStart w:id="227" w:name="_Toc495335265"/>
      <w:bookmarkStart w:id="228" w:name="_Toc495593401"/>
      <w:bookmarkStart w:id="229" w:name="_Toc495941954"/>
      <w:bookmarkStart w:id="230" w:name="_Toc494972460"/>
      <w:bookmarkStart w:id="231" w:name="_Toc495335269"/>
      <w:bookmarkStart w:id="232" w:name="_Toc495593405"/>
      <w:bookmarkStart w:id="233" w:name="_Toc495941958"/>
      <w:bookmarkStart w:id="234" w:name="_Toc494972462"/>
      <w:bookmarkStart w:id="235" w:name="_Toc495335271"/>
      <w:bookmarkStart w:id="236" w:name="_Toc495593407"/>
      <w:bookmarkStart w:id="237" w:name="_Toc495941960"/>
      <w:bookmarkStart w:id="238" w:name="_Toc494972463"/>
      <w:bookmarkStart w:id="239" w:name="_Toc495335272"/>
      <w:bookmarkStart w:id="240" w:name="_Toc495593408"/>
      <w:bookmarkStart w:id="241" w:name="_Toc495941961"/>
      <w:bookmarkStart w:id="242" w:name="_Toc494972464"/>
      <w:bookmarkStart w:id="243" w:name="_Toc495335273"/>
      <w:bookmarkStart w:id="244" w:name="_Toc495593409"/>
      <w:bookmarkStart w:id="245" w:name="_Toc495941962"/>
      <w:bookmarkStart w:id="246" w:name="_Toc494972468"/>
      <w:bookmarkStart w:id="247" w:name="_Toc495335277"/>
      <w:bookmarkStart w:id="248" w:name="_Toc495593413"/>
      <w:bookmarkStart w:id="249" w:name="_Toc495941966"/>
      <w:bookmarkStart w:id="250" w:name="_Toc494972470"/>
      <w:bookmarkStart w:id="251" w:name="_Toc495335279"/>
      <w:bookmarkStart w:id="252" w:name="_Toc495593415"/>
      <w:bookmarkStart w:id="253" w:name="_Toc495941968"/>
      <w:bookmarkStart w:id="254" w:name="_Toc494972473"/>
      <w:bookmarkStart w:id="255" w:name="_Toc495335282"/>
      <w:bookmarkStart w:id="256" w:name="_Toc495593418"/>
      <w:bookmarkStart w:id="257" w:name="_Toc495941971"/>
      <w:bookmarkStart w:id="258" w:name="_Toc494972474"/>
      <w:bookmarkStart w:id="259" w:name="_Toc495335283"/>
      <w:bookmarkStart w:id="260" w:name="_Toc495593419"/>
      <w:bookmarkStart w:id="261" w:name="_Toc495941972"/>
      <w:bookmarkStart w:id="262" w:name="_Toc494972475"/>
      <w:bookmarkStart w:id="263" w:name="_Toc495335284"/>
      <w:bookmarkStart w:id="264" w:name="_Toc495593420"/>
      <w:bookmarkStart w:id="265" w:name="_Toc495941973"/>
      <w:bookmarkStart w:id="266" w:name="_Toc492988084"/>
      <w:bookmarkStart w:id="267" w:name="_Hlk493685612"/>
      <w:bookmarkStart w:id="268" w:name="_Toc49607856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r>
        <w:t>IAM-</w:t>
      </w:r>
      <w:r w:rsidR="00C22E82" w:rsidRPr="009845F4">
        <w:t>Führung beraten</w:t>
      </w:r>
      <w:bookmarkEnd w:id="268"/>
    </w:p>
    <w:tbl>
      <w:tblPr>
        <w:tblStyle w:val="TableGrid1"/>
        <w:tblW w:w="0" w:type="auto"/>
        <w:tblLook w:val="04A0" w:firstRow="1" w:lastRow="0" w:firstColumn="1" w:lastColumn="0" w:noHBand="0" w:noVBand="1"/>
      </w:tblPr>
      <w:tblGrid>
        <w:gridCol w:w="2518"/>
        <w:gridCol w:w="6693"/>
      </w:tblGrid>
      <w:tr w:rsidR="00C22E82" w:rsidRPr="0065181E" w14:paraId="6B2AEB78" w14:textId="77777777" w:rsidTr="00D36DE2">
        <w:tc>
          <w:tcPr>
            <w:tcW w:w="2518" w:type="dxa"/>
            <w:shd w:val="clear" w:color="auto" w:fill="BFBFBF" w:themeFill="background1" w:themeFillShade="BF"/>
          </w:tcPr>
          <w:p w14:paraId="586072AF" w14:textId="65F775BF" w:rsidR="00C22E82" w:rsidRPr="0065181E" w:rsidRDefault="000A5CBE" w:rsidP="00D36DE2">
            <w:pPr>
              <w:pStyle w:val="Textkrper"/>
              <w:rPr>
                <w:rFonts w:cs="Arial"/>
              </w:rPr>
            </w:pPr>
            <w:r>
              <w:rPr>
                <w:rFonts w:cs="Arial"/>
              </w:rPr>
              <w:t>IAM-</w:t>
            </w:r>
            <w:r w:rsidR="00C22E82" w:rsidRPr="0065181E">
              <w:rPr>
                <w:rFonts w:cs="Arial"/>
              </w:rPr>
              <w:t>Führung beraten</w:t>
            </w:r>
          </w:p>
        </w:tc>
        <w:tc>
          <w:tcPr>
            <w:tcW w:w="6693" w:type="dxa"/>
            <w:shd w:val="clear" w:color="auto" w:fill="F2F2F2" w:themeFill="background1" w:themeFillShade="F2"/>
          </w:tcPr>
          <w:p w14:paraId="071C7E6E" w14:textId="77777777" w:rsidR="00C22E82" w:rsidRPr="0065181E" w:rsidRDefault="00C22E82" w:rsidP="00D36DE2">
            <w:pPr>
              <w:pStyle w:val="Textkrper"/>
              <w:rPr>
                <w:rFonts w:cs="Arial"/>
              </w:rPr>
            </w:pPr>
            <w:r>
              <w:rPr>
                <w:rFonts w:cs="Arial"/>
              </w:rPr>
              <w:t>Erstellen von stufengerechte Kommunikationsmitteln für den d</w:t>
            </w:r>
            <w:r>
              <w:rPr>
                <w:rFonts w:cs="Arial"/>
              </w:rPr>
              <w:t>i</w:t>
            </w:r>
            <w:r>
              <w:rPr>
                <w:rFonts w:cs="Arial"/>
              </w:rPr>
              <w:t>versen Stakeholder</w:t>
            </w:r>
          </w:p>
        </w:tc>
      </w:tr>
    </w:tbl>
    <w:p w14:paraId="4199FAF7" w14:textId="77777777" w:rsidR="00C22E82" w:rsidRDefault="00C22E82" w:rsidP="00774D88">
      <w:pPr>
        <w:rPr>
          <w:rFonts w:cs="Arial"/>
          <w:b/>
        </w:rPr>
      </w:pPr>
    </w:p>
    <w:p w14:paraId="68984C8F" w14:textId="4A1EF96E" w:rsidR="00C22E82" w:rsidRPr="00774D88" w:rsidRDefault="004F213B" w:rsidP="00774D88">
      <w:pPr>
        <w:rPr>
          <w:rFonts w:cs="Arial"/>
          <w:b/>
        </w:rPr>
      </w:pPr>
      <w:r>
        <w:rPr>
          <w:rFonts w:cs="Arial"/>
          <w:b/>
        </w:rPr>
        <w:t>Zugehörige Rolle:</w:t>
      </w:r>
      <w:r w:rsidR="00C22E82">
        <w:rPr>
          <w:rFonts w:cs="Arial"/>
          <w:b/>
        </w:rPr>
        <w:t xml:space="preserve"> </w:t>
      </w:r>
      <w:r w:rsidR="00C22E82">
        <w:rPr>
          <w:rFonts w:cs="Arial"/>
        </w:rPr>
        <w:t>IAM-Regulator</w:t>
      </w:r>
    </w:p>
    <w:p w14:paraId="35BDEE6E" w14:textId="77777777" w:rsidR="00C22E82" w:rsidRPr="0065181E" w:rsidRDefault="00C22E82" w:rsidP="00C22E82">
      <w:pPr>
        <w:rPr>
          <w:rFonts w:cs="Arial"/>
          <w:b/>
        </w:rPr>
      </w:pPr>
      <w:r w:rsidRPr="0065181E">
        <w:rPr>
          <w:rFonts w:cs="Arial"/>
          <w:b/>
        </w:rPr>
        <w:t>Tätigkeiten:</w:t>
      </w:r>
    </w:p>
    <w:p w14:paraId="5270BBB1" w14:textId="77777777" w:rsidR="00C22E82" w:rsidRPr="0065181E" w:rsidRDefault="00C22E82" w:rsidP="00C22E82">
      <w:pPr>
        <w:pStyle w:val="Listenabsatz"/>
        <w:numPr>
          <w:ilvl w:val="0"/>
          <w:numId w:val="67"/>
        </w:numPr>
        <w:rPr>
          <w:rFonts w:ascii="Arial" w:hAnsi="Arial" w:cs="Arial"/>
          <w:color w:val="000000"/>
        </w:rPr>
      </w:pPr>
      <w:r w:rsidRPr="0065181E">
        <w:rPr>
          <w:rFonts w:ascii="Arial" w:hAnsi="Arial" w:cs="Arial"/>
          <w:color w:val="000000"/>
        </w:rPr>
        <w:t>Kommunikation und Schulung der IAM-Policy</w:t>
      </w:r>
    </w:p>
    <w:p w14:paraId="49DD44F3" w14:textId="77777777" w:rsidR="00C22E82" w:rsidRPr="0065181E" w:rsidRDefault="00C22E82" w:rsidP="00C22E82">
      <w:pPr>
        <w:pStyle w:val="Listenabsatz"/>
        <w:numPr>
          <w:ilvl w:val="0"/>
          <w:numId w:val="67"/>
        </w:numPr>
        <w:rPr>
          <w:rFonts w:ascii="Arial" w:hAnsi="Arial" w:cs="Arial"/>
          <w:color w:val="000000"/>
        </w:rPr>
      </w:pPr>
      <w:r>
        <w:rPr>
          <w:rFonts w:ascii="Arial" w:hAnsi="Arial" w:cs="Arial"/>
          <w:color w:val="000000"/>
        </w:rPr>
        <w:t xml:space="preserve">(Optional) </w:t>
      </w:r>
      <w:r w:rsidRPr="0065181E">
        <w:rPr>
          <w:rFonts w:ascii="Arial" w:hAnsi="Arial" w:cs="Arial"/>
          <w:color w:val="000000"/>
        </w:rPr>
        <w:t>Unterstützung bei IAM-Projekten und Spezialvorhaben</w:t>
      </w:r>
    </w:p>
    <w:bookmarkEnd w:id="266"/>
    <w:bookmarkEnd w:id="267"/>
    <w:p w14:paraId="1A19C518" w14:textId="2796F5C2" w:rsidR="00897124" w:rsidRPr="00774D88" w:rsidRDefault="00897124" w:rsidP="00774D88">
      <w:pPr>
        <w:pStyle w:val="Default"/>
        <w:spacing w:after="120"/>
      </w:pPr>
    </w:p>
    <w:p w14:paraId="73C127A0" w14:textId="46206CC3" w:rsidR="003D252A" w:rsidRPr="00510BCA" w:rsidRDefault="003D252A" w:rsidP="003D252A">
      <w:pPr>
        <w:pStyle w:val="berschrift3"/>
      </w:pPr>
      <w:bookmarkStart w:id="269" w:name="_Toc496078563"/>
      <w:r w:rsidRPr="00510BCA">
        <w:t>R</w:t>
      </w:r>
      <w:r w:rsidR="00121419">
        <w:t>isikoa</w:t>
      </w:r>
      <w:r>
        <w:t>nalyse durchführen</w:t>
      </w:r>
      <w:bookmarkEnd w:id="269"/>
    </w:p>
    <w:tbl>
      <w:tblPr>
        <w:tblStyle w:val="TableGrid1"/>
        <w:tblW w:w="0" w:type="auto"/>
        <w:tblLook w:val="04A0" w:firstRow="1" w:lastRow="0" w:firstColumn="1" w:lastColumn="0" w:noHBand="0" w:noVBand="1"/>
      </w:tblPr>
      <w:tblGrid>
        <w:gridCol w:w="2518"/>
        <w:gridCol w:w="6693"/>
      </w:tblGrid>
      <w:tr w:rsidR="003D252A" w:rsidRPr="0065181E" w14:paraId="47747CF6" w14:textId="77777777" w:rsidTr="00D36DE2">
        <w:tc>
          <w:tcPr>
            <w:tcW w:w="2518" w:type="dxa"/>
            <w:shd w:val="clear" w:color="auto" w:fill="BFBFBF" w:themeFill="background1" w:themeFillShade="BF"/>
          </w:tcPr>
          <w:p w14:paraId="541A1837" w14:textId="04297F43" w:rsidR="003D252A" w:rsidRPr="0065181E" w:rsidRDefault="00121419" w:rsidP="00D36DE2">
            <w:pPr>
              <w:spacing w:before="60" w:after="60"/>
              <w:rPr>
                <w:rFonts w:cs="Arial"/>
              </w:rPr>
            </w:pPr>
            <w:r>
              <w:rPr>
                <w:rFonts w:cs="Arial"/>
              </w:rPr>
              <w:t>Risikoa</w:t>
            </w:r>
            <w:r w:rsidR="003D252A" w:rsidRPr="00A541F2">
              <w:rPr>
                <w:rFonts w:cs="Arial"/>
              </w:rPr>
              <w:t>nalyse durc</w:t>
            </w:r>
            <w:r w:rsidR="003D252A" w:rsidRPr="00A541F2">
              <w:rPr>
                <w:rFonts w:cs="Arial"/>
              </w:rPr>
              <w:t>h</w:t>
            </w:r>
            <w:r w:rsidR="003D252A" w:rsidRPr="00A541F2">
              <w:rPr>
                <w:rFonts w:cs="Arial"/>
              </w:rPr>
              <w:t>führen</w:t>
            </w:r>
          </w:p>
        </w:tc>
        <w:tc>
          <w:tcPr>
            <w:tcW w:w="6693" w:type="dxa"/>
            <w:shd w:val="clear" w:color="auto" w:fill="F2F2F2" w:themeFill="background1" w:themeFillShade="F2"/>
          </w:tcPr>
          <w:p w14:paraId="081FCFD3" w14:textId="77777777" w:rsidR="003D252A" w:rsidRPr="0065181E" w:rsidRDefault="003D252A" w:rsidP="00D36DE2">
            <w:pPr>
              <w:spacing w:before="60" w:after="60"/>
              <w:rPr>
                <w:rFonts w:cs="Arial"/>
              </w:rPr>
            </w:pPr>
            <w:r>
              <w:rPr>
                <w:rFonts w:cs="Arial"/>
              </w:rPr>
              <w:t>Abschätzen des Risikos: Welche Risiken müssen bei der Impl</w:t>
            </w:r>
            <w:r>
              <w:rPr>
                <w:rFonts w:cs="Arial"/>
              </w:rPr>
              <w:t>e</w:t>
            </w:r>
            <w:r>
              <w:rPr>
                <w:rFonts w:cs="Arial"/>
              </w:rPr>
              <w:t>mentierung beachtet werden? Hilfestellung für die IAM-Führung, welche Risiken gemildert werden sollen.</w:t>
            </w:r>
          </w:p>
        </w:tc>
      </w:tr>
    </w:tbl>
    <w:p w14:paraId="5AEAC2C1" w14:textId="77777777" w:rsidR="003D252A" w:rsidRPr="0065181E" w:rsidRDefault="003D252A" w:rsidP="003D252A">
      <w:pPr>
        <w:rPr>
          <w:rFonts w:cs="Arial"/>
          <w:b/>
        </w:rPr>
      </w:pPr>
    </w:p>
    <w:p w14:paraId="12494895" w14:textId="2153D631" w:rsidR="00B21213" w:rsidRDefault="004F213B" w:rsidP="003D252A">
      <w:pPr>
        <w:rPr>
          <w:rFonts w:cs="Arial"/>
          <w:b/>
        </w:rPr>
      </w:pPr>
      <w:r>
        <w:rPr>
          <w:rFonts w:cs="Arial"/>
          <w:b/>
        </w:rPr>
        <w:t>Zugehörige Rolle:</w:t>
      </w:r>
      <w:r w:rsidR="00B21213">
        <w:rPr>
          <w:rFonts w:cs="Arial"/>
          <w:b/>
        </w:rPr>
        <w:t xml:space="preserve"> </w:t>
      </w:r>
      <w:r w:rsidR="00B21213">
        <w:rPr>
          <w:rFonts w:cs="Arial"/>
        </w:rPr>
        <w:t>IAM-Regulator</w:t>
      </w:r>
    </w:p>
    <w:p w14:paraId="7B3E5AB3" w14:textId="6FBF205B" w:rsidR="003D252A" w:rsidRPr="0065181E" w:rsidRDefault="003D252A" w:rsidP="003D252A">
      <w:pPr>
        <w:rPr>
          <w:rFonts w:cs="Arial"/>
          <w:b/>
        </w:rPr>
      </w:pPr>
      <w:r w:rsidRPr="0065181E">
        <w:rPr>
          <w:rFonts w:cs="Arial"/>
          <w:b/>
        </w:rPr>
        <w:t>Tätigkeiten:</w:t>
      </w:r>
    </w:p>
    <w:p w14:paraId="222A7725" w14:textId="0B12BF12" w:rsidR="003D252A" w:rsidRDefault="003D252A" w:rsidP="003D252A">
      <w:pPr>
        <w:pStyle w:val="Listenabsatz"/>
        <w:numPr>
          <w:ilvl w:val="0"/>
          <w:numId w:val="49"/>
        </w:numPr>
        <w:spacing w:after="120"/>
        <w:ind w:left="714" w:hanging="357"/>
        <w:contextualSpacing w:val="0"/>
        <w:rPr>
          <w:rFonts w:ascii="Arial" w:hAnsi="Arial" w:cs="Arial"/>
          <w:color w:val="000000"/>
        </w:rPr>
      </w:pPr>
      <w:r w:rsidRPr="00B14302">
        <w:rPr>
          <w:rFonts w:ascii="Arial" w:hAnsi="Arial" w:cs="Arial"/>
          <w:color w:val="000000"/>
        </w:rPr>
        <w:t xml:space="preserve">Definieren der </w:t>
      </w:r>
      <w:r>
        <w:rPr>
          <w:rFonts w:ascii="Arial" w:hAnsi="Arial" w:cs="Arial"/>
          <w:color w:val="000000"/>
        </w:rPr>
        <w:t>IAM-</w:t>
      </w:r>
      <w:r w:rsidRPr="00B14302">
        <w:rPr>
          <w:rFonts w:ascii="Arial" w:hAnsi="Arial" w:cs="Arial"/>
          <w:color w:val="000000"/>
        </w:rPr>
        <w:t>Sicher</w:t>
      </w:r>
      <w:r w:rsidR="00D52F43">
        <w:rPr>
          <w:rFonts w:ascii="Arial" w:hAnsi="Arial" w:cs="Arial"/>
          <w:color w:val="000000"/>
        </w:rPr>
        <w:t>heitsziele</w:t>
      </w:r>
    </w:p>
    <w:p w14:paraId="5229927E" w14:textId="5C10D9C9" w:rsidR="003D252A" w:rsidRPr="00642606" w:rsidRDefault="003D252A" w:rsidP="003D252A">
      <w:pPr>
        <w:pStyle w:val="Listenabsatz"/>
        <w:numPr>
          <w:ilvl w:val="0"/>
          <w:numId w:val="49"/>
        </w:numPr>
        <w:spacing w:after="120"/>
        <w:ind w:left="714" w:hanging="357"/>
        <w:contextualSpacing w:val="0"/>
        <w:rPr>
          <w:rFonts w:cs="Arial"/>
          <w:color w:val="000000"/>
        </w:rPr>
      </w:pPr>
      <w:r>
        <w:rPr>
          <w:rFonts w:ascii="Arial" w:hAnsi="Arial" w:cs="Arial"/>
          <w:color w:val="000000"/>
        </w:rPr>
        <w:t>D</w:t>
      </w:r>
      <w:r w:rsidRPr="00961452">
        <w:rPr>
          <w:rFonts w:ascii="Arial" w:hAnsi="Arial" w:cs="Arial"/>
        </w:rPr>
        <w:t>efinieren</w:t>
      </w:r>
      <w:r w:rsidR="00D52F43">
        <w:rPr>
          <w:rFonts w:ascii="Arial" w:hAnsi="Arial" w:cs="Arial"/>
        </w:rPr>
        <w:t xml:space="preserve"> wie viel Risiko die Organ</w:t>
      </w:r>
      <w:r w:rsidR="000A5CBE">
        <w:rPr>
          <w:rFonts w:ascii="Arial" w:hAnsi="Arial" w:cs="Arial"/>
        </w:rPr>
        <w:t>isation bereit ist zu nehmen (</w:t>
      </w:r>
      <w:r w:rsidRPr="00961452">
        <w:rPr>
          <w:rFonts w:ascii="Arial" w:hAnsi="Arial" w:cs="Arial"/>
        </w:rPr>
        <w:t>Risikobereitschaft</w:t>
      </w:r>
      <w:r w:rsidR="000A5CBE">
        <w:rPr>
          <w:rFonts w:ascii="Arial" w:hAnsi="Arial" w:cs="Arial"/>
        </w:rPr>
        <w:t>) und wie viel Risiko die Organisation nehmen kann</w:t>
      </w:r>
      <w:r w:rsidR="00C1241E">
        <w:rPr>
          <w:rFonts w:ascii="Arial" w:hAnsi="Arial" w:cs="Arial"/>
        </w:rPr>
        <w:t xml:space="preserve"> (R</w:t>
      </w:r>
      <w:r w:rsidRPr="00961452">
        <w:rPr>
          <w:rFonts w:ascii="Arial" w:hAnsi="Arial" w:cs="Arial"/>
        </w:rPr>
        <w:t>isikotoleranz</w:t>
      </w:r>
      <w:r w:rsidR="00C1241E">
        <w:t>)</w:t>
      </w:r>
      <w:r w:rsidRPr="00961452">
        <w:rPr>
          <w:rFonts w:ascii="Arial" w:hAnsi="Arial" w:cs="Arial"/>
        </w:rPr>
        <w:t>.</w:t>
      </w:r>
    </w:p>
    <w:p w14:paraId="1FE5D3A0" w14:textId="6D8591DC" w:rsidR="003D252A" w:rsidRPr="00B14302" w:rsidRDefault="000A5CBE" w:rsidP="003D252A">
      <w:pPr>
        <w:pStyle w:val="Listenabsatz"/>
        <w:numPr>
          <w:ilvl w:val="0"/>
          <w:numId w:val="49"/>
        </w:numPr>
        <w:spacing w:after="120"/>
        <w:ind w:left="714" w:hanging="357"/>
        <w:contextualSpacing w:val="0"/>
        <w:rPr>
          <w:rFonts w:ascii="Arial" w:hAnsi="Arial" w:cs="Arial"/>
          <w:color w:val="000000"/>
        </w:rPr>
      </w:pPr>
      <w:r>
        <w:rPr>
          <w:rFonts w:ascii="Arial" w:hAnsi="Arial" w:cs="Arial"/>
          <w:color w:val="000000"/>
        </w:rPr>
        <w:t>Risikoa</w:t>
      </w:r>
      <w:r w:rsidR="003D252A">
        <w:rPr>
          <w:rFonts w:ascii="Arial" w:hAnsi="Arial" w:cs="Arial"/>
          <w:color w:val="000000"/>
        </w:rPr>
        <w:t>nalyse durchführen, z.B. nach FAIR der Open Group</w:t>
      </w:r>
      <w:r w:rsidR="00121419">
        <w:rPr>
          <w:rFonts w:ascii="Arial" w:hAnsi="Arial" w:cs="Arial"/>
          <w:color w:val="000000"/>
        </w:rPr>
        <w:t xml:space="preserve"> </w:t>
      </w:r>
      <w:r w:rsidR="00121419" w:rsidRPr="00774D88">
        <w:rPr>
          <w:rFonts w:ascii="Arial" w:hAnsi="Arial" w:cs="Arial"/>
          <w:color w:val="000000"/>
          <w:highlight w:val="yellow"/>
        </w:rPr>
        <w:t>[ref]</w:t>
      </w:r>
    </w:p>
    <w:p w14:paraId="4EF47186" w14:textId="77777777" w:rsidR="003D252A" w:rsidRDefault="003D252A" w:rsidP="003D252A">
      <w:pPr>
        <w:pStyle w:val="Default"/>
        <w:numPr>
          <w:ilvl w:val="0"/>
          <w:numId w:val="49"/>
        </w:numPr>
        <w:spacing w:after="120"/>
        <w:ind w:left="714" w:hanging="357"/>
        <w:rPr>
          <w:rFonts w:ascii="Arial" w:hAnsi="Arial" w:cs="Arial"/>
          <w:sz w:val="22"/>
          <w:szCs w:val="22"/>
        </w:rPr>
      </w:pPr>
      <w:r>
        <w:rPr>
          <w:rFonts w:ascii="Arial" w:hAnsi="Arial" w:cs="Arial"/>
          <w:sz w:val="22"/>
          <w:szCs w:val="22"/>
        </w:rPr>
        <w:t>Definieren der Kontrollmechanismen, ex-ante oder ex-post</w:t>
      </w:r>
    </w:p>
    <w:p w14:paraId="12B3F7B3" w14:textId="77777777" w:rsidR="003D252A" w:rsidRPr="00EC17C2" w:rsidRDefault="003D252A" w:rsidP="003D252A">
      <w:pPr>
        <w:pStyle w:val="Default"/>
        <w:numPr>
          <w:ilvl w:val="0"/>
          <w:numId w:val="49"/>
        </w:numPr>
        <w:spacing w:after="120"/>
        <w:ind w:left="714" w:hanging="357"/>
        <w:rPr>
          <w:rFonts w:ascii="Arial" w:hAnsi="Arial" w:cs="Arial"/>
          <w:sz w:val="22"/>
          <w:szCs w:val="22"/>
        </w:rPr>
      </w:pPr>
      <w:r>
        <w:rPr>
          <w:rFonts w:ascii="Arial" w:hAnsi="Arial" w:cs="Arial"/>
          <w:sz w:val="22"/>
          <w:szCs w:val="22"/>
        </w:rPr>
        <w:t xml:space="preserve">Abgleich und Integration mit dem </w:t>
      </w:r>
      <w:r w:rsidRPr="00B14302">
        <w:rPr>
          <w:rFonts w:ascii="Arial" w:hAnsi="Arial" w:cs="Arial"/>
          <w:sz w:val="22"/>
          <w:szCs w:val="22"/>
        </w:rPr>
        <w:t>Organisationsrisikomanagementsystem</w:t>
      </w:r>
      <w:r>
        <w:rPr>
          <w:rFonts w:ascii="Arial" w:hAnsi="Arial" w:cs="Arial"/>
          <w:sz w:val="22"/>
          <w:szCs w:val="22"/>
        </w:rPr>
        <w:t xml:space="preserve"> und Ziele.</w:t>
      </w:r>
    </w:p>
    <w:p w14:paraId="2F0A20E1" w14:textId="04AC2555" w:rsidR="003D252A" w:rsidRDefault="00C1241E" w:rsidP="003D252A">
      <w:pPr>
        <w:pStyle w:val="Default"/>
        <w:numPr>
          <w:ilvl w:val="0"/>
          <w:numId w:val="49"/>
        </w:numPr>
        <w:spacing w:after="120"/>
        <w:ind w:left="714" w:hanging="357"/>
        <w:rPr>
          <w:rFonts w:ascii="Arial" w:hAnsi="Arial" w:cs="Arial"/>
          <w:sz w:val="22"/>
          <w:szCs w:val="22"/>
        </w:rPr>
      </w:pPr>
      <w:r>
        <w:rPr>
          <w:rFonts w:ascii="Arial" w:hAnsi="Arial" w:cs="Arial"/>
          <w:sz w:val="22"/>
          <w:szCs w:val="22"/>
        </w:rPr>
        <w:t>Erstellung des</w:t>
      </w:r>
      <w:r w:rsidR="003D252A">
        <w:rPr>
          <w:rFonts w:ascii="Arial" w:hAnsi="Arial" w:cs="Arial"/>
          <w:sz w:val="22"/>
          <w:szCs w:val="22"/>
        </w:rPr>
        <w:t xml:space="preserve"> </w:t>
      </w:r>
      <w:r w:rsidR="003D252A" w:rsidRPr="00EC17C2">
        <w:rPr>
          <w:rFonts w:ascii="Arial" w:hAnsi="Arial" w:cs="Arial"/>
          <w:sz w:val="22"/>
          <w:szCs w:val="22"/>
        </w:rPr>
        <w:t>Informa</w:t>
      </w:r>
      <w:r w:rsidR="003D252A">
        <w:rPr>
          <w:rFonts w:ascii="Arial" w:hAnsi="Arial" w:cs="Arial"/>
          <w:sz w:val="22"/>
          <w:szCs w:val="22"/>
        </w:rPr>
        <w:t>tions- und Datenschutzkonzept</w:t>
      </w:r>
      <w:r>
        <w:rPr>
          <w:rFonts w:ascii="Arial" w:hAnsi="Arial" w:cs="Arial"/>
          <w:sz w:val="22"/>
          <w:szCs w:val="22"/>
        </w:rPr>
        <w:t>s (inkl. Hilfsmittel)</w:t>
      </w:r>
      <w:r w:rsidR="003D252A">
        <w:rPr>
          <w:rFonts w:ascii="Arial" w:hAnsi="Arial" w:cs="Arial"/>
          <w:sz w:val="22"/>
          <w:szCs w:val="22"/>
        </w:rPr>
        <w:t xml:space="preserve"> für die I</w:t>
      </w:r>
      <w:r w:rsidR="003D252A">
        <w:rPr>
          <w:rFonts w:ascii="Arial" w:hAnsi="Arial" w:cs="Arial"/>
          <w:sz w:val="22"/>
          <w:szCs w:val="22"/>
        </w:rPr>
        <w:t>m</w:t>
      </w:r>
      <w:r w:rsidR="003D252A">
        <w:rPr>
          <w:rFonts w:ascii="Arial" w:hAnsi="Arial" w:cs="Arial"/>
          <w:sz w:val="22"/>
          <w:szCs w:val="22"/>
        </w:rPr>
        <w:t>plementierung durch die IAM-Führung.</w:t>
      </w:r>
    </w:p>
    <w:p w14:paraId="329C12DC" w14:textId="77777777" w:rsidR="003D252A" w:rsidRDefault="003D252A" w:rsidP="003D252A">
      <w:pPr>
        <w:pStyle w:val="Default"/>
        <w:numPr>
          <w:ilvl w:val="0"/>
          <w:numId w:val="49"/>
        </w:numPr>
        <w:spacing w:after="120"/>
        <w:ind w:left="714" w:hanging="357"/>
        <w:rPr>
          <w:rFonts w:ascii="Arial" w:hAnsi="Arial" w:cs="Arial"/>
          <w:sz w:val="22"/>
          <w:szCs w:val="22"/>
        </w:rPr>
      </w:pPr>
      <w:r>
        <w:rPr>
          <w:rFonts w:ascii="Arial" w:hAnsi="Arial" w:cs="Arial"/>
          <w:sz w:val="22"/>
          <w:szCs w:val="22"/>
        </w:rPr>
        <w:t>Analyse der Risikoberichte der IAM Führung und Freigabe dieser Berichte.</w:t>
      </w:r>
    </w:p>
    <w:p w14:paraId="288C4176" w14:textId="3EFEB58C" w:rsidR="003D252A" w:rsidRDefault="003D252A" w:rsidP="003D252A">
      <w:pPr>
        <w:pStyle w:val="Default"/>
        <w:numPr>
          <w:ilvl w:val="0"/>
          <w:numId w:val="49"/>
        </w:numPr>
        <w:spacing w:after="120"/>
        <w:ind w:left="714" w:hanging="357"/>
        <w:rPr>
          <w:rFonts w:ascii="Arial" w:hAnsi="Arial" w:cs="Arial"/>
          <w:sz w:val="22"/>
          <w:szCs w:val="22"/>
        </w:rPr>
      </w:pPr>
      <w:r w:rsidRPr="00EC17C2">
        <w:rPr>
          <w:rFonts w:ascii="Arial" w:hAnsi="Arial" w:cs="Arial"/>
          <w:sz w:val="22"/>
          <w:szCs w:val="22"/>
        </w:rPr>
        <w:t>Kontinuierliche Verbe</w:t>
      </w:r>
      <w:r>
        <w:rPr>
          <w:rFonts w:ascii="Arial" w:hAnsi="Arial" w:cs="Arial"/>
          <w:sz w:val="22"/>
          <w:szCs w:val="22"/>
        </w:rPr>
        <w:t xml:space="preserve">sserung des </w:t>
      </w:r>
      <w:r w:rsidRPr="00EC17C2">
        <w:rPr>
          <w:rFonts w:ascii="Arial" w:hAnsi="Arial" w:cs="Arial"/>
          <w:sz w:val="22"/>
          <w:szCs w:val="22"/>
        </w:rPr>
        <w:t>Informa</w:t>
      </w:r>
      <w:r>
        <w:rPr>
          <w:rFonts w:ascii="Arial" w:hAnsi="Arial" w:cs="Arial"/>
          <w:sz w:val="22"/>
          <w:szCs w:val="22"/>
        </w:rPr>
        <w:t>tions- und Datenschutzkonzepts, z.B. an</w:t>
      </w:r>
      <w:r>
        <w:rPr>
          <w:rFonts w:ascii="Arial" w:hAnsi="Arial" w:cs="Arial"/>
          <w:sz w:val="22"/>
          <w:szCs w:val="22"/>
        </w:rPr>
        <w:t>a</w:t>
      </w:r>
      <w:r>
        <w:rPr>
          <w:rFonts w:ascii="Arial" w:hAnsi="Arial" w:cs="Arial"/>
          <w:sz w:val="22"/>
          <w:szCs w:val="22"/>
        </w:rPr>
        <w:t xml:space="preserve">log </w:t>
      </w:r>
      <w:r w:rsidRPr="00EC17C2">
        <w:rPr>
          <w:rFonts w:ascii="Arial" w:hAnsi="Arial" w:cs="Arial"/>
          <w:sz w:val="22"/>
          <w:szCs w:val="22"/>
        </w:rPr>
        <w:t>ISO 27001</w:t>
      </w:r>
      <w:r w:rsidR="00C1241E">
        <w:rPr>
          <w:rFonts w:ascii="Arial" w:hAnsi="Arial" w:cs="Arial"/>
          <w:sz w:val="22"/>
          <w:szCs w:val="22"/>
        </w:rPr>
        <w:t xml:space="preserve"> [ref]</w:t>
      </w:r>
      <w:r w:rsidRPr="00EC17C2">
        <w:rPr>
          <w:rFonts w:ascii="Arial" w:hAnsi="Arial" w:cs="Arial"/>
          <w:sz w:val="22"/>
          <w:szCs w:val="22"/>
        </w:rPr>
        <w:t xml:space="preserve">. Aufgrund der </w:t>
      </w:r>
      <w:r>
        <w:rPr>
          <w:rFonts w:ascii="Arial" w:hAnsi="Arial" w:cs="Arial"/>
          <w:sz w:val="22"/>
          <w:szCs w:val="22"/>
        </w:rPr>
        <w:t>Ist-</w:t>
      </w:r>
      <w:r w:rsidRPr="00EC17C2">
        <w:rPr>
          <w:rFonts w:ascii="Arial" w:hAnsi="Arial" w:cs="Arial"/>
          <w:sz w:val="22"/>
          <w:szCs w:val="22"/>
        </w:rPr>
        <w:t xml:space="preserve">Situation werden periodisch </w:t>
      </w:r>
      <w:r>
        <w:rPr>
          <w:rFonts w:ascii="Arial" w:hAnsi="Arial" w:cs="Arial"/>
          <w:sz w:val="22"/>
          <w:szCs w:val="22"/>
        </w:rPr>
        <w:t>Verbesserungsmö</w:t>
      </w:r>
      <w:r>
        <w:rPr>
          <w:rFonts w:ascii="Arial" w:hAnsi="Arial" w:cs="Arial"/>
          <w:sz w:val="22"/>
          <w:szCs w:val="22"/>
        </w:rPr>
        <w:t>g</w:t>
      </w:r>
      <w:r>
        <w:rPr>
          <w:rFonts w:ascii="Arial" w:hAnsi="Arial" w:cs="Arial"/>
          <w:sz w:val="22"/>
          <w:szCs w:val="22"/>
        </w:rPr>
        <w:t xml:space="preserve">lichkeiten identifiziert, allenfalls basierend auf der Risikobereitschaft </w:t>
      </w:r>
      <w:r w:rsidRPr="00EC17C2">
        <w:rPr>
          <w:rFonts w:ascii="Arial" w:hAnsi="Arial" w:cs="Arial"/>
          <w:sz w:val="22"/>
          <w:szCs w:val="22"/>
        </w:rPr>
        <w:t>Massnahmen g</w:t>
      </w:r>
      <w:r>
        <w:rPr>
          <w:rFonts w:ascii="Arial" w:hAnsi="Arial" w:cs="Arial"/>
          <w:sz w:val="22"/>
          <w:szCs w:val="22"/>
        </w:rPr>
        <w:t>eplant, umgesetzt und überprüft.</w:t>
      </w:r>
    </w:p>
    <w:p w14:paraId="27B826E8" w14:textId="162EB956" w:rsidR="003D252A" w:rsidRPr="00EC17C2" w:rsidRDefault="003D252A" w:rsidP="003D252A">
      <w:pPr>
        <w:pStyle w:val="Default"/>
        <w:numPr>
          <w:ilvl w:val="0"/>
          <w:numId w:val="49"/>
        </w:numPr>
        <w:spacing w:after="120"/>
        <w:ind w:left="714" w:hanging="357"/>
        <w:rPr>
          <w:rFonts w:ascii="Arial" w:hAnsi="Arial" w:cs="Arial"/>
          <w:sz w:val="22"/>
          <w:szCs w:val="22"/>
        </w:rPr>
      </w:pPr>
      <w:r>
        <w:rPr>
          <w:rFonts w:ascii="Arial" w:hAnsi="Arial" w:cs="Arial"/>
          <w:sz w:val="22"/>
          <w:szCs w:val="22"/>
        </w:rPr>
        <w:lastRenderedPageBreak/>
        <w:t>Überwachen von bekannte</w:t>
      </w:r>
      <w:r w:rsidR="00D52F43">
        <w:rPr>
          <w:rFonts w:ascii="Arial" w:hAnsi="Arial" w:cs="Arial"/>
          <w:sz w:val="22"/>
          <w:szCs w:val="22"/>
        </w:rPr>
        <w:t>n</w:t>
      </w:r>
      <w:r>
        <w:rPr>
          <w:rFonts w:ascii="Arial" w:hAnsi="Arial" w:cs="Arial"/>
          <w:sz w:val="22"/>
          <w:szCs w:val="22"/>
        </w:rPr>
        <w:t>/publizierte</w:t>
      </w:r>
      <w:r w:rsidR="00D52F43">
        <w:rPr>
          <w:rFonts w:ascii="Arial" w:hAnsi="Arial" w:cs="Arial"/>
          <w:sz w:val="22"/>
          <w:szCs w:val="22"/>
        </w:rPr>
        <w:t>n</w:t>
      </w:r>
      <w:r>
        <w:rPr>
          <w:rFonts w:ascii="Arial" w:hAnsi="Arial" w:cs="Arial"/>
          <w:sz w:val="22"/>
          <w:szCs w:val="22"/>
        </w:rPr>
        <w:t xml:space="preserve"> externe</w:t>
      </w:r>
      <w:r w:rsidR="00D52F43">
        <w:rPr>
          <w:rFonts w:ascii="Arial" w:hAnsi="Arial" w:cs="Arial"/>
          <w:sz w:val="22"/>
          <w:szCs w:val="22"/>
        </w:rPr>
        <w:t>n</w:t>
      </w:r>
      <w:r>
        <w:rPr>
          <w:rFonts w:ascii="Arial" w:hAnsi="Arial" w:cs="Arial"/>
          <w:sz w:val="22"/>
          <w:szCs w:val="22"/>
        </w:rPr>
        <w:t xml:space="preserve"> </w:t>
      </w:r>
      <w:proofErr w:type="gramStart"/>
      <w:r>
        <w:rPr>
          <w:rFonts w:ascii="Arial" w:hAnsi="Arial" w:cs="Arial"/>
          <w:sz w:val="22"/>
          <w:szCs w:val="22"/>
        </w:rPr>
        <w:t>Sicherheitsvorfälle</w:t>
      </w:r>
      <w:proofErr w:type="gramEnd"/>
      <w:r>
        <w:rPr>
          <w:rFonts w:ascii="Arial" w:hAnsi="Arial" w:cs="Arial"/>
          <w:sz w:val="22"/>
          <w:szCs w:val="22"/>
        </w:rPr>
        <w:t xml:space="preserve"> und Risikobeu</w:t>
      </w:r>
      <w:r>
        <w:rPr>
          <w:rFonts w:ascii="Arial" w:hAnsi="Arial" w:cs="Arial"/>
          <w:sz w:val="22"/>
          <w:szCs w:val="22"/>
        </w:rPr>
        <w:t>r</w:t>
      </w:r>
      <w:r>
        <w:rPr>
          <w:rFonts w:ascii="Arial" w:hAnsi="Arial" w:cs="Arial"/>
          <w:sz w:val="22"/>
          <w:szCs w:val="22"/>
        </w:rPr>
        <w:t>teilungsaufträge an die IAM-Führung(en) erteilen.</w:t>
      </w:r>
    </w:p>
    <w:p w14:paraId="5EB9605B" w14:textId="77777777" w:rsidR="003D252A" w:rsidRPr="00EE1140" w:rsidRDefault="003D252A" w:rsidP="003D252A">
      <w:pPr>
        <w:pStyle w:val="Default"/>
        <w:numPr>
          <w:ilvl w:val="0"/>
          <w:numId w:val="49"/>
        </w:numPr>
        <w:spacing w:after="120"/>
        <w:ind w:left="714" w:hanging="357"/>
      </w:pPr>
      <w:r w:rsidRPr="003C473F">
        <w:rPr>
          <w:rFonts w:ascii="Arial" w:hAnsi="Arial" w:cs="Arial"/>
          <w:sz w:val="22"/>
          <w:szCs w:val="22"/>
        </w:rPr>
        <w:t xml:space="preserve">(Optional) Abstützung des Risikomanagements auf </w:t>
      </w:r>
      <w:r w:rsidRPr="006A2434">
        <w:rPr>
          <w:rFonts w:ascii="Arial" w:hAnsi="Arial" w:cs="Arial"/>
          <w:sz w:val="22"/>
          <w:szCs w:val="22"/>
          <w:highlight w:val="yellow"/>
        </w:rPr>
        <w:t>ein Informationssicherheitsma-nagementsystems (ISMS)</w:t>
      </w:r>
      <w:r w:rsidRPr="003C473F">
        <w:rPr>
          <w:rFonts w:ascii="Arial" w:hAnsi="Arial" w:cs="Arial"/>
          <w:sz w:val="22"/>
          <w:szCs w:val="22"/>
        </w:rPr>
        <w:t xml:space="preserve"> nach ISO 27001, </w:t>
      </w:r>
      <w:r>
        <w:rPr>
          <w:rFonts w:ascii="Arial" w:hAnsi="Arial" w:cs="Arial"/>
          <w:sz w:val="22"/>
          <w:szCs w:val="22"/>
        </w:rPr>
        <w:t>O-I</w:t>
      </w:r>
      <w:r w:rsidRPr="003C473F">
        <w:rPr>
          <w:rFonts w:ascii="Arial" w:hAnsi="Arial" w:cs="Arial"/>
          <w:sz w:val="22"/>
          <w:szCs w:val="22"/>
        </w:rPr>
        <w:t>SM3</w:t>
      </w:r>
      <w:r>
        <w:rPr>
          <w:rStyle w:val="Funotenzeichen"/>
          <w:rFonts w:cs="Arial"/>
          <w:szCs w:val="22"/>
        </w:rPr>
        <w:footnoteReference w:id="9"/>
      </w:r>
      <w:r w:rsidRPr="003C473F">
        <w:rPr>
          <w:rFonts w:ascii="Arial" w:hAnsi="Arial" w:cs="Arial"/>
          <w:sz w:val="22"/>
          <w:szCs w:val="22"/>
        </w:rPr>
        <w:t xml:space="preserve"> oder </w:t>
      </w:r>
      <w:r>
        <w:rPr>
          <w:rFonts w:ascii="Arial" w:hAnsi="Arial" w:cs="Arial"/>
          <w:sz w:val="22"/>
          <w:szCs w:val="22"/>
        </w:rPr>
        <w:t xml:space="preserve">nach ISO 33001/13001 </w:t>
      </w:r>
      <w:r w:rsidRPr="003C473F">
        <w:rPr>
          <w:rFonts w:ascii="Arial" w:hAnsi="Arial" w:cs="Arial"/>
          <w:sz w:val="22"/>
          <w:szCs w:val="22"/>
          <w:highlight w:val="yellow"/>
        </w:rPr>
        <w:t>[ref. prüfen]</w:t>
      </w:r>
      <w:r w:rsidRPr="003C473F">
        <w:rPr>
          <w:rFonts w:ascii="Arial" w:hAnsi="Arial" w:cs="Arial"/>
          <w:sz w:val="22"/>
          <w:szCs w:val="22"/>
        </w:rPr>
        <w:t xml:space="preserve"> Abstützung des Risikomanagements auf ein Framework wie COBIT.</w:t>
      </w:r>
    </w:p>
    <w:p w14:paraId="46CEE2B6" w14:textId="3778765D" w:rsidR="003D252A" w:rsidRDefault="003D252A" w:rsidP="00774D88">
      <w:pPr>
        <w:pStyle w:val="Default"/>
        <w:spacing w:after="120"/>
      </w:pPr>
    </w:p>
    <w:p w14:paraId="062487AA" w14:textId="77777777" w:rsidR="00C22E82" w:rsidRPr="0065181E" w:rsidRDefault="00C22E82" w:rsidP="00C22E82">
      <w:pPr>
        <w:pStyle w:val="berschrift3"/>
      </w:pPr>
      <w:bookmarkStart w:id="270" w:name="_Toc496078564"/>
      <w:r w:rsidRPr="0065181E">
        <w:t xml:space="preserve">IAM Steuerung </w:t>
      </w:r>
      <w:r>
        <w:t>managen</w:t>
      </w:r>
      <w:bookmarkEnd w:id="270"/>
    </w:p>
    <w:tbl>
      <w:tblPr>
        <w:tblStyle w:val="TableGrid1"/>
        <w:tblW w:w="0" w:type="auto"/>
        <w:tblLook w:val="04A0" w:firstRow="1" w:lastRow="0" w:firstColumn="1" w:lastColumn="0" w:noHBand="0" w:noVBand="1"/>
      </w:tblPr>
      <w:tblGrid>
        <w:gridCol w:w="2518"/>
        <w:gridCol w:w="6693"/>
      </w:tblGrid>
      <w:tr w:rsidR="00C22E82" w:rsidRPr="0065181E" w14:paraId="785093CD" w14:textId="77777777" w:rsidTr="00D36DE2">
        <w:tc>
          <w:tcPr>
            <w:tcW w:w="2518" w:type="dxa"/>
            <w:shd w:val="clear" w:color="auto" w:fill="BFBFBF" w:themeFill="background1" w:themeFillShade="BF"/>
          </w:tcPr>
          <w:p w14:paraId="42752C05" w14:textId="77777777" w:rsidR="00C22E82" w:rsidRPr="0065181E" w:rsidRDefault="00C22E82" w:rsidP="00D36DE2">
            <w:pPr>
              <w:pStyle w:val="Textkrper"/>
              <w:rPr>
                <w:rFonts w:cs="Arial"/>
              </w:rPr>
            </w:pPr>
            <w:r w:rsidRPr="00A67CA9">
              <w:rPr>
                <w:rFonts w:cs="Arial"/>
              </w:rPr>
              <w:t>IAM Steuerung man</w:t>
            </w:r>
            <w:r w:rsidRPr="00A67CA9">
              <w:rPr>
                <w:rFonts w:cs="Arial"/>
              </w:rPr>
              <w:t>a</w:t>
            </w:r>
            <w:r w:rsidRPr="00A67CA9">
              <w:rPr>
                <w:rFonts w:cs="Arial"/>
              </w:rPr>
              <w:t>gen</w:t>
            </w:r>
          </w:p>
        </w:tc>
        <w:tc>
          <w:tcPr>
            <w:tcW w:w="6693" w:type="dxa"/>
            <w:shd w:val="clear" w:color="auto" w:fill="F2F2F2" w:themeFill="background1" w:themeFillShade="F2"/>
          </w:tcPr>
          <w:p w14:paraId="24269C8D" w14:textId="58FD41A6" w:rsidR="00C22E82" w:rsidRPr="0065181E" w:rsidRDefault="00C22E82" w:rsidP="00D36DE2">
            <w:pPr>
              <w:pStyle w:val="Textkrper"/>
              <w:rPr>
                <w:rFonts w:cs="Arial"/>
              </w:rPr>
            </w:pPr>
            <w:r>
              <w:rPr>
                <w:rFonts w:cs="Arial"/>
              </w:rPr>
              <w:t>Integration der IAM Steuerung im Gesamtsystem und die Definit</w:t>
            </w:r>
            <w:r>
              <w:rPr>
                <w:rFonts w:cs="Arial"/>
              </w:rPr>
              <w:t>i</w:t>
            </w:r>
            <w:r>
              <w:rPr>
                <w:rFonts w:cs="Arial"/>
              </w:rPr>
              <w:t>on und kontinuierliche Verbesserung der IAM-Steuerungsp</w:t>
            </w:r>
            <w:r w:rsidRPr="0065181E">
              <w:rPr>
                <w:rFonts w:cs="Arial"/>
              </w:rPr>
              <w:t>rozesse.</w:t>
            </w:r>
          </w:p>
        </w:tc>
      </w:tr>
    </w:tbl>
    <w:p w14:paraId="464323B9" w14:textId="77777777" w:rsidR="00C22E82" w:rsidRPr="0065181E" w:rsidRDefault="00C22E82" w:rsidP="00C22E82">
      <w:pPr>
        <w:rPr>
          <w:rFonts w:cs="Arial"/>
          <w:b/>
        </w:rPr>
      </w:pPr>
    </w:p>
    <w:p w14:paraId="7E6453DC" w14:textId="284CD87D" w:rsidR="00A94A19" w:rsidRDefault="004F213B" w:rsidP="00C22E82">
      <w:pPr>
        <w:rPr>
          <w:rFonts w:cs="Arial"/>
          <w:b/>
        </w:rPr>
      </w:pPr>
      <w:r>
        <w:rPr>
          <w:rFonts w:cs="Arial"/>
          <w:b/>
        </w:rPr>
        <w:t>Zugehörige Rolle:</w:t>
      </w:r>
      <w:r w:rsidR="00A94A19">
        <w:rPr>
          <w:rFonts w:cs="Arial"/>
          <w:b/>
        </w:rPr>
        <w:t xml:space="preserve"> </w:t>
      </w:r>
      <w:r w:rsidR="00A94A19">
        <w:rPr>
          <w:rFonts w:cs="Arial"/>
        </w:rPr>
        <w:t>IAM-</w:t>
      </w:r>
      <w:r w:rsidR="00C1241E">
        <w:rPr>
          <w:rFonts w:cs="Arial"/>
        </w:rPr>
        <w:t>Steuerung</w:t>
      </w:r>
    </w:p>
    <w:p w14:paraId="18BE3A9D" w14:textId="3FECE6F0" w:rsidR="00C22E82" w:rsidRPr="0065181E" w:rsidRDefault="00C22E82" w:rsidP="00C22E82">
      <w:pPr>
        <w:rPr>
          <w:rFonts w:cs="Arial"/>
          <w:b/>
        </w:rPr>
      </w:pPr>
      <w:r w:rsidRPr="0065181E">
        <w:rPr>
          <w:rFonts w:cs="Arial"/>
          <w:b/>
        </w:rPr>
        <w:t>Tätigkeiten:</w:t>
      </w:r>
    </w:p>
    <w:p w14:paraId="54DB5AAC" w14:textId="0CB03055" w:rsidR="00C22E82" w:rsidRPr="0065181E" w:rsidRDefault="00C22E82" w:rsidP="00C22E82">
      <w:pPr>
        <w:numPr>
          <w:ilvl w:val="0"/>
          <w:numId w:val="67"/>
        </w:numPr>
        <w:rPr>
          <w:rFonts w:cs="Arial"/>
        </w:rPr>
      </w:pPr>
      <w:r w:rsidRPr="0065181E">
        <w:rPr>
          <w:rFonts w:cs="Arial"/>
        </w:rPr>
        <w:t xml:space="preserve">Identifikation / Festlegung der Zusammenarbeit von </w:t>
      </w:r>
      <w:r w:rsidRPr="00614C5B">
        <w:rPr>
          <w:rFonts w:cs="Arial"/>
          <w:i/>
        </w:rPr>
        <w:t>Steuerungs-</w:t>
      </w:r>
      <w:r w:rsidR="00121419">
        <w:rPr>
          <w:rFonts w:cs="Arial"/>
          <w:i/>
        </w:rPr>
        <w:t xml:space="preserve"> </w:t>
      </w:r>
      <w:r w:rsidRPr="00614C5B">
        <w:rPr>
          <w:rFonts w:cs="Arial"/>
          <w:i/>
        </w:rPr>
        <w:t>und Führungsd</w:t>
      </w:r>
      <w:r w:rsidRPr="009845F4">
        <w:rPr>
          <w:rFonts w:cs="Arial"/>
          <w:i/>
        </w:rPr>
        <w:t>o</w:t>
      </w:r>
      <w:r w:rsidRPr="009845F4">
        <w:rPr>
          <w:rFonts w:cs="Arial"/>
          <w:i/>
        </w:rPr>
        <w:t>mänen</w:t>
      </w:r>
      <w:r w:rsidRPr="0065181E">
        <w:rPr>
          <w:rFonts w:cs="Arial"/>
        </w:rPr>
        <w:t xml:space="preserve">: </w:t>
      </w:r>
      <w:r>
        <w:rPr>
          <w:rFonts w:cs="Arial"/>
        </w:rPr>
        <w:t>Bei der Föderation</w:t>
      </w:r>
      <w:r w:rsidRPr="0065181E">
        <w:rPr>
          <w:rFonts w:cs="Arial"/>
        </w:rPr>
        <w:t xml:space="preserve"> erfolgt </w:t>
      </w:r>
      <w:r w:rsidRPr="0065181E">
        <w:rPr>
          <w:rFonts w:cs="Arial"/>
          <w:i/>
        </w:rPr>
        <w:t>IAM</w:t>
      </w:r>
      <w:r w:rsidRPr="0065181E">
        <w:rPr>
          <w:rFonts w:cs="Arial"/>
        </w:rPr>
        <w:t xml:space="preserve"> in der Regel über mehrere </w:t>
      </w:r>
      <w:r w:rsidRPr="0065181E">
        <w:rPr>
          <w:rFonts w:cs="Arial"/>
          <w:i/>
        </w:rPr>
        <w:t>Domänen</w:t>
      </w:r>
      <w:r w:rsidRPr="0065181E">
        <w:rPr>
          <w:rFonts w:cs="Arial"/>
        </w:rPr>
        <w:t>. Die O</w:t>
      </w:r>
      <w:r w:rsidRPr="0065181E">
        <w:rPr>
          <w:rFonts w:cs="Arial"/>
        </w:rPr>
        <w:t>r</w:t>
      </w:r>
      <w:r w:rsidRPr="0065181E">
        <w:rPr>
          <w:rFonts w:cs="Arial"/>
        </w:rPr>
        <w:t xml:space="preserve">ganisation und Abläufe zwischen den </w:t>
      </w:r>
      <w:r w:rsidRPr="0065181E">
        <w:rPr>
          <w:rFonts w:cs="Arial"/>
          <w:i/>
        </w:rPr>
        <w:t>Domänen</w:t>
      </w:r>
      <w:r w:rsidRPr="0065181E">
        <w:rPr>
          <w:rFonts w:cs="Arial"/>
        </w:rPr>
        <w:t xml:space="preserve"> sind klar zu regeln.</w:t>
      </w:r>
    </w:p>
    <w:p w14:paraId="7E3256D1" w14:textId="77777777" w:rsidR="00C22E82" w:rsidRPr="0065181E" w:rsidRDefault="00C22E82" w:rsidP="00C22E82">
      <w:pPr>
        <w:pStyle w:val="Textkrper"/>
        <w:numPr>
          <w:ilvl w:val="0"/>
          <w:numId w:val="67"/>
        </w:numPr>
        <w:rPr>
          <w:rFonts w:cs="Arial"/>
        </w:rPr>
      </w:pPr>
      <w:r w:rsidRPr="0065181E">
        <w:rPr>
          <w:rFonts w:cs="Arial"/>
        </w:rPr>
        <w:t>Veränd</w:t>
      </w:r>
      <w:r>
        <w:rPr>
          <w:rFonts w:cs="Arial"/>
        </w:rPr>
        <w:t>erungen in den Regulatorien und Vorgaben verfolgen</w:t>
      </w:r>
      <w:r w:rsidRPr="0065181E">
        <w:rPr>
          <w:rFonts w:cs="Arial"/>
        </w:rPr>
        <w:t xml:space="preserve"> und allfällige daraus r</w:t>
      </w:r>
      <w:r w:rsidRPr="0065181E">
        <w:rPr>
          <w:rFonts w:cs="Arial"/>
        </w:rPr>
        <w:t>e</w:t>
      </w:r>
      <w:r w:rsidRPr="0065181E">
        <w:rPr>
          <w:rFonts w:cs="Arial"/>
        </w:rPr>
        <w:t>sultierende Massnahmen identifizier</w:t>
      </w:r>
      <w:r>
        <w:rPr>
          <w:rFonts w:cs="Arial"/>
        </w:rPr>
        <w:t>en</w:t>
      </w:r>
      <w:r w:rsidRPr="0065181E">
        <w:rPr>
          <w:rFonts w:cs="Arial"/>
        </w:rPr>
        <w:t>.</w:t>
      </w:r>
    </w:p>
    <w:p w14:paraId="6C398410" w14:textId="77777777" w:rsidR="00C22E82" w:rsidRDefault="00C22E82" w:rsidP="00C22E82">
      <w:pPr>
        <w:pStyle w:val="Textkrper"/>
        <w:numPr>
          <w:ilvl w:val="0"/>
          <w:numId w:val="67"/>
        </w:numPr>
        <w:rPr>
          <w:rFonts w:cs="Arial"/>
        </w:rPr>
      </w:pPr>
      <w:r>
        <w:rPr>
          <w:rFonts w:cs="Arial"/>
        </w:rPr>
        <w:t>Bestimmung der Methoden, Notationen, externen Standards und Frameworks die im IAM-Gesamtsystem anzuwenden sind.</w:t>
      </w:r>
    </w:p>
    <w:p w14:paraId="758C48A1" w14:textId="504A2278" w:rsidR="00C22E82" w:rsidRDefault="00C22E82" w:rsidP="00C22E82">
      <w:pPr>
        <w:pStyle w:val="Textkrper"/>
        <w:numPr>
          <w:ilvl w:val="0"/>
          <w:numId w:val="67"/>
        </w:numPr>
        <w:rPr>
          <w:rFonts w:cs="Arial"/>
        </w:rPr>
      </w:pPr>
      <w:r>
        <w:rPr>
          <w:rFonts w:cs="Arial"/>
        </w:rPr>
        <w:t xml:space="preserve">Interoperabilität im </w:t>
      </w:r>
      <w:r w:rsidR="00121419">
        <w:rPr>
          <w:rFonts w:cs="Arial"/>
        </w:rPr>
        <w:t>IAM-Gesamtsystem</w:t>
      </w:r>
      <w:r>
        <w:rPr>
          <w:rFonts w:cs="Arial"/>
        </w:rPr>
        <w:t>, bezüglich Methoden, Notationen, usw., g</w:t>
      </w:r>
      <w:r>
        <w:rPr>
          <w:rFonts w:cs="Arial"/>
        </w:rPr>
        <w:t>e</w:t>
      </w:r>
      <w:r>
        <w:rPr>
          <w:rFonts w:cs="Arial"/>
        </w:rPr>
        <w:t>währleisten.</w:t>
      </w:r>
    </w:p>
    <w:p w14:paraId="21CB3B35" w14:textId="11D8B6FD" w:rsidR="00C22E82" w:rsidRPr="00EC17C2" w:rsidRDefault="00C22E82" w:rsidP="00C22E82">
      <w:pPr>
        <w:pStyle w:val="Default"/>
        <w:numPr>
          <w:ilvl w:val="0"/>
          <w:numId w:val="67"/>
        </w:numPr>
        <w:spacing w:after="182"/>
        <w:rPr>
          <w:rFonts w:ascii="Arial" w:hAnsi="Arial" w:cs="Arial"/>
          <w:sz w:val="22"/>
          <w:szCs w:val="22"/>
        </w:rPr>
      </w:pPr>
      <w:r w:rsidRPr="00EC17C2">
        <w:rPr>
          <w:rFonts w:ascii="Arial" w:hAnsi="Arial" w:cs="Arial"/>
          <w:sz w:val="22"/>
          <w:szCs w:val="22"/>
        </w:rPr>
        <w:t>Kontinuierliche Verbe</w:t>
      </w:r>
      <w:r>
        <w:rPr>
          <w:rFonts w:ascii="Arial" w:hAnsi="Arial" w:cs="Arial"/>
          <w:sz w:val="22"/>
          <w:szCs w:val="22"/>
        </w:rPr>
        <w:t xml:space="preserve">sserung </w:t>
      </w:r>
      <w:r w:rsidRPr="00460552">
        <w:rPr>
          <w:rFonts w:ascii="Arial" w:hAnsi="Arial" w:cs="Arial"/>
          <w:sz w:val="22"/>
          <w:szCs w:val="22"/>
        </w:rPr>
        <w:t xml:space="preserve">von </w:t>
      </w:r>
      <w:r w:rsidRPr="00460552">
        <w:rPr>
          <w:rFonts w:ascii="Arial" w:hAnsi="Arial" w:cs="Arial"/>
          <w:i/>
          <w:sz w:val="22"/>
          <w:szCs w:val="22"/>
        </w:rPr>
        <w:t>IAM steuern,</w:t>
      </w:r>
      <w:r w:rsidRPr="00460552">
        <w:rPr>
          <w:rFonts w:ascii="Arial" w:hAnsi="Arial" w:cs="Arial"/>
          <w:sz w:val="22"/>
          <w:szCs w:val="22"/>
        </w:rPr>
        <w:t xml:space="preserve"> z</w:t>
      </w:r>
      <w:r>
        <w:rPr>
          <w:rFonts w:ascii="Arial" w:hAnsi="Arial" w:cs="Arial"/>
          <w:sz w:val="22"/>
          <w:szCs w:val="22"/>
        </w:rPr>
        <w:t xml:space="preserve">.B. </w:t>
      </w:r>
      <w:proofErr w:type="gramStart"/>
      <w:r>
        <w:rPr>
          <w:rFonts w:ascii="Arial" w:hAnsi="Arial" w:cs="Arial"/>
          <w:sz w:val="22"/>
          <w:szCs w:val="22"/>
        </w:rPr>
        <w:t>analog</w:t>
      </w:r>
      <w:proofErr w:type="gramEnd"/>
      <w:r>
        <w:rPr>
          <w:rFonts w:ascii="Arial" w:hAnsi="Arial" w:cs="Arial"/>
          <w:sz w:val="22"/>
          <w:szCs w:val="22"/>
        </w:rPr>
        <w:t xml:space="preserve"> Kaizen</w:t>
      </w:r>
      <w:r w:rsidR="00C1241E">
        <w:rPr>
          <w:rFonts w:cs="Arial"/>
          <w:szCs w:val="22"/>
        </w:rPr>
        <w:t xml:space="preserve"> [ref]</w:t>
      </w:r>
      <w:r w:rsidRPr="00EC17C2">
        <w:rPr>
          <w:rFonts w:ascii="Arial" w:hAnsi="Arial" w:cs="Arial"/>
          <w:sz w:val="22"/>
          <w:szCs w:val="22"/>
        </w:rPr>
        <w:t xml:space="preserve">. Aufgrund der </w:t>
      </w:r>
      <w:r>
        <w:rPr>
          <w:rFonts w:ascii="Arial" w:hAnsi="Arial" w:cs="Arial"/>
          <w:sz w:val="22"/>
          <w:szCs w:val="22"/>
        </w:rPr>
        <w:t>Ist-</w:t>
      </w:r>
      <w:r w:rsidRPr="00EC17C2">
        <w:rPr>
          <w:rFonts w:ascii="Arial" w:hAnsi="Arial" w:cs="Arial"/>
          <w:sz w:val="22"/>
          <w:szCs w:val="22"/>
        </w:rPr>
        <w:t xml:space="preserve">Situation werden periodisch </w:t>
      </w:r>
      <w:r>
        <w:rPr>
          <w:rFonts w:ascii="Arial" w:hAnsi="Arial" w:cs="Arial"/>
          <w:sz w:val="22"/>
          <w:szCs w:val="22"/>
        </w:rPr>
        <w:t>Verbesserungsmöglichkeiten identifiziert, alle</w:t>
      </w:r>
      <w:r>
        <w:rPr>
          <w:rFonts w:ascii="Arial" w:hAnsi="Arial" w:cs="Arial"/>
          <w:sz w:val="22"/>
          <w:szCs w:val="22"/>
        </w:rPr>
        <w:t>n</w:t>
      </w:r>
      <w:r>
        <w:rPr>
          <w:rFonts w:ascii="Arial" w:hAnsi="Arial" w:cs="Arial"/>
          <w:sz w:val="22"/>
          <w:szCs w:val="22"/>
        </w:rPr>
        <w:t xml:space="preserve">falls basierend auf der Risikobereitschaft </w:t>
      </w:r>
      <w:r w:rsidRPr="00EC17C2">
        <w:rPr>
          <w:rFonts w:ascii="Arial" w:hAnsi="Arial" w:cs="Arial"/>
          <w:sz w:val="22"/>
          <w:szCs w:val="22"/>
        </w:rPr>
        <w:t>Massnahmen g</w:t>
      </w:r>
      <w:r>
        <w:rPr>
          <w:rFonts w:ascii="Arial" w:hAnsi="Arial" w:cs="Arial"/>
          <w:sz w:val="22"/>
          <w:szCs w:val="22"/>
        </w:rPr>
        <w:t>eplant, umgesetzt und übe</w:t>
      </w:r>
      <w:r>
        <w:rPr>
          <w:rFonts w:ascii="Arial" w:hAnsi="Arial" w:cs="Arial"/>
          <w:sz w:val="22"/>
          <w:szCs w:val="22"/>
        </w:rPr>
        <w:t>r</w:t>
      </w:r>
      <w:r>
        <w:rPr>
          <w:rFonts w:ascii="Arial" w:hAnsi="Arial" w:cs="Arial"/>
          <w:sz w:val="22"/>
          <w:szCs w:val="22"/>
        </w:rPr>
        <w:t>prüft</w:t>
      </w:r>
      <w:r w:rsidRPr="00EC17C2">
        <w:rPr>
          <w:rFonts w:ascii="Arial" w:hAnsi="Arial" w:cs="Arial"/>
          <w:sz w:val="22"/>
          <w:szCs w:val="22"/>
        </w:rPr>
        <w:t xml:space="preserve">. </w:t>
      </w:r>
    </w:p>
    <w:p w14:paraId="0CAB1754" w14:textId="7069ED41" w:rsidR="00C22E82" w:rsidRPr="00614C5B" w:rsidRDefault="00C22E82" w:rsidP="00C22E82">
      <w:pPr>
        <w:pStyle w:val="Listenabsatz"/>
        <w:numPr>
          <w:ilvl w:val="0"/>
          <w:numId w:val="67"/>
        </w:numPr>
        <w:rPr>
          <w:rFonts w:cs="Arial"/>
          <w:color w:val="000000"/>
        </w:rPr>
      </w:pPr>
      <w:r w:rsidRPr="00614C5B">
        <w:rPr>
          <w:rFonts w:ascii="Arial" w:hAnsi="Arial" w:cs="Arial"/>
          <w:color w:val="000000"/>
        </w:rPr>
        <w:t>Unterstützende / befähigende Aufgaben (Intern / Rahmenbedingungen) ausführen</w:t>
      </w:r>
      <w:r>
        <w:rPr>
          <w:rFonts w:ascii="Arial" w:hAnsi="Arial" w:cs="Arial"/>
          <w:color w:val="000000"/>
        </w:rPr>
        <w:t>, wie z.B. Konventionen für Dokumentation der IAM-Policy festlegen und Abgleich mit den Organisationskonventionen.</w:t>
      </w:r>
    </w:p>
    <w:p w14:paraId="2361A0E2" w14:textId="77777777" w:rsidR="00EA1277" w:rsidRPr="00EE1140" w:rsidRDefault="00EA1277" w:rsidP="00774D88">
      <w:pPr>
        <w:pStyle w:val="Default"/>
        <w:spacing w:after="120"/>
      </w:pPr>
    </w:p>
    <w:p w14:paraId="69AAED3A" w14:textId="77777777" w:rsidR="00897124" w:rsidRDefault="00897124" w:rsidP="00897124">
      <w:pPr>
        <w:spacing w:after="160" w:line="259" w:lineRule="auto"/>
        <w:rPr>
          <w:rFonts w:cs="Arial"/>
        </w:rPr>
      </w:pPr>
      <w:r>
        <w:rPr>
          <w:rFonts w:cs="Arial"/>
        </w:rPr>
        <w:br w:type="page"/>
      </w:r>
    </w:p>
    <w:p w14:paraId="627CB504" w14:textId="3430B577" w:rsidR="00A0625E" w:rsidRDefault="00A0625E" w:rsidP="00EE1140">
      <w:pPr>
        <w:pStyle w:val="Default"/>
        <w:spacing w:after="182"/>
      </w:pPr>
      <w:bookmarkStart w:id="271" w:name="_Toc491693106"/>
      <w:bookmarkStart w:id="272" w:name="_Toc491693110"/>
      <w:bookmarkStart w:id="273" w:name="_Toc491693111"/>
      <w:bookmarkStart w:id="274" w:name="_Toc491693112"/>
      <w:bookmarkStart w:id="275" w:name="_Toc491693113"/>
      <w:bookmarkStart w:id="276" w:name="_Toc491693114"/>
      <w:bookmarkStart w:id="277" w:name="_Ref342382410"/>
      <w:bookmarkStart w:id="278" w:name="_Toc366590261"/>
      <w:bookmarkEnd w:id="133"/>
      <w:bookmarkEnd w:id="138"/>
      <w:bookmarkEnd w:id="271"/>
      <w:bookmarkEnd w:id="272"/>
      <w:bookmarkEnd w:id="273"/>
      <w:bookmarkEnd w:id="274"/>
      <w:bookmarkEnd w:id="275"/>
      <w:bookmarkEnd w:id="276"/>
    </w:p>
    <w:p w14:paraId="1A19CC95" w14:textId="77777777" w:rsidR="000211D2" w:rsidRPr="003F6E31" w:rsidRDefault="00024A73" w:rsidP="00A0625E">
      <w:pPr>
        <w:pStyle w:val="berschrift1"/>
        <w:ind w:left="425" w:hanging="425"/>
      </w:pPr>
      <w:bookmarkStart w:id="279" w:name="_Toc490483955"/>
      <w:bookmarkStart w:id="280" w:name="_Toc491693126"/>
      <w:bookmarkStart w:id="281" w:name="_Toc493232753"/>
      <w:bookmarkStart w:id="282" w:name="_Toc493233132"/>
      <w:bookmarkStart w:id="283" w:name="_Ref475519946"/>
      <w:bookmarkStart w:id="284" w:name="_Ref475520521"/>
      <w:bookmarkStart w:id="285" w:name="_Ref485038097"/>
      <w:bookmarkStart w:id="286" w:name="_Ref485038382"/>
      <w:bookmarkStart w:id="287" w:name="_Toc496078565"/>
      <w:bookmarkEnd w:id="279"/>
      <w:bookmarkEnd w:id="280"/>
      <w:bookmarkEnd w:id="281"/>
      <w:bookmarkEnd w:id="282"/>
      <w:r w:rsidRPr="003F6E31">
        <w:t>Geschäfts</w:t>
      </w:r>
      <w:r w:rsidR="00DC5A6F" w:rsidRPr="003F6E31">
        <w:t>services</w:t>
      </w:r>
      <w:bookmarkEnd w:id="127"/>
      <w:bookmarkEnd w:id="277"/>
      <w:bookmarkEnd w:id="278"/>
      <w:bookmarkEnd w:id="283"/>
      <w:bookmarkEnd w:id="284"/>
      <w:bookmarkEnd w:id="285"/>
      <w:bookmarkEnd w:id="286"/>
      <w:bookmarkEnd w:id="287"/>
    </w:p>
    <w:p w14:paraId="6ACA3A15" w14:textId="2884A1F4" w:rsidR="00481910" w:rsidRPr="003F6E31" w:rsidRDefault="00481910" w:rsidP="00481910">
      <w:pPr>
        <w:pStyle w:val="Textkrper"/>
      </w:pPr>
      <w:r w:rsidRPr="003F6E31">
        <w:t xml:space="preserve">Nachfolgend werden alle </w:t>
      </w:r>
      <w:r w:rsidRPr="0093278E">
        <w:rPr>
          <w:i/>
        </w:rPr>
        <w:t>IAM</w:t>
      </w:r>
      <w:r w:rsidRPr="003F6E31">
        <w:t xml:space="preserve">-Services, welche von den verschiedenen </w:t>
      </w:r>
      <w:r w:rsidR="00036F87">
        <w:t>Rollen</w:t>
      </w:r>
      <w:r w:rsidR="00036F87" w:rsidRPr="003F6E31">
        <w:t xml:space="preserve"> </w:t>
      </w:r>
      <w:r w:rsidRPr="003F6E31">
        <w:t>(siehe Kapitel</w:t>
      </w:r>
      <w:r w:rsidR="0095277E">
        <w:t xml:space="preserve"> </w:t>
      </w:r>
      <w:r w:rsidR="0095277E">
        <w:fldChar w:fldCharType="begin"/>
      </w:r>
      <w:r w:rsidR="0095277E">
        <w:instrText xml:space="preserve"> REF _Ref496011451 \r \h </w:instrText>
      </w:r>
      <w:r w:rsidR="0095277E">
        <w:fldChar w:fldCharType="separate"/>
      </w:r>
      <w:r w:rsidR="006863C8">
        <w:t>3.1</w:t>
      </w:r>
      <w:r w:rsidR="0095277E">
        <w:fldChar w:fldCharType="end"/>
      </w:r>
      <w:r w:rsidRPr="003F6E31">
        <w:t xml:space="preserve">) angeboten werden, beschrieben. </w:t>
      </w:r>
      <w:r>
        <w:t xml:space="preserve">Es handelt sich dabei um Geschäftsservices und nicht um technische Service-Komponenten, d.h. bei einer Realisierung können ein oder auch mehrere Geschäftsservices von einer technischen Service-Komponente implementiert </w:t>
      </w:r>
      <w:r w:rsidR="00DE1765">
        <w:t>oder auch ein Geschäftsservice auf mehrere technischen Service-Komponente</w:t>
      </w:r>
      <w:r w:rsidR="002D520D">
        <w:t>n</w:t>
      </w:r>
      <w:r w:rsidR="00DE1765">
        <w:t xml:space="preserve"> verteilt werden</w:t>
      </w:r>
      <w:r>
        <w:t>.</w:t>
      </w:r>
    </w:p>
    <w:p w14:paraId="6B231C2E" w14:textId="2A559C4C" w:rsidR="00481910" w:rsidRDefault="00481910" w:rsidP="00481910">
      <w:pPr>
        <w:pStyle w:val="Textkrper"/>
      </w:pPr>
      <w:r>
        <w:t>Die</w:t>
      </w:r>
      <w:r w:rsidRPr="003F6E31">
        <w:t xml:space="preserve"> Modell</w:t>
      </w:r>
      <w:r>
        <w:t>e</w:t>
      </w:r>
      <w:r w:rsidRPr="003F6E31">
        <w:t xml:space="preserve"> </w:t>
      </w:r>
      <w:r>
        <w:t>dieses Kapitels</w:t>
      </w:r>
      <w:r w:rsidRPr="003F6E31">
        <w:t xml:space="preserve"> </w:t>
      </w:r>
      <w:r>
        <w:t xml:space="preserve">beschreiben sowohl die </w:t>
      </w:r>
      <w:r w:rsidR="00336814">
        <w:t>Laufzeit</w:t>
      </w:r>
      <w:r>
        <w:t xml:space="preserve">, wenn ein Subjekt versucht auf eine Ressource zuzugreifen, als auch die Definitionszeit, während der die verschiedenen (Meta)-Daten erfasst und gepflegt werden. </w:t>
      </w:r>
      <w:r w:rsidR="00DE1765">
        <w:t>Geschäftsservices zur Unterstützung des Proze</w:t>
      </w:r>
      <w:r w:rsidR="00DE1765">
        <w:t>s</w:t>
      </w:r>
      <w:r w:rsidR="00DE1765">
        <w:t xml:space="preserve">ses </w:t>
      </w:r>
      <w:r w:rsidR="00EB6CDB" w:rsidRPr="00EB6CDB">
        <w:rPr>
          <w:i/>
        </w:rPr>
        <w:t xml:space="preserve">IAM </w:t>
      </w:r>
      <w:r w:rsidR="00EB6CDB" w:rsidRPr="0095277E">
        <w:rPr>
          <w:i/>
        </w:rPr>
        <w:t>steuern</w:t>
      </w:r>
      <w:r w:rsidR="00DE1765" w:rsidRPr="0095277E">
        <w:t xml:space="preserve"> (vgl. Abschnitt</w:t>
      </w:r>
      <w:r w:rsidR="0095277E">
        <w:t xml:space="preserve"> </w:t>
      </w:r>
      <w:r w:rsidR="0095277E">
        <w:fldChar w:fldCharType="begin"/>
      </w:r>
      <w:r w:rsidR="0095277E">
        <w:instrText xml:space="preserve"> REF _Ref475519946 \r \h </w:instrText>
      </w:r>
      <w:r w:rsidR="0095277E">
        <w:fldChar w:fldCharType="separate"/>
      </w:r>
      <w:r w:rsidR="006863C8">
        <w:t>7</w:t>
      </w:r>
      <w:r w:rsidR="0095277E">
        <w:fldChar w:fldCharType="end"/>
      </w:r>
      <w:r w:rsidR="00DE1765" w:rsidRPr="0095277E">
        <w:t>)</w:t>
      </w:r>
      <w:r w:rsidR="00DE1765">
        <w:t xml:space="preserve"> sind </w:t>
      </w:r>
      <w:r w:rsidR="00FB0347">
        <w:t>in diesem Standard</w:t>
      </w:r>
      <w:r w:rsidR="00DE1765">
        <w:t xml:space="preserve"> nicht dargestellt.</w:t>
      </w:r>
    </w:p>
    <w:p w14:paraId="3CFD07EC" w14:textId="6A95842F" w:rsidR="00EA5D9D" w:rsidRDefault="00481910" w:rsidP="00481910">
      <w:pPr>
        <w:pStyle w:val="Textkrper"/>
      </w:pPr>
      <w:r>
        <w:t>In den</w:t>
      </w:r>
      <w:r w:rsidRPr="003F6E31">
        <w:t xml:space="preserve"> </w:t>
      </w:r>
      <w:r>
        <w:t xml:space="preserve">Abbildungen </w:t>
      </w:r>
      <w:r w:rsidRPr="003F6E31">
        <w:t xml:space="preserve">werden die Services der Definitionszeit (hellblau dargestellt) und die Services der </w:t>
      </w:r>
      <w:r w:rsidR="00336814">
        <w:t>Laufzeit</w:t>
      </w:r>
      <w:r w:rsidR="00336814" w:rsidRPr="003F6E31">
        <w:t xml:space="preserve"> </w:t>
      </w:r>
      <w:r w:rsidRPr="003F6E31">
        <w:t xml:space="preserve">(dunkelblau dargestellt) optisch </w:t>
      </w:r>
      <w:r>
        <w:t>von den Realweltobjekten (grün darg</w:t>
      </w:r>
      <w:r>
        <w:t>e</w:t>
      </w:r>
      <w:r>
        <w:t xml:space="preserve">stellt) </w:t>
      </w:r>
      <w:r w:rsidRPr="003F6E31">
        <w:t>abgetrennt</w:t>
      </w:r>
      <w:r w:rsidR="00EA5D9D">
        <w:t>.</w:t>
      </w:r>
    </w:p>
    <w:p w14:paraId="5225C246" w14:textId="09E5099D" w:rsidR="00481910" w:rsidRPr="003F6E31" w:rsidRDefault="00EA5D9D" w:rsidP="00481910">
      <w:pPr>
        <w:pStyle w:val="Textkrper"/>
      </w:pPr>
      <w:r>
        <w:t xml:space="preserve">Das </w:t>
      </w:r>
      <w:r w:rsidR="00962A90" w:rsidRPr="0093278E">
        <w:rPr>
          <w:i/>
        </w:rPr>
        <w:t>Identitäts- und Berechtigungsmanagement</w:t>
      </w:r>
      <w:r w:rsidR="00962A90">
        <w:t xml:space="preserve"> </w:t>
      </w:r>
      <w:r>
        <w:t xml:space="preserve">der hier vorgestellten </w:t>
      </w:r>
      <w:r w:rsidRPr="0093278E">
        <w:rPr>
          <w:i/>
        </w:rPr>
        <w:t>IAM</w:t>
      </w:r>
      <w:r>
        <w:t xml:space="preserve">-Geschäftsservices ist nicht Inhalt dieses Standards. Grundsätzlich kann jede Verwendung eines Services nach den </w:t>
      </w:r>
      <w:r w:rsidR="00D05205">
        <w:t xml:space="preserve">Realweltobjekten </w:t>
      </w:r>
      <w:r w:rsidRPr="0093278E">
        <w:rPr>
          <w:i/>
        </w:rPr>
        <w:t>Subjekt</w:t>
      </w:r>
      <w:r>
        <w:t xml:space="preserve"> und </w:t>
      </w:r>
      <w:r w:rsidRPr="0093278E">
        <w:rPr>
          <w:i/>
        </w:rPr>
        <w:t>Ressource</w:t>
      </w:r>
      <w:r>
        <w:t xml:space="preserve"> aufgelöst betrachtet werden und der vorli</w:t>
      </w:r>
      <w:r>
        <w:t>e</w:t>
      </w:r>
      <w:r>
        <w:t xml:space="preserve">gende Standard rekursiv angewandt werden. </w:t>
      </w:r>
      <w:r w:rsidR="00423202">
        <w:t>Ob dies sinnvoll ist, muss im konkreten A</w:t>
      </w:r>
      <w:r w:rsidR="00423202">
        <w:t>n</w:t>
      </w:r>
      <w:r w:rsidR="00423202">
        <w:t>wendungsfall entschieden werden.</w:t>
      </w:r>
    </w:p>
    <w:p w14:paraId="0D9AD398" w14:textId="77777777" w:rsidR="00E9116A" w:rsidRDefault="00E9116A" w:rsidP="00AC31AB">
      <w:pPr>
        <w:pStyle w:val="berschrift2"/>
      </w:pPr>
      <w:bookmarkStart w:id="288" w:name="_Toc364078098"/>
      <w:bookmarkStart w:id="289" w:name="_Toc366590262"/>
      <w:bookmarkStart w:id="290" w:name="_Toc496078566"/>
      <w:r w:rsidRPr="003F6E31">
        <w:t>Realweltobjekte</w:t>
      </w:r>
      <w:bookmarkEnd w:id="288"/>
      <w:bookmarkEnd w:id="289"/>
      <w:bookmarkEnd w:id="290"/>
    </w:p>
    <w:p w14:paraId="07B431BC" w14:textId="3EC13591" w:rsidR="00F95DD1" w:rsidRPr="00F95DD1" w:rsidRDefault="00F95DD1" w:rsidP="00F95DD1">
      <w:pPr>
        <w:pStyle w:val="Textkrper"/>
      </w:pPr>
      <w:r w:rsidRPr="003F6E31">
        <w:t xml:space="preserve">Die </w:t>
      </w:r>
      <w:r>
        <w:t xml:space="preserve">Realweltobjekte und </w:t>
      </w:r>
      <w:r w:rsidR="00A50BE6">
        <w:t>ihre Aufgaben</w:t>
      </w:r>
      <w:r w:rsidRPr="003F6E31">
        <w:t xml:space="preserve"> werden nachfolgend genauer beschrieben.</w:t>
      </w:r>
      <w:r>
        <w:t xml:space="preserve"> Sie sind in allen Modellen immer hellgrün dargestellt.</w:t>
      </w:r>
    </w:p>
    <w:p w14:paraId="26E49FA9" w14:textId="77777777" w:rsidR="00E9116A" w:rsidRPr="00AA37C0" w:rsidRDefault="00E9116A" w:rsidP="0023667D">
      <w:pPr>
        <w:pStyle w:val="berschrift3"/>
      </w:pPr>
      <w:bookmarkStart w:id="291" w:name="_Toc364078099"/>
      <w:bookmarkStart w:id="292" w:name="_Toc366590263"/>
      <w:bookmarkStart w:id="293" w:name="_Toc496078567"/>
      <w:r>
        <w:t>Subjekt</w:t>
      </w:r>
      <w:bookmarkEnd w:id="291"/>
      <w:bookmarkEnd w:id="292"/>
      <w:bookmarkEnd w:id="293"/>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2DA677FC" w14:textId="77777777" w:rsidTr="00226DA3">
        <w:trPr>
          <w:cantSplit/>
        </w:trPr>
        <w:tc>
          <w:tcPr>
            <w:tcW w:w="2518" w:type="dxa"/>
            <w:shd w:val="clear" w:color="auto" w:fill="D9D9D9" w:themeFill="background1" w:themeFillShade="D9"/>
          </w:tcPr>
          <w:p w14:paraId="2BCDF03C" w14:textId="77777777" w:rsidR="00E9116A" w:rsidRPr="003F6E31" w:rsidRDefault="00E9116A" w:rsidP="00E9116A">
            <w:pPr>
              <w:pStyle w:val="Textkrper"/>
              <w:rPr>
                <w:rFonts w:cs="Arial"/>
                <w:szCs w:val="22"/>
              </w:rPr>
            </w:pPr>
            <w:r w:rsidRPr="003F6E31">
              <w:rPr>
                <w:rFonts w:cs="Arial"/>
                <w:szCs w:val="22"/>
              </w:rPr>
              <w:t>Subjekt</w:t>
            </w:r>
          </w:p>
        </w:tc>
        <w:tc>
          <w:tcPr>
            <w:tcW w:w="6769" w:type="dxa"/>
            <w:shd w:val="clear" w:color="auto" w:fill="F2F2F2" w:themeFill="background1" w:themeFillShade="F2"/>
          </w:tcPr>
          <w:p w14:paraId="1685FF79" w14:textId="048BC851" w:rsidR="00E9116A" w:rsidRPr="003F6E31" w:rsidRDefault="00585C14" w:rsidP="00EE1140">
            <w:pPr>
              <w:rPr>
                <w:rFonts w:cs="Arial"/>
                <w:szCs w:val="22"/>
              </w:rPr>
            </w:pPr>
            <w:r>
              <w:rPr>
                <w:iCs/>
              </w:rPr>
              <w:t>E</w:t>
            </w:r>
            <w:r w:rsidRPr="008F0E35">
              <w:rPr>
                <w:iCs/>
              </w:rPr>
              <w:t xml:space="preserve">ine </w:t>
            </w:r>
            <w:r w:rsidRPr="009C6003">
              <w:rPr>
                <w:i/>
                <w:iCs/>
              </w:rPr>
              <w:t>natürliche Person</w:t>
            </w:r>
            <w:r w:rsidRPr="008F0E35">
              <w:rPr>
                <w:iCs/>
              </w:rPr>
              <w:t xml:space="preserve">, eine </w:t>
            </w:r>
            <w:r w:rsidRPr="004278C2">
              <w:rPr>
                <w:i/>
                <w:iCs/>
              </w:rPr>
              <w:t>Organisation</w:t>
            </w:r>
            <w:r>
              <w:rPr>
                <w:iCs/>
              </w:rPr>
              <w:t xml:space="preserve"> (</w:t>
            </w:r>
            <w:r w:rsidRPr="008F0E35">
              <w:rPr>
                <w:i/>
                <w:iCs/>
              </w:rPr>
              <w:t>juristische Person</w:t>
            </w:r>
            <w:r>
              <w:rPr>
                <w:i/>
                <w:iCs/>
              </w:rPr>
              <w:t>)</w:t>
            </w:r>
            <w:r w:rsidRPr="008F0E35">
              <w:rPr>
                <w:iCs/>
              </w:rPr>
              <w:t xml:space="preserve">, ein </w:t>
            </w:r>
            <w:r w:rsidRPr="009C6003">
              <w:rPr>
                <w:i/>
                <w:iCs/>
              </w:rPr>
              <w:t>Service</w:t>
            </w:r>
            <w:r w:rsidRPr="008F0E35">
              <w:rPr>
                <w:iCs/>
              </w:rPr>
              <w:t xml:space="preserve"> oder </w:t>
            </w:r>
            <w:r>
              <w:rPr>
                <w:iCs/>
              </w:rPr>
              <w:t xml:space="preserve">ein </w:t>
            </w:r>
            <w:r w:rsidRPr="004278C2">
              <w:rPr>
                <w:i/>
                <w:iCs/>
              </w:rPr>
              <w:t>Ding</w:t>
            </w:r>
            <w:r w:rsidRPr="008F0E35">
              <w:rPr>
                <w:iCs/>
              </w:rPr>
              <w:t xml:space="preserve">, das auf eine </w:t>
            </w:r>
            <w:r w:rsidRPr="008F0E35">
              <w:rPr>
                <w:i/>
                <w:iCs/>
              </w:rPr>
              <w:t>Ressource</w:t>
            </w:r>
            <w:r w:rsidRPr="008F0E35">
              <w:rPr>
                <w:iCs/>
              </w:rPr>
              <w:t xml:space="preserve"> zugreift oder z</w:t>
            </w:r>
            <w:r w:rsidRPr="008F0E35">
              <w:rPr>
                <w:iCs/>
              </w:rPr>
              <w:t>u</w:t>
            </w:r>
            <w:r w:rsidRPr="008F0E35">
              <w:rPr>
                <w:iCs/>
              </w:rPr>
              <w:t>greifen möchte.</w:t>
            </w:r>
            <w:r>
              <w:rPr>
                <w:iCs/>
              </w:rPr>
              <w:t xml:space="preserve"> </w:t>
            </w:r>
            <w:r w:rsidRPr="008F0E35">
              <w:rPr>
                <w:iCs/>
              </w:rPr>
              <w:t xml:space="preserve">Ein Subjekt wird durch </w:t>
            </w:r>
            <w:r w:rsidRPr="008F0E35">
              <w:rPr>
                <w:i/>
                <w:iCs/>
              </w:rPr>
              <w:t>E-Identities</w:t>
            </w:r>
            <w:r w:rsidRPr="008F0E35">
              <w:rPr>
                <w:iCs/>
              </w:rPr>
              <w:t xml:space="preserve"> repräsentiert.</w:t>
            </w:r>
          </w:p>
        </w:tc>
      </w:tr>
    </w:tbl>
    <w:p w14:paraId="6655CCC5" w14:textId="01907ED5" w:rsidR="00E9116A" w:rsidRPr="003F6E31" w:rsidRDefault="00E9116A" w:rsidP="00E9116A">
      <w:pPr>
        <w:pStyle w:val="Textkrper"/>
        <w:spacing w:before="120"/>
        <w:rPr>
          <w:b/>
        </w:rPr>
      </w:pPr>
      <w:r w:rsidRPr="003F6E31">
        <w:rPr>
          <w:b/>
        </w:rPr>
        <w:t xml:space="preserve">Aufgaben (zur </w:t>
      </w:r>
      <w:r w:rsidR="00336814">
        <w:rPr>
          <w:b/>
        </w:rPr>
        <w:t>Laufzeit</w:t>
      </w:r>
      <w:r w:rsidRPr="003F6E31">
        <w:rPr>
          <w:b/>
        </w:rPr>
        <w:t>):</w:t>
      </w:r>
    </w:p>
    <w:p w14:paraId="049D93B0" w14:textId="77777777" w:rsidR="00E9116A" w:rsidRDefault="00E9116A" w:rsidP="00E9116A">
      <w:pPr>
        <w:pStyle w:val="Textkrper"/>
        <w:numPr>
          <w:ilvl w:val="0"/>
          <w:numId w:val="3"/>
        </w:numPr>
      </w:pPr>
      <w:r w:rsidRPr="004B4C62">
        <w:rPr>
          <w:i/>
        </w:rPr>
        <w:t>Authentisiert</w:t>
      </w:r>
      <w:r w:rsidRPr="003F6E31">
        <w:t xml:space="preserve"> sich.</w:t>
      </w:r>
    </w:p>
    <w:p w14:paraId="737D9229" w14:textId="0BABFDE2" w:rsidR="002F6946" w:rsidRPr="002F6946" w:rsidRDefault="002F6946" w:rsidP="00E9116A">
      <w:pPr>
        <w:pStyle w:val="Textkrper"/>
        <w:numPr>
          <w:ilvl w:val="0"/>
          <w:numId w:val="3"/>
        </w:numPr>
      </w:pPr>
      <w:r w:rsidRPr="00A25AA0">
        <w:t>(optional</w:t>
      </w:r>
      <w:r w:rsidR="0079574D">
        <w:t>,</w:t>
      </w:r>
      <w:r w:rsidR="00F51C48">
        <w:t xml:space="preserve"> nur für natürl. Personen</w:t>
      </w:r>
      <w:r w:rsidRPr="00A25AA0">
        <w:t>) Gibt die Authentifizierun</w:t>
      </w:r>
      <w:r w:rsidRPr="002F6946">
        <w:t>gsbest</w:t>
      </w:r>
      <w:r w:rsidR="007541A1">
        <w:t>ä</w:t>
      </w:r>
      <w:r w:rsidRPr="00A25AA0">
        <w:t>tigung für die RP frei.</w:t>
      </w:r>
    </w:p>
    <w:p w14:paraId="2C376C8E" w14:textId="0C5094B2" w:rsidR="00E9116A" w:rsidRPr="003F6E31" w:rsidRDefault="002F6946" w:rsidP="00E9116A">
      <w:pPr>
        <w:pStyle w:val="Textkrper"/>
        <w:numPr>
          <w:ilvl w:val="0"/>
          <w:numId w:val="3"/>
        </w:numPr>
      </w:pPr>
      <w:r>
        <w:t>(optional</w:t>
      </w:r>
      <w:r w:rsidR="00757749">
        <w:t>, nur für natürl. Personen</w:t>
      </w:r>
      <w:r>
        <w:t xml:space="preserve">) </w:t>
      </w:r>
      <w:r w:rsidR="00E9116A" w:rsidRPr="003F6E31">
        <w:t xml:space="preserve">Gibt den Versand der </w:t>
      </w:r>
      <w:r w:rsidR="00E9116A" w:rsidRPr="004B4C62">
        <w:rPr>
          <w:i/>
        </w:rPr>
        <w:t>Attribute</w:t>
      </w:r>
      <w:r w:rsidR="00E9116A" w:rsidRPr="003F6E31">
        <w:t xml:space="preserve"> frei.</w:t>
      </w:r>
    </w:p>
    <w:p w14:paraId="654C3E1A" w14:textId="77777777" w:rsidR="00E9116A" w:rsidRDefault="00E9116A" w:rsidP="00E9116A">
      <w:pPr>
        <w:pStyle w:val="Textkrper"/>
        <w:numPr>
          <w:ilvl w:val="0"/>
          <w:numId w:val="3"/>
        </w:numPr>
      </w:pPr>
      <w:r w:rsidRPr="003F6E31">
        <w:t xml:space="preserve">Greift auf </w:t>
      </w:r>
      <w:r w:rsidRPr="004B4C62">
        <w:rPr>
          <w:i/>
        </w:rPr>
        <w:t>Ressource</w:t>
      </w:r>
      <w:r w:rsidR="00F56018" w:rsidRPr="004B4C62">
        <w:rPr>
          <w:i/>
        </w:rPr>
        <w:t>n</w:t>
      </w:r>
      <w:r w:rsidRPr="003F6E31">
        <w:t xml:space="preserve"> zu.</w:t>
      </w:r>
    </w:p>
    <w:p w14:paraId="38F76654" w14:textId="77777777" w:rsidR="00E9116A" w:rsidRPr="003F6E31" w:rsidRDefault="00E9116A" w:rsidP="00EE1140">
      <w:pPr>
        <w:pStyle w:val="berschrift3"/>
      </w:pPr>
      <w:bookmarkStart w:id="294" w:name="_Toc364078100"/>
      <w:bookmarkStart w:id="295" w:name="_Toc366590264"/>
      <w:bookmarkStart w:id="296" w:name="_Toc496078568"/>
      <w:r>
        <w:lastRenderedPageBreak/>
        <w:t>Ressource</w:t>
      </w:r>
      <w:bookmarkEnd w:id="294"/>
      <w:bookmarkEnd w:id="295"/>
      <w:bookmarkEnd w:id="296"/>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56C3C772" w14:textId="77777777" w:rsidTr="00226DA3">
        <w:trPr>
          <w:cantSplit/>
        </w:trPr>
        <w:tc>
          <w:tcPr>
            <w:tcW w:w="2518" w:type="dxa"/>
            <w:shd w:val="clear" w:color="auto" w:fill="D9D9D9" w:themeFill="background1" w:themeFillShade="D9"/>
          </w:tcPr>
          <w:p w14:paraId="061D7A2A" w14:textId="77777777" w:rsidR="00E9116A" w:rsidRPr="003F6E31" w:rsidRDefault="00E9116A" w:rsidP="00E9116A">
            <w:pPr>
              <w:pStyle w:val="Textkrper"/>
              <w:rPr>
                <w:rFonts w:cs="Arial"/>
                <w:szCs w:val="22"/>
              </w:rPr>
            </w:pPr>
            <w:r w:rsidRPr="003F6E31">
              <w:rPr>
                <w:rFonts w:cs="Arial"/>
                <w:szCs w:val="22"/>
              </w:rPr>
              <w:t>Ressource</w:t>
            </w:r>
          </w:p>
        </w:tc>
        <w:tc>
          <w:tcPr>
            <w:tcW w:w="6769" w:type="dxa"/>
            <w:shd w:val="clear" w:color="auto" w:fill="F2F2F2" w:themeFill="background1" w:themeFillShade="F2"/>
          </w:tcPr>
          <w:p w14:paraId="33E441F9" w14:textId="6FBEC195" w:rsidR="00C8163F" w:rsidRPr="003F6E31" w:rsidRDefault="00C8163F" w:rsidP="00E9116A">
            <w:pPr>
              <w:pStyle w:val="Textkrper"/>
              <w:rPr>
                <w:rFonts w:cs="Arial"/>
                <w:szCs w:val="22"/>
              </w:rPr>
            </w:pPr>
            <w:r w:rsidRPr="003F6E31">
              <w:rPr>
                <w:rFonts w:cs="Arial"/>
                <w:szCs w:val="22"/>
              </w:rPr>
              <w:t xml:space="preserve">Service oder Daten, auf welche ein </w:t>
            </w:r>
            <w:r w:rsidRPr="003F6E31">
              <w:rPr>
                <w:rFonts w:cs="Arial"/>
                <w:i/>
                <w:iCs/>
                <w:szCs w:val="22"/>
              </w:rPr>
              <w:t>Subjekt</w:t>
            </w:r>
            <w:r w:rsidRPr="003F6E31">
              <w:rPr>
                <w:rFonts w:cs="Arial"/>
                <w:szCs w:val="22"/>
              </w:rPr>
              <w:t xml:space="preserve"> zugreifen kann, wenn es sich </w:t>
            </w:r>
            <w:r w:rsidRPr="004B6589">
              <w:rPr>
                <w:rFonts w:cs="Arial"/>
                <w:i/>
                <w:szCs w:val="22"/>
              </w:rPr>
              <w:t>authentisiert</w:t>
            </w:r>
            <w:r w:rsidRPr="00A0625E">
              <w:rPr>
                <w:rFonts w:cs="Arial"/>
                <w:szCs w:val="22"/>
              </w:rPr>
              <w:t xml:space="preserve"> hat und es auf der Basis der benötigten </w:t>
            </w:r>
            <w:r w:rsidRPr="00A0625E">
              <w:rPr>
                <w:rFonts w:cs="Arial"/>
                <w:i/>
                <w:szCs w:val="22"/>
              </w:rPr>
              <w:t>Attr</w:t>
            </w:r>
            <w:r w:rsidRPr="00A0625E">
              <w:rPr>
                <w:rFonts w:cs="Arial"/>
                <w:i/>
                <w:szCs w:val="22"/>
              </w:rPr>
              <w:t>i</w:t>
            </w:r>
            <w:r w:rsidRPr="00A0625E">
              <w:rPr>
                <w:rFonts w:cs="Arial"/>
                <w:i/>
                <w:szCs w:val="22"/>
              </w:rPr>
              <w:t>bute</w:t>
            </w:r>
            <w:r w:rsidRPr="00A0625E">
              <w:rPr>
                <w:rFonts w:cs="Arial"/>
                <w:szCs w:val="22"/>
              </w:rPr>
              <w:t xml:space="preserve"> </w:t>
            </w:r>
            <w:r w:rsidRPr="004B6589">
              <w:rPr>
                <w:rFonts w:cs="Arial"/>
                <w:i/>
                <w:szCs w:val="22"/>
              </w:rPr>
              <w:t>autorisiert</w:t>
            </w:r>
            <w:r w:rsidRPr="00A0625E">
              <w:rPr>
                <w:rFonts w:cs="Arial"/>
                <w:szCs w:val="22"/>
              </w:rPr>
              <w:t xml:space="preserve"> wurde. </w:t>
            </w:r>
            <w:r w:rsidRPr="00A0625E">
              <w:t>Dies schliesst physische Ressourcen wie Gebäude und Anlagen, deren Benutzung über IT-Systeme geste</w:t>
            </w:r>
            <w:r w:rsidRPr="00A0625E">
              <w:t>u</w:t>
            </w:r>
            <w:r w:rsidRPr="00A0625E">
              <w:t>ert wird, ein.</w:t>
            </w:r>
          </w:p>
        </w:tc>
      </w:tr>
    </w:tbl>
    <w:p w14:paraId="2FC74006" w14:textId="04156559" w:rsidR="00E9116A" w:rsidRPr="003F6E31" w:rsidRDefault="00E9116A" w:rsidP="00274EBB">
      <w:pPr>
        <w:pStyle w:val="Textkrper"/>
        <w:spacing w:before="120"/>
        <w:rPr>
          <w:b/>
        </w:rPr>
      </w:pPr>
      <w:r w:rsidRPr="003F6E31">
        <w:rPr>
          <w:b/>
        </w:rPr>
        <w:t>Aufgaben</w:t>
      </w:r>
      <w:r w:rsidR="00274EBB">
        <w:rPr>
          <w:b/>
        </w:rPr>
        <w:t xml:space="preserve"> </w:t>
      </w:r>
      <w:r w:rsidR="00274EBB" w:rsidRPr="003F6E31">
        <w:rPr>
          <w:b/>
        </w:rPr>
        <w:t xml:space="preserve">(zur </w:t>
      </w:r>
      <w:r w:rsidR="00336814">
        <w:rPr>
          <w:b/>
        </w:rPr>
        <w:t>Laufzeit</w:t>
      </w:r>
      <w:r w:rsidR="00274EBB" w:rsidRPr="003F6E31">
        <w:rPr>
          <w:b/>
        </w:rPr>
        <w:t>):</w:t>
      </w:r>
    </w:p>
    <w:p w14:paraId="09EFF755" w14:textId="6193D76F" w:rsidR="00BB0F8E" w:rsidRPr="003F6E31" w:rsidRDefault="00BB0F8E" w:rsidP="0017529C">
      <w:pPr>
        <w:pStyle w:val="Textkrper"/>
        <w:numPr>
          <w:ilvl w:val="0"/>
          <w:numId w:val="29"/>
        </w:numPr>
      </w:pPr>
      <w:r>
        <w:t xml:space="preserve">Stellt dem </w:t>
      </w:r>
      <w:r w:rsidRPr="0093278E">
        <w:rPr>
          <w:i/>
        </w:rPr>
        <w:t>Subjekt</w:t>
      </w:r>
      <w:r w:rsidR="0017529C">
        <w:t xml:space="preserve"> ihre </w:t>
      </w:r>
      <w:r w:rsidR="00F164C7">
        <w:t xml:space="preserve">fachliche </w:t>
      </w:r>
      <w:r w:rsidR="00274EBB">
        <w:t>Funktionalität</w:t>
      </w:r>
      <w:r w:rsidR="0017529C">
        <w:t xml:space="preserve"> zur Verfügung (</w:t>
      </w:r>
      <w:r>
        <w:t>die de</w:t>
      </w:r>
      <w:r w:rsidR="00620684">
        <w:t>m</w:t>
      </w:r>
      <w:r>
        <w:t xml:space="preserve"> </w:t>
      </w:r>
      <w:r w:rsidR="00620684" w:rsidRPr="00D51F77">
        <w:rPr>
          <w:i/>
        </w:rPr>
        <w:t>Identifikator</w:t>
      </w:r>
      <w:r>
        <w:t xml:space="preserve"> entsprechenden Informationen oder Services</w:t>
      </w:r>
      <w:r w:rsidR="0017529C">
        <w:t>)</w:t>
      </w:r>
      <w:r>
        <w:t xml:space="preserve"> </w:t>
      </w:r>
    </w:p>
    <w:p w14:paraId="55F0207D" w14:textId="77777777" w:rsidR="00E9116A" w:rsidRDefault="00E9116A" w:rsidP="00AC31AB">
      <w:pPr>
        <w:pStyle w:val="berschrift2"/>
      </w:pPr>
      <w:bookmarkStart w:id="297" w:name="_Ref342988678"/>
      <w:bookmarkStart w:id="298" w:name="_Toc364078101"/>
      <w:bookmarkStart w:id="299" w:name="_Toc366590265"/>
      <w:bookmarkStart w:id="300" w:name="_Toc496078569"/>
      <w:r w:rsidRPr="003F6E31">
        <w:t>Services zur Definitionszeit</w:t>
      </w:r>
      <w:bookmarkEnd w:id="297"/>
      <w:bookmarkEnd w:id="298"/>
      <w:bookmarkEnd w:id="299"/>
      <w:bookmarkEnd w:id="300"/>
    </w:p>
    <w:p w14:paraId="781B467B" w14:textId="64E32113" w:rsidR="00E9116A" w:rsidRDefault="00E9116A" w:rsidP="00BB0F8E">
      <w:pPr>
        <w:pStyle w:val="Textkrper"/>
        <w:keepNext/>
      </w:pPr>
      <w:r>
        <w:t xml:space="preserve">In </w:t>
      </w:r>
      <w:r>
        <w:fldChar w:fldCharType="begin"/>
      </w:r>
      <w:r>
        <w:instrText xml:space="preserve"> REF _Ref364075226 \h </w:instrText>
      </w:r>
      <w:r>
        <w:fldChar w:fldCharType="separate"/>
      </w:r>
      <w:r w:rsidR="006863C8">
        <w:t xml:space="preserve">Abbildung </w:t>
      </w:r>
      <w:r w:rsidR="006863C8">
        <w:rPr>
          <w:noProof/>
        </w:rPr>
        <w:t>13</w:t>
      </w:r>
      <w:r>
        <w:fldChar w:fldCharType="end"/>
      </w:r>
      <w:r>
        <w:t xml:space="preserve"> sind die Services zur Definitionszeit</w:t>
      </w:r>
      <w:r w:rsidR="00F95DD1">
        <w:t xml:space="preserve"> </w:t>
      </w:r>
      <w:r w:rsidR="00F95DD1" w:rsidRPr="003F6E31">
        <w:t>(</w:t>
      </w:r>
      <w:r w:rsidR="00F95DD1">
        <w:t>in den Modellen</w:t>
      </w:r>
      <w:r w:rsidR="00F95DD1" w:rsidRPr="003F6E31">
        <w:t xml:space="preserve"> hellblau)</w:t>
      </w:r>
      <w:r>
        <w:t>, die zur Ve</w:t>
      </w:r>
      <w:r>
        <w:t>r</w:t>
      </w:r>
      <w:r>
        <w:t xml:space="preserve">waltung der verschiedenen Objekte benötigt werden, dargestellt. Die erste Gruppe bezieht sich auf das Subjekt. Die zweite Gruppe definiert Objekte in Abhängigkeit der </w:t>
      </w:r>
      <w:r w:rsidRPr="0093278E">
        <w:rPr>
          <w:i/>
        </w:rPr>
        <w:t>Ressource</w:t>
      </w:r>
      <w:r>
        <w:t>.</w:t>
      </w:r>
    </w:p>
    <w:p w14:paraId="496BCC2D" w14:textId="6EC623B5" w:rsidR="00E9116A" w:rsidRDefault="004A1D98" w:rsidP="009B722F">
      <w:pPr>
        <w:pStyle w:val="Abbildung"/>
      </w:pPr>
      <w:r w:rsidRPr="004A1D98">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lang w:val="de-CH" w:eastAsia="de-CH"/>
        </w:rPr>
        <w:drawing>
          <wp:inline distT="0" distB="0" distL="0" distR="0" wp14:anchorId="732C2A01" wp14:editId="64DE6470">
            <wp:extent cx="4802505" cy="3324860"/>
            <wp:effectExtent l="0" t="0" r="0" b="8890"/>
            <wp:docPr id="36" name="Grafik 36" descr="C:\Users\lua\Projekte\eCH-0107\Version3.0\Abbildungen\png\09_Defzeit_Servi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a\Projekte\eCH-0107\Version3.0\Abbildungen\png\09_Defzeit_Services.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02505" cy="3324860"/>
                    </a:xfrm>
                    <a:prstGeom prst="rect">
                      <a:avLst/>
                    </a:prstGeom>
                    <a:noFill/>
                    <a:ln>
                      <a:noFill/>
                    </a:ln>
                  </pic:spPr>
                </pic:pic>
              </a:graphicData>
            </a:graphic>
          </wp:inline>
        </w:drawing>
      </w:r>
    </w:p>
    <w:p w14:paraId="4784BEFA" w14:textId="7DC85590" w:rsidR="00E9116A" w:rsidRDefault="00E9116A" w:rsidP="000D1394">
      <w:pPr>
        <w:pStyle w:val="Beschriftung"/>
      </w:pPr>
      <w:bookmarkStart w:id="301" w:name="_Ref364075226"/>
      <w:bookmarkStart w:id="302" w:name="_Toc365305285"/>
      <w:bookmarkStart w:id="303" w:name="_Toc366242221"/>
      <w:bookmarkStart w:id="304" w:name="_Toc496078631"/>
      <w:r>
        <w:t xml:space="preserve">Abbildung </w:t>
      </w:r>
      <w:fldSimple w:instr=" SEQ Abbildung \* ARABIC ">
        <w:r w:rsidR="006863C8">
          <w:rPr>
            <w:noProof/>
          </w:rPr>
          <w:t>13</w:t>
        </w:r>
      </w:fldSimple>
      <w:bookmarkEnd w:id="301"/>
      <w:r w:rsidR="004A1D98">
        <w:t xml:space="preserve"> </w:t>
      </w:r>
      <w:r>
        <w:t>Geschäftsservices – Definitionszeit</w:t>
      </w:r>
      <w:bookmarkEnd w:id="302"/>
      <w:bookmarkEnd w:id="303"/>
      <w:bookmarkEnd w:id="304"/>
    </w:p>
    <w:p w14:paraId="4A9F547C" w14:textId="2911FBD1" w:rsidR="00E9116A" w:rsidRPr="000A67FE" w:rsidRDefault="001D7A52" w:rsidP="0023667D">
      <w:pPr>
        <w:pStyle w:val="berschrift3"/>
      </w:pPr>
      <w:bookmarkStart w:id="305" w:name="_Toc364078102"/>
      <w:bookmarkStart w:id="306" w:name="_Ref365127818"/>
      <w:bookmarkStart w:id="307" w:name="_Ref365137843"/>
      <w:bookmarkStart w:id="308" w:name="_Toc366590266"/>
      <w:bookmarkStart w:id="309" w:name="_Toc496078570"/>
      <w:r>
        <w:t>E-Identity</w:t>
      </w:r>
      <w:r w:rsidR="00E9116A">
        <w:t xml:space="preserve"> Service</w:t>
      </w:r>
      <w:bookmarkEnd w:id="305"/>
      <w:bookmarkEnd w:id="306"/>
      <w:bookmarkEnd w:id="307"/>
      <w:bookmarkEnd w:id="308"/>
      <w:bookmarkEnd w:id="309"/>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40A3DF05" w14:textId="77777777" w:rsidTr="00226DA3">
        <w:trPr>
          <w:cantSplit/>
        </w:trPr>
        <w:tc>
          <w:tcPr>
            <w:tcW w:w="2518" w:type="dxa"/>
            <w:shd w:val="clear" w:color="auto" w:fill="D9D9D9" w:themeFill="background1" w:themeFillShade="D9"/>
          </w:tcPr>
          <w:p w14:paraId="5D7906D1" w14:textId="6C2445F9" w:rsidR="00E9116A" w:rsidRPr="003F6E31" w:rsidRDefault="00491CFA" w:rsidP="00E9116A">
            <w:pPr>
              <w:pStyle w:val="Textkrper"/>
              <w:rPr>
                <w:rFonts w:cs="Arial"/>
                <w:szCs w:val="22"/>
              </w:rPr>
            </w:pPr>
            <w:r>
              <w:rPr>
                <w:rFonts w:cs="Arial"/>
                <w:szCs w:val="22"/>
              </w:rPr>
              <w:t xml:space="preserve">E-Identity </w:t>
            </w:r>
            <w:r w:rsidR="00E9116A" w:rsidRPr="003F6E31">
              <w:rPr>
                <w:rFonts w:cs="Arial"/>
                <w:szCs w:val="22"/>
              </w:rPr>
              <w:t>Service</w:t>
            </w:r>
          </w:p>
        </w:tc>
        <w:tc>
          <w:tcPr>
            <w:tcW w:w="6769" w:type="dxa"/>
            <w:shd w:val="clear" w:color="auto" w:fill="F2F2F2" w:themeFill="background1" w:themeFillShade="F2"/>
          </w:tcPr>
          <w:p w14:paraId="07075DBD" w14:textId="673E5A02" w:rsidR="00E9116A" w:rsidRPr="003F6E31" w:rsidRDefault="00E9116A" w:rsidP="006A6D97">
            <w:pPr>
              <w:pStyle w:val="Textkrper"/>
            </w:pPr>
            <w:r w:rsidRPr="003F6E31">
              <w:t xml:space="preserve">Der </w:t>
            </w:r>
            <w:r w:rsidR="001D7A52">
              <w:rPr>
                <w:i/>
              </w:rPr>
              <w:t>E-Identity</w:t>
            </w:r>
            <w:r w:rsidRPr="009E779D">
              <w:rPr>
                <w:i/>
              </w:rPr>
              <w:t xml:space="preserve"> Service</w:t>
            </w:r>
            <w:r w:rsidRPr="003F6E31">
              <w:t xml:space="preserve"> stellt</w:t>
            </w:r>
            <w:r w:rsidR="009E779D">
              <w:t xml:space="preserve"> zu </w:t>
            </w:r>
            <w:r w:rsidR="009E779D" w:rsidRPr="00BA6F13">
              <w:rPr>
                <w:i/>
              </w:rPr>
              <w:t>Subjekten</w:t>
            </w:r>
            <w:r w:rsidRPr="003F6E31">
              <w:t xml:space="preserve"> </w:t>
            </w:r>
            <w:r w:rsidR="00314ABF">
              <w:rPr>
                <w:i/>
              </w:rPr>
              <w:t>E-Identities</w:t>
            </w:r>
            <w:r w:rsidR="004A1D98">
              <w:rPr>
                <w:i/>
              </w:rPr>
              <w:t xml:space="preserve"> </w:t>
            </w:r>
            <w:r w:rsidRPr="003F6E31">
              <w:t>aus und ve</w:t>
            </w:r>
            <w:r w:rsidRPr="003F6E31">
              <w:t>r</w:t>
            </w:r>
            <w:r w:rsidRPr="003F6E31">
              <w:t>waltet sie.</w:t>
            </w:r>
          </w:p>
        </w:tc>
      </w:tr>
    </w:tbl>
    <w:p w14:paraId="6515B12D" w14:textId="0C3AE75D" w:rsidR="00A0158D" w:rsidRDefault="00A0158D" w:rsidP="00E9116A">
      <w:pPr>
        <w:pStyle w:val="Textkrper"/>
        <w:spacing w:before="120"/>
        <w:rPr>
          <w:b/>
        </w:rPr>
      </w:pPr>
      <w:r>
        <w:rPr>
          <w:b/>
        </w:rPr>
        <w:t>Schnittstellen:</w:t>
      </w:r>
    </w:p>
    <w:p w14:paraId="7DEDAD18" w14:textId="77777777" w:rsidR="00B510CF" w:rsidRDefault="00B53E70" w:rsidP="00B53E70">
      <w:pPr>
        <w:pStyle w:val="Textkrper"/>
      </w:pPr>
      <w:r w:rsidRPr="003F6E31">
        <w:t xml:space="preserve">In: </w:t>
      </w:r>
      <w:r w:rsidRPr="003F6E31">
        <w:tab/>
      </w:r>
      <w:r w:rsidR="008923DF">
        <w:t>Subjekt</w:t>
      </w:r>
      <w:r w:rsidR="00BE5E4F">
        <w:t xml:space="preserve">, </w:t>
      </w:r>
    </w:p>
    <w:p w14:paraId="05A2101E" w14:textId="22165E5E" w:rsidR="00B53E70" w:rsidRPr="003F6E31" w:rsidRDefault="00BE5E4F" w:rsidP="009D1540">
      <w:pPr>
        <w:pStyle w:val="Textkrper"/>
        <w:ind w:firstLine="709"/>
      </w:pPr>
      <w:r>
        <w:t>(</w:t>
      </w:r>
      <w:r>
        <w:rPr>
          <w:i/>
        </w:rPr>
        <w:t>E-Identities)</w:t>
      </w:r>
    </w:p>
    <w:p w14:paraId="355114E2" w14:textId="4642D0C4" w:rsidR="00B53E70" w:rsidRPr="003F6E31" w:rsidRDefault="00B53E70" w:rsidP="00B53E70">
      <w:pPr>
        <w:pStyle w:val="Textkrper"/>
        <w:ind w:left="709" w:hanging="709"/>
        <w:rPr>
          <w:b/>
        </w:rPr>
      </w:pPr>
      <w:r>
        <w:t>Out:</w:t>
      </w:r>
      <w:r w:rsidRPr="004E6CE4">
        <w:t xml:space="preserve"> </w:t>
      </w:r>
      <w:r w:rsidRPr="003F6E31">
        <w:tab/>
      </w:r>
      <w:r>
        <w:rPr>
          <w:i/>
        </w:rPr>
        <w:t>E-Identit</w:t>
      </w:r>
      <w:r w:rsidR="00BE5E4F">
        <w:rPr>
          <w:i/>
        </w:rPr>
        <w:t>ies</w:t>
      </w:r>
    </w:p>
    <w:p w14:paraId="69AFA7F8" w14:textId="77777777" w:rsidR="00E9116A" w:rsidRPr="003F6E31" w:rsidRDefault="00E9116A" w:rsidP="00E9116A">
      <w:pPr>
        <w:pStyle w:val="Textkrper"/>
        <w:spacing w:before="120"/>
        <w:rPr>
          <w:b/>
        </w:rPr>
      </w:pPr>
      <w:r w:rsidRPr="003F6E31">
        <w:rPr>
          <w:b/>
        </w:rPr>
        <w:lastRenderedPageBreak/>
        <w:t>Aufgaben:</w:t>
      </w:r>
    </w:p>
    <w:p w14:paraId="01FAA24C" w14:textId="77777777" w:rsidR="00627757" w:rsidRPr="00BE5E4F" w:rsidRDefault="009E779D" w:rsidP="00E9116A">
      <w:pPr>
        <w:pStyle w:val="Textkrper"/>
        <w:numPr>
          <w:ilvl w:val="0"/>
          <w:numId w:val="3"/>
        </w:numPr>
      </w:pPr>
      <w:r>
        <w:t xml:space="preserve">Ermöglicht die Registrierung von </w:t>
      </w:r>
      <w:r w:rsidRPr="0093278E">
        <w:rPr>
          <w:i/>
        </w:rPr>
        <w:t>Subjekten</w:t>
      </w:r>
    </w:p>
    <w:p w14:paraId="2C3F0A46" w14:textId="6BCD210E" w:rsidR="00E9116A" w:rsidRDefault="00E9116A" w:rsidP="00E9116A">
      <w:pPr>
        <w:pStyle w:val="Textkrper"/>
        <w:numPr>
          <w:ilvl w:val="0"/>
          <w:numId w:val="3"/>
        </w:numPr>
      </w:pPr>
      <w:r w:rsidRPr="003F6E31">
        <w:t>Stellt Funktionen zur Ausgabe</w:t>
      </w:r>
      <w:r w:rsidR="009E779D">
        <w:t>, Pflege</w:t>
      </w:r>
      <w:r w:rsidRPr="003F6E31">
        <w:t xml:space="preserve"> und Verwaltung von </w:t>
      </w:r>
      <w:r w:rsidR="00314ABF">
        <w:rPr>
          <w:i/>
        </w:rPr>
        <w:t>E-</w:t>
      </w:r>
      <w:r w:rsidR="00314ABF" w:rsidRPr="00EE1140">
        <w:t>Identities</w:t>
      </w:r>
      <w:r w:rsidR="004A1D98" w:rsidRPr="00EE1140">
        <w:t xml:space="preserve"> </w:t>
      </w:r>
      <w:r w:rsidR="002A620D" w:rsidRPr="00EE1140">
        <w:t>und deren B</w:t>
      </w:r>
      <w:r w:rsidR="002A620D" w:rsidRPr="00EE1140">
        <w:t>e</w:t>
      </w:r>
      <w:r w:rsidR="002A620D" w:rsidRPr="00EE1140">
        <w:t xml:space="preserve">ziehungen </w:t>
      </w:r>
      <w:r w:rsidRPr="003F6E31">
        <w:t>bereit.</w:t>
      </w:r>
    </w:p>
    <w:p w14:paraId="0979D981" w14:textId="6C27E20B" w:rsidR="00E9116A" w:rsidRDefault="00E9116A" w:rsidP="00E9116A">
      <w:pPr>
        <w:pStyle w:val="Textkrper"/>
        <w:numPr>
          <w:ilvl w:val="0"/>
          <w:numId w:val="3"/>
        </w:numPr>
      </w:pPr>
      <w:r w:rsidRPr="003F6E31">
        <w:t xml:space="preserve">Stellt die </w:t>
      </w:r>
      <w:r w:rsidR="00D95C8E">
        <w:t xml:space="preserve">Überprüfung der Identität </w:t>
      </w:r>
      <w:r w:rsidRPr="003F6E31">
        <w:t xml:space="preserve">des </w:t>
      </w:r>
      <w:r w:rsidRPr="0093278E">
        <w:rPr>
          <w:i/>
        </w:rPr>
        <w:t>Subjekts</w:t>
      </w:r>
      <w:r w:rsidRPr="003F6E31">
        <w:t xml:space="preserve"> anhand definierter Regeln </w:t>
      </w:r>
      <w:r w:rsidR="009E779D">
        <w:t xml:space="preserve">abhängig von der angestrebten Qualität </w:t>
      </w:r>
      <w:proofErr w:type="gramStart"/>
      <w:r w:rsidRPr="003F6E31">
        <w:t>sicher</w:t>
      </w:r>
      <w:proofErr w:type="gramEnd"/>
      <w:r w:rsidR="009E779D">
        <w:t xml:space="preserve"> (Vertrauenskette zwischen </w:t>
      </w:r>
      <w:r w:rsidR="001D7A52">
        <w:rPr>
          <w:i/>
        </w:rPr>
        <w:t>E-Identity</w:t>
      </w:r>
      <w:r w:rsidR="009E779D">
        <w:t xml:space="preserve"> und </w:t>
      </w:r>
      <w:r w:rsidR="009E779D" w:rsidRPr="004B4C62">
        <w:rPr>
          <w:i/>
        </w:rPr>
        <w:t>Su</w:t>
      </w:r>
      <w:r w:rsidR="009E779D" w:rsidRPr="004B4C62">
        <w:rPr>
          <w:i/>
        </w:rPr>
        <w:t>b</w:t>
      </w:r>
      <w:r w:rsidR="009E779D" w:rsidRPr="004B4C62">
        <w:rPr>
          <w:i/>
        </w:rPr>
        <w:t>jekt</w:t>
      </w:r>
      <w:r w:rsidR="009E779D">
        <w:t>)</w:t>
      </w:r>
      <w:r w:rsidRPr="003F6E31">
        <w:t>.</w:t>
      </w:r>
    </w:p>
    <w:p w14:paraId="2299D493" w14:textId="4370F2B6" w:rsidR="009E779D" w:rsidRDefault="009E779D" w:rsidP="009E779D">
      <w:pPr>
        <w:pStyle w:val="Textkrper"/>
        <w:numPr>
          <w:ilvl w:val="0"/>
          <w:numId w:val="3"/>
        </w:numPr>
      </w:pPr>
      <w:r>
        <w:t xml:space="preserve">Kennt andere </w:t>
      </w:r>
      <w:r w:rsidR="001D7A52">
        <w:rPr>
          <w:i/>
        </w:rPr>
        <w:t>E-Identity</w:t>
      </w:r>
      <w:r w:rsidRPr="0063228F">
        <w:rPr>
          <w:i/>
        </w:rPr>
        <w:t xml:space="preserve"> Services</w:t>
      </w:r>
      <w:r>
        <w:t xml:space="preserve"> und ermöglicht die Pflege der </w:t>
      </w:r>
      <w:r w:rsidR="00EA5D9D" w:rsidRPr="00C42C3D">
        <w:rPr>
          <w:i/>
        </w:rPr>
        <w:t>linkedID</w:t>
      </w:r>
      <w:r w:rsidR="00EA5D9D">
        <w:t xml:space="preserve"> </w:t>
      </w:r>
      <w:r>
        <w:t>z</w:t>
      </w:r>
      <w:r w:rsidR="000D06AB">
        <w:t>u anderen</w:t>
      </w:r>
      <w:r>
        <w:t xml:space="preserve"> </w:t>
      </w:r>
      <w:r w:rsidR="00314ABF">
        <w:rPr>
          <w:i/>
        </w:rPr>
        <w:t>E-Identities</w:t>
      </w:r>
      <w:r w:rsidR="004A1D98">
        <w:rPr>
          <w:i/>
        </w:rPr>
        <w:t xml:space="preserve"> </w:t>
      </w:r>
      <w:r w:rsidR="000D06AB">
        <w:t>d</w:t>
      </w:r>
      <w:r>
        <w:t xml:space="preserve">es </w:t>
      </w:r>
      <w:r w:rsidRPr="004B4C62">
        <w:rPr>
          <w:i/>
        </w:rPr>
        <w:t>Subjekts</w:t>
      </w:r>
      <w:r>
        <w:t>.</w:t>
      </w:r>
    </w:p>
    <w:p w14:paraId="027CD36A" w14:textId="38C81523" w:rsidR="0051052A" w:rsidRPr="003F6E31" w:rsidRDefault="0051052A" w:rsidP="0051052A">
      <w:pPr>
        <w:pStyle w:val="Textkrper"/>
        <w:numPr>
          <w:ilvl w:val="0"/>
          <w:numId w:val="3"/>
        </w:numPr>
      </w:pPr>
      <w:r>
        <w:t xml:space="preserve">Stellt in geeigneter Weise die Qualität und Aktualität der </w:t>
      </w:r>
      <w:r w:rsidR="001D7A52">
        <w:rPr>
          <w:i/>
        </w:rPr>
        <w:t>E-Identity</w:t>
      </w:r>
      <w:r>
        <w:t xml:space="preserve"> sicher</w:t>
      </w:r>
      <w:r w:rsidR="003F6093">
        <w:t>.</w:t>
      </w:r>
    </w:p>
    <w:p w14:paraId="09C72BFA" w14:textId="5117C25F" w:rsidR="00E9116A" w:rsidRDefault="00E9116A" w:rsidP="00E9116A">
      <w:pPr>
        <w:pStyle w:val="Textkrper"/>
        <w:numPr>
          <w:ilvl w:val="0"/>
          <w:numId w:val="3"/>
        </w:numPr>
      </w:pPr>
      <w:r w:rsidRPr="003F6E31">
        <w:t xml:space="preserve">Begrenzt die Lebensdauer von </w:t>
      </w:r>
      <w:r w:rsidR="00314ABF">
        <w:rPr>
          <w:i/>
        </w:rPr>
        <w:t>E-Identities</w:t>
      </w:r>
      <w:r w:rsidR="004A1D98">
        <w:rPr>
          <w:i/>
        </w:rPr>
        <w:t xml:space="preserve"> </w:t>
      </w:r>
      <w:r w:rsidR="006D3EF6">
        <w:t xml:space="preserve">und unterstützt die </w:t>
      </w:r>
      <w:r w:rsidR="006D3EF6" w:rsidRPr="004B4C62">
        <w:rPr>
          <w:i/>
        </w:rPr>
        <w:t>Subjekte</w:t>
      </w:r>
      <w:r w:rsidR="006D3EF6">
        <w:t xml:space="preserve"> in der Erne</w:t>
      </w:r>
      <w:r w:rsidR="006D3EF6">
        <w:t>u</w:t>
      </w:r>
      <w:r w:rsidR="006D3EF6">
        <w:t xml:space="preserve">erung ihrer </w:t>
      </w:r>
      <w:r w:rsidR="00314ABF">
        <w:rPr>
          <w:i/>
        </w:rPr>
        <w:t>E-Identities</w:t>
      </w:r>
      <w:r w:rsidRPr="003F6E31">
        <w:t>.</w:t>
      </w:r>
    </w:p>
    <w:p w14:paraId="38EEDE94" w14:textId="17889274" w:rsidR="00434FB2" w:rsidRDefault="00434FB2" w:rsidP="00E9116A">
      <w:pPr>
        <w:pStyle w:val="Textkrper"/>
        <w:numPr>
          <w:ilvl w:val="0"/>
          <w:numId w:val="3"/>
        </w:numPr>
      </w:pPr>
      <w:r>
        <w:t xml:space="preserve">Kann </w:t>
      </w:r>
      <w:r w:rsidR="00314ABF">
        <w:rPr>
          <w:i/>
        </w:rPr>
        <w:t xml:space="preserve">E-Identities </w:t>
      </w:r>
      <w:r>
        <w:t>widerrufen</w:t>
      </w:r>
      <w:r w:rsidR="00DF7965">
        <w:t>.</w:t>
      </w:r>
    </w:p>
    <w:p w14:paraId="29D44080" w14:textId="78DB4A49" w:rsidR="004C3409" w:rsidRPr="003F6E31" w:rsidRDefault="004C3409" w:rsidP="00E9116A">
      <w:pPr>
        <w:pStyle w:val="Textkrper"/>
        <w:numPr>
          <w:ilvl w:val="0"/>
          <w:numId w:val="3"/>
        </w:numPr>
      </w:pPr>
      <w:r>
        <w:t xml:space="preserve">Unterstützt </w:t>
      </w:r>
      <w:r w:rsidRPr="00EE1140">
        <w:rPr>
          <w:i/>
        </w:rPr>
        <w:t>Profile</w:t>
      </w:r>
      <w:r>
        <w:t xml:space="preserve"> zur Trennung von Verantwortungen (Segregation of Duties, SoD)</w:t>
      </w:r>
      <w:r w:rsidR="00FA307F">
        <w:t>.</w:t>
      </w:r>
      <w:r>
        <w:t xml:space="preserve"> </w:t>
      </w:r>
    </w:p>
    <w:p w14:paraId="03B7BA8A" w14:textId="454D62D2" w:rsidR="00BC72DF" w:rsidRPr="00A25AA0" w:rsidRDefault="00BC72DF" w:rsidP="00BC72DF">
      <w:pPr>
        <w:pStyle w:val="Textkrper"/>
        <w:numPr>
          <w:ilvl w:val="0"/>
          <w:numId w:val="3"/>
        </w:numPr>
      </w:pPr>
      <w:r w:rsidRPr="009D1540">
        <w:t xml:space="preserve">Gewährt zur Definitionszeit vertrauenswürdigen </w:t>
      </w:r>
      <w:r w:rsidRPr="009D1540">
        <w:rPr>
          <w:i/>
        </w:rPr>
        <w:t>Credential</w:t>
      </w:r>
      <w:r w:rsidRPr="009D1540">
        <w:t xml:space="preserve"> </w:t>
      </w:r>
      <w:r w:rsidRPr="009D1540">
        <w:rPr>
          <w:i/>
        </w:rPr>
        <w:t>Services</w:t>
      </w:r>
      <w:r w:rsidRPr="009D1540">
        <w:t xml:space="preserve"> und </w:t>
      </w:r>
      <w:r w:rsidRPr="00A25AA0">
        <w:rPr>
          <w:i/>
        </w:rPr>
        <w:t>Attribute Services</w:t>
      </w:r>
      <w:r w:rsidRPr="00A25AA0">
        <w:t xml:space="preserve"> elektronischen Zugang zu den </w:t>
      </w:r>
      <w:r w:rsidRPr="00A25AA0">
        <w:rPr>
          <w:i/>
        </w:rPr>
        <w:t>E-Identities</w:t>
      </w:r>
      <w:r w:rsidRPr="00A25AA0">
        <w:t>.</w:t>
      </w:r>
    </w:p>
    <w:p w14:paraId="59314AC7" w14:textId="727D8FED" w:rsidR="00E9116A" w:rsidRDefault="00E9116A" w:rsidP="00E9116A">
      <w:pPr>
        <w:pStyle w:val="Textkrper"/>
        <w:numPr>
          <w:ilvl w:val="0"/>
          <w:numId w:val="3"/>
        </w:numPr>
      </w:pPr>
      <w:r w:rsidRPr="00BC72DF">
        <w:t xml:space="preserve">Gewährt </w:t>
      </w:r>
      <w:r w:rsidR="00250386">
        <w:t xml:space="preserve">zur </w:t>
      </w:r>
      <w:r w:rsidR="00336814">
        <w:t>Laufzeit</w:t>
      </w:r>
      <w:r w:rsidR="00BC72DF" w:rsidRPr="00A25AA0">
        <w:t xml:space="preserve"> </w:t>
      </w:r>
      <w:r w:rsidRPr="00BC72DF">
        <w:t xml:space="preserve">vertrauenswürdigen </w:t>
      </w:r>
      <w:r w:rsidRPr="00BC72DF">
        <w:rPr>
          <w:i/>
        </w:rPr>
        <w:t>Authentication</w:t>
      </w:r>
      <w:r w:rsidRPr="00A25AA0">
        <w:rPr>
          <w:i/>
        </w:rPr>
        <w:t xml:space="preserve"> Services</w:t>
      </w:r>
      <w:r w:rsidRPr="00BC72DF">
        <w:t xml:space="preserve"> </w:t>
      </w:r>
      <w:r w:rsidR="001A4889" w:rsidRPr="00A25AA0">
        <w:t xml:space="preserve">und </w:t>
      </w:r>
      <w:r w:rsidR="001A4889" w:rsidRPr="00A25AA0">
        <w:rPr>
          <w:i/>
        </w:rPr>
        <w:t xml:space="preserve">Attribute </w:t>
      </w:r>
      <w:r w:rsidR="00BC72DF" w:rsidRPr="00A25AA0">
        <w:rPr>
          <w:i/>
        </w:rPr>
        <w:t>A</w:t>
      </w:r>
      <w:r w:rsidR="00BC72DF" w:rsidRPr="00A25AA0">
        <w:rPr>
          <w:i/>
        </w:rPr>
        <w:t>s</w:t>
      </w:r>
      <w:r w:rsidR="00BC72DF" w:rsidRPr="00A25AA0">
        <w:rPr>
          <w:i/>
        </w:rPr>
        <w:t xml:space="preserve">sertion </w:t>
      </w:r>
      <w:r w:rsidR="001A4889" w:rsidRPr="00A25AA0">
        <w:rPr>
          <w:i/>
        </w:rPr>
        <w:t>Services</w:t>
      </w:r>
      <w:r w:rsidR="001A4889" w:rsidRPr="00A25AA0">
        <w:t xml:space="preserve"> </w:t>
      </w:r>
      <w:r w:rsidRPr="00BC72DF">
        <w:t xml:space="preserve">elektronischen Zugang zu den </w:t>
      </w:r>
      <w:r w:rsidR="00314ABF" w:rsidRPr="00BC72DF">
        <w:rPr>
          <w:i/>
        </w:rPr>
        <w:t>E-Identities</w:t>
      </w:r>
      <w:r w:rsidRPr="00BC72DF">
        <w:t>.</w:t>
      </w:r>
    </w:p>
    <w:p w14:paraId="465E1E09" w14:textId="0FC6CDD2" w:rsidR="00A37783" w:rsidRPr="00BC72DF" w:rsidRDefault="00A37783" w:rsidP="00E9116A">
      <w:pPr>
        <w:pStyle w:val="Textkrper"/>
        <w:numPr>
          <w:ilvl w:val="0"/>
          <w:numId w:val="3"/>
        </w:numPr>
      </w:pPr>
      <w:r>
        <w:t xml:space="preserve">Verwendet einen </w:t>
      </w:r>
      <w:r w:rsidRPr="007038F7">
        <w:rPr>
          <w:i/>
        </w:rPr>
        <w:t>Logging Service</w:t>
      </w:r>
      <w:r>
        <w:t>, um Zugriffs</w:t>
      </w:r>
      <w:r w:rsidRPr="003F6E31">
        <w:t>informationen</w:t>
      </w:r>
      <w:r>
        <w:t xml:space="preserve"> zur </w:t>
      </w:r>
      <w:r w:rsidRPr="003F6E31">
        <w:t>vollständige</w:t>
      </w:r>
      <w:r>
        <w:t>n</w:t>
      </w:r>
      <w:r w:rsidRPr="003F6E31">
        <w:t xml:space="preserve"> Nac</w:t>
      </w:r>
      <w:r w:rsidRPr="003F6E31">
        <w:t>h</w:t>
      </w:r>
      <w:r w:rsidRPr="003F6E31">
        <w:t>vollziehbarkeit</w:t>
      </w:r>
      <w:r>
        <w:t xml:space="preserve"> abzulegen</w:t>
      </w:r>
      <w:r w:rsidRPr="003F6E31">
        <w:t>.</w:t>
      </w:r>
    </w:p>
    <w:p w14:paraId="530E9EEA" w14:textId="77777777" w:rsidR="00E9116A" w:rsidRPr="003F6E31" w:rsidRDefault="00E9116A" w:rsidP="0023667D">
      <w:pPr>
        <w:pStyle w:val="berschrift3"/>
      </w:pPr>
      <w:bookmarkStart w:id="310" w:name="_Toc364078103"/>
      <w:bookmarkStart w:id="311" w:name="_Ref365137925"/>
      <w:bookmarkStart w:id="312" w:name="_Toc366590267"/>
      <w:bookmarkStart w:id="313" w:name="_Toc496078571"/>
      <w:r>
        <w:t>Credential Service</w:t>
      </w:r>
      <w:bookmarkEnd w:id="310"/>
      <w:bookmarkEnd w:id="311"/>
      <w:bookmarkEnd w:id="312"/>
      <w:bookmarkEnd w:id="313"/>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754CBFC2" w14:textId="77777777" w:rsidTr="00226DA3">
        <w:trPr>
          <w:cantSplit/>
        </w:trPr>
        <w:tc>
          <w:tcPr>
            <w:tcW w:w="2518" w:type="dxa"/>
            <w:shd w:val="clear" w:color="auto" w:fill="D9D9D9" w:themeFill="background1" w:themeFillShade="D9"/>
          </w:tcPr>
          <w:p w14:paraId="72F3630D" w14:textId="77777777" w:rsidR="00E9116A" w:rsidRPr="003F6E31" w:rsidRDefault="00E9116A" w:rsidP="00E9116A">
            <w:pPr>
              <w:pStyle w:val="Textkrper"/>
              <w:rPr>
                <w:rFonts w:cs="Arial"/>
                <w:szCs w:val="22"/>
              </w:rPr>
            </w:pPr>
            <w:r w:rsidRPr="003F6E31">
              <w:rPr>
                <w:rFonts w:cs="Arial"/>
                <w:szCs w:val="22"/>
              </w:rPr>
              <w:t>Credential Service</w:t>
            </w:r>
          </w:p>
        </w:tc>
        <w:tc>
          <w:tcPr>
            <w:tcW w:w="6769" w:type="dxa"/>
            <w:shd w:val="clear" w:color="auto" w:fill="F2F2F2" w:themeFill="background1" w:themeFillShade="F2"/>
          </w:tcPr>
          <w:p w14:paraId="7E2BE713" w14:textId="56E30D1A" w:rsidR="00E9116A" w:rsidRPr="003F6E31" w:rsidRDefault="00E9116A" w:rsidP="00FE50F6">
            <w:pPr>
              <w:pStyle w:val="Textkrper"/>
            </w:pPr>
            <w:r w:rsidRPr="003F6E31">
              <w:t xml:space="preserve">Der </w:t>
            </w:r>
            <w:r w:rsidRPr="004B4C62">
              <w:rPr>
                <w:i/>
              </w:rPr>
              <w:t>Credential</w:t>
            </w:r>
            <w:r w:rsidRPr="003F6E31">
              <w:t xml:space="preserve"> Service gibt </w:t>
            </w:r>
            <w:r w:rsidR="000B4CFF">
              <w:rPr>
                <w:i/>
              </w:rPr>
              <w:t>Aut</w:t>
            </w:r>
            <w:r w:rsidR="0091759C">
              <w:rPr>
                <w:i/>
              </w:rPr>
              <w:t>he</w:t>
            </w:r>
            <w:r w:rsidR="000B4CFF">
              <w:rPr>
                <w:i/>
              </w:rPr>
              <w:t xml:space="preserve">ntifizierungsmittel </w:t>
            </w:r>
            <w:r w:rsidRPr="003F6E31">
              <w:t>aus und ve</w:t>
            </w:r>
            <w:r w:rsidRPr="003F6E31">
              <w:t>r</w:t>
            </w:r>
            <w:r w:rsidRPr="003F6E31">
              <w:t xml:space="preserve">waltet sie. </w:t>
            </w:r>
            <w:r w:rsidR="00F22520">
              <w:t xml:space="preserve">Er ermöglicht eine benutzerfreundliche Erneuerung bzw. den Ersatz von Authentifizierungsmitteln. </w:t>
            </w:r>
            <w:r w:rsidRPr="003F6E31">
              <w:t xml:space="preserve">Ein </w:t>
            </w:r>
            <w:r w:rsidR="0091759C">
              <w:rPr>
                <w:i/>
              </w:rPr>
              <w:t>Authentifizierungsmi</w:t>
            </w:r>
            <w:r w:rsidR="0091759C">
              <w:rPr>
                <w:i/>
              </w:rPr>
              <w:t>t</w:t>
            </w:r>
            <w:r w:rsidR="0091759C">
              <w:rPr>
                <w:i/>
              </w:rPr>
              <w:t xml:space="preserve">tel </w:t>
            </w:r>
            <w:r w:rsidRPr="003F6E31">
              <w:t xml:space="preserve">bezieht sich auf eine </w:t>
            </w:r>
            <w:r w:rsidR="001D7A52">
              <w:rPr>
                <w:i/>
              </w:rPr>
              <w:t>E-Identity</w:t>
            </w:r>
            <w:r w:rsidRPr="003F6E31">
              <w:t xml:space="preserve"> und ist auf ein bestimmtes </w:t>
            </w:r>
            <w:r w:rsidRPr="003F6E31">
              <w:rPr>
                <w:i/>
              </w:rPr>
              <w:t>Su</w:t>
            </w:r>
            <w:r w:rsidRPr="003F6E31">
              <w:rPr>
                <w:i/>
              </w:rPr>
              <w:t>b</w:t>
            </w:r>
            <w:r w:rsidRPr="003F6E31">
              <w:rPr>
                <w:i/>
              </w:rPr>
              <w:t>jekt</w:t>
            </w:r>
            <w:r w:rsidRPr="003F6E31">
              <w:t xml:space="preserve"> ausgestellt.</w:t>
            </w:r>
          </w:p>
        </w:tc>
      </w:tr>
    </w:tbl>
    <w:p w14:paraId="00E8D7FE" w14:textId="77777777" w:rsidR="009E41F8" w:rsidRDefault="009E41F8" w:rsidP="009E41F8">
      <w:pPr>
        <w:pStyle w:val="Textkrper"/>
        <w:spacing w:before="120"/>
        <w:rPr>
          <w:b/>
        </w:rPr>
      </w:pPr>
      <w:r>
        <w:rPr>
          <w:b/>
        </w:rPr>
        <w:t>Schnittstellen:</w:t>
      </w:r>
    </w:p>
    <w:p w14:paraId="32E07DA3" w14:textId="77777777" w:rsidR="006B1A9E" w:rsidRDefault="009E41F8" w:rsidP="009E41F8">
      <w:pPr>
        <w:pStyle w:val="Textkrper"/>
      </w:pPr>
      <w:r w:rsidRPr="003F6E31">
        <w:t xml:space="preserve">In: </w:t>
      </w:r>
      <w:r w:rsidRPr="003F6E31">
        <w:tab/>
      </w:r>
      <w:r w:rsidR="00B510CF">
        <w:t xml:space="preserve">E-Identity, </w:t>
      </w:r>
    </w:p>
    <w:p w14:paraId="16B3C229" w14:textId="04F52EDB" w:rsidR="009E41F8" w:rsidRDefault="00B510CF" w:rsidP="00060D83">
      <w:pPr>
        <w:pStyle w:val="Textkrper"/>
        <w:ind w:firstLine="709"/>
        <w:rPr>
          <w:i/>
        </w:rPr>
      </w:pPr>
      <w:r w:rsidRPr="00DA70C7">
        <w:rPr>
          <w:i/>
        </w:rPr>
        <w:t>Authentifizierungs</w:t>
      </w:r>
      <w:r>
        <w:rPr>
          <w:i/>
        </w:rPr>
        <w:t>faktoren</w:t>
      </w:r>
      <w:r w:rsidR="00060D83">
        <w:rPr>
          <w:i/>
        </w:rPr>
        <w:t>,</w:t>
      </w:r>
    </w:p>
    <w:p w14:paraId="5E22A0C2" w14:textId="260255E4" w:rsidR="004B38B9" w:rsidRPr="003F6E31" w:rsidRDefault="004B38B9" w:rsidP="00060D83">
      <w:pPr>
        <w:pStyle w:val="Textkrper"/>
        <w:ind w:firstLine="709"/>
      </w:pPr>
      <w:r>
        <w:rPr>
          <w:i/>
        </w:rPr>
        <w:t>(Authentifizierungsmittel)</w:t>
      </w:r>
    </w:p>
    <w:p w14:paraId="092C6BED" w14:textId="61B071D7" w:rsidR="009E41F8" w:rsidRPr="003F6E31" w:rsidRDefault="009E41F8" w:rsidP="009E41F8">
      <w:pPr>
        <w:pStyle w:val="Textkrper"/>
        <w:ind w:left="709" w:hanging="709"/>
        <w:rPr>
          <w:b/>
        </w:rPr>
      </w:pPr>
      <w:r>
        <w:t>Out:</w:t>
      </w:r>
      <w:r w:rsidRPr="004E6CE4">
        <w:t xml:space="preserve"> </w:t>
      </w:r>
      <w:r w:rsidRPr="003F6E31">
        <w:tab/>
      </w:r>
      <w:r>
        <w:rPr>
          <w:i/>
        </w:rPr>
        <w:t>Authentifizierungsmittel, Credential</w:t>
      </w:r>
    </w:p>
    <w:p w14:paraId="1C65590F" w14:textId="77777777" w:rsidR="00E9116A" w:rsidRPr="003F6E31" w:rsidRDefault="00E9116A" w:rsidP="00E9116A">
      <w:pPr>
        <w:pStyle w:val="Textkrper"/>
        <w:spacing w:before="120"/>
        <w:rPr>
          <w:b/>
        </w:rPr>
      </w:pPr>
      <w:r w:rsidRPr="003F6E31">
        <w:rPr>
          <w:b/>
        </w:rPr>
        <w:t>Aufgaben:</w:t>
      </w:r>
    </w:p>
    <w:p w14:paraId="7716575B" w14:textId="538E4E40" w:rsidR="00DA70C7" w:rsidRDefault="002F4365" w:rsidP="00E9116A">
      <w:pPr>
        <w:pStyle w:val="Textkrper"/>
        <w:numPr>
          <w:ilvl w:val="0"/>
          <w:numId w:val="3"/>
        </w:numPr>
      </w:pPr>
      <w:r>
        <w:t>Registriert</w:t>
      </w:r>
      <w:r w:rsidR="00DA70C7">
        <w:t xml:space="preserve"> </w:t>
      </w:r>
      <w:r w:rsidR="0091759C">
        <w:rPr>
          <w:i/>
        </w:rPr>
        <w:t xml:space="preserve">Authentifizierungsmittel </w:t>
      </w:r>
      <w:r w:rsidR="00DA70C7">
        <w:t xml:space="preserve">unter allfälliger Verwendung von </w:t>
      </w:r>
      <w:r w:rsidR="00DA70C7" w:rsidRPr="00DA70C7">
        <w:rPr>
          <w:i/>
        </w:rPr>
        <w:t>Authentifizi</w:t>
      </w:r>
      <w:r w:rsidR="00DA70C7" w:rsidRPr="00DA70C7">
        <w:rPr>
          <w:i/>
        </w:rPr>
        <w:t>e</w:t>
      </w:r>
      <w:r w:rsidR="00DA70C7" w:rsidRPr="00DA70C7">
        <w:rPr>
          <w:i/>
        </w:rPr>
        <w:t>rungs</w:t>
      </w:r>
      <w:r w:rsidR="0091759C">
        <w:rPr>
          <w:i/>
        </w:rPr>
        <w:t>faktoren</w:t>
      </w:r>
      <w:r w:rsidR="00DA70C7">
        <w:t xml:space="preserve"> des </w:t>
      </w:r>
      <w:r w:rsidR="00DA70C7" w:rsidRPr="004B4C62">
        <w:rPr>
          <w:i/>
        </w:rPr>
        <w:t>Subjekts</w:t>
      </w:r>
    </w:p>
    <w:p w14:paraId="2F224621" w14:textId="7FC80518" w:rsidR="00F67A2F" w:rsidRDefault="00E9116A" w:rsidP="00F67A2F">
      <w:pPr>
        <w:pStyle w:val="Textkrper"/>
        <w:numPr>
          <w:ilvl w:val="0"/>
          <w:numId w:val="3"/>
        </w:numPr>
      </w:pPr>
      <w:r w:rsidRPr="003F6E31">
        <w:t>Stellt Funktionen zur Ausgabe</w:t>
      </w:r>
      <w:r w:rsidR="00D925E7">
        <w:t xml:space="preserve">, </w:t>
      </w:r>
      <w:r w:rsidRPr="003F6E31">
        <w:t xml:space="preserve">Verwaltung </w:t>
      </w:r>
      <w:r w:rsidR="00D925E7">
        <w:t xml:space="preserve">und Zustellung </w:t>
      </w:r>
      <w:r w:rsidRPr="003F6E31">
        <w:t xml:space="preserve">der </w:t>
      </w:r>
      <w:r w:rsidR="009E41F8">
        <w:rPr>
          <w:i/>
        </w:rPr>
        <w:t>Authentifizierungsmi</w:t>
      </w:r>
      <w:r w:rsidR="009E41F8">
        <w:rPr>
          <w:i/>
        </w:rPr>
        <w:t>t</w:t>
      </w:r>
      <w:r w:rsidR="009E41F8">
        <w:rPr>
          <w:i/>
        </w:rPr>
        <w:t xml:space="preserve">tel </w:t>
      </w:r>
      <w:r w:rsidRPr="003F6E31">
        <w:t>zur Verfügung.</w:t>
      </w:r>
    </w:p>
    <w:p w14:paraId="27DB5F6F" w14:textId="28CF040B" w:rsidR="002928B5" w:rsidRDefault="002928B5" w:rsidP="00F67A2F">
      <w:pPr>
        <w:pStyle w:val="Textkrper"/>
        <w:numPr>
          <w:ilvl w:val="0"/>
          <w:numId w:val="3"/>
        </w:numPr>
      </w:pPr>
      <w:r>
        <w:lastRenderedPageBreak/>
        <w:t>Ermöglicht eine benutzerfreundliche Erneuerung bzw. den Ersatz von Authentifizi</w:t>
      </w:r>
      <w:r>
        <w:t>e</w:t>
      </w:r>
      <w:r>
        <w:t>rungsmitteln.</w:t>
      </w:r>
    </w:p>
    <w:p w14:paraId="50E9346F" w14:textId="77777777" w:rsidR="00E9116A" w:rsidRDefault="00F67A2F" w:rsidP="00F67A2F">
      <w:pPr>
        <w:pStyle w:val="Textkrper"/>
        <w:numPr>
          <w:ilvl w:val="0"/>
          <w:numId w:val="3"/>
        </w:numPr>
      </w:pPr>
      <w:r>
        <w:t xml:space="preserve">Verwendet für kryptografische </w:t>
      </w:r>
      <w:r w:rsidR="00CC4E74">
        <w:t>Schlüssel</w:t>
      </w:r>
      <w:r>
        <w:t xml:space="preserve"> ein Schlüsselmanagement (nicht Teil der IAM-Geschäftsservices)</w:t>
      </w:r>
      <w:r w:rsidR="00DF7965">
        <w:t>.</w:t>
      </w:r>
    </w:p>
    <w:p w14:paraId="15879AD4" w14:textId="6A4D4421" w:rsidR="00B850E8" w:rsidRDefault="00B850E8" w:rsidP="00B850E8">
      <w:pPr>
        <w:pStyle w:val="Textkrper"/>
        <w:numPr>
          <w:ilvl w:val="0"/>
          <w:numId w:val="3"/>
        </w:numPr>
      </w:pPr>
      <w:r>
        <w:t xml:space="preserve">Stellt die Vertraulichkeit, Integrität und </w:t>
      </w:r>
      <w:r w:rsidRPr="00CF437D">
        <w:t xml:space="preserve">Verfügbarkeit </w:t>
      </w:r>
      <w:r w:rsidRPr="00EE1140">
        <w:t>der Credentials</w:t>
      </w:r>
      <w:r w:rsidRPr="00B850E8">
        <w:t xml:space="preserve"> sicher</w:t>
      </w:r>
    </w:p>
    <w:p w14:paraId="1D8D5500" w14:textId="20848011" w:rsidR="00E9116A" w:rsidRPr="003F6E31" w:rsidRDefault="00E9116A" w:rsidP="00F67A2F">
      <w:pPr>
        <w:pStyle w:val="Textkrper"/>
        <w:numPr>
          <w:ilvl w:val="0"/>
          <w:numId w:val="3"/>
        </w:numPr>
      </w:pPr>
      <w:r w:rsidRPr="003F6E31">
        <w:t xml:space="preserve">Ermöglicht die Überprüfung der Gültigkeit der verwalteten </w:t>
      </w:r>
      <w:r w:rsidR="009E41F8">
        <w:rPr>
          <w:i/>
        </w:rPr>
        <w:t xml:space="preserve">Authentifizierungsmittel </w:t>
      </w:r>
      <w:r w:rsidRPr="003F6E31">
        <w:t>und der Zuge</w:t>
      </w:r>
      <w:r>
        <w:t xml:space="preserve">hörigkeit zu einer </w:t>
      </w:r>
      <w:r w:rsidR="001D7A52">
        <w:rPr>
          <w:i/>
        </w:rPr>
        <w:t>E-Identity</w:t>
      </w:r>
      <w:r w:rsidR="00434FB2">
        <w:rPr>
          <w:i/>
        </w:rPr>
        <w:t xml:space="preserve"> </w:t>
      </w:r>
      <w:r w:rsidR="00434FB2" w:rsidRPr="00DA70C7">
        <w:t>bzw. dem zugehörigen</w:t>
      </w:r>
      <w:r w:rsidR="00434FB2">
        <w:rPr>
          <w:i/>
        </w:rPr>
        <w:t xml:space="preserve"> Subjekt</w:t>
      </w:r>
      <w:r>
        <w:t>.</w:t>
      </w:r>
    </w:p>
    <w:p w14:paraId="5202B033" w14:textId="686E7CEF" w:rsidR="00E9116A" w:rsidRDefault="00E9116A" w:rsidP="00E9116A">
      <w:pPr>
        <w:pStyle w:val="Textkrper"/>
        <w:numPr>
          <w:ilvl w:val="0"/>
          <w:numId w:val="3"/>
        </w:numPr>
      </w:pPr>
      <w:r w:rsidRPr="003F6E31">
        <w:t>Begre</w:t>
      </w:r>
      <w:r>
        <w:t xml:space="preserve">nzt die Lebensdauer der </w:t>
      </w:r>
      <w:r w:rsidRPr="003F6E31">
        <w:t xml:space="preserve">ausgegebenen </w:t>
      </w:r>
      <w:r w:rsidR="009E41F8">
        <w:rPr>
          <w:i/>
        </w:rPr>
        <w:t xml:space="preserve">Authentifizierungsmittel </w:t>
      </w:r>
      <w:r w:rsidR="002B62C5">
        <w:t xml:space="preserve">und unterstützt die </w:t>
      </w:r>
      <w:r w:rsidR="002B62C5" w:rsidRPr="004B4C62">
        <w:rPr>
          <w:i/>
        </w:rPr>
        <w:t>Subjekte</w:t>
      </w:r>
      <w:r w:rsidR="002B62C5">
        <w:t xml:space="preserve"> in der Erneuerung ihrer </w:t>
      </w:r>
      <w:r w:rsidR="009E41F8">
        <w:rPr>
          <w:i/>
        </w:rPr>
        <w:t>Authentifizierungsmittel</w:t>
      </w:r>
      <w:r w:rsidRPr="003F6E31">
        <w:t>.</w:t>
      </w:r>
    </w:p>
    <w:p w14:paraId="4C2E6E24" w14:textId="4AD6D85C" w:rsidR="00F67A2F" w:rsidRDefault="0063228F" w:rsidP="00F67A2F">
      <w:pPr>
        <w:pStyle w:val="Textkrper"/>
        <w:numPr>
          <w:ilvl w:val="0"/>
          <w:numId w:val="3"/>
        </w:numPr>
      </w:pPr>
      <w:r>
        <w:t xml:space="preserve">Kann </w:t>
      </w:r>
      <w:r w:rsidR="009E41F8">
        <w:rPr>
          <w:i/>
        </w:rPr>
        <w:t xml:space="preserve">Authentifizierungsmittel </w:t>
      </w:r>
      <w:r>
        <w:t>widerrufen</w:t>
      </w:r>
      <w:r w:rsidR="00DF7965">
        <w:t>.</w:t>
      </w:r>
    </w:p>
    <w:p w14:paraId="2DA8C638" w14:textId="1661D561" w:rsidR="0005558F" w:rsidRDefault="0005558F" w:rsidP="0005558F">
      <w:pPr>
        <w:pStyle w:val="Textkrper"/>
        <w:numPr>
          <w:ilvl w:val="0"/>
          <w:numId w:val="3"/>
        </w:numPr>
      </w:pPr>
      <w:r w:rsidRPr="00A25AA0">
        <w:t xml:space="preserve">Gewährt </w:t>
      </w:r>
      <w:r w:rsidR="002A5129">
        <w:t xml:space="preserve">zur Laufzeit </w:t>
      </w:r>
      <w:r w:rsidRPr="00A25AA0">
        <w:t xml:space="preserve">vertrauenswürdigen </w:t>
      </w:r>
      <w:r w:rsidRPr="00A25AA0">
        <w:rPr>
          <w:i/>
        </w:rPr>
        <w:t>Authentication</w:t>
      </w:r>
      <w:r w:rsidRPr="00A25AA0">
        <w:t xml:space="preserve"> Services elektronischen Z</w:t>
      </w:r>
      <w:r w:rsidRPr="00A25AA0">
        <w:t>u</w:t>
      </w:r>
      <w:r w:rsidRPr="00A25AA0">
        <w:t xml:space="preserve">gang zu den </w:t>
      </w:r>
      <w:r w:rsidRPr="00A25AA0">
        <w:rPr>
          <w:i/>
        </w:rPr>
        <w:t>Crede</w:t>
      </w:r>
      <w:r>
        <w:rPr>
          <w:i/>
        </w:rPr>
        <w:t>n</w:t>
      </w:r>
      <w:r w:rsidRPr="00A25AA0">
        <w:rPr>
          <w:i/>
        </w:rPr>
        <w:t>tials</w:t>
      </w:r>
      <w:r w:rsidRPr="00A25AA0">
        <w:t>.</w:t>
      </w:r>
    </w:p>
    <w:p w14:paraId="42439938" w14:textId="12394B2F" w:rsidR="00A37783" w:rsidRPr="00A25AA0" w:rsidRDefault="00A37783" w:rsidP="0005558F">
      <w:pPr>
        <w:pStyle w:val="Textkrper"/>
        <w:numPr>
          <w:ilvl w:val="0"/>
          <w:numId w:val="3"/>
        </w:numPr>
      </w:pPr>
      <w:r>
        <w:t xml:space="preserve">Verwendet einen </w:t>
      </w:r>
      <w:r w:rsidRPr="007038F7">
        <w:rPr>
          <w:i/>
        </w:rPr>
        <w:t>Logging Service</w:t>
      </w:r>
      <w:r>
        <w:t>, um Zugriffs</w:t>
      </w:r>
      <w:r w:rsidRPr="003F6E31">
        <w:t>informationen</w:t>
      </w:r>
      <w:r>
        <w:t xml:space="preserve"> zur </w:t>
      </w:r>
      <w:r w:rsidRPr="003F6E31">
        <w:t>vollständige</w:t>
      </w:r>
      <w:r>
        <w:t>n</w:t>
      </w:r>
      <w:r w:rsidRPr="003F6E31">
        <w:t xml:space="preserve"> Nac</w:t>
      </w:r>
      <w:r w:rsidRPr="003F6E31">
        <w:t>h</w:t>
      </w:r>
      <w:r w:rsidRPr="003F6E31">
        <w:t>vollziehbarkeit</w:t>
      </w:r>
      <w:r>
        <w:t xml:space="preserve"> abzulegen</w:t>
      </w:r>
      <w:r w:rsidRPr="003F6E31">
        <w:t>.</w:t>
      </w:r>
    </w:p>
    <w:p w14:paraId="2C443E36" w14:textId="77777777" w:rsidR="00E9116A" w:rsidRPr="003F6E31" w:rsidRDefault="00E9116A" w:rsidP="00EE1140">
      <w:pPr>
        <w:pStyle w:val="berschrift3"/>
      </w:pPr>
      <w:bookmarkStart w:id="314" w:name="_Toc485136200"/>
      <w:bookmarkStart w:id="315" w:name="_Toc485138659"/>
      <w:bookmarkStart w:id="316" w:name="_Toc485221661"/>
      <w:bookmarkStart w:id="317" w:name="_Toc485222393"/>
      <w:bookmarkStart w:id="318" w:name="_Toc485222570"/>
      <w:bookmarkStart w:id="319" w:name="_Toc485224001"/>
      <w:bookmarkStart w:id="320" w:name="_Toc485224082"/>
      <w:bookmarkStart w:id="321" w:name="_Toc485224192"/>
      <w:bookmarkStart w:id="322" w:name="_Toc485302391"/>
      <w:bookmarkStart w:id="323" w:name="_Toc485302489"/>
      <w:bookmarkStart w:id="324" w:name="_Toc488929911"/>
      <w:bookmarkStart w:id="325" w:name="_Toc490483963"/>
      <w:bookmarkStart w:id="326" w:name="_Toc491092371"/>
      <w:bookmarkStart w:id="327" w:name="_Toc491172538"/>
      <w:bookmarkStart w:id="328" w:name="_Toc491423757"/>
      <w:bookmarkStart w:id="329" w:name="_Toc491693134"/>
      <w:bookmarkStart w:id="330" w:name="_Toc493169187"/>
      <w:bookmarkStart w:id="331" w:name="_Toc493232761"/>
      <w:bookmarkStart w:id="332" w:name="_Toc493233140"/>
      <w:bookmarkStart w:id="333" w:name="_Toc364078104"/>
      <w:bookmarkStart w:id="334" w:name="_Ref365137873"/>
      <w:bookmarkStart w:id="335" w:name="_Toc366590268"/>
      <w:bookmarkStart w:id="336" w:name="_Toc496078572"/>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r>
        <w:t>Attribute Service</w:t>
      </w:r>
      <w:bookmarkEnd w:id="333"/>
      <w:bookmarkEnd w:id="334"/>
      <w:bookmarkEnd w:id="335"/>
      <w:bookmarkEnd w:id="336"/>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3781B555" w14:textId="77777777" w:rsidTr="00226DA3">
        <w:trPr>
          <w:cantSplit/>
        </w:trPr>
        <w:tc>
          <w:tcPr>
            <w:tcW w:w="2518" w:type="dxa"/>
            <w:shd w:val="clear" w:color="auto" w:fill="D9D9D9" w:themeFill="background1" w:themeFillShade="D9"/>
          </w:tcPr>
          <w:p w14:paraId="51135D01" w14:textId="77777777" w:rsidR="00E9116A" w:rsidRPr="003F6E31" w:rsidRDefault="00E9116A" w:rsidP="00E9116A">
            <w:pPr>
              <w:pStyle w:val="Textkrper"/>
              <w:rPr>
                <w:rFonts w:cs="Arial"/>
                <w:szCs w:val="22"/>
              </w:rPr>
            </w:pPr>
            <w:r w:rsidRPr="003F6E31">
              <w:rPr>
                <w:rFonts w:cs="Arial"/>
                <w:szCs w:val="22"/>
              </w:rPr>
              <w:t>Attribute Service</w:t>
            </w:r>
          </w:p>
        </w:tc>
        <w:tc>
          <w:tcPr>
            <w:tcW w:w="6769" w:type="dxa"/>
            <w:shd w:val="clear" w:color="auto" w:fill="F2F2F2" w:themeFill="background1" w:themeFillShade="F2"/>
          </w:tcPr>
          <w:p w14:paraId="6EE3E2D3" w14:textId="77777777" w:rsidR="00E9116A" w:rsidRPr="003F6E31" w:rsidRDefault="00E9116A" w:rsidP="00004662">
            <w:pPr>
              <w:pStyle w:val="Textkrper"/>
            </w:pPr>
            <w:r w:rsidRPr="003F6E31">
              <w:rPr>
                <w:rFonts w:cs="Arial"/>
                <w:szCs w:val="22"/>
              </w:rPr>
              <w:t xml:space="preserve">Der </w:t>
            </w:r>
            <w:r w:rsidRPr="00770F37">
              <w:rPr>
                <w:rFonts w:cs="Arial"/>
                <w:i/>
                <w:szCs w:val="22"/>
              </w:rPr>
              <w:t xml:space="preserve">Attribute </w:t>
            </w:r>
            <w:r w:rsidRPr="00BA6F13">
              <w:rPr>
                <w:rFonts w:cs="Arial"/>
                <w:szCs w:val="22"/>
              </w:rPr>
              <w:t>Service</w:t>
            </w:r>
            <w:r w:rsidRPr="003F6E31">
              <w:rPr>
                <w:rFonts w:cs="Arial"/>
                <w:szCs w:val="22"/>
              </w:rPr>
              <w:t xml:space="preserve"> pflegt zeitaktuell ein oder mehrere </w:t>
            </w:r>
            <w:r w:rsidR="00004662" w:rsidRPr="004E2357">
              <w:rPr>
                <w:rFonts w:cs="Arial"/>
                <w:i/>
                <w:szCs w:val="22"/>
              </w:rPr>
              <w:t>Attribute</w:t>
            </w:r>
            <w:r w:rsidR="00004662" w:rsidRPr="003F6E31">
              <w:rPr>
                <w:rFonts w:cs="Arial"/>
                <w:szCs w:val="22"/>
              </w:rPr>
              <w:t xml:space="preserve"> </w:t>
            </w:r>
            <w:r w:rsidRPr="003F6E31">
              <w:rPr>
                <w:rFonts w:cs="Arial"/>
                <w:szCs w:val="22"/>
              </w:rPr>
              <w:t xml:space="preserve">für definierte </w:t>
            </w:r>
            <w:r w:rsidRPr="004E2357">
              <w:rPr>
                <w:rFonts w:cs="Arial"/>
                <w:i/>
                <w:szCs w:val="22"/>
              </w:rPr>
              <w:t>Subjekte</w:t>
            </w:r>
            <w:r w:rsidRPr="003F6E31">
              <w:rPr>
                <w:rFonts w:cs="Arial"/>
                <w:szCs w:val="22"/>
              </w:rPr>
              <w:t>.</w:t>
            </w:r>
          </w:p>
        </w:tc>
      </w:tr>
    </w:tbl>
    <w:p w14:paraId="2512EEFB" w14:textId="77777777" w:rsidR="00FE56E7" w:rsidRDefault="00FE56E7" w:rsidP="00FE56E7">
      <w:pPr>
        <w:pStyle w:val="Textkrper"/>
        <w:spacing w:before="120"/>
        <w:rPr>
          <w:b/>
        </w:rPr>
      </w:pPr>
      <w:r>
        <w:rPr>
          <w:b/>
        </w:rPr>
        <w:t>Schnittstellen:</w:t>
      </w:r>
    </w:p>
    <w:p w14:paraId="3F7D27F4" w14:textId="4A307DA0" w:rsidR="00FE56E7" w:rsidRPr="003F6E31" w:rsidRDefault="00FE56E7" w:rsidP="00FE56E7">
      <w:pPr>
        <w:pStyle w:val="Textkrper"/>
      </w:pPr>
      <w:r w:rsidRPr="003F6E31">
        <w:t xml:space="preserve">In: </w:t>
      </w:r>
      <w:r w:rsidRPr="003F6E31">
        <w:tab/>
      </w:r>
      <w:r w:rsidR="009C30A1" w:rsidRPr="007B6EAE">
        <w:rPr>
          <w:i/>
        </w:rPr>
        <w:t>E</w:t>
      </w:r>
      <w:r w:rsidR="00AA15D6" w:rsidRPr="007B6EAE">
        <w:rPr>
          <w:i/>
        </w:rPr>
        <w:t>-</w:t>
      </w:r>
      <w:r w:rsidR="009C30A1" w:rsidRPr="007B6EAE">
        <w:rPr>
          <w:i/>
        </w:rPr>
        <w:t>Identity</w:t>
      </w:r>
      <w:r w:rsidR="009C30A1">
        <w:t xml:space="preserve">, </w:t>
      </w:r>
      <w:r>
        <w:t>Eigenschaften des Subjektes</w:t>
      </w:r>
    </w:p>
    <w:p w14:paraId="3F72946E" w14:textId="3541BEC3" w:rsidR="00FE56E7" w:rsidRPr="003F6E31" w:rsidRDefault="00FE56E7" w:rsidP="00FE56E7">
      <w:pPr>
        <w:pStyle w:val="Textkrper"/>
        <w:ind w:left="709" w:hanging="709"/>
        <w:rPr>
          <w:b/>
        </w:rPr>
      </w:pPr>
      <w:r>
        <w:t>Out:</w:t>
      </w:r>
      <w:r w:rsidRPr="004E6CE4">
        <w:t xml:space="preserve"> </w:t>
      </w:r>
      <w:r w:rsidRPr="003F6E31">
        <w:tab/>
      </w:r>
      <w:r w:rsidR="009C30A1">
        <w:rPr>
          <w:i/>
        </w:rPr>
        <w:t>Attribute</w:t>
      </w:r>
    </w:p>
    <w:p w14:paraId="06166150" w14:textId="77777777" w:rsidR="00E9116A" w:rsidRPr="003F6E31" w:rsidRDefault="00E9116A" w:rsidP="00E9116A">
      <w:pPr>
        <w:pStyle w:val="Textkrper"/>
        <w:spacing w:before="120"/>
        <w:rPr>
          <w:b/>
        </w:rPr>
      </w:pPr>
      <w:r w:rsidRPr="003F6E31">
        <w:rPr>
          <w:b/>
        </w:rPr>
        <w:t>Aufgaben:</w:t>
      </w:r>
    </w:p>
    <w:p w14:paraId="0255CC1C" w14:textId="51D278B0" w:rsidR="00A75396" w:rsidRDefault="00E9116A" w:rsidP="00A75396">
      <w:pPr>
        <w:pStyle w:val="Textkrper"/>
        <w:numPr>
          <w:ilvl w:val="0"/>
          <w:numId w:val="3"/>
        </w:numPr>
      </w:pPr>
      <w:r w:rsidRPr="003F6E31">
        <w:t xml:space="preserve">Stellt Funktionen zur </w:t>
      </w:r>
      <w:r w:rsidR="00EA5D9D">
        <w:t xml:space="preserve">Pflege und </w:t>
      </w:r>
      <w:r w:rsidRPr="003F6E31">
        <w:t>Verwaltung der Informationen bereit, welche nötig sind</w:t>
      </w:r>
      <w:r>
        <w:t>,</w:t>
      </w:r>
      <w:r w:rsidRPr="003F6E31">
        <w:t xml:space="preserve"> um bestimmen zu können, ob ein </w:t>
      </w:r>
      <w:r w:rsidRPr="004E2357">
        <w:rPr>
          <w:i/>
        </w:rPr>
        <w:t>Subjekt</w:t>
      </w:r>
      <w:r w:rsidRPr="003F6E31">
        <w:t xml:space="preserve"> ein</w:t>
      </w:r>
      <w:r w:rsidR="00DA688E">
        <w:t>e</w:t>
      </w:r>
      <w:r w:rsidRPr="003F6E31">
        <w:t xml:space="preserve"> definierte </w:t>
      </w:r>
      <w:r w:rsidR="00004662" w:rsidRPr="004E2357">
        <w:rPr>
          <w:i/>
        </w:rPr>
        <w:t>Eigenschaft</w:t>
      </w:r>
      <w:r w:rsidRPr="003F6E31">
        <w:t xml:space="preserve"> erfüllt oder nicht (z.B. "Hans Meier ist Vermesser des Kantons Bern").</w:t>
      </w:r>
    </w:p>
    <w:p w14:paraId="499F3659" w14:textId="126CDD52" w:rsidR="00E9116A" w:rsidRDefault="00004662" w:rsidP="00E9116A">
      <w:pPr>
        <w:pStyle w:val="Textkrper"/>
        <w:numPr>
          <w:ilvl w:val="0"/>
          <w:numId w:val="3"/>
        </w:numPr>
      </w:pPr>
      <w:r>
        <w:t>Bildet</w:t>
      </w:r>
      <w:r w:rsidRPr="003F6E31">
        <w:t xml:space="preserve"> </w:t>
      </w:r>
      <w:r w:rsidR="00E9116A" w:rsidRPr="003F6E31">
        <w:t xml:space="preserve">die </w:t>
      </w:r>
      <w:r w:rsidR="00E9116A" w:rsidRPr="004E2357">
        <w:rPr>
          <w:i/>
        </w:rPr>
        <w:t>Eigenschaften</w:t>
      </w:r>
      <w:r w:rsidR="00E9116A" w:rsidRPr="003F6E31">
        <w:t xml:space="preserve"> als </w:t>
      </w:r>
      <w:r w:rsidR="00E9116A" w:rsidRPr="004E2357">
        <w:rPr>
          <w:i/>
        </w:rPr>
        <w:t>Attribut</w:t>
      </w:r>
      <w:r w:rsidR="003A5A7D" w:rsidRPr="004E2357">
        <w:rPr>
          <w:i/>
        </w:rPr>
        <w:t>e</w:t>
      </w:r>
      <w:r w:rsidR="00E9116A" w:rsidRPr="003F6E31">
        <w:t xml:space="preserve"> ab und </w:t>
      </w:r>
      <w:r>
        <w:t>ver</w:t>
      </w:r>
      <w:r w:rsidR="008D0E97">
        <w:t>bindet</w:t>
      </w:r>
      <w:r>
        <w:t xml:space="preserve"> die</w:t>
      </w:r>
      <w:r w:rsidR="00810D91">
        <w:t xml:space="preserve"> </w:t>
      </w:r>
      <w:r w:rsidR="00810D91" w:rsidRPr="004E2357">
        <w:rPr>
          <w:i/>
        </w:rPr>
        <w:t>Attribute</w:t>
      </w:r>
      <w:r>
        <w:t xml:space="preserve"> </w:t>
      </w:r>
      <w:r w:rsidR="00E9116A" w:rsidRPr="003F6E31">
        <w:t xml:space="preserve">mit </w:t>
      </w:r>
      <w:r>
        <w:t>d</w:t>
      </w:r>
      <w:r w:rsidR="00E9116A" w:rsidRPr="003F6E31">
        <w:t xml:space="preserve">er </w:t>
      </w:r>
      <w:r w:rsidR="001D7A52">
        <w:rPr>
          <w:i/>
        </w:rPr>
        <w:t>E-Identity</w:t>
      </w:r>
      <w:r w:rsidR="00E9116A" w:rsidRPr="003F6E31">
        <w:t xml:space="preserve"> des Subjekts</w:t>
      </w:r>
      <w:r w:rsidR="00A75396">
        <w:t xml:space="preserve">, dabei werden die Metadaten der Attribute des </w:t>
      </w:r>
      <w:r w:rsidR="00A75396" w:rsidRPr="007B6EAE">
        <w:rPr>
          <w:i/>
        </w:rPr>
        <w:t>Trust Service</w:t>
      </w:r>
      <w:r w:rsidR="00A75396">
        <w:t xml:space="preserve"> verwendet. </w:t>
      </w:r>
    </w:p>
    <w:p w14:paraId="7BF4CC25" w14:textId="77777777" w:rsidR="00EA5D9D" w:rsidRDefault="00EA5D9D" w:rsidP="00E9116A">
      <w:pPr>
        <w:pStyle w:val="Textkrper"/>
        <w:numPr>
          <w:ilvl w:val="0"/>
          <w:numId w:val="3"/>
        </w:numPr>
      </w:pPr>
      <w:r>
        <w:t xml:space="preserve">Ermöglicht Mutationen von </w:t>
      </w:r>
      <w:r w:rsidRPr="004E2357">
        <w:rPr>
          <w:i/>
        </w:rPr>
        <w:t>Attributen</w:t>
      </w:r>
      <w:r w:rsidR="0063228F">
        <w:t xml:space="preserve"> inkl. deren Widerruf</w:t>
      </w:r>
    </w:p>
    <w:p w14:paraId="7948A325" w14:textId="77777777" w:rsidR="00EA5D9D" w:rsidRPr="003F6E31" w:rsidRDefault="00EA5D9D" w:rsidP="00E9116A">
      <w:pPr>
        <w:pStyle w:val="Textkrper"/>
        <w:numPr>
          <w:ilvl w:val="0"/>
          <w:numId w:val="3"/>
        </w:numPr>
      </w:pPr>
      <w:r>
        <w:t xml:space="preserve">Stellt in geeigneter Weise die </w:t>
      </w:r>
      <w:r w:rsidR="0051052A">
        <w:t xml:space="preserve">Qualität und </w:t>
      </w:r>
      <w:r>
        <w:t xml:space="preserve">Aktualität der </w:t>
      </w:r>
      <w:r w:rsidRPr="004E2357">
        <w:rPr>
          <w:i/>
        </w:rPr>
        <w:t>Attribute</w:t>
      </w:r>
      <w:r>
        <w:t xml:space="preserve"> sicher</w:t>
      </w:r>
      <w:r w:rsidR="0063228F">
        <w:t xml:space="preserve"> (kann z.B. deren Lebensdauer beschränken)</w:t>
      </w:r>
    </w:p>
    <w:p w14:paraId="72A7BE72" w14:textId="6A4BE967" w:rsidR="00E9116A" w:rsidRPr="0033428A" w:rsidRDefault="00E9116A" w:rsidP="00E9116A">
      <w:pPr>
        <w:pStyle w:val="Textkrper"/>
        <w:numPr>
          <w:ilvl w:val="0"/>
          <w:numId w:val="3"/>
        </w:numPr>
      </w:pPr>
      <w:r w:rsidRPr="0033428A">
        <w:t xml:space="preserve">Muss allenfalls auch Identitätsinformationen vom </w:t>
      </w:r>
      <w:r w:rsidR="001D7A52" w:rsidRPr="0033428A">
        <w:rPr>
          <w:i/>
        </w:rPr>
        <w:t>E-Identity</w:t>
      </w:r>
      <w:r w:rsidRPr="0033428A">
        <w:rPr>
          <w:i/>
        </w:rPr>
        <w:t xml:space="preserve"> Service</w:t>
      </w:r>
      <w:r w:rsidRPr="0033428A">
        <w:t xml:space="preserve"> abfragen können (z.B. Verifikation der </w:t>
      </w:r>
      <w:r w:rsidR="001D7A52" w:rsidRPr="0033428A">
        <w:rPr>
          <w:i/>
        </w:rPr>
        <w:t>E-Identity</w:t>
      </w:r>
      <w:r w:rsidRPr="0033428A">
        <w:t>).</w:t>
      </w:r>
    </w:p>
    <w:p w14:paraId="291917D0" w14:textId="5D57E531" w:rsidR="0020525E" w:rsidRDefault="0020525E">
      <w:pPr>
        <w:pStyle w:val="Textkrper"/>
        <w:numPr>
          <w:ilvl w:val="0"/>
          <w:numId w:val="3"/>
        </w:numPr>
      </w:pPr>
      <w:r w:rsidRPr="0033428A">
        <w:t>Definiert</w:t>
      </w:r>
      <w:r>
        <w:t xml:space="preserve"> die Metadaten und die Semantik der </w:t>
      </w:r>
      <w:r w:rsidRPr="0020525E">
        <w:rPr>
          <w:i/>
        </w:rPr>
        <w:t>Attribute</w:t>
      </w:r>
      <w:r>
        <w:t xml:space="preserve"> der </w:t>
      </w:r>
      <w:r w:rsidRPr="0020525E">
        <w:rPr>
          <w:i/>
        </w:rPr>
        <w:t>E-Identities</w:t>
      </w:r>
      <w:r w:rsidR="007A14AC">
        <w:t>.</w:t>
      </w:r>
    </w:p>
    <w:p w14:paraId="10007B12" w14:textId="6201B318" w:rsidR="00A37783" w:rsidRPr="0033428A" w:rsidRDefault="00A37783">
      <w:pPr>
        <w:pStyle w:val="Textkrper"/>
        <w:numPr>
          <w:ilvl w:val="0"/>
          <w:numId w:val="3"/>
        </w:numPr>
      </w:pPr>
      <w:r>
        <w:t xml:space="preserve">Verwendet einen </w:t>
      </w:r>
      <w:r w:rsidRPr="007038F7">
        <w:rPr>
          <w:i/>
        </w:rPr>
        <w:t>Logging Service</w:t>
      </w:r>
      <w:r>
        <w:t>, um Zugriffs</w:t>
      </w:r>
      <w:r w:rsidRPr="003F6E31">
        <w:t>informationen</w:t>
      </w:r>
      <w:r>
        <w:t xml:space="preserve"> zur </w:t>
      </w:r>
      <w:r w:rsidRPr="003F6E31">
        <w:t>vollständige</w:t>
      </w:r>
      <w:r>
        <w:t>n</w:t>
      </w:r>
      <w:r w:rsidRPr="003F6E31">
        <w:t xml:space="preserve"> Nac</w:t>
      </w:r>
      <w:r w:rsidRPr="003F6E31">
        <w:t>h</w:t>
      </w:r>
      <w:r w:rsidRPr="003F6E31">
        <w:t>vollziehbarkeit</w:t>
      </w:r>
      <w:r>
        <w:t xml:space="preserve"> abzulegen</w:t>
      </w:r>
      <w:r w:rsidRPr="003F6E31">
        <w:t>.</w:t>
      </w:r>
    </w:p>
    <w:p w14:paraId="28420CEF" w14:textId="26F5E461" w:rsidR="003819BE" w:rsidRPr="005C135F" w:rsidRDefault="003819BE" w:rsidP="003819BE">
      <w:pPr>
        <w:pStyle w:val="Textkrper"/>
        <w:spacing w:before="240"/>
        <w:rPr>
          <w:b/>
        </w:rPr>
      </w:pPr>
      <w:bookmarkStart w:id="337" w:name="_Toc364078105"/>
      <w:bookmarkStart w:id="338" w:name="_Ref365128117"/>
      <w:bookmarkStart w:id="339" w:name="_Ref365128308"/>
      <w:bookmarkStart w:id="340" w:name="_Toc286225070"/>
      <w:r w:rsidRPr="003F6E31">
        <w:rPr>
          <w:b/>
        </w:rPr>
        <w:t>Anmerkungen:</w:t>
      </w:r>
    </w:p>
    <w:p w14:paraId="08F6E77F" w14:textId="375C36BD" w:rsidR="003819BE" w:rsidRPr="003F6E31" w:rsidRDefault="003819BE" w:rsidP="003819BE">
      <w:pPr>
        <w:pStyle w:val="Textkrper"/>
        <w:numPr>
          <w:ilvl w:val="0"/>
          <w:numId w:val="2"/>
        </w:numPr>
      </w:pPr>
      <w:r w:rsidRPr="004E2357">
        <w:rPr>
          <w:i/>
        </w:rPr>
        <w:lastRenderedPageBreak/>
        <w:t>Attribute</w:t>
      </w:r>
      <w:r>
        <w:t xml:space="preserve"> beschreiben immer die zugehörige </w:t>
      </w:r>
      <w:r w:rsidR="001D7A52">
        <w:rPr>
          <w:i/>
        </w:rPr>
        <w:t>E-Identity</w:t>
      </w:r>
      <w:r>
        <w:t>, können aber durch den g</w:t>
      </w:r>
      <w:r>
        <w:t>e</w:t>
      </w:r>
      <w:r>
        <w:t xml:space="preserve">meinsamen Kontext von </w:t>
      </w:r>
      <w:r w:rsidRPr="004E2357">
        <w:rPr>
          <w:i/>
        </w:rPr>
        <w:t>Subjekten</w:t>
      </w:r>
      <w:r>
        <w:t xml:space="preserve"> (z.B. gemeinsamer Arbeitgeber) gegeben sein. Diese </w:t>
      </w:r>
      <w:r w:rsidRPr="004E2357">
        <w:rPr>
          <w:i/>
        </w:rPr>
        <w:t>Attribute</w:t>
      </w:r>
      <w:r>
        <w:t xml:space="preserve"> sind in der Pflege vom Lifecycle der </w:t>
      </w:r>
      <w:r w:rsidR="001D7A52">
        <w:rPr>
          <w:i/>
        </w:rPr>
        <w:t>E-Identity</w:t>
      </w:r>
      <w:r>
        <w:t xml:space="preserve"> unabhängig. Nur die Beziehung der </w:t>
      </w:r>
      <w:r w:rsidR="001D7A52">
        <w:rPr>
          <w:i/>
        </w:rPr>
        <w:t>E-Identity</w:t>
      </w:r>
      <w:r w:rsidR="00C1200F">
        <w:rPr>
          <w:i/>
        </w:rPr>
        <w:t xml:space="preserve"> </w:t>
      </w:r>
      <w:r>
        <w:t xml:space="preserve">zu diesen </w:t>
      </w:r>
      <w:r w:rsidRPr="004E2357">
        <w:rPr>
          <w:i/>
        </w:rPr>
        <w:t>Attributen</w:t>
      </w:r>
      <w:r>
        <w:t xml:space="preserve"> hängt vom Lifecycle der </w:t>
      </w:r>
      <w:r w:rsidR="001D7A52">
        <w:rPr>
          <w:i/>
        </w:rPr>
        <w:t>E-Identity</w:t>
      </w:r>
      <w:r>
        <w:t xml:space="preserve"> ab.</w:t>
      </w:r>
    </w:p>
    <w:p w14:paraId="031BAF3C" w14:textId="77777777" w:rsidR="00E9116A" w:rsidRPr="003F6E31" w:rsidRDefault="00E9116A" w:rsidP="0023667D">
      <w:pPr>
        <w:pStyle w:val="berschrift3"/>
      </w:pPr>
      <w:bookmarkStart w:id="341" w:name="_Toc366590269"/>
      <w:bookmarkStart w:id="342" w:name="_Toc496078573"/>
      <w:r>
        <w:t>Trust Service</w:t>
      </w:r>
      <w:bookmarkEnd w:id="337"/>
      <w:bookmarkEnd w:id="338"/>
      <w:bookmarkEnd w:id="339"/>
      <w:bookmarkEnd w:id="341"/>
      <w:bookmarkEnd w:id="342"/>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2A9142FD" w14:textId="77777777" w:rsidTr="00226DA3">
        <w:trPr>
          <w:cantSplit/>
        </w:trPr>
        <w:tc>
          <w:tcPr>
            <w:tcW w:w="2518" w:type="dxa"/>
            <w:shd w:val="clear" w:color="auto" w:fill="D9D9D9" w:themeFill="background1" w:themeFillShade="D9"/>
          </w:tcPr>
          <w:p w14:paraId="581E37D5" w14:textId="77777777" w:rsidR="00E9116A" w:rsidRPr="003F6E31" w:rsidRDefault="00E9116A" w:rsidP="00E9116A">
            <w:pPr>
              <w:pStyle w:val="Textkrper"/>
              <w:rPr>
                <w:rFonts w:cs="Arial"/>
                <w:szCs w:val="22"/>
              </w:rPr>
            </w:pPr>
            <w:r>
              <w:rPr>
                <w:rFonts w:cs="Arial"/>
                <w:szCs w:val="22"/>
              </w:rPr>
              <w:t>Trust</w:t>
            </w:r>
            <w:r w:rsidRPr="003F6E31">
              <w:rPr>
                <w:rFonts w:cs="Arial"/>
                <w:szCs w:val="22"/>
              </w:rPr>
              <w:t xml:space="preserve"> Service</w:t>
            </w:r>
          </w:p>
        </w:tc>
        <w:tc>
          <w:tcPr>
            <w:tcW w:w="6769" w:type="dxa"/>
            <w:shd w:val="clear" w:color="auto" w:fill="F2F2F2" w:themeFill="background1" w:themeFillShade="F2"/>
          </w:tcPr>
          <w:p w14:paraId="1A50D893" w14:textId="77777777" w:rsidR="00E9116A" w:rsidRPr="003F6E31" w:rsidRDefault="00E9116A" w:rsidP="00176F8C">
            <w:pPr>
              <w:pStyle w:val="Textkrper"/>
            </w:pPr>
            <w:r w:rsidRPr="00D93B7B">
              <w:t xml:space="preserve">Der </w:t>
            </w:r>
            <w:r w:rsidRPr="00770F37">
              <w:rPr>
                <w:i/>
              </w:rPr>
              <w:t xml:space="preserve">Trust </w:t>
            </w:r>
            <w:r w:rsidRPr="004E2357">
              <w:t>Service</w:t>
            </w:r>
            <w:r w:rsidRPr="00D93B7B">
              <w:t xml:space="preserve"> p</w:t>
            </w:r>
            <w:r w:rsidR="00AD26AE" w:rsidRPr="00D93B7B">
              <w:t xml:space="preserve">flegt die akzeptierten, vertrauenswürdigen </w:t>
            </w:r>
            <w:r w:rsidR="00AD26AE" w:rsidRPr="004E2357">
              <w:rPr>
                <w:i/>
              </w:rPr>
              <w:t>IAM-Dienstanbieter</w:t>
            </w:r>
            <w:r w:rsidR="00AD26AE" w:rsidRPr="00D93B7B">
              <w:t>.</w:t>
            </w:r>
          </w:p>
        </w:tc>
      </w:tr>
    </w:tbl>
    <w:p w14:paraId="2E022A15" w14:textId="77777777" w:rsidR="00E51A87" w:rsidRDefault="00E51A87" w:rsidP="00E51A87">
      <w:pPr>
        <w:pStyle w:val="Textkrper"/>
        <w:spacing w:before="120"/>
        <w:rPr>
          <w:b/>
        </w:rPr>
      </w:pPr>
      <w:r>
        <w:rPr>
          <w:b/>
        </w:rPr>
        <w:t>Schnittstellen:</w:t>
      </w:r>
    </w:p>
    <w:p w14:paraId="472797C7" w14:textId="077CA296" w:rsidR="0033428A" w:rsidRDefault="00E51A87" w:rsidP="00E51A87">
      <w:pPr>
        <w:pStyle w:val="Textkrper"/>
      </w:pPr>
      <w:r w:rsidRPr="003F6E31">
        <w:t xml:space="preserve">In: </w:t>
      </w:r>
      <w:r w:rsidRPr="003F6E31">
        <w:tab/>
      </w:r>
      <w:r w:rsidR="0033428A">
        <w:t>Informationen d</w:t>
      </w:r>
      <w:r w:rsidR="0031630D">
        <w:t>a</w:t>
      </w:r>
      <w:r w:rsidR="0033428A">
        <w:t>rüber</w:t>
      </w:r>
      <w:r w:rsidR="0031630D">
        <w:t xml:space="preserve"> wer wem bezüglich was vertraut,</w:t>
      </w:r>
      <w:r w:rsidR="0033428A">
        <w:t xml:space="preserve"> </w:t>
      </w:r>
    </w:p>
    <w:p w14:paraId="241533C2" w14:textId="78DF9AEF" w:rsidR="00E51A87" w:rsidRDefault="007B6EAE" w:rsidP="00EE1140">
      <w:pPr>
        <w:pStyle w:val="Textkrper"/>
        <w:ind w:firstLine="709"/>
      </w:pPr>
      <w:r>
        <w:t>Metadaten der RPs und IAM-Dienstanbiete</w:t>
      </w:r>
      <w:r w:rsidR="006B7427">
        <w:t>r</w:t>
      </w:r>
      <w:r w:rsidR="0020525E">
        <w:t>,</w:t>
      </w:r>
    </w:p>
    <w:p w14:paraId="23D6FA3C" w14:textId="6A510DE2" w:rsidR="0020525E" w:rsidRPr="00EE1140" w:rsidRDefault="0020525E" w:rsidP="00EE1140">
      <w:pPr>
        <w:pStyle w:val="Textkrper"/>
        <w:ind w:left="709"/>
        <w:rPr>
          <w:b/>
        </w:rPr>
      </w:pPr>
      <w:r w:rsidRPr="00897124">
        <w:t xml:space="preserve">Metadaten der Attribute </w:t>
      </w:r>
      <w:proofErr w:type="gramStart"/>
      <w:r w:rsidRPr="00897124">
        <w:t>der AAs</w:t>
      </w:r>
      <w:proofErr w:type="gramEnd"/>
    </w:p>
    <w:p w14:paraId="73730574" w14:textId="77777777" w:rsidR="00B26A22" w:rsidRPr="00897124" w:rsidRDefault="00E51A87" w:rsidP="00E51A87">
      <w:pPr>
        <w:pStyle w:val="Textkrper"/>
        <w:ind w:left="709" w:hanging="709"/>
      </w:pPr>
      <w:r w:rsidRPr="00897124">
        <w:t xml:space="preserve">Out: </w:t>
      </w:r>
      <w:r w:rsidRPr="00897124">
        <w:tab/>
      </w:r>
      <w:r w:rsidR="00302135" w:rsidRPr="00897124">
        <w:t>Trust</w:t>
      </w:r>
      <w:r w:rsidR="000C5EAB" w:rsidRPr="00897124">
        <w:t xml:space="preserve">, </w:t>
      </w:r>
    </w:p>
    <w:p w14:paraId="279D4E4D" w14:textId="77777777" w:rsidR="00B26A22" w:rsidRDefault="000C5EAB" w:rsidP="007B6EAE">
      <w:pPr>
        <w:pStyle w:val="Textkrper"/>
        <w:ind w:left="709"/>
      </w:pPr>
      <w:r>
        <w:t xml:space="preserve">Metadaten der RPs und IAM-Dienstanbieter, </w:t>
      </w:r>
    </w:p>
    <w:p w14:paraId="21C3B79B" w14:textId="77777777" w:rsidR="00E9116A" w:rsidRPr="00FF7014" w:rsidRDefault="00E9116A" w:rsidP="00E9116A">
      <w:pPr>
        <w:pStyle w:val="Textkrper"/>
        <w:spacing w:before="120"/>
        <w:rPr>
          <w:b/>
        </w:rPr>
      </w:pPr>
      <w:r w:rsidRPr="00FF7014">
        <w:rPr>
          <w:b/>
        </w:rPr>
        <w:t>Aufgaben:</w:t>
      </w:r>
    </w:p>
    <w:p w14:paraId="6C678B06" w14:textId="5ABEEE8C" w:rsidR="00FF7014" w:rsidRPr="00FF7014" w:rsidRDefault="00FA6E6F" w:rsidP="00E9116A">
      <w:pPr>
        <w:pStyle w:val="Textkrper"/>
        <w:numPr>
          <w:ilvl w:val="0"/>
          <w:numId w:val="3"/>
        </w:numPr>
      </w:pPr>
      <w:r>
        <w:t>Registriert, pflegt und v</w:t>
      </w:r>
      <w:r w:rsidR="00FF7014" w:rsidRPr="00FF7014">
        <w:t>erwaltet die Vertrauensbezieh</w:t>
      </w:r>
      <w:r w:rsidR="00FF7014">
        <w:t xml:space="preserve">ungen </w:t>
      </w:r>
      <w:r>
        <w:t>(inkl. deren Lebenszy</w:t>
      </w:r>
      <w:r>
        <w:t>k</w:t>
      </w:r>
      <w:r>
        <w:t xml:space="preserve">lus) </w:t>
      </w:r>
      <w:r w:rsidR="00FF7014">
        <w:t>der Ressourcen (</w:t>
      </w:r>
      <w:r w:rsidR="00FF7014" w:rsidRPr="00770F37">
        <w:rPr>
          <w:i/>
        </w:rPr>
        <w:t>Relying Party</w:t>
      </w:r>
      <w:r w:rsidR="00FF7014">
        <w:t xml:space="preserve">) zu den </w:t>
      </w:r>
      <w:r w:rsidR="00FF7014" w:rsidRPr="004E2357">
        <w:rPr>
          <w:i/>
        </w:rPr>
        <w:t>IAM-Dienstanbietern</w:t>
      </w:r>
      <w:r w:rsidR="00F42829">
        <w:t xml:space="preserve"> und den </w:t>
      </w:r>
      <w:r w:rsidR="00F42829" w:rsidRPr="004E2357">
        <w:rPr>
          <w:i/>
        </w:rPr>
        <w:t xml:space="preserve">IAM-Dienstanbietern </w:t>
      </w:r>
      <w:r w:rsidR="00F42829">
        <w:t>untereinander</w:t>
      </w:r>
      <w:r w:rsidR="00302135">
        <w:t>.</w:t>
      </w:r>
    </w:p>
    <w:p w14:paraId="5B4D5D97" w14:textId="18D6B041" w:rsidR="00720DCF" w:rsidRPr="00FF7014" w:rsidRDefault="00720DCF" w:rsidP="00720DCF">
      <w:pPr>
        <w:pStyle w:val="Textkrper"/>
        <w:numPr>
          <w:ilvl w:val="0"/>
          <w:numId w:val="3"/>
        </w:numPr>
      </w:pPr>
      <w:r>
        <w:t xml:space="preserve">Macht </w:t>
      </w:r>
      <w:r w:rsidRPr="00FF7014">
        <w:t>Vertragsdefinitionen</w:t>
      </w:r>
      <w:r w:rsidR="00302135">
        <w:t>.</w:t>
      </w:r>
    </w:p>
    <w:p w14:paraId="420C3FCC" w14:textId="75733D0C" w:rsidR="00E9116A" w:rsidRPr="00BA6F13" w:rsidRDefault="00EA3814" w:rsidP="00E9116A">
      <w:pPr>
        <w:pStyle w:val="Textkrper"/>
        <w:numPr>
          <w:ilvl w:val="0"/>
          <w:numId w:val="3"/>
        </w:numPr>
      </w:pPr>
      <w:r w:rsidRPr="00D51F77">
        <w:t>Definiert die Trust-Anchor über die Auswahl</w:t>
      </w:r>
      <w:r w:rsidR="00276078" w:rsidRPr="00D51F77">
        <w:t xml:space="preserve"> de</w:t>
      </w:r>
      <w:r>
        <w:t>r</w:t>
      </w:r>
      <w:r w:rsidR="00276078" w:rsidRPr="00BA6F13">
        <w:t xml:space="preserve"> </w:t>
      </w:r>
      <w:r w:rsidR="00E9116A" w:rsidRPr="007B6EAE">
        <w:t>C</w:t>
      </w:r>
      <w:r w:rsidR="007B6EAE" w:rsidRPr="007B6EAE">
        <w:t>redential</w:t>
      </w:r>
      <w:r w:rsidR="00276078" w:rsidRPr="007B6EAE">
        <w:t xml:space="preserve"> Service Provider </w:t>
      </w:r>
      <w:r w:rsidR="003A5A7D" w:rsidRPr="007B6EAE">
        <w:t>(CSP)</w:t>
      </w:r>
      <w:r w:rsidR="007B6EAE">
        <w:t>.</w:t>
      </w:r>
    </w:p>
    <w:p w14:paraId="6AF85C0F" w14:textId="44CE9516" w:rsidR="00CF39AC" w:rsidRDefault="00695B3A" w:rsidP="00E9116A">
      <w:pPr>
        <w:pStyle w:val="Textkrper"/>
        <w:numPr>
          <w:ilvl w:val="0"/>
          <w:numId w:val="3"/>
        </w:numPr>
      </w:pPr>
      <w:r>
        <w:t xml:space="preserve">Registriert </w:t>
      </w:r>
      <w:r w:rsidR="00276078">
        <w:t xml:space="preserve">die Services der </w:t>
      </w:r>
      <w:r w:rsidR="00276078" w:rsidRPr="00770F37">
        <w:rPr>
          <w:i/>
        </w:rPr>
        <w:t>IAM-Dienstanbieter</w:t>
      </w:r>
      <w:r w:rsidR="00276078">
        <w:t xml:space="preserve"> und </w:t>
      </w:r>
      <w:r>
        <w:t xml:space="preserve">deren </w:t>
      </w:r>
      <w:r w:rsidR="00E9116A" w:rsidRPr="00FF7014">
        <w:t>Qualität</w:t>
      </w:r>
      <w:r w:rsidR="0008586D">
        <w:t xml:space="preserve"> (z.B. autoritative Datenquellen)</w:t>
      </w:r>
      <w:r w:rsidR="007B6EAE">
        <w:t>.</w:t>
      </w:r>
    </w:p>
    <w:p w14:paraId="54F09B51" w14:textId="6D1E0BC9" w:rsidR="00E9116A" w:rsidRPr="00FF7014" w:rsidRDefault="0020525E">
      <w:pPr>
        <w:pStyle w:val="Textkrper"/>
        <w:numPr>
          <w:ilvl w:val="0"/>
          <w:numId w:val="3"/>
        </w:numPr>
      </w:pPr>
      <w:r>
        <w:t>Wählt</w:t>
      </w:r>
      <w:r w:rsidR="00004662">
        <w:t xml:space="preserve"> </w:t>
      </w:r>
      <w:r w:rsidR="00CF39AC">
        <w:t xml:space="preserve">die Metadaten </w:t>
      </w:r>
      <w:r w:rsidR="00FA6E6F">
        <w:t xml:space="preserve">und die Semantik der </w:t>
      </w:r>
      <w:r w:rsidR="00FA6E6F" w:rsidRPr="00B84CDA">
        <w:rPr>
          <w:i/>
        </w:rPr>
        <w:t>Attribute</w:t>
      </w:r>
      <w:r w:rsidR="00FA6E6F">
        <w:t xml:space="preserve"> der </w:t>
      </w:r>
      <w:r w:rsidR="00314ABF" w:rsidRPr="00B84CDA">
        <w:rPr>
          <w:i/>
        </w:rPr>
        <w:t>E-</w:t>
      </w:r>
      <w:r w:rsidR="00314ABF" w:rsidRPr="00CF437D">
        <w:rPr>
          <w:i/>
        </w:rPr>
        <w:t>Identities</w:t>
      </w:r>
      <w:r w:rsidR="00FA6E6F" w:rsidRPr="002214EF">
        <w:t xml:space="preserve"> und der </w:t>
      </w:r>
      <w:r w:rsidR="001D7A52" w:rsidRPr="002214EF">
        <w:rPr>
          <w:i/>
        </w:rPr>
        <w:t>E-Ressource</w:t>
      </w:r>
      <w:r w:rsidR="00FA6E6F" w:rsidRPr="002214EF">
        <w:rPr>
          <w:i/>
        </w:rPr>
        <w:t>n</w:t>
      </w:r>
      <w:r w:rsidR="00FA6E6F" w:rsidRPr="002214EF">
        <w:t xml:space="preserve"> </w:t>
      </w:r>
      <w:r w:rsidR="00CF39AC" w:rsidRPr="002214EF">
        <w:t xml:space="preserve">für den </w:t>
      </w:r>
      <w:r w:rsidR="00CF39AC" w:rsidRPr="002214EF">
        <w:rPr>
          <w:i/>
        </w:rPr>
        <w:t xml:space="preserve">Broker </w:t>
      </w:r>
      <w:r w:rsidR="00CF39AC" w:rsidRPr="002214EF">
        <w:t>Service</w:t>
      </w:r>
      <w:r w:rsidR="00FA6E6F" w:rsidRPr="002214EF">
        <w:rPr>
          <w:i/>
        </w:rPr>
        <w:t xml:space="preserve"> </w:t>
      </w:r>
      <w:r w:rsidR="00FA6E6F" w:rsidRPr="002214EF">
        <w:t>und</w:t>
      </w:r>
      <w:r w:rsidR="00FA6E6F" w:rsidRPr="00FA6E6F">
        <w:t xml:space="preserve"> die anderen Metadaten-abhängigen G</w:t>
      </w:r>
      <w:r w:rsidR="00FA6E6F" w:rsidRPr="00FA6E6F">
        <w:t>e</w:t>
      </w:r>
      <w:r w:rsidR="00FA6E6F" w:rsidRPr="00FA6E6F">
        <w:t>schäftsservices.</w:t>
      </w:r>
    </w:p>
    <w:p w14:paraId="2D83539C" w14:textId="1A71DC88" w:rsidR="00E9116A" w:rsidRDefault="00E9116A" w:rsidP="00E9116A">
      <w:pPr>
        <w:pStyle w:val="Textkrper"/>
        <w:numPr>
          <w:ilvl w:val="0"/>
          <w:numId w:val="3"/>
        </w:numPr>
      </w:pPr>
      <w:r w:rsidRPr="00FF7014">
        <w:t xml:space="preserve">Kennt </w:t>
      </w:r>
      <w:proofErr w:type="gramStart"/>
      <w:r w:rsidRPr="00FF7014">
        <w:t>andere</w:t>
      </w:r>
      <w:proofErr w:type="gramEnd"/>
      <w:r w:rsidRPr="00FF7014">
        <w:t xml:space="preserve"> </w:t>
      </w:r>
      <w:r w:rsidRPr="00770F37">
        <w:rPr>
          <w:i/>
        </w:rPr>
        <w:t xml:space="preserve">Trust </w:t>
      </w:r>
      <w:r w:rsidRPr="004E2357">
        <w:t>Services</w:t>
      </w:r>
      <w:r w:rsidRPr="00FF7014">
        <w:t xml:space="preserve"> und </w:t>
      </w:r>
      <w:r w:rsidR="00122ECA">
        <w:t>kann ihre Informationen nutzen</w:t>
      </w:r>
      <w:r w:rsidR="00302135">
        <w:t>.</w:t>
      </w:r>
    </w:p>
    <w:p w14:paraId="1D260BAD" w14:textId="0ADA7AF3" w:rsidR="00A37783" w:rsidRPr="00FF7014" w:rsidRDefault="00A37783" w:rsidP="00E9116A">
      <w:pPr>
        <w:pStyle w:val="Textkrper"/>
        <w:numPr>
          <w:ilvl w:val="0"/>
          <w:numId w:val="3"/>
        </w:numPr>
      </w:pPr>
      <w:r>
        <w:t xml:space="preserve">Verwendet einen </w:t>
      </w:r>
      <w:r w:rsidRPr="007038F7">
        <w:rPr>
          <w:i/>
        </w:rPr>
        <w:t>Logging Service</w:t>
      </w:r>
      <w:r>
        <w:t>, um Zugriffs</w:t>
      </w:r>
      <w:r w:rsidRPr="003F6E31">
        <w:t>informationen</w:t>
      </w:r>
      <w:r>
        <w:t xml:space="preserve"> zur </w:t>
      </w:r>
      <w:r w:rsidRPr="003F6E31">
        <w:t>vollständige</w:t>
      </w:r>
      <w:r>
        <w:t>n</w:t>
      </w:r>
      <w:r w:rsidRPr="003F6E31">
        <w:t xml:space="preserve"> Nac</w:t>
      </w:r>
      <w:r w:rsidRPr="003F6E31">
        <w:t>h</w:t>
      </w:r>
      <w:r w:rsidRPr="003F6E31">
        <w:t>vollziehbarkeit</w:t>
      </w:r>
      <w:r>
        <w:t xml:space="preserve"> abzulegen</w:t>
      </w:r>
      <w:r w:rsidRPr="003F6E31">
        <w:t>.</w:t>
      </w:r>
    </w:p>
    <w:p w14:paraId="222B51B4" w14:textId="52110DA6" w:rsidR="00E9116A" w:rsidRPr="003F6E31" w:rsidRDefault="001D7A52" w:rsidP="00EE1140">
      <w:pPr>
        <w:pStyle w:val="berschrift3"/>
      </w:pPr>
      <w:bookmarkStart w:id="343" w:name="_Toc364078106"/>
      <w:bookmarkStart w:id="344" w:name="_Toc366590270"/>
      <w:bookmarkStart w:id="345" w:name="_Toc496078574"/>
      <w:r>
        <w:t>E-Ressource</w:t>
      </w:r>
      <w:r w:rsidR="00E9116A">
        <w:t xml:space="preserve"> Service</w:t>
      </w:r>
      <w:bookmarkEnd w:id="343"/>
      <w:bookmarkEnd w:id="344"/>
      <w:bookmarkEnd w:id="345"/>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30476087" w14:textId="77777777" w:rsidTr="00226DA3">
        <w:trPr>
          <w:cantSplit/>
        </w:trPr>
        <w:tc>
          <w:tcPr>
            <w:tcW w:w="2518" w:type="dxa"/>
            <w:shd w:val="clear" w:color="auto" w:fill="D9D9D9" w:themeFill="background1" w:themeFillShade="D9"/>
          </w:tcPr>
          <w:p w14:paraId="72EA2B8C" w14:textId="4D3F0301" w:rsidR="00E9116A" w:rsidRPr="003F6E31" w:rsidRDefault="001D7A52" w:rsidP="00E9116A">
            <w:pPr>
              <w:pStyle w:val="Textkrper"/>
              <w:rPr>
                <w:rFonts w:cs="Arial"/>
                <w:szCs w:val="22"/>
              </w:rPr>
            </w:pPr>
            <w:r>
              <w:rPr>
                <w:rFonts w:cs="Arial"/>
                <w:szCs w:val="22"/>
              </w:rPr>
              <w:t>E-Ressource</w:t>
            </w:r>
            <w:r w:rsidR="00E9116A" w:rsidRPr="003F6E31">
              <w:rPr>
                <w:rFonts w:cs="Arial"/>
                <w:szCs w:val="22"/>
              </w:rPr>
              <w:t xml:space="preserve"> Service</w:t>
            </w:r>
          </w:p>
        </w:tc>
        <w:tc>
          <w:tcPr>
            <w:tcW w:w="6769" w:type="dxa"/>
            <w:shd w:val="clear" w:color="auto" w:fill="F2F2F2" w:themeFill="background1" w:themeFillShade="F2"/>
          </w:tcPr>
          <w:p w14:paraId="1C958CCD" w14:textId="239FA24F" w:rsidR="00E9116A" w:rsidRPr="003F6E31" w:rsidRDefault="00C323A0" w:rsidP="00E9116A">
            <w:pPr>
              <w:pStyle w:val="Textkrper"/>
            </w:pPr>
            <w:r w:rsidRPr="003F6E31">
              <w:t xml:space="preserve">Der </w:t>
            </w:r>
            <w:r w:rsidR="001D7A52">
              <w:rPr>
                <w:i/>
              </w:rPr>
              <w:t>E-Ressource</w:t>
            </w:r>
            <w:r>
              <w:t xml:space="preserve"> Service stellt zu </w:t>
            </w:r>
            <w:r w:rsidRPr="00C323A0">
              <w:rPr>
                <w:i/>
              </w:rPr>
              <w:t>Ressourcen</w:t>
            </w:r>
            <w:r w:rsidRPr="003F6E31">
              <w:t xml:space="preserve"> </w:t>
            </w:r>
            <w:r w:rsidR="001D7A52">
              <w:rPr>
                <w:i/>
              </w:rPr>
              <w:t>E-Ressource</w:t>
            </w:r>
            <w:r>
              <w:rPr>
                <w:i/>
              </w:rPr>
              <w:t>n</w:t>
            </w:r>
            <w:r w:rsidRPr="003F6E31">
              <w:t xml:space="preserve"> </w:t>
            </w:r>
            <w:r>
              <w:t xml:space="preserve">aus </w:t>
            </w:r>
            <w:r w:rsidRPr="003F6E31">
              <w:t>und verwaltet sie.</w:t>
            </w:r>
          </w:p>
        </w:tc>
      </w:tr>
    </w:tbl>
    <w:p w14:paraId="780B6D01" w14:textId="77777777" w:rsidR="00E51A87" w:rsidRDefault="00E51A87" w:rsidP="00E51A87">
      <w:pPr>
        <w:pStyle w:val="Textkrper"/>
        <w:spacing w:before="120"/>
        <w:rPr>
          <w:b/>
        </w:rPr>
      </w:pPr>
      <w:r>
        <w:rPr>
          <w:b/>
        </w:rPr>
        <w:t>Schnittstellen:</w:t>
      </w:r>
    </w:p>
    <w:p w14:paraId="6961B094" w14:textId="058C9984" w:rsidR="00E51A87" w:rsidRPr="00D11242" w:rsidRDefault="00E51A87" w:rsidP="00E51A87">
      <w:pPr>
        <w:pStyle w:val="Textkrper"/>
      </w:pPr>
      <w:r w:rsidRPr="00D11242">
        <w:t xml:space="preserve">In: </w:t>
      </w:r>
      <w:r w:rsidRPr="00D11242">
        <w:tab/>
      </w:r>
      <w:r w:rsidR="00405CBE" w:rsidRPr="00623940">
        <w:rPr>
          <w:i/>
        </w:rPr>
        <w:t>Ressource</w:t>
      </w:r>
      <w:r w:rsidR="00405CBE" w:rsidRPr="00D11242">
        <w:t xml:space="preserve"> einer Relying Party</w:t>
      </w:r>
    </w:p>
    <w:p w14:paraId="63C00949" w14:textId="41FD9BFA" w:rsidR="00E51A87" w:rsidRPr="00623940" w:rsidRDefault="00E51A87" w:rsidP="00E51A87">
      <w:pPr>
        <w:pStyle w:val="Textkrper"/>
        <w:ind w:left="709" w:hanging="709"/>
        <w:rPr>
          <w:b/>
        </w:rPr>
      </w:pPr>
      <w:r w:rsidRPr="00623940">
        <w:t xml:space="preserve">Out: </w:t>
      </w:r>
      <w:r w:rsidRPr="00623940">
        <w:tab/>
      </w:r>
      <w:r w:rsidRPr="00EE1140">
        <w:rPr>
          <w:i/>
        </w:rPr>
        <w:t>E-Ressource</w:t>
      </w:r>
      <w:r w:rsidR="005A7DA0" w:rsidRPr="00EE1140">
        <w:rPr>
          <w:i/>
        </w:rPr>
        <w:t xml:space="preserve"> und Metadaten</w:t>
      </w:r>
    </w:p>
    <w:p w14:paraId="3D4EDC88" w14:textId="77777777" w:rsidR="00E9116A" w:rsidRDefault="00E9116A" w:rsidP="00E9116A">
      <w:pPr>
        <w:pStyle w:val="Textkrper"/>
        <w:spacing w:before="120"/>
        <w:rPr>
          <w:b/>
        </w:rPr>
      </w:pPr>
      <w:r w:rsidRPr="003F6E31">
        <w:rPr>
          <w:b/>
        </w:rPr>
        <w:t>Aufgaben:</w:t>
      </w:r>
    </w:p>
    <w:p w14:paraId="156F1DCF" w14:textId="4C57F6C1" w:rsidR="00E9116A" w:rsidRDefault="00E9116A" w:rsidP="00E9116A">
      <w:pPr>
        <w:pStyle w:val="Textkrper"/>
        <w:numPr>
          <w:ilvl w:val="0"/>
          <w:numId w:val="3"/>
        </w:numPr>
      </w:pPr>
      <w:r w:rsidRPr="003F6E31">
        <w:t xml:space="preserve">Stellt Funktionen zur </w:t>
      </w:r>
      <w:r>
        <w:t>Definition</w:t>
      </w:r>
      <w:r w:rsidRPr="003F6E31">
        <w:t xml:space="preserve"> und Verwaltung </w:t>
      </w:r>
      <w:r w:rsidR="00FA6E6F">
        <w:t xml:space="preserve">von </w:t>
      </w:r>
      <w:r w:rsidR="001D7A52">
        <w:rPr>
          <w:i/>
        </w:rPr>
        <w:t>E-Ressource</w:t>
      </w:r>
      <w:r w:rsidRPr="008667B1">
        <w:rPr>
          <w:i/>
        </w:rPr>
        <w:t>n</w:t>
      </w:r>
      <w:r>
        <w:t xml:space="preserve"> </w:t>
      </w:r>
      <w:r w:rsidRPr="003F6E31">
        <w:t>bereit.</w:t>
      </w:r>
    </w:p>
    <w:p w14:paraId="62D73DDA" w14:textId="1A88FF73" w:rsidR="00C323A0" w:rsidRDefault="00C323A0" w:rsidP="00E9116A">
      <w:pPr>
        <w:pStyle w:val="Textkrper"/>
        <w:numPr>
          <w:ilvl w:val="0"/>
          <w:numId w:val="3"/>
        </w:numPr>
      </w:pPr>
      <w:r>
        <w:lastRenderedPageBreak/>
        <w:t xml:space="preserve">Eine </w:t>
      </w:r>
      <w:r w:rsidRPr="008667B1">
        <w:rPr>
          <w:i/>
        </w:rPr>
        <w:t>Ressource</w:t>
      </w:r>
      <w:r>
        <w:t xml:space="preserve"> kann durch mehrere </w:t>
      </w:r>
      <w:r w:rsidR="001D7A52">
        <w:rPr>
          <w:i/>
        </w:rPr>
        <w:t>E-Ressource</w:t>
      </w:r>
      <w:r w:rsidRPr="008667B1">
        <w:rPr>
          <w:i/>
        </w:rPr>
        <w:t>n</w:t>
      </w:r>
      <w:r>
        <w:t xml:space="preserve"> repräsentiert sein.</w:t>
      </w:r>
    </w:p>
    <w:p w14:paraId="766CC21D" w14:textId="3B9128BF" w:rsidR="00E9116A" w:rsidRDefault="00E9116A" w:rsidP="00E9116A">
      <w:pPr>
        <w:pStyle w:val="Textkrper"/>
        <w:numPr>
          <w:ilvl w:val="0"/>
          <w:numId w:val="3"/>
        </w:numPr>
      </w:pPr>
      <w:r>
        <w:t xml:space="preserve">Ordnet jeder </w:t>
      </w:r>
      <w:r w:rsidR="001D7A52">
        <w:rPr>
          <w:i/>
        </w:rPr>
        <w:t>E-Ressource</w:t>
      </w:r>
      <w:r>
        <w:t xml:space="preserve"> </w:t>
      </w:r>
      <w:r w:rsidR="00C323A0">
        <w:t>genau</w:t>
      </w:r>
      <w:r w:rsidR="00004662">
        <w:t xml:space="preserve"> </w:t>
      </w:r>
      <w:r>
        <w:t>ein</w:t>
      </w:r>
      <w:r w:rsidR="00004662">
        <w:t>e</w:t>
      </w:r>
      <w:r w:rsidR="00620684">
        <w:t>n</w:t>
      </w:r>
      <w:r>
        <w:t xml:space="preserve"> eindeutige</w:t>
      </w:r>
      <w:r w:rsidR="00620684">
        <w:t>n</w:t>
      </w:r>
      <w:r>
        <w:t xml:space="preserve"> </w:t>
      </w:r>
      <w:r w:rsidR="00620684">
        <w:rPr>
          <w:i/>
        </w:rPr>
        <w:t>Identifikator</w:t>
      </w:r>
      <w:r>
        <w:t xml:space="preserve"> zu.</w:t>
      </w:r>
    </w:p>
    <w:p w14:paraId="4AD4F370" w14:textId="2049BE4A" w:rsidR="00A37783" w:rsidRDefault="00A37783" w:rsidP="00E9116A">
      <w:pPr>
        <w:pStyle w:val="Textkrper"/>
        <w:numPr>
          <w:ilvl w:val="0"/>
          <w:numId w:val="3"/>
        </w:numPr>
      </w:pPr>
      <w:r>
        <w:t xml:space="preserve">Verwendet einen </w:t>
      </w:r>
      <w:r w:rsidRPr="007038F7">
        <w:rPr>
          <w:i/>
        </w:rPr>
        <w:t>Logging Service</w:t>
      </w:r>
      <w:r>
        <w:t>, um Zugriffs</w:t>
      </w:r>
      <w:r w:rsidRPr="003F6E31">
        <w:t>informationen</w:t>
      </w:r>
      <w:r>
        <w:t xml:space="preserve"> zur </w:t>
      </w:r>
      <w:r w:rsidRPr="003F6E31">
        <w:t>vollständige</w:t>
      </w:r>
      <w:r>
        <w:t>n</w:t>
      </w:r>
      <w:r w:rsidRPr="003F6E31">
        <w:t xml:space="preserve"> Nac</w:t>
      </w:r>
      <w:r w:rsidRPr="003F6E31">
        <w:t>h</w:t>
      </w:r>
      <w:r w:rsidRPr="003F6E31">
        <w:t>vollziehbarkeit</w:t>
      </w:r>
      <w:r>
        <w:t xml:space="preserve"> abzulegen</w:t>
      </w:r>
      <w:r w:rsidRPr="003F6E31">
        <w:t>.</w:t>
      </w:r>
    </w:p>
    <w:p w14:paraId="1D04F06A" w14:textId="68B83A31" w:rsidR="002214EF" w:rsidRPr="00EE1140" w:rsidRDefault="002214EF" w:rsidP="002214EF">
      <w:pPr>
        <w:pStyle w:val="Textkrper"/>
        <w:numPr>
          <w:ilvl w:val="0"/>
          <w:numId w:val="3"/>
        </w:numPr>
      </w:pPr>
      <w:r>
        <w:t xml:space="preserve">(optional) </w:t>
      </w:r>
      <w:r w:rsidR="00FC178B">
        <w:t>Klassifiziert</w:t>
      </w:r>
      <w:r w:rsidRPr="00EE1140">
        <w:t xml:space="preserve"> E-</w:t>
      </w:r>
      <w:r w:rsidR="00FC178B" w:rsidRPr="000E4EC3">
        <w:t>Ressourcen</w:t>
      </w:r>
      <w:r w:rsidRPr="00EE1140">
        <w:t xml:space="preserve"> </w:t>
      </w:r>
      <w:r w:rsidR="00FC178B">
        <w:t xml:space="preserve">entsprechend ihres Schutzbedarfes </w:t>
      </w:r>
      <w:r w:rsidRPr="00EE1140">
        <w:t>bezüglich Vertraulichkeit, Integrität und Verfügbarkeit</w:t>
      </w:r>
    </w:p>
    <w:p w14:paraId="455FBE48" w14:textId="77777777" w:rsidR="00E9116A" w:rsidRPr="00D14BE5" w:rsidRDefault="00C53D17" w:rsidP="00EE1140">
      <w:pPr>
        <w:pStyle w:val="berschrift3"/>
      </w:pPr>
      <w:bookmarkStart w:id="346" w:name="_Toc485136204"/>
      <w:bookmarkStart w:id="347" w:name="_Toc485138663"/>
      <w:bookmarkStart w:id="348" w:name="_Toc485221665"/>
      <w:bookmarkStart w:id="349" w:name="_Toc485222397"/>
      <w:bookmarkStart w:id="350" w:name="_Toc485222574"/>
      <w:bookmarkStart w:id="351" w:name="_Toc485224005"/>
      <w:bookmarkStart w:id="352" w:name="_Toc485224086"/>
      <w:bookmarkStart w:id="353" w:name="_Toc485224196"/>
      <w:bookmarkStart w:id="354" w:name="_Toc485302395"/>
      <w:bookmarkStart w:id="355" w:name="_Toc485302493"/>
      <w:bookmarkStart w:id="356" w:name="_Toc488929915"/>
      <w:bookmarkStart w:id="357" w:name="_Toc490483967"/>
      <w:bookmarkStart w:id="358" w:name="_Toc491092375"/>
      <w:bookmarkStart w:id="359" w:name="_Toc491172542"/>
      <w:bookmarkStart w:id="360" w:name="_Toc491423761"/>
      <w:bookmarkStart w:id="361" w:name="_Toc491693138"/>
      <w:bookmarkStart w:id="362" w:name="_Toc493169191"/>
      <w:bookmarkStart w:id="363" w:name="_Toc493232765"/>
      <w:bookmarkStart w:id="364" w:name="_Toc493233144"/>
      <w:bookmarkStart w:id="365" w:name="_Toc364078107"/>
      <w:bookmarkStart w:id="366" w:name="_Toc366590271"/>
      <w:bookmarkStart w:id="367" w:name="_Toc49607857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r w:rsidRPr="00D14BE5">
        <w:t>Z</w:t>
      </w:r>
      <w:r w:rsidR="00E9116A" w:rsidRPr="00D14BE5">
        <w:t>ugang</w:t>
      </w:r>
      <w:bookmarkEnd w:id="365"/>
      <w:r w:rsidRPr="00D14BE5">
        <w:t>sregel Service</w:t>
      </w:r>
      <w:bookmarkEnd w:id="366"/>
      <w:bookmarkEnd w:id="367"/>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73A24DB7" w14:textId="77777777" w:rsidTr="00226DA3">
        <w:trPr>
          <w:cantSplit/>
        </w:trPr>
        <w:tc>
          <w:tcPr>
            <w:tcW w:w="2518" w:type="dxa"/>
            <w:shd w:val="clear" w:color="auto" w:fill="D9D9D9" w:themeFill="background1" w:themeFillShade="D9"/>
          </w:tcPr>
          <w:p w14:paraId="0513B1CB" w14:textId="77777777" w:rsidR="00E9116A" w:rsidRPr="003F6E31" w:rsidRDefault="00C53D17" w:rsidP="00E9116A">
            <w:pPr>
              <w:pStyle w:val="Textkrper"/>
              <w:rPr>
                <w:rFonts w:cs="Arial"/>
                <w:szCs w:val="22"/>
              </w:rPr>
            </w:pPr>
            <w:r w:rsidRPr="00C53D17">
              <w:rPr>
                <w:rFonts w:cs="Arial"/>
                <w:szCs w:val="22"/>
              </w:rPr>
              <w:t>Zugangsregel Service</w:t>
            </w:r>
          </w:p>
        </w:tc>
        <w:tc>
          <w:tcPr>
            <w:tcW w:w="6769" w:type="dxa"/>
            <w:shd w:val="clear" w:color="auto" w:fill="F2F2F2" w:themeFill="background1" w:themeFillShade="F2"/>
          </w:tcPr>
          <w:p w14:paraId="5F985FDB" w14:textId="5C5316B3" w:rsidR="00E9116A" w:rsidRPr="003F6E31" w:rsidRDefault="00E9116A" w:rsidP="00E9116A">
            <w:pPr>
              <w:pStyle w:val="Textkrper"/>
            </w:pPr>
            <w:r w:rsidRPr="003F6E31">
              <w:t xml:space="preserve">Der </w:t>
            </w:r>
            <w:r w:rsidR="00770F37" w:rsidRPr="00770F37">
              <w:rPr>
                <w:rFonts w:cs="Arial"/>
                <w:i/>
                <w:szCs w:val="22"/>
              </w:rPr>
              <w:t xml:space="preserve">Zugangsregel </w:t>
            </w:r>
            <w:r w:rsidRPr="00770F37">
              <w:rPr>
                <w:i/>
              </w:rPr>
              <w:t>Service</w:t>
            </w:r>
            <w:r w:rsidRPr="003F6E31">
              <w:t xml:space="preserve"> verwaltet die Regeln für den Zugang zu einer </w:t>
            </w:r>
            <w:r w:rsidR="001D7A52">
              <w:rPr>
                <w:i/>
              </w:rPr>
              <w:t>E-Ressource</w:t>
            </w:r>
            <w:r w:rsidRPr="003F6E31">
              <w:t xml:space="preserve">. Die Regeln sind auf der Basis von </w:t>
            </w:r>
            <w:r w:rsidRPr="00482506">
              <w:rPr>
                <w:i/>
              </w:rPr>
              <w:t>Authentisi</w:t>
            </w:r>
            <w:r w:rsidRPr="00482506">
              <w:rPr>
                <w:i/>
              </w:rPr>
              <w:t>e</w:t>
            </w:r>
            <w:r w:rsidRPr="00482506">
              <w:rPr>
                <w:i/>
              </w:rPr>
              <w:t>rung</w:t>
            </w:r>
            <w:r w:rsidRPr="003F6E31">
              <w:t xml:space="preserve"> oder </w:t>
            </w:r>
            <w:r w:rsidRPr="00482506">
              <w:rPr>
                <w:i/>
              </w:rPr>
              <w:t>Attributen</w:t>
            </w:r>
            <w:r w:rsidRPr="003F6E31">
              <w:t xml:space="preserve"> definiert. </w:t>
            </w:r>
          </w:p>
        </w:tc>
      </w:tr>
    </w:tbl>
    <w:p w14:paraId="04AAA780" w14:textId="77777777" w:rsidR="00095870" w:rsidRDefault="00095870" w:rsidP="00095870">
      <w:pPr>
        <w:pStyle w:val="Textkrper"/>
        <w:spacing w:before="120"/>
        <w:rPr>
          <w:b/>
        </w:rPr>
      </w:pPr>
      <w:r>
        <w:rPr>
          <w:b/>
        </w:rPr>
        <w:t>Schnittstellen:</w:t>
      </w:r>
    </w:p>
    <w:p w14:paraId="37E7660D" w14:textId="77777777" w:rsidR="00BB1177" w:rsidRDefault="00095870" w:rsidP="00095870">
      <w:pPr>
        <w:pStyle w:val="Textkrper"/>
      </w:pPr>
      <w:r w:rsidRPr="003F6E31">
        <w:t xml:space="preserve">In: </w:t>
      </w:r>
      <w:r w:rsidRPr="003F6E31">
        <w:tab/>
      </w:r>
      <w:r w:rsidR="00405CBE">
        <w:t>Trust-Beziehungen</w:t>
      </w:r>
      <w:r>
        <w:t xml:space="preserve">, </w:t>
      </w:r>
    </w:p>
    <w:p w14:paraId="63E6B18D" w14:textId="77777777" w:rsidR="00BB1177" w:rsidRDefault="00405CBE" w:rsidP="00BE5BA0">
      <w:pPr>
        <w:pStyle w:val="Textkrper"/>
        <w:ind w:firstLine="709"/>
      </w:pPr>
      <w:r w:rsidRPr="00BE5BA0">
        <w:rPr>
          <w:i/>
        </w:rPr>
        <w:t>E-</w:t>
      </w:r>
      <w:r w:rsidR="00095870" w:rsidRPr="00BE5BA0">
        <w:rPr>
          <w:i/>
        </w:rPr>
        <w:t>Ressourcen</w:t>
      </w:r>
      <w:r w:rsidR="00F60652">
        <w:t xml:space="preserve">, </w:t>
      </w:r>
    </w:p>
    <w:p w14:paraId="27CEFFB4" w14:textId="77777777" w:rsidR="00BB1177" w:rsidRDefault="00F60652" w:rsidP="00BE5BA0">
      <w:pPr>
        <w:pStyle w:val="Textkrper"/>
        <w:ind w:firstLine="709"/>
      </w:pPr>
      <w:r>
        <w:t>Art und Qualität der Attribute</w:t>
      </w:r>
      <w:r w:rsidR="00BB1177">
        <w:t xml:space="preserve"> (Metadaten der Attribute)</w:t>
      </w:r>
      <w:r>
        <w:t xml:space="preserve">, </w:t>
      </w:r>
    </w:p>
    <w:p w14:paraId="21E88F3A" w14:textId="4B345E8D" w:rsidR="00095870" w:rsidRPr="003F6E31" w:rsidRDefault="00F60652" w:rsidP="00BE5BA0">
      <w:pPr>
        <w:pStyle w:val="Textkrper"/>
        <w:ind w:firstLine="709"/>
      </w:pPr>
      <w:r>
        <w:t>Art und Qualität der Authentifizierung</w:t>
      </w:r>
    </w:p>
    <w:p w14:paraId="7BD3BA9A" w14:textId="330419BE" w:rsidR="00095870" w:rsidRDefault="00095870" w:rsidP="00BE5BA0">
      <w:pPr>
        <w:pStyle w:val="Textkrper"/>
        <w:ind w:left="709" w:hanging="709"/>
        <w:rPr>
          <w:b/>
        </w:rPr>
      </w:pPr>
      <w:r>
        <w:t>Out:</w:t>
      </w:r>
      <w:r w:rsidRPr="004E6CE4">
        <w:t xml:space="preserve"> </w:t>
      </w:r>
      <w:r w:rsidRPr="003F6E31">
        <w:tab/>
      </w:r>
      <w:r>
        <w:rPr>
          <w:i/>
        </w:rPr>
        <w:t>Zugangsregeln</w:t>
      </w:r>
    </w:p>
    <w:p w14:paraId="348C5AAB" w14:textId="77777777" w:rsidR="00E9116A" w:rsidRPr="003F6E31" w:rsidRDefault="00E9116A" w:rsidP="00004662">
      <w:pPr>
        <w:pStyle w:val="Textkrper"/>
        <w:spacing w:before="120"/>
        <w:rPr>
          <w:b/>
        </w:rPr>
      </w:pPr>
      <w:r w:rsidRPr="003F6E31">
        <w:rPr>
          <w:b/>
        </w:rPr>
        <w:t>Aufgaben:</w:t>
      </w:r>
    </w:p>
    <w:p w14:paraId="077F2F43" w14:textId="1F1714EA" w:rsidR="00E9116A" w:rsidRDefault="00E9116A" w:rsidP="00E9116A">
      <w:pPr>
        <w:pStyle w:val="Textkrper"/>
        <w:numPr>
          <w:ilvl w:val="0"/>
          <w:numId w:val="3"/>
        </w:numPr>
      </w:pPr>
      <w:r w:rsidRPr="003F6E31">
        <w:t xml:space="preserve">Stellt Funktionen </w:t>
      </w:r>
      <w:r>
        <w:t xml:space="preserve">zur Verwaltung der </w:t>
      </w:r>
      <w:r w:rsidRPr="00482506">
        <w:rPr>
          <w:i/>
        </w:rPr>
        <w:t>Zugangsregeln</w:t>
      </w:r>
      <w:r w:rsidRPr="003F6E31">
        <w:t xml:space="preserve"> bereit, </w:t>
      </w:r>
      <w:r>
        <w:t xml:space="preserve">die den Zugang zu den </w:t>
      </w:r>
      <w:r w:rsidR="001D7A52">
        <w:rPr>
          <w:i/>
        </w:rPr>
        <w:t>E-Ressource</w:t>
      </w:r>
      <w:r w:rsidRPr="00482506">
        <w:rPr>
          <w:i/>
        </w:rPr>
        <w:t>n</w:t>
      </w:r>
      <w:r>
        <w:t xml:space="preserve"> regeln (</w:t>
      </w:r>
      <w:r w:rsidRPr="00482506">
        <w:rPr>
          <w:i/>
        </w:rPr>
        <w:t>Grobautorisierung</w:t>
      </w:r>
      <w:r>
        <w:t xml:space="preserve">). Die </w:t>
      </w:r>
      <w:r w:rsidRPr="00482506">
        <w:rPr>
          <w:i/>
        </w:rPr>
        <w:t>Zugangsregeln</w:t>
      </w:r>
      <w:r>
        <w:t xml:space="preserve"> enthalten Angaben zur </w:t>
      </w:r>
      <w:r w:rsidRPr="00482506">
        <w:rPr>
          <w:i/>
        </w:rPr>
        <w:t>Authentisierung</w:t>
      </w:r>
      <w:r>
        <w:t xml:space="preserve"> und zu </w:t>
      </w:r>
      <w:r w:rsidRPr="00482506">
        <w:rPr>
          <w:i/>
        </w:rPr>
        <w:t>Attributen</w:t>
      </w:r>
      <w:r w:rsidR="002F0672">
        <w:t xml:space="preserve"> (inklusive deren Qualität)</w:t>
      </w:r>
      <w:r>
        <w:t xml:space="preserve">, die ein </w:t>
      </w:r>
      <w:r w:rsidRPr="00482506">
        <w:rPr>
          <w:i/>
        </w:rPr>
        <w:t>Subjekt</w:t>
      </w:r>
      <w:r>
        <w:t xml:space="preserve"> </w:t>
      </w:r>
      <w:r w:rsidR="001614C2">
        <w:t>entspr</w:t>
      </w:r>
      <w:r w:rsidR="001614C2">
        <w:t>e</w:t>
      </w:r>
      <w:r w:rsidR="001614C2">
        <w:t xml:space="preserve">chend dem Schutzbedarf </w:t>
      </w:r>
      <w:r>
        <w:t>erfüllen muss.</w:t>
      </w:r>
    </w:p>
    <w:p w14:paraId="538A1EA9" w14:textId="68776EC1" w:rsidR="00A37783" w:rsidRDefault="00A37783" w:rsidP="00E9116A">
      <w:pPr>
        <w:pStyle w:val="Textkrper"/>
        <w:numPr>
          <w:ilvl w:val="0"/>
          <w:numId w:val="3"/>
        </w:numPr>
      </w:pPr>
      <w:r>
        <w:t xml:space="preserve">Verwendet einen </w:t>
      </w:r>
      <w:r w:rsidRPr="007038F7">
        <w:rPr>
          <w:i/>
        </w:rPr>
        <w:t>Logging Service</w:t>
      </w:r>
      <w:r>
        <w:t>, um Zugriffs</w:t>
      </w:r>
      <w:r w:rsidRPr="003F6E31">
        <w:t>informationen</w:t>
      </w:r>
      <w:r>
        <w:t xml:space="preserve"> zur </w:t>
      </w:r>
      <w:r w:rsidRPr="003F6E31">
        <w:t>vollständige</w:t>
      </w:r>
      <w:r>
        <w:t>n</w:t>
      </w:r>
      <w:r w:rsidRPr="003F6E31">
        <w:t xml:space="preserve"> Nac</w:t>
      </w:r>
      <w:r w:rsidRPr="003F6E31">
        <w:t>h</w:t>
      </w:r>
      <w:r w:rsidRPr="003F6E31">
        <w:t>vollziehbarkeit</w:t>
      </w:r>
      <w:r>
        <w:t xml:space="preserve"> abzulegen</w:t>
      </w:r>
      <w:r w:rsidRPr="003F6E31">
        <w:t>.</w:t>
      </w:r>
    </w:p>
    <w:p w14:paraId="043DADF7" w14:textId="4E062780" w:rsidR="00263997" w:rsidRPr="003F6E31" w:rsidRDefault="00263997" w:rsidP="00CF437D">
      <w:pPr>
        <w:pStyle w:val="Textkrper"/>
        <w:numPr>
          <w:ilvl w:val="0"/>
          <w:numId w:val="3"/>
        </w:numPr>
      </w:pPr>
      <w:r>
        <w:t>(optional) Greift in den Zugangsregeln auch</w:t>
      </w:r>
      <w:r w:rsidR="00AA2F78">
        <w:t xml:space="preserve"> auf den Schutzbedarf </w:t>
      </w:r>
      <w:r w:rsidRPr="00CF437D">
        <w:t>der</w:t>
      </w:r>
      <w:r>
        <w:t xml:space="preserve"> angeforderten Ressource (z.B. Klassifizierungsstufe) sowie Kontextinformationen (z.B. Bedrohung</w:t>
      </w:r>
      <w:r>
        <w:t>s</w:t>
      </w:r>
      <w:r>
        <w:t>lage</w:t>
      </w:r>
      <w:r w:rsidR="00005E23">
        <w:t>) zu</w:t>
      </w:r>
      <w:r>
        <w:t>.</w:t>
      </w:r>
    </w:p>
    <w:p w14:paraId="3544C85A" w14:textId="77777777" w:rsidR="00E9116A" w:rsidRPr="00FB0555" w:rsidRDefault="00C53D17" w:rsidP="0023667D">
      <w:pPr>
        <w:pStyle w:val="berschrift3"/>
      </w:pPr>
      <w:bookmarkStart w:id="368" w:name="_Toc366590272"/>
      <w:bookmarkStart w:id="369" w:name="_Toc496078576"/>
      <w:r w:rsidRPr="00FB0555">
        <w:t>Zugriffsrecht Service</w:t>
      </w:r>
      <w:bookmarkEnd w:id="368"/>
      <w:bookmarkEnd w:id="369"/>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173C30C6" w14:textId="77777777" w:rsidTr="00226DA3">
        <w:trPr>
          <w:cantSplit/>
        </w:trPr>
        <w:tc>
          <w:tcPr>
            <w:tcW w:w="2518" w:type="dxa"/>
            <w:shd w:val="clear" w:color="auto" w:fill="D9D9D9" w:themeFill="background1" w:themeFillShade="D9"/>
          </w:tcPr>
          <w:p w14:paraId="2AC6E237" w14:textId="77777777" w:rsidR="00E9116A" w:rsidRPr="003F6E31" w:rsidRDefault="00C53D17" w:rsidP="00E9116A">
            <w:pPr>
              <w:pStyle w:val="Textkrper"/>
              <w:rPr>
                <w:rFonts w:cs="Arial"/>
                <w:szCs w:val="22"/>
              </w:rPr>
            </w:pPr>
            <w:r w:rsidRPr="00C53D17">
              <w:rPr>
                <w:rFonts w:cs="Arial"/>
                <w:szCs w:val="22"/>
              </w:rPr>
              <w:t>Zugriffsrecht Service</w:t>
            </w:r>
            <w:r w:rsidRPr="00C53D17" w:rsidDel="00C53D17">
              <w:rPr>
                <w:rFonts w:cs="Arial"/>
                <w:szCs w:val="22"/>
              </w:rPr>
              <w:t xml:space="preserve"> </w:t>
            </w:r>
          </w:p>
        </w:tc>
        <w:tc>
          <w:tcPr>
            <w:tcW w:w="6769" w:type="dxa"/>
            <w:shd w:val="clear" w:color="auto" w:fill="F2F2F2" w:themeFill="background1" w:themeFillShade="F2"/>
          </w:tcPr>
          <w:p w14:paraId="2AE11054" w14:textId="1BD8E9F8" w:rsidR="00E9116A" w:rsidRPr="003F6E31" w:rsidRDefault="00E9116A" w:rsidP="00A434FB">
            <w:pPr>
              <w:pStyle w:val="Textkrper"/>
            </w:pPr>
            <w:r w:rsidRPr="003F6E31">
              <w:t xml:space="preserve">Der </w:t>
            </w:r>
            <w:r w:rsidR="00770F37" w:rsidRPr="00770F37">
              <w:rPr>
                <w:rFonts w:cs="Arial"/>
                <w:i/>
                <w:szCs w:val="22"/>
              </w:rPr>
              <w:t xml:space="preserve">Zugriffsrecht </w:t>
            </w:r>
            <w:r w:rsidRPr="00482506">
              <w:t>Service</w:t>
            </w:r>
            <w:r w:rsidRPr="003F6E31">
              <w:t xml:space="preserve"> verwaltet die Rechte für die Nutzung e</w:t>
            </w:r>
            <w:r w:rsidRPr="003F6E31">
              <w:t>i</w:t>
            </w:r>
            <w:r w:rsidRPr="003F6E31">
              <w:t xml:space="preserve">ner </w:t>
            </w:r>
            <w:r w:rsidR="001D7A52">
              <w:rPr>
                <w:i/>
              </w:rPr>
              <w:t>E-Ressource</w:t>
            </w:r>
            <w:r w:rsidRPr="003F6E31">
              <w:t xml:space="preserve">. Die Rechte sind auf der Basis von </w:t>
            </w:r>
            <w:r w:rsidRPr="00F12CE3">
              <w:rPr>
                <w:i/>
              </w:rPr>
              <w:t>Authentisi</w:t>
            </w:r>
            <w:r w:rsidRPr="00F12CE3">
              <w:rPr>
                <w:i/>
              </w:rPr>
              <w:t>e</w:t>
            </w:r>
            <w:r w:rsidRPr="00F12CE3">
              <w:rPr>
                <w:i/>
              </w:rPr>
              <w:t>rung</w:t>
            </w:r>
            <w:r w:rsidRPr="003F6E31">
              <w:t xml:space="preserve">, </w:t>
            </w:r>
            <w:r w:rsidRPr="00F12CE3">
              <w:rPr>
                <w:i/>
              </w:rPr>
              <w:t>Attributen</w:t>
            </w:r>
            <w:r w:rsidRPr="003F6E31">
              <w:t xml:space="preserve"> oder eigenen Modellen (Gruppen, Rollen, Einze</w:t>
            </w:r>
            <w:r w:rsidRPr="003F6E31">
              <w:t>l</w:t>
            </w:r>
            <w:r w:rsidRPr="003F6E31">
              <w:t>berechtigungen) definiert.</w:t>
            </w:r>
          </w:p>
        </w:tc>
      </w:tr>
    </w:tbl>
    <w:p w14:paraId="7DEF2B7C" w14:textId="77777777" w:rsidR="00F60652" w:rsidRDefault="00F60652" w:rsidP="00F60652">
      <w:pPr>
        <w:pStyle w:val="Textkrper"/>
        <w:spacing w:before="120"/>
        <w:rPr>
          <w:b/>
        </w:rPr>
      </w:pPr>
      <w:r>
        <w:rPr>
          <w:b/>
        </w:rPr>
        <w:t>Schnittstellen:</w:t>
      </w:r>
    </w:p>
    <w:p w14:paraId="5FE8A645" w14:textId="77777777" w:rsidR="00293A28" w:rsidRDefault="00F60652" w:rsidP="00F60652">
      <w:pPr>
        <w:pStyle w:val="Textkrper"/>
      </w:pPr>
      <w:r w:rsidRPr="003F6E31">
        <w:t xml:space="preserve">In: </w:t>
      </w:r>
      <w:r w:rsidRPr="003F6E31">
        <w:tab/>
      </w:r>
      <w:r>
        <w:t xml:space="preserve">Trust-Beziehungen, </w:t>
      </w:r>
    </w:p>
    <w:p w14:paraId="1CB7728F" w14:textId="77777777" w:rsidR="00293A28" w:rsidRDefault="008B0152" w:rsidP="00BE5BA0">
      <w:pPr>
        <w:pStyle w:val="Textkrper"/>
        <w:ind w:firstLine="709"/>
      </w:pPr>
      <w:r>
        <w:t>E-</w:t>
      </w:r>
      <w:r w:rsidR="00F60652">
        <w:t xml:space="preserve">Ressourcen, </w:t>
      </w:r>
    </w:p>
    <w:p w14:paraId="72D92531" w14:textId="087058C7" w:rsidR="00293A28" w:rsidRDefault="00F60652" w:rsidP="00BE5BA0">
      <w:pPr>
        <w:pStyle w:val="Textkrper"/>
        <w:ind w:firstLine="709"/>
      </w:pPr>
      <w:r>
        <w:t>Art und Qualität der Attribute</w:t>
      </w:r>
      <w:r w:rsidR="00BB1177">
        <w:t xml:space="preserve"> (Metadaten der Attribute)</w:t>
      </w:r>
      <w:r>
        <w:t xml:space="preserve">, </w:t>
      </w:r>
    </w:p>
    <w:p w14:paraId="5B642F4E" w14:textId="0F74C782" w:rsidR="00F60652" w:rsidRPr="003F6E31" w:rsidRDefault="00F60652" w:rsidP="00BE5BA0">
      <w:pPr>
        <w:pStyle w:val="Textkrper"/>
        <w:ind w:firstLine="709"/>
      </w:pPr>
      <w:r>
        <w:lastRenderedPageBreak/>
        <w:t>Art und Qualität der Authentifizierung</w:t>
      </w:r>
    </w:p>
    <w:p w14:paraId="2D77A352" w14:textId="2769B44D" w:rsidR="00F60652" w:rsidRDefault="00F60652" w:rsidP="00F60652">
      <w:pPr>
        <w:pStyle w:val="Textkrper"/>
        <w:ind w:left="709" w:hanging="709"/>
        <w:rPr>
          <w:b/>
        </w:rPr>
      </w:pPr>
      <w:r>
        <w:t>Out:</w:t>
      </w:r>
      <w:r w:rsidRPr="004E6CE4">
        <w:t xml:space="preserve"> </w:t>
      </w:r>
      <w:r w:rsidRPr="003F6E31">
        <w:tab/>
      </w:r>
      <w:r w:rsidR="008B0152">
        <w:rPr>
          <w:i/>
        </w:rPr>
        <w:t>Zugriff</w:t>
      </w:r>
      <w:r>
        <w:rPr>
          <w:i/>
        </w:rPr>
        <w:t>sregeln</w:t>
      </w:r>
    </w:p>
    <w:p w14:paraId="7B27CFA0" w14:textId="77777777" w:rsidR="00E9116A" w:rsidRPr="003F6E31" w:rsidRDefault="00E9116A" w:rsidP="00E9116A">
      <w:pPr>
        <w:pStyle w:val="Textkrper"/>
        <w:spacing w:before="120"/>
        <w:rPr>
          <w:b/>
        </w:rPr>
      </w:pPr>
      <w:r w:rsidRPr="003F6E31">
        <w:rPr>
          <w:b/>
        </w:rPr>
        <w:t>Aufgaben:</w:t>
      </w:r>
    </w:p>
    <w:p w14:paraId="41553A11" w14:textId="4637A47C" w:rsidR="00E9116A" w:rsidRDefault="00E9116A" w:rsidP="00E9116A">
      <w:pPr>
        <w:pStyle w:val="Textkrper"/>
        <w:numPr>
          <w:ilvl w:val="0"/>
          <w:numId w:val="3"/>
        </w:numPr>
      </w:pPr>
      <w:r w:rsidRPr="003F6E31">
        <w:t xml:space="preserve">Stellt Funktionen zur Verwaltung der Informationen bereit, welche </w:t>
      </w:r>
      <w:r>
        <w:t>Bedingungen (A</w:t>
      </w:r>
      <w:r>
        <w:t>u</w:t>
      </w:r>
      <w:r>
        <w:t>torisierung und/oder Attribute</w:t>
      </w:r>
      <w:r w:rsidR="00004662">
        <w:t xml:space="preserve"> oder Informationen aus eigenen Modellen</w:t>
      </w:r>
      <w:r>
        <w:t>)</w:t>
      </w:r>
      <w:r w:rsidRPr="003F6E31">
        <w:t xml:space="preserve"> ein </w:t>
      </w:r>
      <w:r w:rsidRPr="00F12CE3">
        <w:rPr>
          <w:i/>
        </w:rPr>
        <w:t>Subjekt</w:t>
      </w:r>
      <w:r w:rsidRPr="003F6E31">
        <w:t xml:space="preserve"> </w:t>
      </w:r>
      <w:r w:rsidR="001614C2">
        <w:t xml:space="preserve">entsprechend dem Schutzbedarf in welcher Qualität </w:t>
      </w:r>
      <w:r w:rsidRPr="003F6E31">
        <w:t>erfüllen muss, damit es auf d</w:t>
      </w:r>
      <w:r>
        <w:t xml:space="preserve">ie </w:t>
      </w:r>
      <w:r w:rsidRPr="003F6E31">
        <w:t>Funktion</w:t>
      </w:r>
      <w:r>
        <w:t>en</w:t>
      </w:r>
      <w:r w:rsidRPr="003F6E31">
        <w:t xml:space="preserve"> </w:t>
      </w:r>
      <w:r w:rsidR="003746EF">
        <w:t xml:space="preserve">und/oder Daten </w:t>
      </w:r>
      <w:r w:rsidRPr="003F6E31">
        <w:t xml:space="preserve">der </w:t>
      </w:r>
      <w:r w:rsidR="00C364F0" w:rsidRPr="00F12CE3">
        <w:rPr>
          <w:i/>
        </w:rPr>
        <w:t>Ressource</w:t>
      </w:r>
      <w:r w:rsidRPr="003F6E31">
        <w:t xml:space="preserve"> zugreifen darf</w:t>
      </w:r>
      <w:r>
        <w:t xml:space="preserve"> (</w:t>
      </w:r>
      <w:r w:rsidRPr="00F12CE3">
        <w:rPr>
          <w:i/>
        </w:rPr>
        <w:t>Feinautorisierung</w:t>
      </w:r>
      <w:r>
        <w:t>)</w:t>
      </w:r>
      <w:r w:rsidRPr="003F6E31">
        <w:t>.</w:t>
      </w:r>
    </w:p>
    <w:p w14:paraId="5FADF34D" w14:textId="0781143D" w:rsidR="00A37783" w:rsidRPr="00C11304" w:rsidRDefault="00A37783" w:rsidP="00E9116A">
      <w:pPr>
        <w:pStyle w:val="Textkrper"/>
        <w:numPr>
          <w:ilvl w:val="0"/>
          <w:numId w:val="3"/>
        </w:numPr>
      </w:pPr>
      <w:r>
        <w:t xml:space="preserve">Verwendet einen </w:t>
      </w:r>
      <w:r w:rsidRPr="007038F7">
        <w:rPr>
          <w:i/>
        </w:rPr>
        <w:t>Logging Service</w:t>
      </w:r>
      <w:r>
        <w:t>, um Zugriffs</w:t>
      </w:r>
      <w:r w:rsidRPr="003F6E31">
        <w:t>informationen</w:t>
      </w:r>
      <w:r>
        <w:t xml:space="preserve"> zur </w:t>
      </w:r>
      <w:r w:rsidRPr="003F6E31">
        <w:t>vollständige</w:t>
      </w:r>
      <w:r>
        <w:t>n</w:t>
      </w:r>
      <w:r w:rsidRPr="003F6E31">
        <w:t xml:space="preserve"> Nac</w:t>
      </w:r>
      <w:r w:rsidRPr="003F6E31">
        <w:t>h</w:t>
      </w:r>
      <w:r w:rsidRPr="003F6E31">
        <w:t>vollziehbarkeit</w:t>
      </w:r>
      <w:r>
        <w:t xml:space="preserve"> abzulegen</w:t>
      </w:r>
      <w:r w:rsidRPr="003F6E31">
        <w:t>.</w:t>
      </w:r>
    </w:p>
    <w:p w14:paraId="7DA16B46" w14:textId="5D263CA1" w:rsidR="00E9116A" w:rsidRDefault="00E9116A" w:rsidP="00AC31AB">
      <w:pPr>
        <w:pStyle w:val="berschrift2"/>
      </w:pPr>
      <w:bookmarkStart w:id="370" w:name="_Ref341861061"/>
      <w:bookmarkStart w:id="371" w:name="_Toc364078109"/>
      <w:bookmarkStart w:id="372" w:name="_Toc366590273"/>
      <w:bookmarkStart w:id="373" w:name="_Toc496078577"/>
      <w:r w:rsidRPr="003F6E31">
        <w:t xml:space="preserve">Services zur </w:t>
      </w:r>
      <w:bookmarkEnd w:id="370"/>
      <w:bookmarkEnd w:id="371"/>
      <w:bookmarkEnd w:id="372"/>
      <w:r w:rsidR="00336814">
        <w:t>Laufzeit</w:t>
      </w:r>
      <w:bookmarkEnd w:id="373"/>
    </w:p>
    <w:p w14:paraId="349D591D" w14:textId="74524A8E" w:rsidR="00E9116A" w:rsidRDefault="00E9116A" w:rsidP="00FD4CC4">
      <w:pPr>
        <w:pStyle w:val="Textkrper"/>
        <w:keepNext/>
      </w:pPr>
      <w:r>
        <w:t xml:space="preserve">Die Geschäftsservices zur </w:t>
      </w:r>
      <w:r w:rsidR="00336814">
        <w:t>Laufzeit</w:t>
      </w:r>
      <w:r w:rsidR="000F5E75">
        <w:t xml:space="preserve"> </w:t>
      </w:r>
      <w:r w:rsidR="00F95DD1">
        <w:t>(in den</w:t>
      </w:r>
      <w:r w:rsidR="00F95DD1" w:rsidRPr="003F6E31">
        <w:t xml:space="preserve"> </w:t>
      </w:r>
      <w:r w:rsidR="00F95DD1">
        <w:t>Modellen</w:t>
      </w:r>
      <w:r w:rsidR="00F95DD1" w:rsidRPr="003F6E31">
        <w:t xml:space="preserve"> dunkelblau)</w:t>
      </w:r>
      <w:r w:rsidR="00F95DD1">
        <w:t xml:space="preserve"> </w:t>
      </w:r>
      <w:r>
        <w:t xml:space="preserve">sind in </w:t>
      </w:r>
      <w:r>
        <w:fldChar w:fldCharType="begin"/>
      </w:r>
      <w:r>
        <w:instrText xml:space="preserve"> REF _Ref364075669 \h </w:instrText>
      </w:r>
      <w:r>
        <w:fldChar w:fldCharType="separate"/>
      </w:r>
      <w:r w:rsidR="006863C8">
        <w:t xml:space="preserve">Abbildung </w:t>
      </w:r>
      <w:r w:rsidR="006863C8">
        <w:rPr>
          <w:noProof/>
        </w:rPr>
        <w:t>14</w:t>
      </w:r>
      <w:r>
        <w:fldChar w:fldCharType="end"/>
      </w:r>
      <w:r>
        <w:t xml:space="preserve"> darg</w:t>
      </w:r>
      <w:r>
        <w:t>e</w:t>
      </w:r>
      <w:r>
        <w:t>stellt. Die Abbildung enthält alle Service</w:t>
      </w:r>
      <w:r w:rsidR="00872952">
        <w:t>s</w:t>
      </w:r>
      <w:r>
        <w:t>, die zur Abwicklung der Prozess</w:t>
      </w:r>
      <w:r w:rsidR="00151F09">
        <w:t>e</w:t>
      </w:r>
      <w:r w:rsidR="00EB6CDB">
        <w:t xml:space="preserve"> </w:t>
      </w:r>
      <w:r w:rsidR="00EB6CDB" w:rsidRPr="00EB6CDB">
        <w:rPr>
          <w:i/>
        </w:rPr>
        <w:t>Subjekt authent</w:t>
      </w:r>
      <w:r w:rsidR="00EB6CDB" w:rsidRPr="00EB6CDB">
        <w:rPr>
          <w:i/>
        </w:rPr>
        <w:t>i</w:t>
      </w:r>
      <w:r w:rsidR="00EB6CDB" w:rsidRPr="00EB6CDB">
        <w:rPr>
          <w:i/>
        </w:rPr>
        <w:t>fizieren</w:t>
      </w:r>
      <w:r w:rsidR="00EB6CDB" w:rsidRPr="00EB6CDB">
        <w:t xml:space="preserve"> und </w:t>
      </w:r>
      <w:r w:rsidR="001D7A52">
        <w:rPr>
          <w:i/>
        </w:rPr>
        <w:t>E-Identity</w:t>
      </w:r>
      <w:r w:rsidR="00EB6CDB" w:rsidRPr="00EB6CDB">
        <w:rPr>
          <w:i/>
        </w:rPr>
        <w:t xml:space="preserve"> autorisieren</w:t>
      </w:r>
      <w:r>
        <w:t xml:space="preserve"> zur </w:t>
      </w:r>
      <w:r w:rsidR="00336814">
        <w:t xml:space="preserve">Laufzeit </w:t>
      </w:r>
      <w:r>
        <w:t>verwendet werden.</w:t>
      </w:r>
    </w:p>
    <w:p w14:paraId="13706A9B" w14:textId="2C4B48C5" w:rsidR="007C6A28" w:rsidRPr="00BE5BA0" w:rsidRDefault="002E565D" w:rsidP="009B722F">
      <w:pPr>
        <w:pStyle w:val="Abbildung"/>
        <w:rPr>
          <w:lang w:val="de-CH"/>
        </w:rPr>
      </w:pPr>
      <w:r w:rsidRPr="002E565D">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3F5828">
        <w:rPr>
          <w:rFonts w:ascii="Times New Roman" w:hAnsi="Times New Roman"/>
          <w:color w:val="000000"/>
          <w:w w:val="0"/>
          <w:sz w:val="0"/>
          <w:szCs w:val="0"/>
          <w:u w:color="000000"/>
          <w:bdr w:val="none" w:sz="0" w:space="0" w:color="000000"/>
          <w:shd w:val="clear" w:color="000000" w:fill="000000"/>
          <w:lang w:val="de-CH" w:eastAsia="de-CH"/>
        </w:rPr>
        <w:drawing>
          <wp:inline distT="0" distB="0" distL="0" distR="0" wp14:anchorId="23DB98CB" wp14:editId="0A2F5CE0">
            <wp:extent cx="3211195" cy="2534920"/>
            <wp:effectExtent l="0" t="0" r="8255" b="0"/>
            <wp:docPr id="15" name="Grafik 15" descr="C:\Users\lua\Projekte\eCH-0107\Version3.0\Abbildungen\png\10_Laufzeit_Servi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ua\Projekte\eCH-0107\Version3.0\Abbildungen\png\10_Laufzeit_Services.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11195" cy="2534920"/>
                    </a:xfrm>
                    <a:prstGeom prst="rect">
                      <a:avLst/>
                    </a:prstGeom>
                    <a:noFill/>
                    <a:ln>
                      <a:noFill/>
                    </a:ln>
                  </pic:spPr>
                </pic:pic>
              </a:graphicData>
            </a:graphic>
          </wp:inline>
        </w:drawing>
      </w:r>
    </w:p>
    <w:p w14:paraId="39C453AE" w14:textId="5E556E29" w:rsidR="002E565D" w:rsidRPr="002E565D" w:rsidRDefault="00E9116A" w:rsidP="000D1394">
      <w:pPr>
        <w:pStyle w:val="Beschriftung"/>
      </w:pPr>
      <w:bookmarkStart w:id="374" w:name="_Ref364075669"/>
      <w:bookmarkStart w:id="375" w:name="_Toc365305286"/>
      <w:bookmarkStart w:id="376" w:name="_Toc366242222"/>
      <w:bookmarkStart w:id="377" w:name="_Toc496078632"/>
      <w:r>
        <w:t xml:space="preserve">Abbildung </w:t>
      </w:r>
      <w:fldSimple w:instr=" SEQ Abbildung \* ARABIC ">
        <w:r w:rsidR="006863C8">
          <w:rPr>
            <w:noProof/>
          </w:rPr>
          <w:t>14</w:t>
        </w:r>
      </w:fldSimple>
      <w:bookmarkEnd w:id="374"/>
      <w:r w:rsidR="004A1D98">
        <w:t xml:space="preserve"> </w:t>
      </w:r>
      <w:r>
        <w:t xml:space="preserve">Geschäftsservices – </w:t>
      </w:r>
      <w:bookmarkEnd w:id="375"/>
      <w:bookmarkEnd w:id="376"/>
      <w:r w:rsidR="00336814">
        <w:t>Laufzeit</w:t>
      </w:r>
      <w:bookmarkEnd w:id="377"/>
      <w:r w:rsidR="002E565D">
        <w:br/>
      </w:r>
    </w:p>
    <w:p w14:paraId="2421E13C" w14:textId="77777777" w:rsidR="00E9116A" w:rsidRPr="003F6E31" w:rsidRDefault="00E9116A" w:rsidP="0023667D">
      <w:pPr>
        <w:pStyle w:val="berschrift3"/>
      </w:pPr>
      <w:bookmarkStart w:id="378" w:name="_Toc364078111"/>
      <w:bookmarkStart w:id="379" w:name="_Ref365128382"/>
      <w:bookmarkStart w:id="380" w:name="_Ref365137905"/>
      <w:bookmarkStart w:id="381" w:name="_Ref371236947"/>
      <w:bookmarkStart w:id="382" w:name="_Ref371236958"/>
      <w:bookmarkStart w:id="383" w:name="_Ref371236976"/>
      <w:bookmarkStart w:id="384" w:name="_Toc366590274"/>
      <w:bookmarkStart w:id="385" w:name="_Toc496078578"/>
      <w:r>
        <w:t>Authentication Service</w:t>
      </w:r>
      <w:bookmarkEnd w:id="378"/>
      <w:bookmarkEnd w:id="379"/>
      <w:bookmarkEnd w:id="380"/>
      <w:bookmarkEnd w:id="381"/>
      <w:bookmarkEnd w:id="382"/>
      <w:bookmarkEnd w:id="383"/>
      <w:bookmarkEnd w:id="384"/>
      <w:bookmarkEnd w:id="385"/>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49CF6CCE" w14:textId="77777777" w:rsidTr="00226DA3">
        <w:trPr>
          <w:cantSplit/>
        </w:trPr>
        <w:tc>
          <w:tcPr>
            <w:tcW w:w="2518" w:type="dxa"/>
            <w:shd w:val="clear" w:color="auto" w:fill="D9D9D9" w:themeFill="background1" w:themeFillShade="D9"/>
          </w:tcPr>
          <w:p w14:paraId="42CA929D" w14:textId="77777777" w:rsidR="00E9116A" w:rsidRPr="003F6E31" w:rsidRDefault="00E9116A" w:rsidP="00E9116A">
            <w:pPr>
              <w:pStyle w:val="Textkrper"/>
              <w:rPr>
                <w:rFonts w:cs="Arial"/>
                <w:szCs w:val="22"/>
              </w:rPr>
            </w:pPr>
            <w:r w:rsidRPr="003F6E31">
              <w:rPr>
                <w:rFonts w:cs="Arial"/>
                <w:szCs w:val="22"/>
              </w:rPr>
              <w:t xml:space="preserve">Authentication Service </w:t>
            </w:r>
          </w:p>
        </w:tc>
        <w:tc>
          <w:tcPr>
            <w:tcW w:w="6769" w:type="dxa"/>
            <w:shd w:val="clear" w:color="auto" w:fill="F2F2F2" w:themeFill="background1" w:themeFillShade="F2"/>
          </w:tcPr>
          <w:p w14:paraId="70676660" w14:textId="2924F957" w:rsidR="00E9116A" w:rsidRPr="003F6E31" w:rsidRDefault="00E9116A" w:rsidP="001B668A">
            <w:pPr>
              <w:pStyle w:val="Textkrper"/>
            </w:pPr>
            <w:r w:rsidRPr="003F6E31">
              <w:rPr>
                <w:rFonts w:cs="Arial"/>
                <w:iCs/>
                <w:szCs w:val="22"/>
              </w:rPr>
              <w:t xml:space="preserve">Der </w:t>
            </w:r>
            <w:r w:rsidRPr="005C0044">
              <w:rPr>
                <w:rFonts w:cs="Arial"/>
                <w:i/>
                <w:iCs/>
                <w:szCs w:val="22"/>
              </w:rPr>
              <w:t xml:space="preserve">Authentication </w:t>
            </w:r>
            <w:r w:rsidRPr="00BA6F13">
              <w:rPr>
                <w:rFonts w:cs="Arial"/>
                <w:iCs/>
                <w:szCs w:val="22"/>
              </w:rPr>
              <w:t>Service</w:t>
            </w:r>
            <w:r w:rsidRPr="003F6E31">
              <w:rPr>
                <w:rFonts w:cs="Arial"/>
                <w:iCs/>
                <w:szCs w:val="22"/>
              </w:rPr>
              <w:t xml:space="preserve"> überprüft mittels de</w:t>
            </w:r>
            <w:r w:rsidR="001B668A">
              <w:rPr>
                <w:rFonts w:cs="Arial"/>
                <w:iCs/>
                <w:szCs w:val="22"/>
              </w:rPr>
              <w:t>r</w:t>
            </w:r>
            <w:r w:rsidRPr="003F6E31">
              <w:rPr>
                <w:rFonts w:cs="Arial"/>
                <w:iCs/>
                <w:szCs w:val="22"/>
              </w:rPr>
              <w:t xml:space="preserve"> </w:t>
            </w:r>
            <w:r w:rsidR="003728AC">
              <w:rPr>
                <w:rFonts w:cs="Arial"/>
                <w:i/>
                <w:iCs/>
                <w:szCs w:val="22"/>
              </w:rPr>
              <w:t>Authentifizi</w:t>
            </w:r>
            <w:r w:rsidR="003728AC">
              <w:rPr>
                <w:rFonts w:cs="Arial"/>
                <w:i/>
                <w:iCs/>
                <w:szCs w:val="22"/>
              </w:rPr>
              <w:t>e</w:t>
            </w:r>
            <w:r w:rsidR="00E16453">
              <w:rPr>
                <w:rFonts w:cs="Arial"/>
                <w:i/>
                <w:iCs/>
                <w:szCs w:val="22"/>
              </w:rPr>
              <w:t>rungsmittel</w:t>
            </w:r>
            <w:r w:rsidRPr="003F6E31">
              <w:rPr>
                <w:rFonts w:cs="Arial"/>
                <w:iCs/>
                <w:szCs w:val="22"/>
              </w:rPr>
              <w:t>, ob der Zugreifende (</w:t>
            </w:r>
            <w:r w:rsidRPr="003F6E31">
              <w:rPr>
                <w:rFonts w:cs="Arial"/>
                <w:i/>
                <w:iCs/>
                <w:szCs w:val="22"/>
              </w:rPr>
              <w:t>Subjekt</w:t>
            </w:r>
            <w:r w:rsidRPr="003F6E31">
              <w:rPr>
                <w:rFonts w:cs="Arial"/>
                <w:iCs/>
                <w:szCs w:val="22"/>
              </w:rPr>
              <w:t>) der ist, der er behauptet zu sein.</w:t>
            </w:r>
          </w:p>
        </w:tc>
      </w:tr>
    </w:tbl>
    <w:p w14:paraId="358E0576" w14:textId="34906177" w:rsidR="00E9116A" w:rsidRPr="003F6E31" w:rsidRDefault="00E9116A" w:rsidP="00E9116A">
      <w:pPr>
        <w:pStyle w:val="Textkrper"/>
        <w:spacing w:before="120"/>
        <w:rPr>
          <w:b/>
        </w:rPr>
      </w:pPr>
      <w:r w:rsidRPr="003F6E31">
        <w:rPr>
          <w:b/>
        </w:rPr>
        <w:t>Schnittstelle:</w:t>
      </w:r>
      <w:r w:rsidR="00B423FC">
        <w:rPr>
          <w:rStyle w:val="Funotenzeichen"/>
          <w:b/>
        </w:rPr>
        <w:footnoteReference w:id="10"/>
      </w:r>
    </w:p>
    <w:p w14:paraId="2474458D" w14:textId="0A7E4ABC" w:rsidR="00E9116A" w:rsidRPr="003F6E31" w:rsidRDefault="00E9116A" w:rsidP="00BE5BA0">
      <w:pPr>
        <w:pStyle w:val="Textkrper"/>
        <w:ind w:left="709" w:hanging="709"/>
      </w:pPr>
      <w:r w:rsidRPr="003F6E31">
        <w:lastRenderedPageBreak/>
        <w:t xml:space="preserve">In: </w:t>
      </w:r>
      <w:r w:rsidRPr="003F6E31">
        <w:tab/>
      </w:r>
      <w:r w:rsidR="00194A6B" w:rsidRPr="00194A6B">
        <w:t>Authentifizierungs-Anfrage (</w:t>
      </w:r>
      <w:r w:rsidR="00194A6B" w:rsidRPr="00BE5BA0">
        <w:rPr>
          <w:i/>
        </w:rPr>
        <w:t>AuthenticationRequest</w:t>
      </w:r>
      <w:r w:rsidR="00194A6B" w:rsidRPr="00194A6B">
        <w:rPr>
          <w:i/>
        </w:rPr>
        <w:t>)</w:t>
      </w:r>
      <w:r w:rsidR="00194A6B" w:rsidRPr="00194A6B">
        <w:t>,</w:t>
      </w:r>
      <w:r w:rsidR="00194A6B">
        <w:t xml:space="preserve"> </w:t>
      </w:r>
      <w:r w:rsidR="003C2A41">
        <w:br/>
      </w:r>
      <w:r w:rsidR="0049447A">
        <w:t>(</w:t>
      </w:r>
      <w:r w:rsidRPr="00610CBC">
        <w:rPr>
          <w:i/>
        </w:rPr>
        <w:t>Identifikator</w:t>
      </w:r>
      <w:r w:rsidR="0049447A">
        <w:rPr>
          <w:i/>
        </w:rPr>
        <w:t>)</w:t>
      </w:r>
      <w:r w:rsidRPr="003F6E31">
        <w:t xml:space="preserve">, </w:t>
      </w:r>
      <w:r w:rsidR="00721466">
        <w:br/>
      </w:r>
      <w:r w:rsidR="002F0672" w:rsidRPr="00610CBC">
        <w:rPr>
          <w:i/>
        </w:rPr>
        <w:t>Authentifizierungs</w:t>
      </w:r>
      <w:r w:rsidR="0049447A">
        <w:rPr>
          <w:i/>
        </w:rPr>
        <w:t>faktoren</w:t>
      </w:r>
    </w:p>
    <w:p w14:paraId="1B9D0938" w14:textId="3D0C7664" w:rsidR="00E9116A" w:rsidRDefault="00E9116A" w:rsidP="00E9116A">
      <w:pPr>
        <w:pStyle w:val="Textkrper"/>
        <w:ind w:left="709" w:hanging="709"/>
      </w:pPr>
      <w:r>
        <w:t>Out:</w:t>
      </w:r>
      <w:r w:rsidR="004E6CE4" w:rsidRPr="004E6CE4">
        <w:t xml:space="preserve"> </w:t>
      </w:r>
      <w:r w:rsidR="004E6CE4" w:rsidRPr="003F6E31">
        <w:tab/>
      </w:r>
      <w:r w:rsidR="0026598F" w:rsidRPr="00610CBC">
        <w:rPr>
          <w:i/>
        </w:rPr>
        <w:t>Authentifizierungs</w:t>
      </w:r>
      <w:r w:rsidR="00EF0A30">
        <w:rPr>
          <w:i/>
        </w:rPr>
        <w:t>ergebnis</w:t>
      </w:r>
      <w:r w:rsidR="0080197F">
        <w:t xml:space="preserve"> (</w:t>
      </w:r>
      <w:r w:rsidRPr="003F6E31">
        <w:t>Angabe, ob die Überprüfung de</w:t>
      </w:r>
      <w:r w:rsidR="00BA4909">
        <w:t xml:space="preserve">s </w:t>
      </w:r>
      <w:r w:rsidR="00BA4909" w:rsidRPr="00610CBC">
        <w:rPr>
          <w:i/>
        </w:rPr>
        <w:t>Subjekts</w:t>
      </w:r>
      <w:r w:rsidRPr="003F6E31">
        <w:t xml:space="preserve"> positiv ausg</w:t>
      </w:r>
      <w:r w:rsidRPr="003F6E31">
        <w:t>e</w:t>
      </w:r>
      <w:r w:rsidRPr="003F6E31">
        <w:t>fallen ist oder nicht</w:t>
      </w:r>
      <w:r w:rsidR="0080197F">
        <w:t>)</w:t>
      </w:r>
      <w:r w:rsidR="006A20EA">
        <w:t xml:space="preserve">, </w:t>
      </w:r>
      <w:r w:rsidR="00545629">
        <w:t>(</w:t>
      </w:r>
      <w:r w:rsidR="006A20EA">
        <w:t>Identifikator</w:t>
      </w:r>
      <w:r w:rsidR="00545629">
        <w:t>)</w:t>
      </w:r>
      <w:r w:rsidR="00616501">
        <w:t xml:space="preserve">, </w:t>
      </w:r>
      <w:r w:rsidR="003C2A41">
        <w:br/>
      </w:r>
      <w:r w:rsidR="00616501">
        <w:t>Art</w:t>
      </w:r>
      <w:r w:rsidR="00794A8E">
        <w:t xml:space="preserve"> und Qualität</w:t>
      </w:r>
      <w:r w:rsidR="00616501">
        <w:t xml:space="preserve"> der Authentifizierung</w:t>
      </w:r>
    </w:p>
    <w:p w14:paraId="51FDE934" w14:textId="76FAA8DD" w:rsidR="002879FE" w:rsidRPr="00EE1140" w:rsidRDefault="002879FE" w:rsidP="002879FE">
      <w:pPr>
        <w:pStyle w:val="Textkrper"/>
        <w:ind w:left="709" w:hanging="709"/>
        <w:rPr>
          <w:lang w:val="en-US"/>
        </w:rPr>
      </w:pPr>
      <w:r w:rsidRPr="00EE1140">
        <w:rPr>
          <w:lang w:val="en-US"/>
        </w:rPr>
        <w:t>Braucht</w:t>
      </w:r>
      <w:r w:rsidRPr="00EE1140">
        <w:rPr>
          <w:i/>
          <w:lang w:val="en-US"/>
        </w:rPr>
        <w:t>: Credential Service</w:t>
      </w:r>
      <w:r w:rsidR="00E15889" w:rsidRPr="00EE1140">
        <w:rPr>
          <w:i/>
          <w:lang w:val="en-US"/>
        </w:rPr>
        <w:t>, Logging Ser</w:t>
      </w:r>
      <w:r w:rsidR="00E15889">
        <w:rPr>
          <w:i/>
          <w:lang w:val="en-US"/>
        </w:rPr>
        <w:t>vice</w:t>
      </w:r>
    </w:p>
    <w:p w14:paraId="72775865" w14:textId="77777777" w:rsidR="00E9116A" w:rsidRPr="003F6E31" w:rsidRDefault="00E9116A" w:rsidP="00E9116A">
      <w:pPr>
        <w:pStyle w:val="Textkrper"/>
        <w:rPr>
          <w:b/>
        </w:rPr>
      </w:pPr>
      <w:r w:rsidRPr="003F6E31">
        <w:rPr>
          <w:b/>
        </w:rPr>
        <w:t>Aufgaben:</w:t>
      </w:r>
    </w:p>
    <w:p w14:paraId="1B819F48" w14:textId="15E8898B" w:rsidR="00FC65E1" w:rsidRDefault="00FC65E1" w:rsidP="00BE5BA0">
      <w:pPr>
        <w:pStyle w:val="Textkrper"/>
        <w:numPr>
          <w:ilvl w:val="0"/>
          <w:numId w:val="3"/>
        </w:numPr>
        <w:spacing w:line="240" w:lineRule="auto"/>
      </w:pPr>
      <w:r>
        <w:t xml:space="preserve">Überprüft, ob </w:t>
      </w:r>
      <w:r w:rsidRPr="000B69FC">
        <w:t>de</w:t>
      </w:r>
      <w:r w:rsidR="008173C1">
        <w:t>r</w:t>
      </w:r>
      <w:r w:rsidRPr="000B69FC">
        <w:t xml:space="preserve"> aufrufenden Service </w:t>
      </w:r>
      <w:r>
        <w:t xml:space="preserve">berechtigt ist, eine </w:t>
      </w:r>
      <w:r w:rsidRPr="00D749D7">
        <w:t>Authentifiz</w:t>
      </w:r>
      <w:r>
        <w:t>ierung zu vera</w:t>
      </w:r>
      <w:r>
        <w:t>n</w:t>
      </w:r>
      <w:r>
        <w:t>lassen.</w:t>
      </w:r>
    </w:p>
    <w:p w14:paraId="1279AC2D" w14:textId="16557F50" w:rsidR="0049447A" w:rsidRDefault="00E9116A" w:rsidP="006B6340">
      <w:pPr>
        <w:pStyle w:val="Textkrper"/>
        <w:numPr>
          <w:ilvl w:val="0"/>
          <w:numId w:val="3"/>
        </w:numPr>
      </w:pPr>
      <w:r w:rsidRPr="006F17E0">
        <w:t xml:space="preserve">Überprüft, </w:t>
      </w:r>
      <w:r w:rsidR="0049447A" w:rsidRPr="006F17E0">
        <w:t xml:space="preserve">die Ausgabewerte der Authentifikatoren </w:t>
      </w:r>
      <w:r w:rsidR="005A7A1F">
        <w:t>mit Hilfe der</w:t>
      </w:r>
      <w:r w:rsidR="00915510" w:rsidRPr="006F17E0">
        <w:t xml:space="preserve"> </w:t>
      </w:r>
      <w:r w:rsidR="00915510" w:rsidRPr="006B6340">
        <w:t>Credentials</w:t>
      </w:r>
      <w:r w:rsidR="0049447A" w:rsidRPr="006B6340">
        <w:t>.</w:t>
      </w:r>
      <w:r w:rsidR="0049447A" w:rsidRPr="006F17E0">
        <w:t xml:space="preserve"> Ist die Prüfung positiv, ist die Authentifizierung erfolgreich und die behauptete E-Identity wird</w:t>
      </w:r>
      <w:r w:rsidR="00502440">
        <w:t xml:space="preserve"> mit entsprechender Qualität der Authentifizierung </w:t>
      </w:r>
      <w:r w:rsidR="004D7594">
        <w:t>(z.B. entsprechend den Vertra</w:t>
      </w:r>
      <w:r w:rsidR="004D7594">
        <w:t>u</w:t>
      </w:r>
      <w:r w:rsidR="004D7594">
        <w:t xml:space="preserve">ensstufen nach </w:t>
      </w:r>
      <w:r w:rsidR="00E90F38">
        <w:t>eCH-0170</w:t>
      </w:r>
      <w:sdt>
        <w:sdtPr>
          <w:id w:val="-654070558"/>
          <w:citation/>
        </w:sdtPr>
        <w:sdtEndPr/>
        <w:sdtContent>
          <w:r w:rsidR="00E90F38">
            <w:fldChar w:fldCharType="begin"/>
          </w:r>
          <w:r w:rsidR="00E90F38">
            <w:instrText xml:space="preserve"> CITATION eCH170v2 \l 2055 </w:instrText>
          </w:r>
          <w:r w:rsidR="00E90F38">
            <w:fldChar w:fldCharType="separate"/>
          </w:r>
          <w:r w:rsidR="006863C8">
            <w:rPr>
              <w:noProof/>
            </w:rPr>
            <w:t xml:space="preserve"> [4]</w:t>
          </w:r>
          <w:r w:rsidR="00E90F38">
            <w:fldChar w:fldCharType="end"/>
          </w:r>
        </w:sdtContent>
      </w:sdt>
      <w:r w:rsidR="004D7594">
        <w:t>)</w:t>
      </w:r>
      <w:r w:rsidR="0049447A" w:rsidRPr="006F17E0">
        <w:t xml:space="preserve"> bestätigt.</w:t>
      </w:r>
    </w:p>
    <w:p w14:paraId="5D53C44A" w14:textId="4A948908" w:rsidR="00A37783" w:rsidRPr="006F17E0" w:rsidRDefault="00A37783" w:rsidP="006B6340">
      <w:pPr>
        <w:pStyle w:val="Textkrper"/>
        <w:numPr>
          <w:ilvl w:val="0"/>
          <w:numId w:val="3"/>
        </w:numPr>
      </w:pPr>
      <w:r>
        <w:t xml:space="preserve">Verwendet einen </w:t>
      </w:r>
      <w:r w:rsidRPr="007038F7">
        <w:rPr>
          <w:i/>
        </w:rPr>
        <w:t>Logging Service</w:t>
      </w:r>
      <w:r>
        <w:t>, um Zugriffs</w:t>
      </w:r>
      <w:r w:rsidRPr="003F6E31">
        <w:t>informationen</w:t>
      </w:r>
      <w:r>
        <w:t xml:space="preserve"> zur </w:t>
      </w:r>
      <w:r w:rsidRPr="003F6E31">
        <w:t>vollständige</w:t>
      </w:r>
      <w:r>
        <w:t>n</w:t>
      </w:r>
      <w:r w:rsidRPr="003F6E31">
        <w:t xml:space="preserve"> Nac</w:t>
      </w:r>
      <w:r w:rsidRPr="003F6E31">
        <w:t>h</w:t>
      </w:r>
      <w:r w:rsidRPr="003F6E31">
        <w:t>vollziehbarkeit</w:t>
      </w:r>
      <w:r>
        <w:t xml:space="preserve"> abzulegen</w:t>
      </w:r>
      <w:r w:rsidRPr="003F6E31">
        <w:t>.</w:t>
      </w:r>
    </w:p>
    <w:p w14:paraId="074ABBEF" w14:textId="5FB1FF6F" w:rsidR="007A7361" w:rsidRPr="00EE1140" w:rsidRDefault="00DF1E76" w:rsidP="00E67B10">
      <w:pPr>
        <w:pStyle w:val="Textkrper"/>
        <w:numPr>
          <w:ilvl w:val="0"/>
          <w:numId w:val="3"/>
        </w:numPr>
      </w:pPr>
      <w:r w:rsidRPr="007A7361">
        <w:t>(</w:t>
      </w:r>
      <w:r w:rsidR="00223343" w:rsidRPr="007A7361">
        <w:t>optional</w:t>
      </w:r>
      <w:r w:rsidR="0049447A" w:rsidRPr="007A7361">
        <w:t xml:space="preserve">) </w:t>
      </w:r>
      <w:bookmarkStart w:id="386" w:name="_Ref365127765"/>
      <w:bookmarkStart w:id="387" w:name="_Ref365128138"/>
      <w:bookmarkStart w:id="388" w:name="_Ref365137911"/>
      <w:r w:rsidR="00A50BE6" w:rsidRPr="007A7361">
        <w:t xml:space="preserve">Holt das Einverständnis des </w:t>
      </w:r>
      <w:r w:rsidR="00A50BE6" w:rsidRPr="007A7361">
        <w:rPr>
          <w:i/>
        </w:rPr>
        <w:t>Subjekts</w:t>
      </w:r>
      <w:r w:rsidR="00A50BE6" w:rsidRPr="007A7361">
        <w:t xml:space="preserve"> </w:t>
      </w:r>
      <w:r w:rsidR="00845EA1" w:rsidRPr="007A7361">
        <w:t>(Einschränkung auf natürliche Pers</w:t>
      </w:r>
      <w:r w:rsidR="00845EA1" w:rsidRPr="007A7361">
        <w:t>o</w:t>
      </w:r>
      <w:r w:rsidR="00845EA1" w:rsidRPr="007A7361">
        <w:t xml:space="preserve">nen) </w:t>
      </w:r>
      <w:r w:rsidR="00A50BE6" w:rsidRPr="007A7361">
        <w:t xml:space="preserve">ein, </w:t>
      </w:r>
      <w:r w:rsidR="00D4027C" w:rsidRPr="007A7361">
        <w:t>das</w:t>
      </w:r>
      <w:r w:rsidR="00A50BE6" w:rsidRPr="007A7361">
        <w:t xml:space="preserve"> </w:t>
      </w:r>
      <w:r w:rsidR="00D4027C" w:rsidRPr="007A7361">
        <w:rPr>
          <w:i/>
        </w:rPr>
        <w:t>Authentifizierungsergebnis</w:t>
      </w:r>
      <w:r w:rsidR="00D4027C" w:rsidRPr="007A7361">
        <w:t xml:space="preserve"> </w:t>
      </w:r>
      <w:r w:rsidR="00A50BE6" w:rsidRPr="007A7361">
        <w:t>an den aufrufenden Service zu übermitteln</w:t>
      </w:r>
      <w:r w:rsidR="002B6126" w:rsidRPr="007A7361">
        <w:t>.</w:t>
      </w:r>
    </w:p>
    <w:p w14:paraId="59187F70" w14:textId="09044F49" w:rsidR="007A7361" w:rsidRPr="00CF437D" w:rsidRDefault="00B12B6D" w:rsidP="007A7361">
      <w:pPr>
        <w:pStyle w:val="Textkrper"/>
        <w:numPr>
          <w:ilvl w:val="0"/>
          <w:numId w:val="3"/>
        </w:numPr>
      </w:pPr>
      <w:r>
        <w:t>(optional)</w:t>
      </w:r>
      <w:r w:rsidR="0084201F">
        <w:t xml:space="preserve"> </w:t>
      </w:r>
      <w:r w:rsidR="007A7361" w:rsidRPr="00CF437D">
        <w:t xml:space="preserve">Etabliert eine zeitlich befristete sichere Verbindung zum </w:t>
      </w:r>
      <w:r w:rsidR="007A7361" w:rsidRPr="00EE1140">
        <w:rPr>
          <w:i/>
        </w:rPr>
        <w:t>user agent</w:t>
      </w:r>
      <w:r w:rsidR="007A7361" w:rsidRPr="00CF437D">
        <w:t xml:space="preserve"> des Subjekts (z.B. Browser oder App).</w:t>
      </w:r>
    </w:p>
    <w:p w14:paraId="69887F9B" w14:textId="47C58314" w:rsidR="00A50BE6" w:rsidRPr="00BE5BA0" w:rsidRDefault="00BF4981" w:rsidP="007A7361">
      <w:pPr>
        <w:pStyle w:val="Textkrper"/>
        <w:numPr>
          <w:ilvl w:val="0"/>
          <w:numId w:val="3"/>
        </w:numPr>
        <w:rPr>
          <w:highlight w:val="yellow"/>
        </w:rPr>
      </w:pPr>
      <w:r>
        <w:t xml:space="preserve">(optional) </w:t>
      </w:r>
      <w:r w:rsidR="007A7361" w:rsidRPr="00CF437D">
        <w:t>Kann das Authentifizierung</w:t>
      </w:r>
      <w:r w:rsidR="00CF437D">
        <w:t>s</w:t>
      </w:r>
      <w:r w:rsidR="007A7361" w:rsidRPr="00CF437D">
        <w:t xml:space="preserve">ergebnis an Services übermitteln, so lange die sichere Verbindung zum </w:t>
      </w:r>
      <w:r w:rsidR="007A7361" w:rsidRPr="00EE1140">
        <w:rPr>
          <w:i/>
        </w:rPr>
        <w:t>user agent</w:t>
      </w:r>
      <w:r w:rsidR="007A7361" w:rsidRPr="00CF437D">
        <w:t xml:space="preserve"> des Subjekts besteht (unterstützt Single SignOn) </w:t>
      </w:r>
    </w:p>
    <w:p w14:paraId="34945B44" w14:textId="77777777" w:rsidR="001C2596" w:rsidRPr="000A67FE" w:rsidRDefault="001C2596" w:rsidP="00EE1140">
      <w:pPr>
        <w:pStyle w:val="berschrift3"/>
      </w:pPr>
      <w:bookmarkStart w:id="389" w:name="_Toc485136209"/>
      <w:bookmarkStart w:id="390" w:name="_Toc485138668"/>
      <w:bookmarkStart w:id="391" w:name="_Toc485221670"/>
      <w:bookmarkStart w:id="392" w:name="_Toc485222402"/>
      <w:bookmarkStart w:id="393" w:name="_Toc485222579"/>
      <w:bookmarkStart w:id="394" w:name="_Toc485224010"/>
      <w:bookmarkStart w:id="395" w:name="_Toc485224091"/>
      <w:bookmarkStart w:id="396" w:name="_Toc485224201"/>
      <w:bookmarkStart w:id="397" w:name="_Toc485302400"/>
      <w:bookmarkStart w:id="398" w:name="_Toc485302498"/>
      <w:bookmarkStart w:id="399" w:name="_Toc488929920"/>
      <w:bookmarkStart w:id="400" w:name="_Toc490483972"/>
      <w:bookmarkStart w:id="401" w:name="_Toc491092380"/>
      <w:bookmarkStart w:id="402" w:name="_Toc491172547"/>
      <w:bookmarkStart w:id="403" w:name="_Toc491423766"/>
      <w:bookmarkStart w:id="404" w:name="_Toc491693143"/>
      <w:bookmarkStart w:id="405" w:name="_Toc493169196"/>
      <w:bookmarkStart w:id="406" w:name="_Toc493232770"/>
      <w:bookmarkStart w:id="407" w:name="_Toc493233149"/>
      <w:bookmarkStart w:id="408" w:name="_Toc366590275"/>
      <w:bookmarkStart w:id="409" w:name="_Toc496078579"/>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r>
        <w:t>Attribute Assertion Service</w:t>
      </w:r>
      <w:bookmarkEnd w:id="386"/>
      <w:bookmarkEnd w:id="387"/>
      <w:bookmarkEnd w:id="388"/>
      <w:bookmarkEnd w:id="408"/>
      <w:bookmarkEnd w:id="409"/>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1C2596" w:rsidRPr="003F6E31" w14:paraId="1A290114" w14:textId="77777777" w:rsidTr="00226DA3">
        <w:trPr>
          <w:cantSplit/>
        </w:trPr>
        <w:tc>
          <w:tcPr>
            <w:tcW w:w="2518" w:type="dxa"/>
            <w:shd w:val="clear" w:color="auto" w:fill="D9D9D9" w:themeFill="background1" w:themeFillShade="D9"/>
          </w:tcPr>
          <w:p w14:paraId="3A7E0024" w14:textId="77777777" w:rsidR="001C2596" w:rsidRPr="00AD72F6" w:rsidRDefault="001C2596" w:rsidP="0080197F">
            <w:pPr>
              <w:pStyle w:val="Textkrper"/>
              <w:rPr>
                <w:rFonts w:cs="Arial"/>
                <w:szCs w:val="22"/>
                <w:lang w:val="fr-CH"/>
              </w:rPr>
            </w:pPr>
            <w:r w:rsidRPr="00AD72F6">
              <w:rPr>
                <w:rFonts w:cs="Arial"/>
                <w:szCs w:val="22"/>
                <w:lang w:val="fr-CH"/>
              </w:rPr>
              <w:t xml:space="preserve">Attribute Assertion Service </w:t>
            </w:r>
          </w:p>
        </w:tc>
        <w:tc>
          <w:tcPr>
            <w:tcW w:w="6769" w:type="dxa"/>
            <w:shd w:val="clear" w:color="auto" w:fill="F2F2F2" w:themeFill="background1" w:themeFillShade="F2"/>
          </w:tcPr>
          <w:p w14:paraId="0ED84703" w14:textId="16A6011A" w:rsidR="001C2596" w:rsidRPr="003F6E31" w:rsidRDefault="001C2596" w:rsidP="000D3346">
            <w:pPr>
              <w:pStyle w:val="Textkrper"/>
              <w:rPr>
                <w:rFonts w:cs="Arial"/>
                <w:szCs w:val="22"/>
              </w:rPr>
            </w:pPr>
            <w:r w:rsidRPr="003F6E31">
              <w:rPr>
                <w:rFonts w:cs="Arial"/>
                <w:szCs w:val="22"/>
              </w:rPr>
              <w:t xml:space="preserve">Eine </w:t>
            </w:r>
            <w:r w:rsidRPr="003F6E31">
              <w:rPr>
                <w:rFonts w:cs="Arial"/>
                <w:i/>
                <w:szCs w:val="22"/>
              </w:rPr>
              <w:t>Entität</w:t>
            </w:r>
            <w:r w:rsidRPr="003F6E31">
              <w:rPr>
                <w:rFonts w:cs="Arial"/>
                <w:szCs w:val="22"/>
              </w:rPr>
              <w:t xml:space="preserve">, die </w:t>
            </w:r>
            <w:r w:rsidRPr="003F6E31">
              <w:rPr>
                <w:rFonts w:cs="Arial"/>
                <w:i/>
                <w:szCs w:val="22"/>
              </w:rPr>
              <w:t>Attribut</w:t>
            </w:r>
            <w:r w:rsidR="0049447A">
              <w:rPr>
                <w:rFonts w:cs="Arial"/>
                <w:i/>
                <w:szCs w:val="22"/>
              </w:rPr>
              <w:t>bestätigungen</w:t>
            </w:r>
            <w:r w:rsidRPr="003F6E31">
              <w:rPr>
                <w:rFonts w:cs="Arial"/>
                <w:szCs w:val="22"/>
              </w:rPr>
              <w:t xml:space="preserve"> über eine definierte Schnit</w:t>
            </w:r>
            <w:r w:rsidRPr="003F6E31">
              <w:rPr>
                <w:rFonts w:cs="Arial"/>
                <w:szCs w:val="22"/>
              </w:rPr>
              <w:t>t</w:t>
            </w:r>
            <w:r w:rsidRPr="003F6E31">
              <w:rPr>
                <w:rFonts w:cs="Arial"/>
                <w:szCs w:val="22"/>
              </w:rPr>
              <w:t xml:space="preserve">stelle ausstellt. </w:t>
            </w:r>
          </w:p>
        </w:tc>
      </w:tr>
    </w:tbl>
    <w:p w14:paraId="321B1E94" w14:textId="77777777" w:rsidR="001C2596" w:rsidRPr="003F6E31" w:rsidRDefault="001C2596" w:rsidP="001C2596">
      <w:pPr>
        <w:pStyle w:val="Textkrper"/>
        <w:spacing w:before="120"/>
        <w:rPr>
          <w:b/>
        </w:rPr>
      </w:pPr>
      <w:r w:rsidRPr="003F6E31">
        <w:rPr>
          <w:b/>
        </w:rPr>
        <w:t>Schnittstelle:</w:t>
      </w:r>
    </w:p>
    <w:p w14:paraId="5570E416" w14:textId="607EF2CF" w:rsidR="001C2596" w:rsidRPr="003F6E31" w:rsidRDefault="001C2596" w:rsidP="001C2596">
      <w:pPr>
        <w:pStyle w:val="Textkrper"/>
        <w:ind w:left="709" w:hanging="709"/>
      </w:pPr>
      <w:r w:rsidRPr="003F6E31">
        <w:t xml:space="preserve">In: </w:t>
      </w:r>
      <w:r w:rsidRPr="003F6E31">
        <w:tab/>
      </w:r>
      <w:r w:rsidRPr="00194A6B">
        <w:t>Attribute-Request,</w:t>
      </w:r>
      <w:r w:rsidRPr="003F6E31">
        <w:t xml:space="preserve"> </w:t>
      </w:r>
      <w:r w:rsidR="00BB2970">
        <w:br/>
      </w:r>
      <w:r w:rsidRPr="00F12CE3">
        <w:rPr>
          <w:i/>
        </w:rPr>
        <w:t>Identifikator</w:t>
      </w:r>
      <w:r w:rsidR="00A7785C">
        <w:rPr>
          <w:i/>
        </w:rPr>
        <w:t>,</w:t>
      </w:r>
      <w:r w:rsidR="00BB2970">
        <w:rPr>
          <w:i/>
        </w:rPr>
        <w:br/>
      </w:r>
      <w:r w:rsidR="00A7785C">
        <w:rPr>
          <w:i/>
        </w:rPr>
        <w:t>(</w:t>
      </w:r>
      <w:r w:rsidR="00A7785C" w:rsidRPr="00CE6A0D">
        <w:rPr>
          <w:i/>
        </w:rPr>
        <w:t>Authentifizierungsbestätigung</w:t>
      </w:r>
      <w:r w:rsidR="00A7785C">
        <w:rPr>
          <w:i/>
        </w:rPr>
        <w:t>)</w:t>
      </w:r>
    </w:p>
    <w:p w14:paraId="66EB1567" w14:textId="5F050B67" w:rsidR="001C2596" w:rsidRDefault="001C2596" w:rsidP="001C2596">
      <w:pPr>
        <w:pStyle w:val="Textkrper"/>
        <w:ind w:left="709" w:hanging="709"/>
      </w:pPr>
      <w:r w:rsidRPr="003F6E31">
        <w:t xml:space="preserve">Out: </w:t>
      </w:r>
      <w:r w:rsidRPr="003F6E31">
        <w:tab/>
      </w:r>
      <w:r w:rsidR="00AD5173" w:rsidRPr="00F12CE3">
        <w:rPr>
          <w:i/>
        </w:rPr>
        <w:t>Attributbestätigung</w:t>
      </w:r>
      <w:r w:rsidRPr="003F6E31">
        <w:t xml:space="preserve"> (Angabe, ob die Überprüfung der Beziehung zwischen einem </w:t>
      </w:r>
      <w:r w:rsidRPr="0093278E">
        <w:rPr>
          <w:i/>
        </w:rPr>
        <w:t>A</w:t>
      </w:r>
      <w:r w:rsidRPr="0093278E">
        <w:rPr>
          <w:i/>
        </w:rPr>
        <w:t>t</w:t>
      </w:r>
      <w:r w:rsidRPr="0093278E">
        <w:rPr>
          <w:i/>
        </w:rPr>
        <w:t>tribut</w:t>
      </w:r>
      <w:r w:rsidRPr="003F6E31">
        <w:t xml:space="preserve"> und dem </w:t>
      </w:r>
      <w:r w:rsidRPr="0093278E">
        <w:rPr>
          <w:i/>
        </w:rPr>
        <w:t>Subjekt</w:t>
      </w:r>
      <w:r w:rsidRPr="003F6E31">
        <w:t xml:space="preserve"> positiv ausgefallen ist, oder nicht).</w:t>
      </w:r>
    </w:p>
    <w:p w14:paraId="02F06F50" w14:textId="263171F5" w:rsidR="000C6FDE" w:rsidRPr="003F6E31" w:rsidRDefault="000C6FDE" w:rsidP="001C2596">
      <w:pPr>
        <w:pStyle w:val="Textkrper"/>
        <w:ind w:left="709" w:hanging="709"/>
        <w:rPr>
          <w:b/>
        </w:rPr>
      </w:pPr>
      <w:r>
        <w:t xml:space="preserve">Braucht: </w:t>
      </w:r>
      <w:r w:rsidRPr="00EE1140">
        <w:rPr>
          <w:i/>
        </w:rPr>
        <w:t>Attribute Service</w:t>
      </w:r>
      <w:r w:rsidR="00E15889" w:rsidRPr="007B471B">
        <w:rPr>
          <w:i/>
          <w:lang w:val="en-US"/>
        </w:rPr>
        <w:t>, Logging Ser</w:t>
      </w:r>
      <w:r w:rsidR="00E15889">
        <w:rPr>
          <w:i/>
          <w:lang w:val="en-US"/>
        </w:rPr>
        <w:t>vice</w:t>
      </w:r>
    </w:p>
    <w:p w14:paraId="63A10275" w14:textId="77777777" w:rsidR="001C2596" w:rsidRPr="003F6E31" w:rsidRDefault="001C2596" w:rsidP="001C2596">
      <w:pPr>
        <w:pStyle w:val="Textkrper"/>
        <w:rPr>
          <w:b/>
        </w:rPr>
      </w:pPr>
      <w:r w:rsidRPr="003F6E31">
        <w:rPr>
          <w:b/>
        </w:rPr>
        <w:t>Aufgaben:</w:t>
      </w:r>
    </w:p>
    <w:p w14:paraId="4F231CB4" w14:textId="79850DD2" w:rsidR="00C0618E" w:rsidRDefault="00C0618E" w:rsidP="00BE5BA0">
      <w:pPr>
        <w:pStyle w:val="Textkrper"/>
        <w:numPr>
          <w:ilvl w:val="0"/>
          <w:numId w:val="2"/>
        </w:numPr>
        <w:spacing w:line="240" w:lineRule="auto"/>
      </w:pPr>
      <w:r>
        <w:t xml:space="preserve">Überprüft, ob </w:t>
      </w:r>
      <w:r w:rsidRPr="000B69FC">
        <w:t>de</w:t>
      </w:r>
      <w:r>
        <w:t>r</w:t>
      </w:r>
      <w:r w:rsidRPr="000B69FC">
        <w:t xml:space="preserve"> aufrufenden Service</w:t>
      </w:r>
      <w:r>
        <w:t xml:space="preserve"> berechtigt ist, eine </w:t>
      </w:r>
      <w:r w:rsidRPr="00D749D7">
        <w:t>A</w:t>
      </w:r>
      <w:r>
        <w:t>ttributbestätigung anz</w:t>
      </w:r>
      <w:r>
        <w:t>u</w:t>
      </w:r>
      <w:r>
        <w:t>fordern.</w:t>
      </w:r>
    </w:p>
    <w:p w14:paraId="12AC9D5E" w14:textId="3857C18F" w:rsidR="003D45E0" w:rsidRDefault="006A726E" w:rsidP="00BE5BA0">
      <w:pPr>
        <w:pStyle w:val="Textkrper"/>
        <w:numPr>
          <w:ilvl w:val="0"/>
          <w:numId w:val="2"/>
        </w:numPr>
        <w:spacing w:line="240" w:lineRule="auto"/>
      </w:pPr>
      <w:r>
        <w:t xml:space="preserve">(optional) </w:t>
      </w:r>
      <w:r w:rsidR="003D45E0">
        <w:t>Stellt sicher, dass die Attributbestätigung für ein Subjekt nur auf Basis e</w:t>
      </w:r>
      <w:r w:rsidR="003D45E0">
        <w:t>i</w:t>
      </w:r>
      <w:r w:rsidR="003D45E0">
        <w:t xml:space="preserve">nes gültigen Authentifizierungsergebnisses des Authentication Service ausgestellt wird.  </w:t>
      </w:r>
    </w:p>
    <w:p w14:paraId="32E82DE1" w14:textId="77777777" w:rsidR="001C2596" w:rsidRPr="003F6E31" w:rsidRDefault="001C2596" w:rsidP="001C2596">
      <w:pPr>
        <w:pStyle w:val="Textkrper"/>
        <w:numPr>
          <w:ilvl w:val="0"/>
          <w:numId w:val="2"/>
        </w:numPr>
      </w:pPr>
      <w:r w:rsidRPr="003F6E31">
        <w:lastRenderedPageBreak/>
        <w:t>Generiert berechnete</w:t>
      </w:r>
      <w:r>
        <w:t xml:space="preserve"> und abgeleitete</w:t>
      </w:r>
      <w:r w:rsidRPr="003F6E31">
        <w:t xml:space="preserve"> Attributwerte aus </w:t>
      </w:r>
      <w:r w:rsidRPr="00F12CE3">
        <w:rPr>
          <w:i/>
        </w:rPr>
        <w:t>Attributen</w:t>
      </w:r>
      <w:r w:rsidRPr="003F6E31">
        <w:t xml:space="preserve"> (</w:t>
      </w:r>
      <w:r>
        <w:t xml:space="preserve">z.B. </w:t>
      </w:r>
      <w:r w:rsidRPr="003F6E31">
        <w:t>over18)</w:t>
      </w:r>
      <w:r w:rsidR="009A0EDA">
        <w:t>.</w:t>
      </w:r>
    </w:p>
    <w:p w14:paraId="1034CF62" w14:textId="00702728" w:rsidR="00AD5173" w:rsidRDefault="00AD5173" w:rsidP="00AD5173">
      <w:pPr>
        <w:pStyle w:val="Textkrper"/>
        <w:numPr>
          <w:ilvl w:val="0"/>
          <w:numId w:val="2"/>
        </w:numPr>
      </w:pPr>
      <w:r w:rsidRPr="003F6E31">
        <w:t>Bestätigt elektronisch</w:t>
      </w:r>
      <w:r>
        <w:t xml:space="preserve"> mit entsprechender Qualität</w:t>
      </w:r>
      <w:r w:rsidR="003635EA">
        <w:t xml:space="preserve"> (siehe Qualitätsmodell zur Attri</w:t>
      </w:r>
      <w:r w:rsidR="009659DF">
        <w:t>bu</w:t>
      </w:r>
      <w:r w:rsidR="009659DF">
        <w:t>t</w:t>
      </w:r>
      <w:r w:rsidR="003635EA">
        <w:t>bestätigung</w:t>
      </w:r>
      <w:r w:rsidR="00A108C4">
        <w:t xml:space="preserve"> eCH-0171 </w:t>
      </w:r>
      <w:r w:rsidR="00A108C4">
        <w:fldChar w:fldCharType="begin" w:fldLock="1"/>
      </w:r>
      <w:r w:rsidR="003B0ADC">
        <w:instrText>ADDIN CSL_CITATION { "citationItems" : [ { "id" : "ITEM-1", "itemData" : { "abstract" : "Der Standard eCH-0171 Qualit\u00e4tsmodell der Attributwertbest\u00e4tigung zur eID wird genutzt, um die Qualit\u00e4t einer Attributwertbest\u00e4tigung zu bewerten. Der Standard beschreibt die Grundlegenden Prozesse f\u00fcr das Anbieten von Attributwertbest\u00e4tigungen und leitet von diesen die Qualit\u00e4tskriterien f\u00fcr die Bewertung ab. Durch die definierten Auspr\u00e4gungen der Qualit\u00e4tskriterien wird eine Bewertung der Attributwertbest\u00e4tigung erm\u00f6glicht. Mit Hilfe der Gesamtbewertung k\u00f6nnen verschiedene Anbieter von Attributwertbest\u00e4tigungen verglichen werden.", "author" : [ { "dropping-particle" : "", "family" : "Topfel", "given" : "Martin", "non-dropping-particle" : "", "parse-names" : false, "suffix" : "" }, { "dropping-particle" : "", "family" : "Jarchow", "given" : "Thomas", "non-dropping-particle" : "", "parse-names" : false, "suffix" : "" }, { "dropping-particle" : "", "family" : "Spichiger", "given" : "Andreas", "non-dropping-particle" : "", "parse-names" : false, "suffix" : "" }, { "dropping-particle" : "", "family" : "Bernold", "given" : "Ronny", "non-dropping-particle" : "", "parse-names" : false, "suffix" : "" } ], "id" : "ITEM-1", "issued" : { "date-parts" : [ [ "2014" ] ] }, "title" : "eCH-0171 Qualit\u00e4tsmodell der Attributwertbest\u00e4tigung zur eID", "type" : "article-journal", "volume" : "1.0" }, "uris" : [ "http://www.mendeley.com/documents/?uuid=685f7385-c457-40dd-9f00-8759e5ee73eb" ] } ], "mendeley" : { "formattedCitation" : "[1]", "plainTextFormattedCitation" : "[1]", "previouslyFormattedCitation" : "[1]" }, "properties" : { "noteIndex" : 0 }, "schema" : "https://github.com/citation-style-language/schema/raw/master/csl-citation.json" }</w:instrText>
      </w:r>
      <w:r w:rsidR="00A108C4">
        <w:fldChar w:fldCharType="separate"/>
      </w:r>
      <w:r w:rsidR="00A108C4" w:rsidRPr="00A108C4">
        <w:rPr>
          <w:noProof/>
        </w:rPr>
        <w:t>[1]</w:t>
      </w:r>
      <w:r w:rsidR="00A108C4">
        <w:fldChar w:fldCharType="end"/>
      </w:r>
      <w:r w:rsidR="003635EA">
        <w:t>)</w:t>
      </w:r>
      <w:r w:rsidRPr="003F6E31">
        <w:t xml:space="preserve">, ob ein bestimmtes </w:t>
      </w:r>
      <w:r w:rsidRPr="00F12CE3">
        <w:rPr>
          <w:i/>
        </w:rPr>
        <w:t>Attribut</w:t>
      </w:r>
      <w:r w:rsidRPr="003F6E31">
        <w:t xml:space="preserve"> einem </w:t>
      </w:r>
      <w:r w:rsidRPr="00F12CE3">
        <w:rPr>
          <w:i/>
        </w:rPr>
        <w:t>Subjekt</w:t>
      </w:r>
      <w:r w:rsidRPr="003F6E31">
        <w:t xml:space="preserve"> zugewiesen ist oder nicht.</w:t>
      </w:r>
    </w:p>
    <w:p w14:paraId="03B7E6E0" w14:textId="21595863" w:rsidR="00A37783" w:rsidRPr="003F6E31" w:rsidRDefault="00A37783" w:rsidP="00AD5173">
      <w:pPr>
        <w:pStyle w:val="Textkrper"/>
        <w:numPr>
          <w:ilvl w:val="0"/>
          <w:numId w:val="2"/>
        </w:numPr>
      </w:pPr>
      <w:r>
        <w:t xml:space="preserve">Verwendet einen </w:t>
      </w:r>
      <w:r w:rsidRPr="007038F7">
        <w:rPr>
          <w:i/>
        </w:rPr>
        <w:t>Logging Service</w:t>
      </w:r>
      <w:r>
        <w:t>, um Zugriffs</w:t>
      </w:r>
      <w:r w:rsidRPr="003F6E31">
        <w:t>informationen</w:t>
      </w:r>
      <w:r>
        <w:t xml:space="preserve"> zur </w:t>
      </w:r>
      <w:r w:rsidRPr="003F6E31">
        <w:t>vollständige</w:t>
      </w:r>
      <w:r>
        <w:t>n</w:t>
      </w:r>
      <w:r w:rsidRPr="003F6E31">
        <w:t xml:space="preserve"> Nac</w:t>
      </w:r>
      <w:r w:rsidRPr="003F6E31">
        <w:t>h</w:t>
      </w:r>
      <w:r w:rsidRPr="003F6E31">
        <w:t>vollziehbarkeit</w:t>
      </w:r>
      <w:r>
        <w:t xml:space="preserve"> abzulegen</w:t>
      </w:r>
      <w:r w:rsidRPr="003F6E31">
        <w:t>.</w:t>
      </w:r>
    </w:p>
    <w:p w14:paraId="55049062" w14:textId="07C8E828" w:rsidR="001C2596" w:rsidRDefault="00F872AB" w:rsidP="001C2596">
      <w:pPr>
        <w:pStyle w:val="Textkrper"/>
        <w:numPr>
          <w:ilvl w:val="0"/>
          <w:numId w:val="2"/>
        </w:numPr>
      </w:pPr>
      <w:r>
        <w:t>(</w:t>
      </w:r>
      <w:r w:rsidR="00F72ABA">
        <w:t>optional</w:t>
      </w:r>
      <w:r>
        <w:t xml:space="preserve">) </w:t>
      </w:r>
      <w:r w:rsidR="001C2596">
        <w:t>Holt das</w:t>
      </w:r>
      <w:r w:rsidR="001C2596" w:rsidRPr="003F6E31">
        <w:t xml:space="preserve"> </w:t>
      </w:r>
      <w:r w:rsidR="001C2596">
        <w:t>E</w:t>
      </w:r>
      <w:r w:rsidR="001C2596" w:rsidRPr="003F6E31">
        <w:t>inverständnis</w:t>
      </w:r>
      <w:r w:rsidR="001C2596">
        <w:t xml:space="preserve"> des </w:t>
      </w:r>
      <w:r w:rsidR="001C2596" w:rsidRPr="00F12CE3">
        <w:rPr>
          <w:i/>
        </w:rPr>
        <w:t>Subjekts</w:t>
      </w:r>
      <w:r w:rsidR="001C2596">
        <w:t xml:space="preserve"> </w:t>
      </w:r>
      <w:r w:rsidR="00665B47">
        <w:t>(Einschränkung auf natürliche Pers</w:t>
      </w:r>
      <w:r w:rsidR="00665B47">
        <w:t>o</w:t>
      </w:r>
      <w:r w:rsidR="00665B47">
        <w:t>nen</w:t>
      </w:r>
      <w:r w:rsidR="008D6E22">
        <w:t xml:space="preserve"> und persönliche Attribute</w:t>
      </w:r>
      <w:r w:rsidR="00665B47">
        <w:t xml:space="preserve">) </w:t>
      </w:r>
      <w:r w:rsidR="001C2596">
        <w:t xml:space="preserve">ein, die </w:t>
      </w:r>
      <w:r w:rsidR="001C2596" w:rsidRPr="00F12CE3">
        <w:rPr>
          <w:i/>
        </w:rPr>
        <w:t>Attribut</w:t>
      </w:r>
      <w:r w:rsidR="005C0044" w:rsidRPr="00F12CE3">
        <w:rPr>
          <w:i/>
        </w:rPr>
        <w:t>b</w:t>
      </w:r>
      <w:r w:rsidR="001C2596" w:rsidRPr="00F12CE3">
        <w:rPr>
          <w:i/>
        </w:rPr>
        <w:t>e</w:t>
      </w:r>
      <w:r w:rsidR="005C0044" w:rsidRPr="00F12CE3">
        <w:rPr>
          <w:i/>
        </w:rPr>
        <w:t>stätigungen</w:t>
      </w:r>
      <w:r w:rsidR="001C2596">
        <w:t xml:space="preserve"> an den aufrufenden Se</w:t>
      </w:r>
      <w:r w:rsidR="001C2596">
        <w:t>r</w:t>
      </w:r>
      <w:r w:rsidR="001C2596">
        <w:t>vice zu übermitteln</w:t>
      </w:r>
      <w:r w:rsidR="001B5BAF">
        <w:t xml:space="preserve"> (Zustimmung)</w:t>
      </w:r>
      <w:r w:rsidR="009A0EDA">
        <w:t>.</w:t>
      </w:r>
    </w:p>
    <w:p w14:paraId="2B23D8C5" w14:textId="4B96DEE2" w:rsidR="00E9116A" w:rsidRPr="003F6E31" w:rsidRDefault="00E9116A" w:rsidP="0023667D">
      <w:pPr>
        <w:pStyle w:val="berschrift3"/>
      </w:pPr>
      <w:bookmarkStart w:id="410" w:name="_Toc364078112"/>
      <w:bookmarkStart w:id="411" w:name="_Ref365127571"/>
      <w:bookmarkStart w:id="412" w:name="_Ref365127580"/>
      <w:bookmarkStart w:id="413" w:name="_Ref365128323"/>
      <w:bookmarkStart w:id="414" w:name="_Ref371237513"/>
      <w:bookmarkStart w:id="415" w:name="_Ref371237527"/>
      <w:bookmarkStart w:id="416" w:name="_Toc366590276"/>
      <w:bookmarkStart w:id="417" w:name="_Toc496078580"/>
      <w:r>
        <w:t>Broker Service</w:t>
      </w:r>
      <w:bookmarkEnd w:id="410"/>
      <w:bookmarkEnd w:id="411"/>
      <w:bookmarkEnd w:id="412"/>
      <w:bookmarkEnd w:id="413"/>
      <w:bookmarkEnd w:id="414"/>
      <w:bookmarkEnd w:id="415"/>
      <w:bookmarkEnd w:id="416"/>
      <w:bookmarkEnd w:id="417"/>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1634F0FC" w14:textId="77777777" w:rsidTr="00226DA3">
        <w:trPr>
          <w:cantSplit/>
        </w:trPr>
        <w:tc>
          <w:tcPr>
            <w:tcW w:w="2518" w:type="dxa"/>
            <w:shd w:val="clear" w:color="auto" w:fill="D9D9D9" w:themeFill="background1" w:themeFillShade="D9"/>
          </w:tcPr>
          <w:p w14:paraId="193FB6E4" w14:textId="77777777" w:rsidR="00E9116A" w:rsidRPr="003F6E31" w:rsidRDefault="00EB6CDB" w:rsidP="00E9116A">
            <w:pPr>
              <w:pStyle w:val="Textkrper"/>
              <w:rPr>
                <w:rFonts w:cs="Arial"/>
                <w:szCs w:val="22"/>
              </w:rPr>
            </w:pPr>
            <w:r>
              <w:rPr>
                <w:rFonts w:cs="Arial"/>
                <w:szCs w:val="22"/>
              </w:rPr>
              <w:t>Broker Service</w:t>
            </w:r>
          </w:p>
        </w:tc>
        <w:tc>
          <w:tcPr>
            <w:tcW w:w="6769" w:type="dxa"/>
            <w:shd w:val="clear" w:color="auto" w:fill="F2F2F2" w:themeFill="background1" w:themeFillShade="F2"/>
          </w:tcPr>
          <w:p w14:paraId="3C57FA95" w14:textId="699AD25D" w:rsidR="00E9116A" w:rsidRPr="003F6E31" w:rsidRDefault="00E9116A" w:rsidP="00E9116A">
            <w:pPr>
              <w:pStyle w:val="Textkrper"/>
            </w:pPr>
            <w:r w:rsidRPr="003F6E31">
              <w:t xml:space="preserve">Dieser Service vermittelt zwischen dem </w:t>
            </w:r>
            <w:r w:rsidRPr="00F12CE3">
              <w:rPr>
                <w:i/>
              </w:rPr>
              <w:t>Subjekt</w:t>
            </w:r>
            <w:r w:rsidRPr="003F6E31">
              <w:t xml:space="preserve">, </w:t>
            </w:r>
            <w:r w:rsidR="00C364F0" w:rsidRPr="00F12CE3">
              <w:rPr>
                <w:i/>
              </w:rPr>
              <w:t>Ressource</w:t>
            </w:r>
            <w:r w:rsidRPr="00F12CE3">
              <w:rPr>
                <w:i/>
              </w:rPr>
              <w:t>n</w:t>
            </w:r>
            <w:r w:rsidRPr="003F6E31">
              <w:t xml:space="preserve"> und den Services der Ausführungszeit</w:t>
            </w:r>
            <w:r w:rsidR="00550A66">
              <w:t>, föderiert Au</w:t>
            </w:r>
            <w:r w:rsidR="009659DF">
              <w:t>thentifizierung und Attribut</w:t>
            </w:r>
            <w:r w:rsidR="00550A66">
              <w:t>bestätigung.</w:t>
            </w:r>
          </w:p>
        </w:tc>
      </w:tr>
    </w:tbl>
    <w:p w14:paraId="080DB8A2" w14:textId="77777777" w:rsidR="00E9116A" w:rsidRPr="003F6E31" w:rsidRDefault="00E9116A" w:rsidP="00E9116A">
      <w:pPr>
        <w:pStyle w:val="Textkrper"/>
        <w:spacing w:before="120"/>
        <w:rPr>
          <w:b/>
        </w:rPr>
      </w:pPr>
      <w:r w:rsidRPr="003F6E31">
        <w:rPr>
          <w:b/>
        </w:rPr>
        <w:t>Schnittstelle:</w:t>
      </w:r>
    </w:p>
    <w:p w14:paraId="1170E477" w14:textId="252ACEDB" w:rsidR="00E9116A" w:rsidRPr="003F6E31" w:rsidRDefault="00E9116A" w:rsidP="00BE5BA0">
      <w:pPr>
        <w:pStyle w:val="Textkrper"/>
        <w:ind w:left="709" w:hanging="709"/>
      </w:pPr>
      <w:r w:rsidRPr="003F6E31">
        <w:t xml:space="preserve">In: </w:t>
      </w:r>
      <w:r w:rsidRPr="003F6E31">
        <w:tab/>
      </w:r>
      <w:r w:rsidR="00522B6E" w:rsidRPr="00194A6B">
        <w:t>Authentifizierungs-Anfrage (</w:t>
      </w:r>
      <w:r w:rsidR="00522B6E" w:rsidRPr="000B69FC">
        <w:rPr>
          <w:i/>
        </w:rPr>
        <w:t>AuthenticationRequest</w:t>
      </w:r>
      <w:r w:rsidR="00522B6E" w:rsidRPr="00194A6B">
        <w:rPr>
          <w:i/>
        </w:rPr>
        <w:t>)</w:t>
      </w:r>
      <w:r w:rsidR="00522B6E" w:rsidRPr="00194A6B">
        <w:t>,</w:t>
      </w:r>
      <w:r w:rsidR="00522B6E">
        <w:t xml:space="preserve"> </w:t>
      </w:r>
      <w:r w:rsidR="00BB2970">
        <w:br/>
      </w:r>
      <w:r w:rsidR="005C6620">
        <w:t>(</w:t>
      </w:r>
      <w:r w:rsidR="00522B6E" w:rsidRPr="00194A6B">
        <w:t>Attribute-Request</w:t>
      </w:r>
      <w:r w:rsidR="005C6620">
        <w:t>)</w:t>
      </w:r>
      <w:r w:rsidR="00522B6E">
        <w:t xml:space="preserve">, </w:t>
      </w:r>
      <w:r w:rsidR="00BB2970">
        <w:br/>
      </w:r>
      <w:r w:rsidR="00522B6E">
        <w:t>(</w:t>
      </w:r>
      <w:r w:rsidR="00522B6E" w:rsidRPr="00610CBC">
        <w:rPr>
          <w:i/>
        </w:rPr>
        <w:t>Identifikator</w:t>
      </w:r>
      <w:r w:rsidR="00522B6E">
        <w:rPr>
          <w:i/>
        </w:rPr>
        <w:t>)</w:t>
      </w:r>
    </w:p>
    <w:p w14:paraId="32F952E4" w14:textId="3BE4ACDB" w:rsidR="00E9116A" w:rsidRDefault="00E9116A" w:rsidP="00E9116A">
      <w:pPr>
        <w:pStyle w:val="Textkrper"/>
        <w:ind w:left="709" w:hanging="709"/>
        <w:rPr>
          <w:i/>
        </w:rPr>
      </w:pPr>
      <w:r w:rsidRPr="00C4257C">
        <w:t xml:space="preserve">Out: </w:t>
      </w:r>
      <w:r w:rsidRPr="00C4257C">
        <w:tab/>
      </w:r>
      <w:r w:rsidR="00805AEC" w:rsidRPr="00F12CE3">
        <w:rPr>
          <w:i/>
        </w:rPr>
        <w:t>Authentifizierungs</w:t>
      </w:r>
      <w:r w:rsidR="00AD5173" w:rsidRPr="00F12CE3">
        <w:rPr>
          <w:i/>
        </w:rPr>
        <w:t>b</w:t>
      </w:r>
      <w:r w:rsidR="00805AEC" w:rsidRPr="00F12CE3">
        <w:rPr>
          <w:i/>
        </w:rPr>
        <w:t>estätigungen</w:t>
      </w:r>
      <w:r w:rsidRPr="00F12CE3">
        <w:rPr>
          <w:i/>
        </w:rPr>
        <w:t xml:space="preserve">, </w:t>
      </w:r>
      <w:r w:rsidR="00BB2970">
        <w:rPr>
          <w:i/>
        </w:rPr>
        <w:br/>
      </w:r>
      <w:r w:rsidR="00F77E6E">
        <w:rPr>
          <w:i/>
        </w:rPr>
        <w:t>(</w:t>
      </w:r>
      <w:r w:rsidR="00AD5173" w:rsidRPr="00F12CE3">
        <w:rPr>
          <w:i/>
        </w:rPr>
        <w:t>Attributbestätigung</w:t>
      </w:r>
      <w:r w:rsidR="00805AEC" w:rsidRPr="00F12CE3">
        <w:rPr>
          <w:i/>
        </w:rPr>
        <w:t>en</w:t>
      </w:r>
      <w:r w:rsidR="00F77E6E">
        <w:rPr>
          <w:i/>
        </w:rPr>
        <w:t>)</w:t>
      </w:r>
    </w:p>
    <w:p w14:paraId="4BB367DB" w14:textId="515F90F6" w:rsidR="00EE219A" w:rsidRPr="00EE1140" w:rsidRDefault="00EE219A" w:rsidP="00E9116A">
      <w:pPr>
        <w:pStyle w:val="Textkrper"/>
        <w:ind w:left="709" w:hanging="709"/>
        <w:rPr>
          <w:lang w:val="en-US"/>
        </w:rPr>
      </w:pPr>
      <w:r w:rsidRPr="00EE1140">
        <w:rPr>
          <w:lang w:val="en-US"/>
        </w:rPr>
        <w:t>Braucht</w:t>
      </w:r>
      <w:r w:rsidRPr="00EE1140">
        <w:rPr>
          <w:i/>
          <w:lang w:val="en-US"/>
        </w:rPr>
        <w:t>: Trust Service</w:t>
      </w:r>
      <w:r w:rsidR="00910169" w:rsidRPr="007B471B">
        <w:rPr>
          <w:i/>
          <w:lang w:val="en-US"/>
        </w:rPr>
        <w:t>, Logging Ser</w:t>
      </w:r>
      <w:r w:rsidR="00910169">
        <w:rPr>
          <w:i/>
          <w:lang w:val="en-US"/>
        </w:rPr>
        <w:t>vice</w:t>
      </w:r>
    </w:p>
    <w:p w14:paraId="21EDCE5F" w14:textId="72751358" w:rsidR="00E9116A" w:rsidRPr="005B7435" w:rsidRDefault="00E9116A" w:rsidP="00E9116A">
      <w:pPr>
        <w:pStyle w:val="Textkrper"/>
        <w:rPr>
          <w:b/>
        </w:rPr>
      </w:pPr>
      <w:r w:rsidRPr="005B7435">
        <w:rPr>
          <w:b/>
        </w:rPr>
        <w:t>Aufgaben:</w:t>
      </w:r>
    </w:p>
    <w:p w14:paraId="3B12C850" w14:textId="6A3BA3A8" w:rsidR="00805AEC" w:rsidRPr="00EE1140" w:rsidRDefault="0081619F" w:rsidP="00E9116A">
      <w:pPr>
        <w:pStyle w:val="Textkrper"/>
        <w:numPr>
          <w:ilvl w:val="0"/>
          <w:numId w:val="3"/>
        </w:numPr>
        <w:rPr>
          <w:lang w:val="de-DE"/>
        </w:rPr>
      </w:pPr>
      <w:r w:rsidRPr="00EE1140">
        <w:rPr>
          <w:lang w:val="de-DE"/>
        </w:rPr>
        <w:t xml:space="preserve">Vermittelt </w:t>
      </w:r>
      <w:r w:rsidR="00F42829" w:rsidRPr="00EE1140">
        <w:rPr>
          <w:lang w:val="de-DE"/>
        </w:rPr>
        <w:t xml:space="preserve">die Services und </w:t>
      </w:r>
      <w:r w:rsidR="00F42829" w:rsidRPr="00EE1140">
        <w:rPr>
          <w:i/>
          <w:lang w:val="de-DE"/>
        </w:rPr>
        <w:t>Metadaten</w:t>
      </w:r>
      <w:r w:rsidR="00F42829" w:rsidRPr="00EE1140">
        <w:rPr>
          <w:lang w:val="de-DE"/>
        </w:rPr>
        <w:t xml:space="preserve"> </w:t>
      </w:r>
      <w:r w:rsidR="00695B3A" w:rsidRPr="00EE1140">
        <w:rPr>
          <w:lang w:val="de-DE"/>
        </w:rPr>
        <w:t>(</w:t>
      </w:r>
      <w:r w:rsidR="00695B3A" w:rsidRPr="00EE1140">
        <w:rPr>
          <w:highlight w:val="yellow"/>
          <w:lang w:val="de-DE"/>
        </w:rPr>
        <w:t>Discovery</w:t>
      </w:r>
      <w:r w:rsidR="00695B3A" w:rsidRPr="00EE1140">
        <w:rPr>
          <w:lang w:val="de-DE"/>
        </w:rPr>
        <w:t>)</w:t>
      </w:r>
    </w:p>
    <w:p w14:paraId="78C233FC" w14:textId="15CEE30C" w:rsidR="00095A5F" w:rsidRPr="00E979D4" w:rsidRDefault="00095A5F" w:rsidP="00E979D4">
      <w:pPr>
        <w:pStyle w:val="Textkrper"/>
        <w:numPr>
          <w:ilvl w:val="0"/>
          <w:numId w:val="3"/>
        </w:numPr>
        <w:spacing w:line="240" w:lineRule="auto"/>
      </w:pPr>
      <w:r>
        <w:t xml:space="preserve">Überprüft, ob </w:t>
      </w:r>
      <w:r w:rsidRPr="000B69FC">
        <w:t>de</w:t>
      </w:r>
      <w:r>
        <w:t>r</w:t>
      </w:r>
      <w:r w:rsidRPr="000B69FC">
        <w:t xml:space="preserve"> aufrufenden Service</w:t>
      </w:r>
      <w:r>
        <w:t xml:space="preserve"> berechtigt ist, </w:t>
      </w:r>
      <w:r w:rsidRPr="006B6340">
        <w:rPr>
          <w:i/>
        </w:rPr>
        <w:t>Authentifizierungs</w:t>
      </w:r>
      <w:r>
        <w:rPr>
          <w:i/>
        </w:rPr>
        <w:t xml:space="preserve">- und </w:t>
      </w:r>
      <w:r w:rsidRPr="00E979D4">
        <w:rPr>
          <w:i/>
        </w:rPr>
        <w:t>Attribu</w:t>
      </w:r>
      <w:r w:rsidRPr="00E979D4">
        <w:rPr>
          <w:i/>
        </w:rPr>
        <w:t>t</w:t>
      </w:r>
      <w:r w:rsidRPr="00E979D4">
        <w:rPr>
          <w:i/>
        </w:rPr>
        <w:t>bestätigungen</w:t>
      </w:r>
      <w:r>
        <w:t xml:space="preserve"> anzufordern.</w:t>
      </w:r>
    </w:p>
    <w:p w14:paraId="6EE1D6A1" w14:textId="2D7147AA" w:rsidR="00D671AC" w:rsidRDefault="00E9116A" w:rsidP="006D13DE">
      <w:pPr>
        <w:pStyle w:val="Textkrper"/>
        <w:numPr>
          <w:ilvl w:val="0"/>
          <w:numId w:val="3"/>
        </w:numPr>
      </w:pPr>
      <w:r>
        <w:t xml:space="preserve">Kontaktiert die </w:t>
      </w:r>
      <w:r w:rsidR="002B55B7">
        <w:t xml:space="preserve">gemäss Trust vertrauenswürdigen </w:t>
      </w:r>
      <w:r w:rsidRPr="0093278E">
        <w:rPr>
          <w:i/>
        </w:rPr>
        <w:t>Authentication Services</w:t>
      </w:r>
      <w:r>
        <w:t xml:space="preserve"> zur </w:t>
      </w:r>
      <w:r w:rsidRPr="00F12CE3">
        <w:rPr>
          <w:i/>
        </w:rPr>
        <w:t>A</w:t>
      </w:r>
      <w:r w:rsidRPr="00F12CE3">
        <w:rPr>
          <w:i/>
        </w:rPr>
        <w:t>u</w:t>
      </w:r>
      <w:r w:rsidRPr="00F12CE3">
        <w:rPr>
          <w:i/>
        </w:rPr>
        <w:t>thentifikation</w:t>
      </w:r>
      <w:r>
        <w:t xml:space="preserve"> des </w:t>
      </w:r>
      <w:r w:rsidRPr="00F12CE3">
        <w:rPr>
          <w:i/>
        </w:rPr>
        <w:t>Subjekts</w:t>
      </w:r>
      <w:r w:rsidR="006D13DE">
        <w:t xml:space="preserve"> und b</w:t>
      </w:r>
      <w:r w:rsidR="006D13DE" w:rsidRPr="003F6E31">
        <w:t>estätigt im positiven Fall die Authentizität des aufr</w:t>
      </w:r>
      <w:r w:rsidR="006D13DE" w:rsidRPr="003F6E31">
        <w:t>u</w:t>
      </w:r>
      <w:r w:rsidR="006D13DE" w:rsidRPr="003F6E31">
        <w:t xml:space="preserve">fenden </w:t>
      </w:r>
      <w:r w:rsidR="006D13DE" w:rsidRPr="006B6340">
        <w:rPr>
          <w:i/>
        </w:rPr>
        <w:t>Subjekts</w:t>
      </w:r>
      <w:r w:rsidR="009248FF">
        <w:rPr>
          <w:i/>
        </w:rPr>
        <w:t xml:space="preserve"> (z.B.</w:t>
      </w:r>
      <w:r w:rsidR="006D13DE">
        <w:t xml:space="preserve"> mit einer </w:t>
      </w:r>
      <w:r w:rsidR="006D13DE" w:rsidRPr="006B6340">
        <w:rPr>
          <w:i/>
        </w:rPr>
        <w:t>Authentifizierungsbestätigung</w:t>
      </w:r>
      <w:r w:rsidR="006D13DE">
        <w:t xml:space="preserve"> der entsprechenden Qualität</w:t>
      </w:r>
      <w:r w:rsidR="00EE1AFC">
        <w:t>)</w:t>
      </w:r>
    </w:p>
    <w:p w14:paraId="45521149" w14:textId="0D026596" w:rsidR="00D424C1" w:rsidRPr="00EE1140" w:rsidRDefault="00D671AC" w:rsidP="006D13DE">
      <w:pPr>
        <w:pStyle w:val="Textkrper"/>
        <w:numPr>
          <w:ilvl w:val="0"/>
          <w:numId w:val="3"/>
        </w:numPr>
        <w:rPr>
          <w:highlight w:val="yellow"/>
        </w:rPr>
      </w:pPr>
      <w:r w:rsidRPr="00EE1140">
        <w:rPr>
          <w:highlight w:val="yellow"/>
        </w:rPr>
        <w:t>(</w:t>
      </w:r>
      <w:r w:rsidR="008118CE" w:rsidRPr="00EE1140">
        <w:rPr>
          <w:highlight w:val="yellow"/>
        </w:rPr>
        <w:t>optional</w:t>
      </w:r>
      <w:r w:rsidRPr="00EE1140">
        <w:rPr>
          <w:highlight w:val="yellow"/>
        </w:rPr>
        <w:t xml:space="preserve">) Holt das Einverständnis des </w:t>
      </w:r>
      <w:r w:rsidRPr="00EE1140">
        <w:rPr>
          <w:i/>
          <w:highlight w:val="yellow"/>
        </w:rPr>
        <w:t>Subjekts</w:t>
      </w:r>
      <w:r w:rsidRPr="00EE1140">
        <w:rPr>
          <w:highlight w:val="yellow"/>
        </w:rPr>
        <w:t xml:space="preserve"> (Einschränkung auf natürliche Pers</w:t>
      </w:r>
      <w:r w:rsidRPr="00EE1140">
        <w:rPr>
          <w:highlight w:val="yellow"/>
        </w:rPr>
        <w:t>o</w:t>
      </w:r>
      <w:r w:rsidRPr="00EE1140">
        <w:rPr>
          <w:highlight w:val="yellow"/>
        </w:rPr>
        <w:t xml:space="preserve">nen) ein, das </w:t>
      </w:r>
      <w:r w:rsidRPr="00EE1140">
        <w:rPr>
          <w:i/>
          <w:highlight w:val="yellow"/>
        </w:rPr>
        <w:t>Authentifizierungsergebnis</w:t>
      </w:r>
      <w:r w:rsidRPr="00EE1140">
        <w:rPr>
          <w:highlight w:val="yellow"/>
        </w:rPr>
        <w:t xml:space="preserve"> an den aufrufenden Service zu übermitteln (Zustimmung; erfolgt allenfalls zusammen mit der Zustimmung zur Übermittlung der </w:t>
      </w:r>
      <w:r w:rsidRPr="00EE1140">
        <w:rPr>
          <w:i/>
          <w:highlight w:val="yellow"/>
        </w:rPr>
        <w:t>Attributbestätigungen</w:t>
      </w:r>
      <w:r w:rsidRPr="00EE1140">
        <w:rPr>
          <w:highlight w:val="yellow"/>
        </w:rPr>
        <w:t>).</w:t>
      </w:r>
    </w:p>
    <w:p w14:paraId="5A9B6892" w14:textId="236B1EEE" w:rsidR="00E9116A" w:rsidRDefault="008118CE" w:rsidP="00D424C1">
      <w:pPr>
        <w:pStyle w:val="Textkrper"/>
        <w:numPr>
          <w:ilvl w:val="0"/>
          <w:numId w:val="3"/>
        </w:numPr>
      </w:pPr>
      <w:r>
        <w:t>(optional)</w:t>
      </w:r>
      <w:r w:rsidR="00D424C1">
        <w:t xml:space="preserve"> Kontaktiert ausgehend von der durch den </w:t>
      </w:r>
      <w:r w:rsidR="00D424C1" w:rsidRPr="00F12CE3">
        <w:rPr>
          <w:i/>
        </w:rPr>
        <w:t>Identifikator</w:t>
      </w:r>
      <w:r w:rsidR="00D424C1">
        <w:t xml:space="preserve"> referenzierten </w:t>
      </w:r>
      <w:r w:rsidR="001D7A52">
        <w:t>E-Identity</w:t>
      </w:r>
      <w:r w:rsidR="00D424C1">
        <w:t xml:space="preserve"> rekursiv entlang den </w:t>
      </w:r>
      <w:r w:rsidR="00D424C1" w:rsidRPr="00F12CE3">
        <w:rPr>
          <w:i/>
        </w:rPr>
        <w:t>linkedID</w:t>
      </w:r>
      <w:r w:rsidR="00D424C1">
        <w:t>-Beziehungen weitere gemäss Trust vertra</w:t>
      </w:r>
      <w:r w:rsidR="00D424C1">
        <w:t>u</w:t>
      </w:r>
      <w:r w:rsidR="00D424C1">
        <w:t xml:space="preserve">enswürdigen </w:t>
      </w:r>
      <w:r w:rsidR="00D424C1" w:rsidRPr="0093278E">
        <w:rPr>
          <w:i/>
        </w:rPr>
        <w:t>Authentication Services</w:t>
      </w:r>
      <w:r w:rsidR="00D424C1">
        <w:t xml:space="preserve"> zur </w:t>
      </w:r>
      <w:r w:rsidR="00D424C1" w:rsidRPr="0093278E">
        <w:rPr>
          <w:i/>
        </w:rPr>
        <w:t>Authentifikation</w:t>
      </w:r>
      <w:r w:rsidR="00D424C1">
        <w:t xml:space="preserve"> des </w:t>
      </w:r>
      <w:r w:rsidR="00D424C1" w:rsidRPr="0093278E">
        <w:rPr>
          <w:i/>
        </w:rPr>
        <w:t>Subjekts</w:t>
      </w:r>
      <w:r w:rsidR="00D424C1">
        <w:t>.</w:t>
      </w:r>
    </w:p>
    <w:p w14:paraId="17079C22" w14:textId="2FFFE124" w:rsidR="00E9116A" w:rsidRDefault="008118CE" w:rsidP="00E9116A">
      <w:pPr>
        <w:pStyle w:val="Textkrper"/>
        <w:numPr>
          <w:ilvl w:val="0"/>
          <w:numId w:val="3"/>
        </w:numPr>
      </w:pPr>
      <w:r>
        <w:t>(optional)</w:t>
      </w:r>
      <w:r w:rsidR="002F0672">
        <w:t xml:space="preserve"> </w:t>
      </w:r>
      <w:r w:rsidR="00E9116A">
        <w:t xml:space="preserve">Kontaktiert die </w:t>
      </w:r>
      <w:r w:rsidR="002B55B7">
        <w:t xml:space="preserve">gemäss </w:t>
      </w:r>
      <w:r w:rsidR="002B55B7" w:rsidRPr="00610CBC">
        <w:rPr>
          <w:i/>
        </w:rPr>
        <w:t>Trust</w:t>
      </w:r>
      <w:r w:rsidR="002B55B7">
        <w:t xml:space="preserve"> vertrauenswürdigen </w:t>
      </w:r>
      <w:r w:rsidR="00E9116A" w:rsidRPr="00610CBC">
        <w:rPr>
          <w:i/>
        </w:rPr>
        <w:t>Attribute Assertion</w:t>
      </w:r>
      <w:r w:rsidR="00E9116A">
        <w:t xml:space="preserve"> Se</w:t>
      </w:r>
      <w:r w:rsidR="00E9116A">
        <w:t>r</w:t>
      </w:r>
      <w:r w:rsidR="00E9116A">
        <w:t xml:space="preserve">vices und forderte eine Bestätigung der gewünschten </w:t>
      </w:r>
      <w:r w:rsidR="00E9116A" w:rsidRPr="00610CBC">
        <w:rPr>
          <w:i/>
        </w:rPr>
        <w:t>Attribute</w:t>
      </w:r>
      <w:r w:rsidR="00E9116A">
        <w:t xml:space="preserve"> in der gewünschten Qualität</w:t>
      </w:r>
      <w:r w:rsidR="005C6620">
        <w:t>. Die gewünschten Attribute können per Attribute-Request angefordert we</w:t>
      </w:r>
      <w:r w:rsidR="005C6620">
        <w:t>r</w:t>
      </w:r>
      <w:r w:rsidR="005C6620">
        <w:t>den oder den Metadaten der Relying Party entnommen werden.</w:t>
      </w:r>
    </w:p>
    <w:p w14:paraId="61D60183" w14:textId="175A6E79" w:rsidR="00D424C1" w:rsidRPr="003F6E31" w:rsidRDefault="008118CE" w:rsidP="00D424C1">
      <w:pPr>
        <w:pStyle w:val="Textkrper"/>
        <w:numPr>
          <w:ilvl w:val="0"/>
          <w:numId w:val="3"/>
        </w:numPr>
      </w:pPr>
      <w:r>
        <w:lastRenderedPageBreak/>
        <w:t>(optional)</w:t>
      </w:r>
      <w:r w:rsidR="00D424C1">
        <w:t xml:space="preserve"> Kontaktiert ausgehend von der durch den </w:t>
      </w:r>
      <w:r w:rsidR="00D424C1" w:rsidRPr="00610CBC">
        <w:rPr>
          <w:i/>
        </w:rPr>
        <w:t>Identifikator</w:t>
      </w:r>
      <w:r w:rsidR="00D424C1">
        <w:t xml:space="preserve"> referenzierten </w:t>
      </w:r>
      <w:r w:rsidR="001D7A52">
        <w:t>E-Identity</w:t>
      </w:r>
      <w:r w:rsidR="00D424C1">
        <w:t xml:space="preserve"> rekursiv entlang den </w:t>
      </w:r>
      <w:r w:rsidR="00D424C1" w:rsidRPr="00610CBC">
        <w:rPr>
          <w:i/>
        </w:rPr>
        <w:t>linkedID</w:t>
      </w:r>
      <w:r w:rsidR="00D424C1">
        <w:t xml:space="preserve">-Beziehungen die gemäss </w:t>
      </w:r>
      <w:r w:rsidR="00D424C1" w:rsidRPr="00610CBC">
        <w:rPr>
          <w:i/>
        </w:rPr>
        <w:t>Trust</w:t>
      </w:r>
      <w:r w:rsidR="00D424C1">
        <w:t xml:space="preserve"> vertrauenswü</w:t>
      </w:r>
      <w:r w:rsidR="00D424C1">
        <w:t>r</w:t>
      </w:r>
      <w:r w:rsidR="00D424C1">
        <w:t xml:space="preserve">digen </w:t>
      </w:r>
      <w:r w:rsidR="00D424C1" w:rsidRPr="00610CBC">
        <w:rPr>
          <w:i/>
        </w:rPr>
        <w:t>Attribute Assertion</w:t>
      </w:r>
      <w:r w:rsidR="00D424C1">
        <w:t xml:space="preserve"> Services und forderte eine Bestätigung der gewünschten A</w:t>
      </w:r>
      <w:r w:rsidR="00D424C1">
        <w:t>t</w:t>
      </w:r>
      <w:r w:rsidR="00D424C1">
        <w:t>tribute in der gewünschten Qualität.</w:t>
      </w:r>
    </w:p>
    <w:p w14:paraId="19FD77D4" w14:textId="748296AB" w:rsidR="00E9116A" w:rsidRDefault="008118CE" w:rsidP="00135814">
      <w:pPr>
        <w:pStyle w:val="Textkrper"/>
        <w:numPr>
          <w:ilvl w:val="0"/>
          <w:numId w:val="3"/>
        </w:numPr>
      </w:pPr>
      <w:r>
        <w:t>(optional)</w:t>
      </w:r>
      <w:r w:rsidR="002F0672">
        <w:t xml:space="preserve"> </w:t>
      </w:r>
      <w:r w:rsidR="00E9116A">
        <w:t xml:space="preserve">Stellt die gewünschten </w:t>
      </w:r>
      <w:r w:rsidR="006D13DE">
        <w:t xml:space="preserve">Authentifizierungs- und Attributbestätigungen </w:t>
      </w:r>
      <w:r w:rsidR="00E9116A">
        <w:t>z</w:t>
      </w:r>
      <w:r w:rsidR="00E9116A">
        <w:t>u</w:t>
      </w:r>
      <w:r w:rsidR="00E9116A">
        <w:t>sammen</w:t>
      </w:r>
      <w:r w:rsidR="006B1575">
        <w:t xml:space="preserve"> und übergibt diese dem</w:t>
      </w:r>
      <w:r w:rsidR="006B1575" w:rsidRPr="000B69FC">
        <w:t xml:space="preserve"> aufrufenden Service</w:t>
      </w:r>
      <w:r w:rsidR="006B1575">
        <w:t>.</w:t>
      </w:r>
      <w:r w:rsidR="00E9116A">
        <w:t xml:space="preserve"> </w:t>
      </w:r>
      <w:r w:rsidR="002B55B7">
        <w:t>D</w:t>
      </w:r>
      <w:r w:rsidR="00E9116A">
        <w:t>abei sind verschiedene Au</w:t>
      </w:r>
      <w:r w:rsidR="00E9116A">
        <w:t>s</w:t>
      </w:r>
      <w:r w:rsidR="00E9116A">
        <w:t xml:space="preserve">baustufen, von einfachem Vermittler (Proxy) bis komplexen </w:t>
      </w:r>
      <w:r w:rsidR="00E9116A" w:rsidRPr="00135814">
        <w:rPr>
          <w:i/>
        </w:rPr>
        <w:t>Broker</w:t>
      </w:r>
      <w:r w:rsidR="00E9116A">
        <w:t>-Diensten, möglich</w:t>
      </w:r>
      <w:r w:rsidR="006B1575">
        <w:t xml:space="preserve"> </w:t>
      </w:r>
      <w:r w:rsidR="006B1575" w:rsidRPr="00EE1140">
        <w:rPr>
          <w:highlight w:val="yellow"/>
        </w:rPr>
        <w:t>(siehe Anhang XY</w:t>
      </w:r>
      <w:r w:rsidR="006B1575">
        <w:t>).</w:t>
      </w:r>
    </w:p>
    <w:p w14:paraId="2BEAD1B0" w14:textId="50DB0645" w:rsidR="00AF029F" w:rsidRPr="003F6E31" w:rsidRDefault="008118CE" w:rsidP="00AF029F">
      <w:pPr>
        <w:pStyle w:val="Textkrper"/>
        <w:numPr>
          <w:ilvl w:val="0"/>
          <w:numId w:val="3"/>
        </w:numPr>
      </w:pPr>
      <w:r>
        <w:t>(optional)</w:t>
      </w:r>
      <w:r w:rsidR="002F0672">
        <w:t xml:space="preserve"> </w:t>
      </w:r>
      <w:r w:rsidR="00AF029F">
        <w:t>Kann vom</w:t>
      </w:r>
      <w:r w:rsidR="0088235F">
        <w:t xml:space="preserve"> </w:t>
      </w:r>
      <w:r w:rsidR="0088235F" w:rsidRPr="0088235F">
        <w:rPr>
          <w:i/>
        </w:rPr>
        <w:t>Attribute Assertion Service</w:t>
      </w:r>
      <w:r w:rsidR="00AF029F">
        <w:t xml:space="preserve"> die Verantwortung übernehmen, beim </w:t>
      </w:r>
      <w:r w:rsidR="00AF029F" w:rsidRPr="00610CBC">
        <w:rPr>
          <w:i/>
        </w:rPr>
        <w:t>Subjekt</w:t>
      </w:r>
      <w:r w:rsidR="00AF029F">
        <w:t xml:space="preserve"> das</w:t>
      </w:r>
      <w:r w:rsidR="00AF029F" w:rsidRPr="003F6E31">
        <w:t xml:space="preserve"> </w:t>
      </w:r>
      <w:r w:rsidR="00AF029F">
        <w:t>E</w:t>
      </w:r>
      <w:r w:rsidR="00AF029F" w:rsidRPr="003F6E31">
        <w:t>inverständnis</w:t>
      </w:r>
      <w:r w:rsidR="00AF029F">
        <w:t xml:space="preserve"> einzuholen, die </w:t>
      </w:r>
      <w:r w:rsidR="00C23CB5">
        <w:t>Authentifizierungs- und Attributb</w:t>
      </w:r>
      <w:r w:rsidR="00C23CB5">
        <w:t>e</w:t>
      </w:r>
      <w:r w:rsidR="00C23CB5">
        <w:t>stätigungen</w:t>
      </w:r>
      <w:r w:rsidR="00AF029F">
        <w:t xml:space="preserve"> an den aufrufenden Service zu übermitteln</w:t>
      </w:r>
      <w:r w:rsidR="001B5BAF">
        <w:t xml:space="preserve"> (Zustimmung)</w:t>
      </w:r>
      <w:r w:rsidR="00AF029F">
        <w:t>.</w:t>
      </w:r>
    </w:p>
    <w:p w14:paraId="6A7B2653" w14:textId="77777777" w:rsidR="00E9116A" w:rsidRPr="003F6E31" w:rsidRDefault="00E9116A" w:rsidP="00E9116A">
      <w:pPr>
        <w:pStyle w:val="Textkrper"/>
        <w:numPr>
          <w:ilvl w:val="0"/>
          <w:numId w:val="3"/>
        </w:numPr>
      </w:pPr>
      <w:r w:rsidRPr="003F6E31">
        <w:t xml:space="preserve">Auslesen von notwendigen </w:t>
      </w:r>
      <w:r>
        <w:t>Authentifikations- (</w:t>
      </w:r>
      <w:r w:rsidRPr="00610CBC">
        <w:rPr>
          <w:i/>
        </w:rPr>
        <w:t>Authentication</w:t>
      </w:r>
      <w:r>
        <w:t xml:space="preserve"> Services) und </w:t>
      </w:r>
      <w:r w:rsidRPr="003F6E31">
        <w:t>Attribu</w:t>
      </w:r>
      <w:r w:rsidRPr="003F6E31">
        <w:t>t</w:t>
      </w:r>
      <w:r w:rsidRPr="003F6E31">
        <w:t>partnern</w:t>
      </w:r>
      <w:r>
        <w:t xml:space="preserve"> (</w:t>
      </w:r>
      <w:r w:rsidRPr="00610CBC">
        <w:rPr>
          <w:i/>
        </w:rPr>
        <w:t>Attribute Assertion</w:t>
      </w:r>
      <w:r>
        <w:t xml:space="preserve"> Services) </w:t>
      </w:r>
      <w:r w:rsidRPr="003F6E31">
        <w:t>aus dem Metadirecto</w:t>
      </w:r>
      <w:r>
        <w:t>ry</w:t>
      </w:r>
      <w:r w:rsidR="002B55B7">
        <w:t>.</w:t>
      </w:r>
    </w:p>
    <w:p w14:paraId="117A32BE" w14:textId="40A8601C" w:rsidR="00E9116A" w:rsidRDefault="00E9116A" w:rsidP="00E9116A">
      <w:pPr>
        <w:pStyle w:val="Textkrper"/>
        <w:numPr>
          <w:ilvl w:val="0"/>
          <w:numId w:val="3"/>
        </w:numPr>
      </w:pPr>
      <w:r>
        <w:t xml:space="preserve">Kennt andere </w:t>
      </w:r>
      <w:r w:rsidRPr="00610CBC">
        <w:rPr>
          <w:i/>
        </w:rPr>
        <w:t>Broker</w:t>
      </w:r>
      <w:r>
        <w:t xml:space="preserve"> Services und nutzt diese entsprechend den </w:t>
      </w:r>
      <w:r w:rsidR="002B55B7">
        <w:t xml:space="preserve">in </w:t>
      </w:r>
      <w:r w:rsidR="002B55B7" w:rsidRPr="00610CBC">
        <w:rPr>
          <w:i/>
        </w:rPr>
        <w:t>Trust</w:t>
      </w:r>
      <w:r w:rsidR="002B55B7">
        <w:t xml:space="preserve"> </w:t>
      </w:r>
      <w:r>
        <w:t>definierten Vertrauensbeziehungen.</w:t>
      </w:r>
    </w:p>
    <w:p w14:paraId="167BF84D" w14:textId="549A2071" w:rsidR="000D07D8" w:rsidRDefault="000D07D8" w:rsidP="00E9116A">
      <w:pPr>
        <w:pStyle w:val="Textkrper"/>
        <w:numPr>
          <w:ilvl w:val="0"/>
          <w:numId w:val="3"/>
        </w:numPr>
      </w:pPr>
      <w:r>
        <w:t xml:space="preserve">Verwendet einen </w:t>
      </w:r>
      <w:r w:rsidRPr="007038F7">
        <w:rPr>
          <w:i/>
        </w:rPr>
        <w:t>Logging Service</w:t>
      </w:r>
      <w:r>
        <w:t>, um Zugriffs</w:t>
      </w:r>
      <w:r w:rsidRPr="003F6E31">
        <w:t>informationen</w:t>
      </w:r>
      <w:r>
        <w:t xml:space="preserve"> zur </w:t>
      </w:r>
      <w:r w:rsidRPr="003F6E31">
        <w:t>vollständige</w:t>
      </w:r>
      <w:r>
        <w:t>n</w:t>
      </w:r>
      <w:r w:rsidRPr="003F6E31">
        <w:t xml:space="preserve"> Nac</w:t>
      </w:r>
      <w:r w:rsidRPr="003F6E31">
        <w:t>h</w:t>
      </w:r>
      <w:r w:rsidRPr="003F6E31">
        <w:t>vollziehbarkeit</w:t>
      </w:r>
      <w:r>
        <w:t xml:space="preserve"> abzulegen</w:t>
      </w:r>
      <w:r w:rsidRPr="003F6E31">
        <w:t>.</w:t>
      </w:r>
    </w:p>
    <w:p w14:paraId="53DB7C0E" w14:textId="274AEE19" w:rsidR="005248E9" w:rsidRDefault="005248E9" w:rsidP="00E9116A">
      <w:pPr>
        <w:pStyle w:val="Textkrper"/>
        <w:numPr>
          <w:ilvl w:val="0"/>
          <w:numId w:val="3"/>
        </w:numPr>
      </w:pPr>
      <w:r>
        <w:t>(optional) Kann die Log-Informationen der verwendeten Laufzeit-Services zusa</w:t>
      </w:r>
      <w:r>
        <w:t>m</w:t>
      </w:r>
      <w:r>
        <w:t>menführen</w:t>
      </w:r>
      <w:r w:rsidR="0068388E">
        <w:t>, um Nutzungsprobleme oder Fehler in der Identity Federation aufzukären.</w:t>
      </w:r>
    </w:p>
    <w:p w14:paraId="17F96EC7" w14:textId="77777777" w:rsidR="00E9116A" w:rsidRPr="003F6E31" w:rsidRDefault="00E9116A" w:rsidP="00EE1140">
      <w:pPr>
        <w:pStyle w:val="berschrift3"/>
      </w:pPr>
      <w:bookmarkStart w:id="418" w:name="_Toc485136212"/>
      <w:bookmarkStart w:id="419" w:name="_Toc485138671"/>
      <w:bookmarkStart w:id="420" w:name="_Toc485221673"/>
      <w:bookmarkStart w:id="421" w:name="_Toc485222405"/>
      <w:bookmarkStart w:id="422" w:name="_Toc485222582"/>
      <w:bookmarkStart w:id="423" w:name="_Toc485224013"/>
      <w:bookmarkStart w:id="424" w:name="_Toc485224094"/>
      <w:bookmarkStart w:id="425" w:name="_Toc485224204"/>
      <w:bookmarkStart w:id="426" w:name="_Toc485302403"/>
      <w:bookmarkStart w:id="427" w:name="_Toc485302501"/>
      <w:bookmarkStart w:id="428" w:name="_Toc488929923"/>
      <w:bookmarkStart w:id="429" w:name="_Toc490483975"/>
      <w:bookmarkStart w:id="430" w:name="_Toc491092383"/>
      <w:bookmarkStart w:id="431" w:name="_Toc491172550"/>
      <w:bookmarkStart w:id="432" w:name="_Toc491423769"/>
      <w:bookmarkStart w:id="433" w:name="_Toc491693146"/>
      <w:bookmarkStart w:id="434" w:name="_Toc493169199"/>
      <w:bookmarkStart w:id="435" w:name="_Toc493232773"/>
      <w:bookmarkStart w:id="436" w:name="_Toc493233152"/>
      <w:bookmarkStart w:id="437" w:name="_Toc364078113"/>
      <w:bookmarkStart w:id="438" w:name="_Ref365127482"/>
      <w:bookmarkStart w:id="439" w:name="_Ref365128273"/>
      <w:bookmarkStart w:id="440" w:name="_Toc366590277"/>
      <w:bookmarkStart w:id="441" w:name="_Toc496078581"/>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r>
        <w:t>Zugang Service</w:t>
      </w:r>
      <w:bookmarkEnd w:id="437"/>
      <w:bookmarkEnd w:id="438"/>
      <w:bookmarkEnd w:id="439"/>
      <w:bookmarkEnd w:id="440"/>
      <w:bookmarkEnd w:id="441"/>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11B56DCD" w14:textId="77777777" w:rsidTr="00226DA3">
        <w:trPr>
          <w:cantSplit/>
        </w:trPr>
        <w:tc>
          <w:tcPr>
            <w:tcW w:w="2518" w:type="dxa"/>
            <w:shd w:val="clear" w:color="auto" w:fill="D9D9D9" w:themeFill="background1" w:themeFillShade="D9"/>
          </w:tcPr>
          <w:p w14:paraId="571B9445" w14:textId="77777777" w:rsidR="00E9116A" w:rsidRPr="003F6E31" w:rsidRDefault="00E9116A" w:rsidP="00E9116A">
            <w:pPr>
              <w:pStyle w:val="Textkrper"/>
              <w:rPr>
                <w:rFonts w:cs="Arial"/>
                <w:szCs w:val="22"/>
              </w:rPr>
            </w:pPr>
            <w:r w:rsidRPr="003F6E31">
              <w:rPr>
                <w:rFonts w:cs="Arial"/>
                <w:szCs w:val="22"/>
              </w:rPr>
              <w:t>Zugang Service</w:t>
            </w:r>
          </w:p>
        </w:tc>
        <w:tc>
          <w:tcPr>
            <w:tcW w:w="6769" w:type="dxa"/>
            <w:shd w:val="clear" w:color="auto" w:fill="F2F2F2" w:themeFill="background1" w:themeFillShade="F2"/>
          </w:tcPr>
          <w:p w14:paraId="5813FBF3" w14:textId="77777777" w:rsidR="00E9116A" w:rsidRPr="003F6E31" w:rsidRDefault="00E9116A" w:rsidP="00E9116A">
            <w:pPr>
              <w:pStyle w:val="Textkrper"/>
            </w:pPr>
            <w:r w:rsidRPr="003F6E31">
              <w:t xml:space="preserve">Der Service überprüft die Einhaltung der </w:t>
            </w:r>
            <w:r w:rsidRPr="00610CBC">
              <w:rPr>
                <w:i/>
              </w:rPr>
              <w:t>Zugangsregeln</w:t>
            </w:r>
            <w:r w:rsidRPr="003F6E31">
              <w:t xml:space="preserve"> und e</w:t>
            </w:r>
            <w:r w:rsidRPr="003F6E31">
              <w:t>r</w:t>
            </w:r>
            <w:r w:rsidRPr="003F6E31">
              <w:t xml:space="preserve">laubt dem </w:t>
            </w:r>
            <w:r w:rsidRPr="00610CBC">
              <w:rPr>
                <w:i/>
              </w:rPr>
              <w:t>Subjekt</w:t>
            </w:r>
            <w:r w:rsidRPr="003F6E31">
              <w:t xml:space="preserve"> den Zugang, wenn die entsprechenden Regeln erfüllt sind. </w:t>
            </w:r>
          </w:p>
        </w:tc>
      </w:tr>
    </w:tbl>
    <w:p w14:paraId="784200C0" w14:textId="77777777" w:rsidR="00E9116A" w:rsidRPr="00C4257C" w:rsidRDefault="00E9116A" w:rsidP="00E9116A">
      <w:pPr>
        <w:pStyle w:val="Textkrper"/>
        <w:spacing w:before="120"/>
        <w:rPr>
          <w:b/>
        </w:rPr>
      </w:pPr>
      <w:r w:rsidRPr="00C4257C">
        <w:rPr>
          <w:b/>
        </w:rPr>
        <w:t>Schnittstelle:</w:t>
      </w:r>
    </w:p>
    <w:p w14:paraId="03110E93" w14:textId="415BA2FD" w:rsidR="00FB3904" w:rsidRDefault="00E9116A" w:rsidP="00EE1140">
      <w:pPr>
        <w:pStyle w:val="Textkrper"/>
        <w:ind w:left="709" w:hanging="709"/>
        <w:rPr>
          <w:i/>
        </w:rPr>
      </w:pPr>
      <w:r w:rsidRPr="004949F7">
        <w:t xml:space="preserve">In: </w:t>
      </w:r>
      <w:r w:rsidRPr="004949F7">
        <w:tab/>
      </w:r>
      <w:r w:rsidR="00FB3904" w:rsidRPr="00610CBC">
        <w:rPr>
          <w:i/>
        </w:rPr>
        <w:t>Identifikator</w:t>
      </w:r>
      <w:r w:rsidR="00FB3904" w:rsidRPr="00CD4708">
        <w:t xml:space="preserve"> einer </w:t>
      </w:r>
      <w:r w:rsidR="00FB3904">
        <w:rPr>
          <w:i/>
        </w:rPr>
        <w:t>E-Ressource</w:t>
      </w:r>
      <w:r w:rsidR="00FB3904" w:rsidRPr="00610CBC" w:rsidDel="00FB3904">
        <w:rPr>
          <w:i/>
        </w:rPr>
        <w:t xml:space="preserve"> </w:t>
      </w:r>
    </w:p>
    <w:p w14:paraId="5037ACF0" w14:textId="14D4530A" w:rsidR="00EF5347" w:rsidRDefault="00E9116A" w:rsidP="00EE1140">
      <w:pPr>
        <w:pStyle w:val="Textkrper"/>
        <w:ind w:left="709" w:hanging="709"/>
        <w:rPr>
          <w:i/>
        </w:rPr>
      </w:pPr>
      <w:r w:rsidRPr="00DC668D">
        <w:t xml:space="preserve">Out: </w:t>
      </w:r>
      <w:r w:rsidRPr="00DC668D">
        <w:tab/>
      </w:r>
      <w:r w:rsidR="004136AB" w:rsidRPr="00DC668D">
        <w:rPr>
          <w:i/>
        </w:rPr>
        <w:t>false</w:t>
      </w:r>
      <w:r w:rsidR="005F663C" w:rsidRPr="00DC668D">
        <w:rPr>
          <w:i/>
        </w:rPr>
        <w:t xml:space="preserve"> oder </w:t>
      </w:r>
      <w:r w:rsidR="00550896" w:rsidRPr="00EE1140">
        <w:rPr>
          <w:i/>
        </w:rPr>
        <w:t xml:space="preserve">true + </w:t>
      </w:r>
      <w:r w:rsidR="003A238E" w:rsidRPr="00610CBC">
        <w:rPr>
          <w:i/>
        </w:rPr>
        <w:t>Authentifizierungs</w:t>
      </w:r>
      <w:r w:rsidR="003A238E">
        <w:rPr>
          <w:i/>
        </w:rPr>
        <w:t>ergebnis, (Authentifizierungs- und Attributbestät</w:t>
      </w:r>
      <w:r w:rsidR="003A238E">
        <w:rPr>
          <w:i/>
        </w:rPr>
        <w:t>i</w:t>
      </w:r>
      <w:r w:rsidR="003A238E">
        <w:rPr>
          <w:i/>
        </w:rPr>
        <w:t>gunge(</w:t>
      </w:r>
    </w:p>
    <w:p w14:paraId="0BEBA743" w14:textId="179C31DB" w:rsidR="00311482" w:rsidRPr="003A238E" w:rsidRDefault="00311482" w:rsidP="00EE1140">
      <w:pPr>
        <w:pStyle w:val="Textkrper"/>
        <w:ind w:left="709" w:hanging="709"/>
        <w:rPr>
          <w:lang w:val="en-US"/>
        </w:rPr>
      </w:pPr>
      <w:r w:rsidRPr="00EE1140">
        <w:rPr>
          <w:lang w:val="en-US"/>
        </w:rPr>
        <w:t>Braucht</w:t>
      </w:r>
      <w:r w:rsidR="00683B8A" w:rsidRPr="00EE1140">
        <w:rPr>
          <w:lang w:val="en-US"/>
        </w:rPr>
        <w:t>:</w:t>
      </w:r>
      <w:r w:rsidRPr="003A238E">
        <w:rPr>
          <w:i/>
          <w:lang w:val="en-US"/>
        </w:rPr>
        <w:t xml:space="preserve"> Zugangsregel Service</w:t>
      </w:r>
      <w:r w:rsidR="00910169" w:rsidRPr="003A238E">
        <w:rPr>
          <w:i/>
          <w:lang w:val="en-US"/>
        </w:rPr>
        <w:t>, Logging Service</w:t>
      </w:r>
      <w:r w:rsidR="00B01014" w:rsidRPr="003A238E">
        <w:rPr>
          <w:i/>
          <w:lang w:val="en-US"/>
        </w:rPr>
        <w:t>, Authentication Service, Broker Service</w:t>
      </w:r>
    </w:p>
    <w:p w14:paraId="02F260BD" w14:textId="77777777" w:rsidR="00E9116A" w:rsidRPr="001513D4" w:rsidRDefault="00E9116A" w:rsidP="00E9116A">
      <w:pPr>
        <w:pStyle w:val="Textkrper"/>
        <w:rPr>
          <w:b/>
        </w:rPr>
      </w:pPr>
      <w:r w:rsidRPr="001513D4">
        <w:rPr>
          <w:b/>
        </w:rPr>
        <w:t>Aufgaben:</w:t>
      </w:r>
    </w:p>
    <w:p w14:paraId="654B8B51" w14:textId="77777777" w:rsidR="004B7EC6" w:rsidRPr="003F6E31" w:rsidRDefault="004B7EC6" w:rsidP="004B7EC6">
      <w:pPr>
        <w:pStyle w:val="Textkrper"/>
        <w:numPr>
          <w:ilvl w:val="0"/>
          <w:numId w:val="3"/>
        </w:numPr>
        <w:tabs>
          <w:tab w:val="clear" w:pos="720"/>
          <w:tab w:val="num" w:pos="363"/>
        </w:tabs>
      </w:pPr>
      <w:r w:rsidRPr="003F6E31">
        <w:t xml:space="preserve">Informiert das </w:t>
      </w:r>
      <w:r w:rsidRPr="00610CBC">
        <w:rPr>
          <w:i/>
        </w:rPr>
        <w:t>Subjekt</w:t>
      </w:r>
      <w:r w:rsidRPr="003F6E31">
        <w:t xml:space="preserve"> über benötigte Sicherheitsinformationen (z.B. benötigte Attrib</w:t>
      </w:r>
      <w:r w:rsidRPr="003F6E31">
        <w:t>u</w:t>
      </w:r>
      <w:r w:rsidRPr="003F6E31">
        <w:t xml:space="preserve">te, geforderter </w:t>
      </w:r>
      <w:r>
        <w:t>Qualität</w:t>
      </w:r>
      <w:r w:rsidRPr="003F6E31">
        <w:t xml:space="preserve">-Level) bezüglich des </w:t>
      </w:r>
      <w:r w:rsidRPr="00610CBC">
        <w:rPr>
          <w:i/>
        </w:rPr>
        <w:t>Zugriffs</w:t>
      </w:r>
      <w:r w:rsidRPr="003F6E31">
        <w:t>.</w:t>
      </w:r>
    </w:p>
    <w:p w14:paraId="2775D534" w14:textId="421171AE" w:rsidR="00E9116A" w:rsidRDefault="004B7EC6" w:rsidP="00E9116A">
      <w:pPr>
        <w:pStyle w:val="Textkrper"/>
        <w:numPr>
          <w:ilvl w:val="0"/>
          <w:numId w:val="3"/>
        </w:numPr>
        <w:tabs>
          <w:tab w:val="clear" w:pos="720"/>
          <w:tab w:val="num" w:pos="363"/>
        </w:tabs>
      </w:pPr>
      <w:r>
        <w:t>F</w:t>
      </w:r>
      <w:r w:rsidR="00E9116A">
        <w:t xml:space="preserve">ordert die </w:t>
      </w:r>
      <w:r w:rsidR="00805AEC" w:rsidRPr="00610CBC">
        <w:rPr>
          <w:i/>
        </w:rPr>
        <w:t>Authentifizierungs</w:t>
      </w:r>
      <w:r w:rsidR="00AD5173" w:rsidRPr="00610CBC">
        <w:rPr>
          <w:i/>
        </w:rPr>
        <w:t>b</w:t>
      </w:r>
      <w:r w:rsidR="00805AEC" w:rsidRPr="00610CBC">
        <w:rPr>
          <w:i/>
        </w:rPr>
        <w:t>estätigung</w:t>
      </w:r>
      <w:r w:rsidR="00805AEC" w:rsidRPr="002B55B7" w:rsidDel="00805AEC">
        <w:t xml:space="preserve"> </w:t>
      </w:r>
      <w:r w:rsidR="00E9116A">
        <w:t>und</w:t>
      </w:r>
      <w:r>
        <w:t xml:space="preserve">, wenn nötig, </w:t>
      </w:r>
      <w:r w:rsidR="00805AEC" w:rsidRPr="00610CBC">
        <w:rPr>
          <w:i/>
        </w:rPr>
        <w:t>Attribut</w:t>
      </w:r>
      <w:r w:rsidR="00AD5173" w:rsidRPr="00610CBC">
        <w:rPr>
          <w:i/>
        </w:rPr>
        <w:t>b</w:t>
      </w:r>
      <w:r w:rsidR="00805AEC" w:rsidRPr="00610CBC">
        <w:rPr>
          <w:i/>
        </w:rPr>
        <w:t>estätigung</w:t>
      </w:r>
      <w:r w:rsidR="002B55B7">
        <w:t xml:space="preserve"> </w:t>
      </w:r>
      <w:r w:rsidR="00E9116A">
        <w:t>en</w:t>
      </w:r>
      <w:r w:rsidR="00E9116A">
        <w:t>t</w:t>
      </w:r>
      <w:r w:rsidR="00E9116A">
        <w:t xml:space="preserve">sprechend der </w:t>
      </w:r>
      <w:r w:rsidR="00E9116A" w:rsidRPr="00610CBC">
        <w:rPr>
          <w:i/>
        </w:rPr>
        <w:t>Zugangsregel</w:t>
      </w:r>
      <w:r w:rsidR="00E9116A">
        <w:t xml:space="preserve"> für die </w:t>
      </w:r>
      <w:r w:rsidR="001D7A52">
        <w:rPr>
          <w:i/>
        </w:rPr>
        <w:t>E-Ressource</w:t>
      </w:r>
      <w:r w:rsidR="00E9116A">
        <w:t xml:space="preserve"> </w:t>
      </w:r>
      <w:r>
        <w:t xml:space="preserve">vom Authentication und Attribute Assertion Service </w:t>
      </w:r>
      <w:r w:rsidR="00E9116A">
        <w:t>an</w:t>
      </w:r>
      <w:r>
        <w:t>, oder nutzt ei</w:t>
      </w:r>
      <w:r w:rsidR="00823599">
        <w:t>nen</w:t>
      </w:r>
      <w:r>
        <w:t xml:space="preserve"> Broker Service dafür</w:t>
      </w:r>
    </w:p>
    <w:p w14:paraId="6E80FB9D" w14:textId="77777777" w:rsidR="00E9116A" w:rsidRPr="003F6E31" w:rsidRDefault="00E9116A" w:rsidP="00E9116A">
      <w:pPr>
        <w:pStyle w:val="Textkrper"/>
        <w:numPr>
          <w:ilvl w:val="0"/>
          <w:numId w:val="3"/>
        </w:numPr>
        <w:tabs>
          <w:tab w:val="clear" w:pos="720"/>
          <w:tab w:val="num" w:pos="363"/>
        </w:tabs>
      </w:pPr>
      <w:r>
        <w:t xml:space="preserve">Erlaubt den Zugang zur </w:t>
      </w:r>
      <w:r w:rsidR="00C364F0" w:rsidRPr="00610CBC">
        <w:rPr>
          <w:i/>
        </w:rPr>
        <w:t>Ressource</w:t>
      </w:r>
      <w:r>
        <w:t xml:space="preserve">, wenn die geforderte </w:t>
      </w:r>
      <w:r w:rsidR="002B55B7" w:rsidRPr="00610CBC">
        <w:rPr>
          <w:i/>
        </w:rPr>
        <w:t>Authentifizierung</w:t>
      </w:r>
      <w:r w:rsidR="002B55B7">
        <w:t xml:space="preserve"> </w:t>
      </w:r>
      <w:r>
        <w:t xml:space="preserve">erfolgreich war und die geforderten </w:t>
      </w:r>
      <w:r w:rsidRPr="00610CBC">
        <w:rPr>
          <w:i/>
        </w:rPr>
        <w:t>Attribute</w:t>
      </w:r>
      <w:r>
        <w:t xml:space="preserve"> in der gewünschten Qualität bereitgestellt wurden. Diese Funktionalität wird auch als </w:t>
      </w:r>
      <w:r w:rsidRPr="00610CBC">
        <w:rPr>
          <w:i/>
        </w:rPr>
        <w:t>Grobautorisierung</w:t>
      </w:r>
      <w:r>
        <w:t xml:space="preserve"> bezeichnet.</w:t>
      </w:r>
    </w:p>
    <w:p w14:paraId="6541B111" w14:textId="78264857" w:rsidR="00E9116A" w:rsidRPr="003F6E31" w:rsidRDefault="00E9116A" w:rsidP="00E9116A">
      <w:pPr>
        <w:pStyle w:val="Textkrper"/>
        <w:numPr>
          <w:ilvl w:val="0"/>
          <w:numId w:val="3"/>
        </w:numPr>
      </w:pPr>
      <w:r>
        <w:lastRenderedPageBreak/>
        <w:t xml:space="preserve">Gibt die </w:t>
      </w:r>
      <w:r w:rsidR="004B7EC6" w:rsidRPr="00610CBC">
        <w:rPr>
          <w:i/>
        </w:rPr>
        <w:t>Authentifizierungsbestätigungen</w:t>
      </w:r>
      <w:r w:rsidR="004B7EC6" w:rsidRPr="002B488B" w:rsidDel="004B7EC6">
        <w:rPr>
          <w:i/>
        </w:rPr>
        <w:t xml:space="preserve"> </w:t>
      </w:r>
      <w:r w:rsidRPr="003F6E31">
        <w:t xml:space="preserve">und die </w:t>
      </w:r>
      <w:r w:rsidR="004B7EC6" w:rsidRPr="00610CBC">
        <w:rPr>
          <w:i/>
        </w:rPr>
        <w:t>Attributbestätigungen</w:t>
      </w:r>
      <w:r w:rsidR="004B7EC6" w:rsidRPr="002B488B" w:rsidDel="004B7EC6">
        <w:rPr>
          <w:i/>
        </w:rPr>
        <w:t xml:space="preserve"> </w:t>
      </w:r>
      <w:r w:rsidRPr="003F6E31">
        <w:t xml:space="preserve">an </w:t>
      </w:r>
      <w:r>
        <w:t xml:space="preserve">den </w:t>
      </w:r>
      <w:r w:rsidRPr="002B488B">
        <w:rPr>
          <w:i/>
        </w:rPr>
        <w:t>Aut</w:t>
      </w:r>
      <w:r w:rsidRPr="002B488B">
        <w:rPr>
          <w:i/>
        </w:rPr>
        <w:t>o</w:t>
      </w:r>
      <w:r w:rsidRPr="002B488B">
        <w:rPr>
          <w:i/>
        </w:rPr>
        <w:t>risation</w:t>
      </w:r>
      <w:r>
        <w:t xml:space="preserve"> Service weiter</w:t>
      </w:r>
      <w:r w:rsidR="001513D4">
        <w:t>.</w:t>
      </w:r>
    </w:p>
    <w:p w14:paraId="4BBC1E82" w14:textId="1FD1FF1B" w:rsidR="002D0C2C" w:rsidRPr="003F6E31" w:rsidRDefault="001D142F" w:rsidP="00EE1140">
      <w:pPr>
        <w:pStyle w:val="Textkrper"/>
        <w:numPr>
          <w:ilvl w:val="0"/>
          <w:numId w:val="3"/>
        </w:numPr>
        <w:tabs>
          <w:tab w:val="clear" w:pos="720"/>
          <w:tab w:val="num" w:pos="363"/>
        </w:tabs>
      </w:pPr>
      <w:r>
        <w:t xml:space="preserve">Verwendet einen </w:t>
      </w:r>
      <w:r w:rsidRPr="00107A56">
        <w:rPr>
          <w:i/>
        </w:rPr>
        <w:t>Logging Service</w:t>
      </w:r>
      <w:r>
        <w:t>, um Zugangs</w:t>
      </w:r>
      <w:r w:rsidRPr="003F6E31">
        <w:t>informationen</w:t>
      </w:r>
      <w:r>
        <w:t xml:space="preserve"> zur </w:t>
      </w:r>
      <w:r w:rsidRPr="003F6E31">
        <w:t>vollständige</w:t>
      </w:r>
      <w:r>
        <w:t>n</w:t>
      </w:r>
      <w:r w:rsidRPr="003F6E31">
        <w:t xml:space="preserve"> Nachvollziehbarkeit</w:t>
      </w:r>
      <w:r>
        <w:t xml:space="preserve"> abzulegen</w:t>
      </w:r>
      <w:r w:rsidRPr="003F6E31">
        <w:t>.</w:t>
      </w:r>
    </w:p>
    <w:p w14:paraId="16AB3572" w14:textId="77777777" w:rsidR="00E9116A" w:rsidRPr="003F6E31" w:rsidRDefault="00E9116A" w:rsidP="0023667D">
      <w:pPr>
        <w:pStyle w:val="berschrift3"/>
      </w:pPr>
      <w:bookmarkStart w:id="442" w:name="_Toc488929926"/>
      <w:bookmarkStart w:id="443" w:name="_Toc490483978"/>
      <w:bookmarkStart w:id="444" w:name="_Toc491693149"/>
      <w:bookmarkStart w:id="445" w:name="_Toc493232776"/>
      <w:bookmarkStart w:id="446" w:name="_Toc493233155"/>
      <w:bookmarkStart w:id="447" w:name="_Toc488929927"/>
      <w:bookmarkStart w:id="448" w:name="_Toc490483979"/>
      <w:bookmarkStart w:id="449" w:name="_Toc491693150"/>
      <w:bookmarkStart w:id="450" w:name="_Toc493232777"/>
      <w:bookmarkStart w:id="451" w:name="_Toc493233156"/>
      <w:bookmarkStart w:id="452" w:name="_Toc364078114"/>
      <w:bookmarkStart w:id="453" w:name="_Ref365127589"/>
      <w:bookmarkStart w:id="454" w:name="_Toc366590278"/>
      <w:bookmarkStart w:id="455" w:name="_Toc496078582"/>
      <w:bookmarkEnd w:id="442"/>
      <w:bookmarkEnd w:id="443"/>
      <w:bookmarkEnd w:id="444"/>
      <w:bookmarkEnd w:id="445"/>
      <w:bookmarkEnd w:id="446"/>
      <w:bookmarkEnd w:id="447"/>
      <w:bookmarkEnd w:id="448"/>
      <w:bookmarkEnd w:id="449"/>
      <w:bookmarkEnd w:id="450"/>
      <w:bookmarkEnd w:id="451"/>
      <w:r>
        <w:t>Autorisation Service</w:t>
      </w:r>
      <w:bookmarkEnd w:id="452"/>
      <w:bookmarkEnd w:id="453"/>
      <w:bookmarkEnd w:id="454"/>
      <w:bookmarkEnd w:id="455"/>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0E00D807" w14:textId="77777777" w:rsidTr="00226DA3">
        <w:trPr>
          <w:cantSplit/>
        </w:trPr>
        <w:tc>
          <w:tcPr>
            <w:tcW w:w="2518" w:type="dxa"/>
            <w:shd w:val="clear" w:color="auto" w:fill="D9D9D9" w:themeFill="background1" w:themeFillShade="D9"/>
          </w:tcPr>
          <w:p w14:paraId="412E1DAC" w14:textId="77777777" w:rsidR="00E9116A" w:rsidRPr="003F6E31" w:rsidRDefault="00E9116A" w:rsidP="00E9116A">
            <w:pPr>
              <w:pStyle w:val="Textkrper"/>
              <w:rPr>
                <w:rFonts w:cs="Arial"/>
                <w:szCs w:val="22"/>
              </w:rPr>
            </w:pPr>
            <w:r w:rsidRPr="003F6E31">
              <w:rPr>
                <w:rFonts w:cs="Arial"/>
                <w:iCs/>
                <w:szCs w:val="22"/>
              </w:rPr>
              <w:t xml:space="preserve">Autorisation </w:t>
            </w:r>
            <w:r w:rsidRPr="003F6E31">
              <w:rPr>
                <w:rFonts w:cs="Arial"/>
                <w:szCs w:val="22"/>
              </w:rPr>
              <w:t xml:space="preserve">Service </w:t>
            </w:r>
          </w:p>
        </w:tc>
        <w:tc>
          <w:tcPr>
            <w:tcW w:w="6769" w:type="dxa"/>
            <w:shd w:val="clear" w:color="auto" w:fill="F2F2F2" w:themeFill="background1" w:themeFillShade="F2"/>
          </w:tcPr>
          <w:p w14:paraId="21351F5C" w14:textId="45A83DBA" w:rsidR="00E9116A" w:rsidRPr="003F6E31" w:rsidRDefault="00E9116A" w:rsidP="00E9116A">
            <w:pPr>
              <w:pStyle w:val="Textkrper"/>
            </w:pPr>
            <w:r w:rsidRPr="003F6E31">
              <w:t xml:space="preserve">Der Service überprüft </w:t>
            </w:r>
            <w:r w:rsidR="00B748F4">
              <w:t xml:space="preserve">zur Ausführungszeit </w:t>
            </w:r>
            <w:r w:rsidRPr="003F6E31">
              <w:t xml:space="preserve">die Einhaltung der Rechte für die Nutzung der </w:t>
            </w:r>
            <w:r w:rsidR="001D7A52">
              <w:rPr>
                <w:i/>
              </w:rPr>
              <w:t>E-Ressource</w:t>
            </w:r>
            <w:r w:rsidRPr="003F6E31">
              <w:t xml:space="preserve"> und erlaubt dem </w:t>
            </w:r>
            <w:r w:rsidRPr="00BA6F13">
              <w:rPr>
                <w:i/>
              </w:rPr>
              <w:t>Subjekt</w:t>
            </w:r>
            <w:r w:rsidRPr="003F6E31">
              <w:t xml:space="preserve"> die Nutzung</w:t>
            </w:r>
            <w:r w:rsidR="00973B63">
              <w:t xml:space="preserve"> der </w:t>
            </w:r>
            <w:r w:rsidR="00973B63" w:rsidRPr="00BA6F13">
              <w:rPr>
                <w:i/>
              </w:rPr>
              <w:t>Ressource</w:t>
            </w:r>
            <w:r w:rsidRPr="003F6E31">
              <w:t xml:space="preserve">, wenn es die entsprechenden Rechte besitzt. </w:t>
            </w:r>
          </w:p>
        </w:tc>
      </w:tr>
    </w:tbl>
    <w:p w14:paraId="516C4295" w14:textId="77777777" w:rsidR="00E9116A" w:rsidRPr="008C3145" w:rsidRDefault="00E9116A" w:rsidP="00E9116A">
      <w:pPr>
        <w:pStyle w:val="Textkrper"/>
        <w:spacing w:before="120"/>
        <w:rPr>
          <w:b/>
        </w:rPr>
      </w:pPr>
      <w:r w:rsidRPr="00CD4708">
        <w:rPr>
          <w:b/>
        </w:rPr>
        <w:t>Schnittstelle:</w:t>
      </w:r>
    </w:p>
    <w:p w14:paraId="41433741" w14:textId="32FBDEAF" w:rsidR="00E9116A" w:rsidRPr="00CD4708" w:rsidRDefault="00E9116A" w:rsidP="00EE1140">
      <w:pPr>
        <w:pStyle w:val="Textkrper"/>
        <w:ind w:left="709" w:hanging="709"/>
      </w:pPr>
      <w:r w:rsidRPr="00CD4708">
        <w:t xml:space="preserve">In: </w:t>
      </w:r>
      <w:r w:rsidRPr="00CD4708">
        <w:tab/>
      </w:r>
      <w:r w:rsidR="00805AEC" w:rsidRPr="00610CBC">
        <w:rPr>
          <w:i/>
        </w:rPr>
        <w:t>Authentifizierungs</w:t>
      </w:r>
      <w:r w:rsidR="00AD5173" w:rsidRPr="00610CBC">
        <w:rPr>
          <w:i/>
        </w:rPr>
        <w:t>b</w:t>
      </w:r>
      <w:r w:rsidR="00805AEC" w:rsidRPr="00610CBC">
        <w:rPr>
          <w:i/>
        </w:rPr>
        <w:t>estätigungen</w:t>
      </w:r>
      <w:r w:rsidR="00805AEC">
        <w:t xml:space="preserve">, </w:t>
      </w:r>
      <w:r w:rsidR="00084E69">
        <w:br/>
      </w:r>
      <w:r w:rsidR="00AD5173" w:rsidRPr="00610CBC">
        <w:rPr>
          <w:i/>
        </w:rPr>
        <w:t>Attributbestätigung</w:t>
      </w:r>
      <w:r w:rsidR="00AF3EF2" w:rsidRPr="00610CBC">
        <w:rPr>
          <w:i/>
        </w:rPr>
        <w:t>en</w:t>
      </w:r>
      <w:r w:rsidRPr="00CD4708">
        <w:t xml:space="preserve">, </w:t>
      </w:r>
      <w:r w:rsidR="00084E69">
        <w:br/>
      </w:r>
      <w:r w:rsidR="00620684" w:rsidRPr="00610CBC">
        <w:rPr>
          <w:i/>
        </w:rPr>
        <w:t>Identifikator</w:t>
      </w:r>
      <w:r w:rsidRPr="00CD4708">
        <w:t xml:space="preserve"> einer </w:t>
      </w:r>
      <w:r w:rsidR="001D7A52">
        <w:rPr>
          <w:i/>
        </w:rPr>
        <w:t>E-Ressource</w:t>
      </w:r>
    </w:p>
    <w:p w14:paraId="4AAB8C62" w14:textId="740D641F" w:rsidR="00E9116A" w:rsidRDefault="00E9116A" w:rsidP="00E9116A">
      <w:pPr>
        <w:pStyle w:val="Textkrper"/>
        <w:ind w:left="709" w:hanging="709"/>
      </w:pPr>
      <w:r w:rsidRPr="003F6E31">
        <w:t xml:space="preserve">Out: </w:t>
      </w:r>
      <w:r w:rsidRPr="003F6E31">
        <w:tab/>
        <w:t xml:space="preserve">Security Token (mit allen für den Zugriff auf die </w:t>
      </w:r>
      <w:r w:rsidR="00C364F0">
        <w:t>Ressource</w:t>
      </w:r>
      <w:r w:rsidRPr="003F6E31">
        <w:t xml:space="preserve"> relevanten Informationen, insb. Attribut</w:t>
      </w:r>
      <w:r w:rsidR="00AD4253">
        <w:t>b</w:t>
      </w:r>
      <w:r w:rsidRPr="003F6E31">
        <w:t>estätigungen)</w:t>
      </w:r>
    </w:p>
    <w:p w14:paraId="6D1F3D7C" w14:textId="327253AA" w:rsidR="00BF0840" w:rsidRPr="00910169" w:rsidRDefault="00BF0840" w:rsidP="00BF0840">
      <w:pPr>
        <w:pStyle w:val="Textkrper"/>
        <w:ind w:left="709" w:hanging="709"/>
      </w:pPr>
      <w:r w:rsidRPr="007B471B">
        <w:t>Braucht:</w:t>
      </w:r>
      <w:r>
        <w:rPr>
          <w:i/>
        </w:rPr>
        <w:t xml:space="preserve"> Zugriffsregel Service</w:t>
      </w:r>
      <w:r w:rsidR="00910169" w:rsidRPr="00EE1140">
        <w:rPr>
          <w:i/>
        </w:rPr>
        <w:t>, Logging Service</w:t>
      </w:r>
    </w:p>
    <w:p w14:paraId="3235684A" w14:textId="77777777" w:rsidR="00E9116A" w:rsidRPr="003F6E31" w:rsidRDefault="00E9116A" w:rsidP="00E9116A">
      <w:pPr>
        <w:pStyle w:val="Textkrper"/>
        <w:rPr>
          <w:b/>
        </w:rPr>
      </w:pPr>
      <w:r w:rsidRPr="003F6E31">
        <w:rPr>
          <w:b/>
        </w:rPr>
        <w:t>Aufgaben:</w:t>
      </w:r>
    </w:p>
    <w:p w14:paraId="45EEACCF" w14:textId="113846CD" w:rsidR="00E9116A" w:rsidRPr="003F6E31" w:rsidRDefault="00E9116A" w:rsidP="00E9116A">
      <w:pPr>
        <w:pStyle w:val="Textkrper"/>
        <w:numPr>
          <w:ilvl w:val="0"/>
          <w:numId w:val="3"/>
        </w:numPr>
      </w:pPr>
      <w:r w:rsidRPr="003F6E31">
        <w:t xml:space="preserve">Überprüft, ob </w:t>
      </w:r>
      <w:r>
        <w:t xml:space="preserve">die übergebenen </w:t>
      </w:r>
      <w:r w:rsidR="00AF3EF2">
        <w:t>Bestätigungen</w:t>
      </w:r>
      <w:r>
        <w:t xml:space="preserve"> </w:t>
      </w:r>
      <w:r w:rsidR="00152630">
        <w:t xml:space="preserve">inklusive deren geforderten Qualität </w:t>
      </w:r>
      <w:r>
        <w:t xml:space="preserve">den </w:t>
      </w:r>
      <w:r w:rsidRPr="00610CBC">
        <w:rPr>
          <w:i/>
        </w:rPr>
        <w:t>Zugriffsrechten</w:t>
      </w:r>
      <w:r>
        <w:t xml:space="preserve"> entsprechen und erlaubt ggf. die Nutzung der entsprechenden Funktionen der </w:t>
      </w:r>
      <w:r w:rsidRPr="00610CBC">
        <w:rPr>
          <w:i/>
        </w:rPr>
        <w:t>Ressource</w:t>
      </w:r>
      <w:r>
        <w:t xml:space="preserve"> (</w:t>
      </w:r>
      <w:r w:rsidRPr="00610CBC">
        <w:rPr>
          <w:i/>
        </w:rPr>
        <w:t>Feinautorisierung</w:t>
      </w:r>
      <w:r>
        <w:t>).</w:t>
      </w:r>
    </w:p>
    <w:p w14:paraId="70685770" w14:textId="77777777" w:rsidR="00E9116A" w:rsidRPr="003F6E31" w:rsidRDefault="00E9116A" w:rsidP="00E9116A">
      <w:pPr>
        <w:pStyle w:val="Textkrper"/>
        <w:numPr>
          <w:ilvl w:val="0"/>
          <w:numId w:val="3"/>
        </w:numPr>
      </w:pPr>
      <w:r w:rsidRPr="003F6E31">
        <w:t xml:space="preserve">Erzeugt ein Security Token für das </w:t>
      </w:r>
      <w:r>
        <w:t xml:space="preserve">autorisierte </w:t>
      </w:r>
      <w:r w:rsidRPr="00610CBC">
        <w:rPr>
          <w:i/>
        </w:rPr>
        <w:t>Subjekt</w:t>
      </w:r>
      <w:r w:rsidRPr="003F6E31">
        <w:t xml:space="preserve"> </w:t>
      </w:r>
      <w:r>
        <w:t xml:space="preserve">mit </w:t>
      </w:r>
      <w:r w:rsidRPr="003F6E31">
        <w:t>den im Zugriffskontext r</w:t>
      </w:r>
      <w:r w:rsidRPr="003F6E31">
        <w:t>e</w:t>
      </w:r>
      <w:r w:rsidRPr="003F6E31">
        <w:t>le</w:t>
      </w:r>
      <w:r>
        <w:t xml:space="preserve">vanten und </w:t>
      </w:r>
      <w:r w:rsidRPr="003F6E31">
        <w:t xml:space="preserve">bestätigten </w:t>
      </w:r>
      <w:r w:rsidRPr="00610CBC">
        <w:rPr>
          <w:i/>
        </w:rPr>
        <w:t>Attributen</w:t>
      </w:r>
      <w:r w:rsidRPr="003F6E31">
        <w:t xml:space="preserve">. </w:t>
      </w:r>
    </w:p>
    <w:p w14:paraId="6DEF6683" w14:textId="77777777" w:rsidR="00E9116A" w:rsidRDefault="00E9116A" w:rsidP="00E9116A">
      <w:pPr>
        <w:pStyle w:val="Textkrper"/>
        <w:numPr>
          <w:ilvl w:val="0"/>
          <w:numId w:val="3"/>
        </w:numPr>
      </w:pPr>
      <w:r>
        <w:t>B</w:t>
      </w:r>
      <w:r w:rsidRPr="003F6E31">
        <w:t>egrenzt die Lebensdauer des Security Tokens.</w:t>
      </w:r>
    </w:p>
    <w:p w14:paraId="724B88E0" w14:textId="690B30FC" w:rsidR="00E9116A" w:rsidRDefault="00BD047F" w:rsidP="00EE1140">
      <w:pPr>
        <w:pStyle w:val="Textkrper"/>
        <w:numPr>
          <w:ilvl w:val="0"/>
          <w:numId w:val="3"/>
        </w:numPr>
        <w:tabs>
          <w:tab w:val="clear" w:pos="720"/>
          <w:tab w:val="num" w:pos="363"/>
        </w:tabs>
      </w:pPr>
      <w:r>
        <w:t xml:space="preserve">Verwendet einen </w:t>
      </w:r>
      <w:r w:rsidRPr="00EE1140">
        <w:rPr>
          <w:i/>
        </w:rPr>
        <w:t>Logging Service</w:t>
      </w:r>
      <w:r>
        <w:t xml:space="preserve">, um </w:t>
      </w:r>
      <w:r w:rsidR="006D3263">
        <w:t>Zugriff</w:t>
      </w:r>
      <w:r w:rsidR="00E9116A">
        <w:t>s</w:t>
      </w:r>
      <w:r w:rsidR="00E9116A" w:rsidRPr="003F6E31">
        <w:t>informationen</w:t>
      </w:r>
      <w:r>
        <w:t xml:space="preserve"> zur </w:t>
      </w:r>
      <w:r w:rsidR="00E9116A" w:rsidRPr="003F6E31">
        <w:t>vollständige</w:t>
      </w:r>
      <w:r w:rsidR="00CA14DE">
        <w:t>n</w:t>
      </w:r>
      <w:r w:rsidR="00E9116A" w:rsidRPr="003F6E31">
        <w:t xml:space="preserve"> Nac</w:t>
      </w:r>
      <w:r w:rsidR="00E9116A" w:rsidRPr="003F6E31">
        <w:t>h</w:t>
      </w:r>
      <w:r w:rsidR="00E9116A" w:rsidRPr="003F6E31">
        <w:t>vollziehbarkeit</w:t>
      </w:r>
      <w:r>
        <w:t xml:space="preserve"> abzulegen</w:t>
      </w:r>
      <w:r w:rsidR="00E9116A" w:rsidRPr="003F6E31">
        <w:t>.</w:t>
      </w:r>
    </w:p>
    <w:p w14:paraId="56CEF9CD" w14:textId="44A596AC" w:rsidR="0051138C" w:rsidRPr="00DB64D9" w:rsidRDefault="00955A35" w:rsidP="00DB64D9">
      <w:pPr>
        <w:pStyle w:val="Textkrper"/>
        <w:numPr>
          <w:ilvl w:val="0"/>
          <w:numId w:val="3"/>
        </w:numPr>
        <w:tabs>
          <w:tab w:val="clear" w:pos="720"/>
          <w:tab w:val="num" w:pos="363"/>
        </w:tabs>
        <w:spacing w:line="240" w:lineRule="auto"/>
        <w:rPr>
          <w:b/>
        </w:rPr>
      </w:pPr>
      <w:r>
        <w:t xml:space="preserve">(optional) </w:t>
      </w:r>
      <w:r w:rsidR="0051138C" w:rsidRPr="003F6E31">
        <w:t xml:space="preserve">Arbeitet mit dem Lizenzmanagement zusammen, z.B. um den Zugriff zu verweigern, wenn die maximale Anzahl von gleichzeitigen </w:t>
      </w:r>
      <w:r w:rsidR="00770F37">
        <w:t>Ben</w:t>
      </w:r>
      <w:r w:rsidR="00BF6E9F">
        <w:t>utzern</w:t>
      </w:r>
      <w:r w:rsidR="00BF6E9F" w:rsidRPr="003F6E31">
        <w:t xml:space="preserve"> </w:t>
      </w:r>
      <w:r w:rsidR="0051138C" w:rsidRPr="003F6E31">
        <w:t xml:space="preserve">erreicht ist. </w:t>
      </w:r>
    </w:p>
    <w:p w14:paraId="623F47A7" w14:textId="50FCEAE7" w:rsidR="00C94997" w:rsidRPr="003F6E31" w:rsidRDefault="00C94997" w:rsidP="00EE1140">
      <w:pPr>
        <w:pStyle w:val="berschrift3"/>
      </w:pPr>
      <w:bookmarkStart w:id="456" w:name="_Toc364078115"/>
      <w:bookmarkStart w:id="457" w:name="_Toc366590279"/>
      <w:bookmarkStart w:id="458" w:name="_Ref342382361"/>
      <w:bookmarkStart w:id="459" w:name="_Toc496078583"/>
      <w:bookmarkEnd w:id="340"/>
      <w:r>
        <w:t>Logging Service</w:t>
      </w:r>
      <w:bookmarkEnd w:id="459"/>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C94997" w:rsidRPr="003F6E31" w14:paraId="33320987" w14:textId="77777777" w:rsidTr="00317C2C">
        <w:trPr>
          <w:cantSplit/>
        </w:trPr>
        <w:tc>
          <w:tcPr>
            <w:tcW w:w="2518" w:type="dxa"/>
            <w:shd w:val="clear" w:color="auto" w:fill="D9D9D9" w:themeFill="background1" w:themeFillShade="D9"/>
          </w:tcPr>
          <w:p w14:paraId="30ACB147" w14:textId="751131AF" w:rsidR="00C94997" w:rsidRPr="003F6E31" w:rsidRDefault="00C94997" w:rsidP="00317C2C">
            <w:pPr>
              <w:pStyle w:val="Textkrper"/>
              <w:rPr>
                <w:rFonts w:cs="Arial"/>
                <w:szCs w:val="22"/>
              </w:rPr>
            </w:pPr>
            <w:r>
              <w:rPr>
                <w:rFonts w:cs="Arial"/>
                <w:iCs/>
                <w:szCs w:val="22"/>
              </w:rPr>
              <w:t>Logging</w:t>
            </w:r>
            <w:r w:rsidRPr="003F6E31">
              <w:rPr>
                <w:rFonts w:cs="Arial"/>
                <w:iCs/>
                <w:szCs w:val="22"/>
              </w:rPr>
              <w:t xml:space="preserve"> </w:t>
            </w:r>
            <w:r w:rsidRPr="003F6E31">
              <w:rPr>
                <w:rFonts w:cs="Arial"/>
                <w:szCs w:val="22"/>
              </w:rPr>
              <w:t xml:space="preserve">Service </w:t>
            </w:r>
          </w:p>
        </w:tc>
        <w:tc>
          <w:tcPr>
            <w:tcW w:w="6769" w:type="dxa"/>
            <w:shd w:val="clear" w:color="auto" w:fill="F2F2F2" w:themeFill="background1" w:themeFillShade="F2"/>
          </w:tcPr>
          <w:p w14:paraId="6C19C1F0" w14:textId="0CE8766C" w:rsidR="00C94997" w:rsidRPr="003F6E31" w:rsidRDefault="00C94997" w:rsidP="00BC42D2">
            <w:pPr>
              <w:pStyle w:val="Textkrper"/>
            </w:pPr>
            <w:r w:rsidRPr="003F6E31">
              <w:t xml:space="preserve">Der Service </w:t>
            </w:r>
            <w:r w:rsidR="005E6799">
              <w:t xml:space="preserve">dokumentiert </w:t>
            </w:r>
            <w:r>
              <w:t xml:space="preserve">zur </w:t>
            </w:r>
            <w:r w:rsidR="00336814">
              <w:t>Laufzeit</w:t>
            </w:r>
            <w:r>
              <w:t xml:space="preserve"> </w:t>
            </w:r>
            <w:r w:rsidRPr="003F6E31">
              <w:t xml:space="preserve">die </w:t>
            </w:r>
            <w:r w:rsidR="005E6799">
              <w:t>Verwendung ei</w:t>
            </w:r>
            <w:r w:rsidR="00317C2C">
              <w:t>nes Se</w:t>
            </w:r>
            <w:r w:rsidR="00317C2C">
              <w:t>r</w:t>
            </w:r>
            <w:r w:rsidR="00317C2C">
              <w:t>vices und stellt der Support-O</w:t>
            </w:r>
            <w:r w:rsidR="00BC42D2">
              <w:t>rganisation die notwendigen Inf</w:t>
            </w:r>
            <w:r w:rsidR="00317C2C">
              <w:t>o</w:t>
            </w:r>
            <w:r w:rsidR="00BC42D2">
              <w:t>r</w:t>
            </w:r>
            <w:r w:rsidR="00317C2C">
              <w:t>m</w:t>
            </w:r>
            <w:r w:rsidR="00317C2C">
              <w:t>a</w:t>
            </w:r>
            <w:r w:rsidR="00317C2C">
              <w:t>tionen bereit</w:t>
            </w:r>
            <w:r w:rsidR="00BC42D2">
              <w:t>, um Nutzungsprobleme oder Fehler aufzuklären.</w:t>
            </w:r>
            <w:r w:rsidRPr="003F6E31">
              <w:t xml:space="preserve"> </w:t>
            </w:r>
          </w:p>
        </w:tc>
      </w:tr>
    </w:tbl>
    <w:p w14:paraId="21A444C1" w14:textId="77777777" w:rsidR="00C94997" w:rsidRPr="008C3145" w:rsidRDefault="00C94997" w:rsidP="00C94997">
      <w:pPr>
        <w:pStyle w:val="Textkrper"/>
        <w:spacing w:before="120"/>
        <w:rPr>
          <w:b/>
        </w:rPr>
      </w:pPr>
      <w:r w:rsidRPr="00CD4708">
        <w:rPr>
          <w:b/>
        </w:rPr>
        <w:t>Schnittstelle:</w:t>
      </w:r>
    </w:p>
    <w:p w14:paraId="35EE693F" w14:textId="7FA3A816" w:rsidR="00C94997" w:rsidRPr="00CD4708" w:rsidRDefault="00C94997" w:rsidP="00C94997">
      <w:pPr>
        <w:pStyle w:val="Textkrper"/>
        <w:ind w:left="709" w:hanging="709"/>
      </w:pPr>
      <w:r w:rsidRPr="00CD4708">
        <w:t xml:space="preserve">In: </w:t>
      </w:r>
      <w:r w:rsidRPr="00CD4708">
        <w:tab/>
      </w:r>
      <w:r w:rsidR="00BC42D2" w:rsidRPr="00EE1140">
        <w:t>Nutzungsdaten eines Service</w:t>
      </w:r>
    </w:p>
    <w:p w14:paraId="16485428" w14:textId="0C225961" w:rsidR="00C94997" w:rsidRDefault="00C94997" w:rsidP="00C94997">
      <w:pPr>
        <w:pStyle w:val="Textkrper"/>
        <w:ind w:left="709" w:hanging="709"/>
      </w:pPr>
      <w:r w:rsidRPr="003F6E31">
        <w:t xml:space="preserve">Out: </w:t>
      </w:r>
      <w:r w:rsidRPr="003F6E31">
        <w:tab/>
      </w:r>
      <w:r w:rsidR="00067D41">
        <w:t>Logs</w:t>
      </w:r>
    </w:p>
    <w:p w14:paraId="07B49F11" w14:textId="3A81711D" w:rsidR="007332C2" w:rsidRPr="003F6E31" w:rsidRDefault="007332C2" w:rsidP="00C94997">
      <w:pPr>
        <w:pStyle w:val="Textkrper"/>
        <w:ind w:left="709" w:hanging="709"/>
      </w:pPr>
      <w:r>
        <w:t>Braucht: -</w:t>
      </w:r>
    </w:p>
    <w:p w14:paraId="6FD133D5" w14:textId="77777777" w:rsidR="00C94997" w:rsidRPr="003F6E31" w:rsidRDefault="00C94997" w:rsidP="00C94997">
      <w:pPr>
        <w:pStyle w:val="Textkrper"/>
        <w:rPr>
          <w:b/>
        </w:rPr>
      </w:pPr>
      <w:r w:rsidRPr="003F6E31">
        <w:rPr>
          <w:b/>
        </w:rPr>
        <w:t>Aufgaben:</w:t>
      </w:r>
    </w:p>
    <w:p w14:paraId="47BE6026" w14:textId="4D24A4B8" w:rsidR="00C94997" w:rsidRDefault="00814EE5" w:rsidP="00C94997">
      <w:pPr>
        <w:pStyle w:val="Textkrper"/>
        <w:numPr>
          <w:ilvl w:val="0"/>
          <w:numId w:val="3"/>
        </w:numPr>
      </w:pPr>
      <w:r>
        <w:lastRenderedPageBreak/>
        <w:t xml:space="preserve">Wird von </w:t>
      </w:r>
      <w:r w:rsidR="00BC42D2">
        <w:t>and</w:t>
      </w:r>
      <w:r w:rsidR="000B26C0">
        <w:t>ere</w:t>
      </w:r>
      <w:r w:rsidR="00BC42D2">
        <w:t>n Services verwendet.</w:t>
      </w:r>
    </w:p>
    <w:p w14:paraId="7D026022" w14:textId="3A126B08" w:rsidR="00B861CB" w:rsidRDefault="00B861CB" w:rsidP="00C94997">
      <w:pPr>
        <w:pStyle w:val="Textkrper"/>
        <w:numPr>
          <w:ilvl w:val="0"/>
          <w:numId w:val="3"/>
        </w:numPr>
      </w:pPr>
      <w:r>
        <w:t xml:space="preserve">Sammelt und speichert die Nutzungsdaten eines Services in standardisierter Form </w:t>
      </w:r>
    </w:p>
    <w:p w14:paraId="447461E8" w14:textId="4D13D40B" w:rsidR="00BC42D2" w:rsidRDefault="00B861CB" w:rsidP="00CA15AC">
      <w:pPr>
        <w:pStyle w:val="Textkrper"/>
        <w:numPr>
          <w:ilvl w:val="0"/>
          <w:numId w:val="3"/>
        </w:numPr>
      </w:pPr>
      <w:r>
        <w:t>Gibt</w:t>
      </w:r>
      <w:r w:rsidR="00BC42D2">
        <w:t xml:space="preserve"> die Nutzungsdaten eines Services in standardisierter Form </w:t>
      </w:r>
      <w:r>
        <w:t>(</w:t>
      </w:r>
      <w:r w:rsidR="00EA3990">
        <w:t>L</w:t>
      </w:r>
      <w:r>
        <w:t xml:space="preserve">ogs) </w:t>
      </w:r>
      <w:r w:rsidR="00BC42D2">
        <w:t>an berechtigte Services weiter.</w:t>
      </w:r>
    </w:p>
    <w:p w14:paraId="5F71FA9F" w14:textId="1D175E4D" w:rsidR="00BD047F" w:rsidRPr="003F6E31" w:rsidRDefault="00BD047F" w:rsidP="00EE1140">
      <w:pPr>
        <w:pStyle w:val="Textkrper"/>
        <w:numPr>
          <w:ilvl w:val="0"/>
          <w:numId w:val="3"/>
        </w:numPr>
        <w:tabs>
          <w:tab w:val="clear" w:pos="720"/>
          <w:tab w:val="num" w:pos="363"/>
        </w:tabs>
      </w:pPr>
      <w:r>
        <w:t xml:space="preserve">(optional) </w:t>
      </w:r>
      <w:r w:rsidRPr="003F6E31">
        <w:t>Bietet rechtlich verifizierte und verifizierbare Audit- und Monitoring-Funktionen zur vo</w:t>
      </w:r>
      <w:r>
        <w:t>llständigen Nachvollziehbarkeit</w:t>
      </w:r>
    </w:p>
    <w:p w14:paraId="5D521433" w14:textId="2EDA1F39" w:rsidR="00E9116A" w:rsidRDefault="00E9116A" w:rsidP="00AC31AB">
      <w:pPr>
        <w:pStyle w:val="berschrift2"/>
      </w:pPr>
      <w:bookmarkStart w:id="460" w:name="_Toc485136216"/>
      <w:bookmarkStart w:id="461" w:name="_Toc485138675"/>
      <w:bookmarkStart w:id="462" w:name="_Toc485221677"/>
      <w:bookmarkStart w:id="463" w:name="_Toc485222409"/>
      <w:bookmarkStart w:id="464" w:name="_Toc485222586"/>
      <w:bookmarkStart w:id="465" w:name="_Toc485224017"/>
      <w:bookmarkStart w:id="466" w:name="_Toc485224098"/>
      <w:bookmarkStart w:id="467" w:name="_Toc485224208"/>
      <w:bookmarkStart w:id="468" w:name="_Toc485302407"/>
      <w:bookmarkStart w:id="469" w:name="_Toc485302505"/>
      <w:bookmarkStart w:id="470" w:name="_Toc488929930"/>
      <w:bookmarkStart w:id="471" w:name="_Toc490483982"/>
      <w:bookmarkStart w:id="472" w:name="_Toc491693153"/>
      <w:bookmarkStart w:id="473" w:name="_Toc493232780"/>
      <w:bookmarkStart w:id="474" w:name="_Toc493233159"/>
      <w:bookmarkStart w:id="475" w:name="_Toc496078584"/>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r>
        <w:t>Gesamtmodell</w:t>
      </w:r>
      <w:bookmarkEnd w:id="456"/>
      <w:bookmarkEnd w:id="457"/>
      <w:bookmarkEnd w:id="475"/>
    </w:p>
    <w:p w14:paraId="30DDC37E" w14:textId="6D871860" w:rsidR="00E9116A" w:rsidRDefault="00E9116A" w:rsidP="00A0625E">
      <w:pPr>
        <w:pStyle w:val="Textkrper"/>
        <w:keepNext/>
      </w:pPr>
      <w:r>
        <w:t xml:space="preserve">In </w:t>
      </w:r>
      <w:r>
        <w:fldChar w:fldCharType="begin"/>
      </w:r>
      <w:r>
        <w:instrText xml:space="preserve"> REF _Ref364076008 \h </w:instrText>
      </w:r>
      <w:r>
        <w:fldChar w:fldCharType="separate"/>
      </w:r>
      <w:r w:rsidR="006863C8">
        <w:t xml:space="preserve">Abbildung </w:t>
      </w:r>
      <w:r w:rsidR="006863C8">
        <w:rPr>
          <w:noProof/>
        </w:rPr>
        <w:t>15</w:t>
      </w:r>
      <w:r>
        <w:fldChar w:fldCharType="end"/>
      </w:r>
      <w:r>
        <w:t xml:space="preserve"> werden alle IAM-Geschäftsservices zusammen dargestellt. Man erkennt, dass die Laufzeit</w:t>
      </w:r>
      <w:r w:rsidR="006D3263">
        <w:t>s</w:t>
      </w:r>
      <w:r>
        <w:t>ervices zur Erfüllung ihrer Funktionalitäten auf die Daten der Services der</w:t>
      </w:r>
      <w:r w:rsidR="002D2364">
        <w:t xml:space="preserve"> </w:t>
      </w:r>
      <w:r>
        <w:t>Definitionszeit zugreifen.</w:t>
      </w:r>
      <w:r w:rsidR="00D5082A">
        <w:t xml:space="preserve"> Auf die Darstellung des Laufzeitservices </w:t>
      </w:r>
      <w:r w:rsidR="00D5082A" w:rsidRPr="00984EB4">
        <w:rPr>
          <w:i/>
        </w:rPr>
        <w:t>Logging Services</w:t>
      </w:r>
      <w:r w:rsidR="00D5082A">
        <w:t>, der von allen anderen Services genutzt wird, wurde aus Übersichtlichkeitsgründen verzichtet.</w:t>
      </w:r>
    </w:p>
    <w:p w14:paraId="36C7B09B" w14:textId="77777777" w:rsidR="002D2364" w:rsidRDefault="002D2364" w:rsidP="00A0625E">
      <w:pPr>
        <w:pStyle w:val="Textkrper"/>
        <w:keepNext/>
      </w:pPr>
    </w:p>
    <w:p w14:paraId="46A17FE1" w14:textId="2FD6EA7C" w:rsidR="00E9116A" w:rsidRPr="006F5966" w:rsidRDefault="00300670" w:rsidP="009B722F">
      <w:pPr>
        <w:pStyle w:val="Abbildung"/>
      </w:pPr>
      <w:r>
        <w:rPr>
          <w:lang w:val="de-CH" w:eastAsia="de-CH"/>
        </w:rPr>
        <w:drawing>
          <wp:inline distT="0" distB="0" distL="0" distR="0" wp14:anchorId="0DC7BA7B" wp14:editId="7C705497">
            <wp:extent cx="4619625" cy="5391150"/>
            <wp:effectExtent l="0" t="0" r="9525" b="0"/>
            <wp:docPr id="12" name="Grafik 12" descr="C:\Users\lua\Projekte\eCH-0107\Version3.0\Abbildungen\png\11_Prozesse_Übersic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a\Projekte\eCH-0107\Version3.0\Abbildungen\png\11_Prozesse_Übersicht.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19625" cy="5391150"/>
                    </a:xfrm>
                    <a:prstGeom prst="rect">
                      <a:avLst/>
                    </a:prstGeom>
                    <a:noFill/>
                    <a:ln>
                      <a:noFill/>
                    </a:ln>
                  </pic:spPr>
                </pic:pic>
              </a:graphicData>
            </a:graphic>
          </wp:inline>
        </w:drawing>
      </w:r>
      <w:r w:rsidR="00D5082A" w:rsidRPr="00D5082A" w:rsidDel="00D5082A">
        <w:t xml:space="preserve"> </w:t>
      </w:r>
    </w:p>
    <w:p w14:paraId="3CB3C30A" w14:textId="0F718B6A" w:rsidR="00E9116A" w:rsidRDefault="00E9116A" w:rsidP="000D1394">
      <w:pPr>
        <w:pStyle w:val="Beschriftung"/>
      </w:pPr>
      <w:bookmarkStart w:id="476" w:name="_Ref364076008"/>
      <w:bookmarkStart w:id="477" w:name="_Toc365305287"/>
      <w:bookmarkStart w:id="478" w:name="_Toc366242223"/>
      <w:bookmarkStart w:id="479" w:name="_Toc496078633"/>
      <w:r>
        <w:t xml:space="preserve">Abbildung </w:t>
      </w:r>
      <w:fldSimple w:instr=" SEQ Abbildung \* ARABIC ">
        <w:r w:rsidR="006863C8">
          <w:rPr>
            <w:noProof/>
          </w:rPr>
          <w:t>15</w:t>
        </w:r>
      </w:fldSimple>
      <w:bookmarkEnd w:id="476"/>
      <w:r w:rsidR="004A1D98">
        <w:t xml:space="preserve"> </w:t>
      </w:r>
      <w:r>
        <w:t>Geschäftsservices – Übersicht</w:t>
      </w:r>
      <w:bookmarkEnd w:id="477"/>
      <w:bookmarkEnd w:id="478"/>
      <w:bookmarkEnd w:id="479"/>
    </w:p>
    <w:p w14:paraId="574E2A7A" w14:textId="1B5880A4" w:rsidR="009839DB" w:rsidRDefault="00852AE8" w:rsidP="00AC31AB">
      <w:pPr>
        <w:pStyle w:val="berschrift2"/>
      </w:pPr>
      <w:bookmarkStart w:id="480" w:name="_Toc366590280"/>
      <w:bookmarkStart w:id="481" w:name="_Toc496078585"/>
      <w:r>
        <w:lastRenderedPageBreak/>
        <w:t>P</w:t>
      </w:r>
      <w:r w:rsidR="009839DB">
        <w:t>rozessunterstützung durch Geschäftsservices</w:t>
      </w:r>
      <w:bookmarkEnd w:id="480"/>
      <w:bookmarkEnd w:id="481"/>
    </w:p>
    <w:p w14:paraId="6CC06DF9" w14:textId="66031046" w:rsidR="009839DB" w:rsidRDefault="00E85B07" w:rsidP="00A0625E">
      <w:pPr>
        <w:pStyle w:val="Textkrper"/>
        <w:keepNext/>
      </w:pPr>
      <w:r>
        <w:t>In diesem Abschnitt wird an den Laufzeitprozessen dargestellt, wie die Services zusamme</w:t>
      </w:r>
      <w:r>
        <w:t>n</w:t>
      </w:r>
      <w:r>
        <w:t>arbeiten.</w:t>
      </w:r>
      <w:r w:rsidR="00BF6E9F">
        <w:t xml:space="preserve"> </w:t>
      </w:r>
      <w:r w:rsidR="00BF6E9F" w:rsidRPr="00D11242">
        <w:t>Die Zusammenarbeit der Services zur Erbringung der Definitionsprozesse ist ei</w:t>
      </w:r>
      <w:r w:rsidR="00BF6E9F" w:rsidRPr="002C6796">
        <w:t>n</w:t>
      </w:r>
      <w:r w:rsidR="00BF6E9F" w:rsidRPr="00D11242">
        <w:t xml:space="preserve">fach und </w:t>
      </w:r>
      <w:r w:rsidR="00D11242" w:rsidRPr="00D11242">
        <w:t xml:space="preserve">in </w:t>
      </w:r>
      <w:r w:rsidR="00D11242" w:rsidRPr="00D11242">
        <w:fldChar w:fldCharType="begin"/>
      </w:r>
      <w:r w:rsidR="00D11242" w:rsidRPr="00D11242">
        <w:instrText xml:space="preserve"> REF _Ref364075226 \h </w:instrText>
      </w:r>
      <w:r w:rsidR="00D11242">
        <w:instrText xml:space="preserve"> \* MERGEFORMAT </w:instrText>
      </w:r>
      <w:r w:rsidR="00D11242" w:rsidRPr="00D11242">
        <w:fldChar w:fldCharType="separate"/>
      </w:r>
      <w:r w:rsidR="006863C8">
        <w:t xml:space="preserve">Abbildung </w:t>
      </w:r>
      <w:r w:rsidR="006863C8">
        <w:rPr>
          <w:noProof/>
        </w:rPr>
        <w:t>13</w:t>
      </w:r>
      <w:r w:rsidR="00D11242" w:rsidRPr="00D11242">
        <w:fldChar w:fldCharType="end"/>
      </w:r>
      <w:r w:rsidR="00D11242" w:rsidRPr="00D11242">
        <w:t xml:space="preserve"> </w:t>
      </w:r>
      <w:r w:rsidR="00165932">
        <w:t xml:space="preserve">und </w:t>
      </w:r>
      <w:r w:rsidR="00BF6E9F" w:rsidRPr="00D11242">
        <w:t>in den Services bereits direkt angesprochen. Diese werden deshalb hier nicht dargestellt.</w:t>
      </w:r>
    </w:p>
    <w:p w14:paraId="2D47D9A0" w14:textId="77777777" w:rsidR="00791975" w:rsidRPr="00EC70F5" w:rsidRDefault="00EC70F5" w:rsidP="00EE1140">
      <w:pPr>
        <w:pStyle w:val="berschrift3"/>
      </w:pPr>
      <w:bookmarkStart w:id="482" w:name="_Ref365391685"/>
      <w:bookmarkStart w:id="483" w:name="_Toc366590281"/>
      <w:bookmarkStart w:id="484" w:name="_Toc496078586"/>
      <w:r w:rsidRPr="00EC70F5">
        <w:t>Subjekt authentifizieren</w:t>
      </w:r>
      <w:bookmarkEnd w:id="482"/>
      <w:bookmarkEnd w:id="483"/>
      <w:bookmarkEnd w:id="484"/>
    </w:p>
    <w:p w14:paraId="3874A5D1" w14:textId="378D7402" w:rsidR="00E85B07" w:rsidRPr="00E85B07" w:rsidRDefault="00E85B07" w:rsidP="00A0625E">
      <w:pPr>
        <w:pStyle w:val="Textkrper"/>
        <w:keepNext/>
      </w:pPr>
      <w:r>
        <w:fldChar w:fldCharType="begin"/>
      </w:r>
      <w:r>
        <w:instrText xml:space="preserve"> REF _Ref364575645 \h </w:instrText>
      </w:r>
      <w:r>
        <w:fldChar w:fldCharType="separate"/>
      </w:r>
      <w:r w:rsidR="006863C8">
        <w:t xml:space="preserve">Abbildung </w:t>
      </w:r>
      <w:r w:rsidR="006863C8">
        <w:rPr>
          <w:noProof/>
        </w:rPr>
        <w:t>16</w:t>
      </w:r>
      <w:r>
        <w:fldChar w:fldCharType="end"/>
      </w:r>
      <w:r>
        <w:t xml:space="preserve"> </w:t>
      </w:r>
      <w:r w:rsidR="008C5BD1">
        <w:t>zeigt die Verwendungen</w:t>
      </w:r>
      <w:r>
        <w:t xml:space="preserve"> der Geschäftsservices </w:t>
      </w:r>
      <w:r w:rsidR="008C5BD1">
        <w:t xml:space="preserve">im Rahmen des Prozesses </w:t>
      </w:r>
      <w:r w:rsidR="00760B1E" w:rsidRPr="00760B1E">
        <w:rPr>
          <w:i/>
        </w:rPr>
        <w:t>Subjekt authentifizieren</w:t>
      </w:r>
      <w:r w:rsidR="008C5BD1">
        <w:t>.</w:t>
      </w:r>
    </w:p>
    <w:p w14:paraId="6E0A22D5" w14:textId="7A3E520A" w:rsidR="00791975" w:rsidRPr="006F5966" w:rsidRDefault="00B400D0" w:rsidP="009B722F">
      <w:pPr>
        <w:pStyle w:val="Abbildung"/>
      </w:pPr>
      <w:r>
        <w:rPr>
          <w:lang w:val="de-CH" w:eastAsia="de-CH"/>
        </w:rPr>
        <w:drawing>
          <wp:inline distT="0" distB="0" distL="0" distR="0" wp14:anchorId="62353112" wp14:editId="64B4A4C8">
            <wp:extent cx="4352925" cy="793731"/>
            <wp:effectExtent l="0" t="0" r="0" b="698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ua\Projekte\eCH-0107\Version3.0\Abbildungen\png\12_Prozess_Subj_Authentifizieren.png"/>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352925" cy="793731"/>
                    </a:xfrm>
                    <a:prstGeom prst="rect">
                      <a:avLst/>
                    </a:prstGeom>
                    <a:noFill/>
                    <a:ln>
                      <a:noFill/>
                    </a:ln>
                  </pic:spPr>
                </pic:pic>
              </a:graphicData>
            </a:graphic>
          </wp:inline>
        </w:drawing>
      </w:r>
    </w:p>
    <w:p w14:paraId="15E73267" w14:textId="4813E731" w:rsidR="00791975" w:rsidRDefault="00791975" w:rsidP="000D1394">
      <w:pPr>
        <w:pStyle w:val="Beschriftung"/>
      </w:pPr>
      <w:bookmarkStart w:id="485" w:name="_Ref364575645"/>
      <w:bookmarkStart w:id="486" w:name="_Toc365305288"/>
      <w:bookmarkStart w:id="487" w:name="_Toc366242224"/>
      <w:bookmarkStart w:id="488" w:name="_Toc496078634"/>
      <w:r>
        <w:t xml:space="preserve">Abbildung </w:t>
      </w:r>
      <w:fldSimple w:instr=" SEQ Abbildung \* ARABIC ">
        <w:r w:rsidR="006863C8">
          <w:rPr>
            <w:noProof/>
          </w:rPr>
          <w:t>16</w:t>
        </w:r>
      </w:fldSimple>
      <w:bookmarkEnd w:id="485"/>
      <w:r w:rsidR="004A1D98">
        <w:t xml:space="preserve"> </w:t>
      </w:r>
      <w:r w:rsidR="00E85B07">
        <w:t xml:space="preserve">Prozessunterstützung </w:t>
      </w:r>
      <w:r w:rsidR="00760B1E" w:rsidRPr="00760B1E">
        <w:rPr>
          <w:i/>
        </w:rPr>
        <w:t>Subjekt authentifizieren</w:t>
      </w:r>
      <w:bookmarkEnd w:id="486"/>
      <w:bookmarkEnd w:id="487"/>
      <w:bookmarkEnd w:id="488"/>
    </w:p>
    <w:p w14:paraId="618557FB" w14:textId="7F91AF5E" w:rsidR="00791975" w:rsidRDefault="00760B1E" w:rsidP="00E9116A">
      <w:r w:rsidRPr="00760B1E">
        <w:rPr>
          <w:i/>
        </w:rPr>
        <w:t>Subjekt authentifizieren</w:t>
      </w:r>
      <w:r w:rsidR="008C5BD1">
        <w:t xml:space="preserve"> folgt dem nachstehenden Ablauf:</w:t>
      </w:r>
    </w:p>
    <w:p w14:paraId="3C34BB44" w14:textId="521F561E" w:rsidR="005556DE" w:rsidRPr="006E43F2" w:rsidRDefault="005556DE" w:rsidP="00EE1140">
      <w:pPr>
        <w:pStyle w:val="Textkrper"/>
        <w:numPr>
          <w:ilvl w:val="0"/>
          <w:numId w:val="3"/>
        </w:numPr>
        <w:spacing w:line="240" w:lineRule="auto"/>
      </w:pPr>
      <w:r w:rsidRPr="006E43F2">
        <w:t xml:space="preserve">Das </w:t>
      </w:r>
      <w:r w:rsidRPr="0091251A">
        <w:rPr>
          <w:i/>
        </w:rPr>
        <w:t>Subjekt</w:t>
      </w:r>
      <w:r w:rsidRPr="006E43F2">
        <w:t xml:space="preserve"> authentisiert sich gegenüber </w:t>
      </w:r>
      <w:r w:rsidR="008A0673" w:rsidRPr="006E43F2">
        <w:t>dem</w:t>
      </w:r>
      <w:r w:rsidRPr="006E43F2">
        <w:t xml:space="preserve"> </w:t>
      </w:r>
      <w:r w:rsidR="002C029D" w:rsidRPr="0091251A">
        <w:rPr>
          <w:i/>
        </w:rPr>
        <w:t xml:space="preserve">Authentication </w:t>
      </w:r>
      <w:r w:rsidR="002C029D" w:rsidRPr="006E43F2">
        <w:t>Service</w:t>
      </w:r>
      <w:r w:rsidRPr="006E43F2">
        <w:t xml:space="preserve">. Dieser prüft das </w:t>
      </w:r>
      <w:r w:rsidR="006E43F2" w:rsidRPr="006E43F2">
        <w:t xml:space="preserve">prüft den generierten Ausgabewert des Authentifizierungsmittel gegen das </w:t>
      </w:r>
      <w:r w:rsidR="006E43F2" w:rsidRPr="0091251A">
        <w:rPr>
          <w:i/>
        </w:rPr>
        <w:t>Cr</w:t>
      </w:r>
      <w:r w:rsidR="006E43F2" w:rsidRPr="0091251A">
        <w:rPr>
          <w:i/>
        </w:rPr>
        <w:t>e</w:t>
      </w:r>
      <w:r w:rsidR="006E43F2" w:rsidRPr="0091251A">
        <w:rPr>
          <w:i/>
        </w:rPr>
        <w:t>dential</w:t>
      </w:r>
      <w:r w:rsidR="006E43F2" w:rsidRPr="006E43F2">
        <w:t xml:space="preserve"> der behaupteten E-Identity. Ist die Prüfung positiv, ist die Authentifizierung e</w:t>
      </w:r>
      <w:r w:rsidR="006E43F2" w:rsidRPr="006E43F2">
        <w:t>r</w:t>
      </w:r>
      <w:r w:rsidR="006E43F2" w:rsidRPr="006E43F2">
        <w:t xml:space="preserve">folgreich. </w:t>
      </w:r>
    </w:p>
    <w:p w14:paraId="3E1B212E" w14:textId="77245560" w:rsidR="0051264A" w:rsidRDefault="0051264A" w:rsidP="00EE1140">
      <w:pPr>
        <w:pStyle w:val="berschrift3"/>
      </w:pPr>
      <w:bookmarkStart w:id="489" w:name="_Ref474489805"/>
      <w:bookmarkStart w:id="490" w:name="_Ref365391718"/>
      <w:bookmarkStart w:id="491" w:name="_Toc366590282"/>
      <w:bookmarkStart w:id="492" w:name="_Toc496078587"/>
      <w:r>
        <w:t>Identität föderieren</w:t>
      </w:r>
      <w:bookmarkEnd w:id="489"/>
      <w:bookmarkEnd w:id="492"/>
    </w:p>
    <w:p w14:paraId="6DED6BCA" w14:textId="5C9E115E" w:rsidR="00404B7F" w:rsidRDefault="00C2615B" w:rsidP="000052E1">
      <w:r>
        <w:rPr>
          <w:highlight w:val="yellow"/>
        </w:rPr>
        <w:fldChar w:fldCharType="begin"/>
      </w:r>
      <w:r>
        <w:rPr>
          <w:highlight w:val="yellow"/>
        </w:rPr>
        <w:instrText xml:space="preserve"> REF _Ref474489514 \h </w:instrText>
      </w:r>
      <w:r>
        <w:rPr>
          <w:highlight w:val="yellow"/>
        </w:rPr>
      </w:r>
      <w:r>
        <w:rPr>
          <w:highlight w:val="yellow"/>
        </w:rPr>
        <w:fldChar w:fldCharType="separate"/>
      </w:r>
      <w:r w:rsidR="006863C8">
        <w:t xml:space="preserve">Abbildung </w:t>
      </w:r>
      <w:r w:rsidR="006863C8">
        <w:rPr>
          <w:noProof/>
        </w:rPr>
        <w:t>17</w:t>
      </w:r>
      <w:r>
        <w:rPr>
          <w:highlight w:val="yellow"/>
        </w:rPr>
        <w:fldChar w:fldCharType="end"/>
      </w:r>
      <w:r w:rsidR="002C6796">
        <w:t xml:space="preserve"> zeigt die Verwendungen der Geschäftsservices im Rahmen des Prozesses </w:t>
      </w:r>
      <w:r w:rsidR="0002088D" w:rsidRPr="0002088D">
        <w:rPr>
          <w:i/>
        </w:rPr>
        <w:t>Identität föderieren</w:t>
      </w:r>
      <w:r w:rsidR="002C6796">
        <w:t>.</w:t>
      </w:r>
    </w:p>
    <w:p w14:paraId="43C1279E" w14:textId="0AB9FF4C" w:rsidR="000052E1" w:rsidRPr="006F5966" w:rsidRDefault="0067232E" w:rsidP="000052E1">
      <w:pPr>
        <w:pStyle w:val="Abbildung"/>
      </w:pPr>
      <w:r>
        <w:rPr>
          <w:lang w:val="de-CH" w:eastAsia="de-CH"/>
        </w:rPr>
        <w:drawing>
          <wp:inline distT="0" distB="0" distL="0" distR="0" wp14:anchorId="3F57BBB4" wp14:editId="041091E7">
            <wp:extent cx="4432935" cy="2179955"/>
            <wp:effectExtent l="0" t="0" r="5715" b="0"/>
            <wp:docPr id="25" name="Grafik 25" descr="C:\Users\lua\Projekte\eCH-0107\Version3.0\Abbildungen\png\13_Prozess_Identität_föderier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a\Projekte\eCH-0107\Version3.0\Abbildungen\png\13_Prozess_Identität_föderieren.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32935" cy="2179955"/>
                    </a:xfrm>
                    <a:prstGeom prst="rect">
                      <a:avLst/>
                    </a:prstGeom>
                    <a:noFill/>
                    <a:ln>
                      <a:noFill/>
                    </a:ln>
                  </pic:spPr>
                </pic:pic>
              </a:graphicData>
            </a:graphic>
          </wp:inline>
        </w:drawing>
      </w:r>
    </w:p>
    <w:p w14:paraId="6419A1FA" w14:textId="2CA7CB2A" w:rsidR="000052E1" w:rsidRDefault="000052E1" w:rsidP="000D1394">
      <w:pPr>
        <w:pStyle w:val="Beschriftung"/>
      </w:pPr>
      <w:bookmarkStart w:id="493" w:name="_Ref474489514"/>
      <w:bookmarkStart w:id="494" w:name="_Toc496078635"/>
      <w:r>
        <w:t xml:space="preserve">Abbildung </w:t>
      </w:r>
      <w:fldSimple w:instr=" SEQ Abbildung \* ARABIC ">
        <w:r w:rsidR="006863C8">
          <w:rPr>
            <w:noProof/>
          </w:rPr>
          <w:t>17</w:t>
        </w:r>
      </w:fldSimple>
      <w:bookmarkEnd w:id="493"/>
      <w:r>
        <w:t xml:space="preserve"> Prozessunterstützung </w:t>
      </w:r>
      <w:r>
        <w:rPr>
          <w:i/>
        </w:rPr>
        <w:t>Identität föderi</w:t>
      </w:r>
      <w:r w:rsidRPr="00760B1E">
        <w:rPr>
          <w:i/>
        </w:rPr>
        <w:t>eren</w:t>
      </w:r>
      <w:bookmarkEnd w:id="494"/>
    </w:p>
    <w:p w14:paraId="419A9FFF" w14:textId="795088CA" w:rsidR="00B060AB" w:rsidRDefault="00D17F2D">
      <w:proofErr w:type="gramStart"/>
      <w:r w:rsidRPr="0002088D">
        <w:rPr>
          <w:i/>
        </w:rPr>
        <w:t>Identität</w:t>
      </w:r>
      <w:proofErr w:type="gramEnd"/>
      <w:r w:rsidRPr="0002088D">
        <w:rPr>
          <w:i/>
        </w:rPr>
        <w:t xml:space="preserve"> föderieren</w:t>
      </w:r>
      <w:r>
        <w:t xml:space="preserve"> folgt dem nachstehenden Ablauf:</w:t>
      </w:r>
    </w:p>
    <w:p w14:paraId="36475649" w14:textId="2DAEAA0C" w:rsidR="0086267D" w:rsidRDefault="00B060AB" w:rsidP="00B060AB">
      <w:pPr>
        <w:pStyle w:val="Textkrper"/>
        <w:numPr>
          <w:ilvl w:val="0"/>
          <w:numId w:val="3"/>
        </w:numPr>
      </w:pPr>
      <w:r>
        <w:t xml:space="preserve">Der </w:t>
      </w:r>
      <w:r w:rsidRPr="00752F27">
        <w:rPr>
          <w:i/>
        </w:rPr>
        <w:t xml:space="preserve">Broker </w:t>
      </w:r>
      <w:r w:rsidRPr="00EE1140">
        <w:rPr>
          <w:i/>
        </w:rPr>
        <w:t>Service</w:t>
      </w:r>
      <w:r>
        <w:t xml:space="preserve"> prüft, welche </w:t>
      </w:r>
      <w:r w:rsidR="0086267D" w:rsidRPr="00EE1140">
        <w:rPr>
          <w:i/>
        </w:rPr>
        <w:t>Aut</w:t>
      </w:r>
      <w:r w:rsidR="0086267D">
        <w:rPr>
          <w:i/>
        </w:rPr>
        <w:t>hentification</w:t>
      </w:r>
      <w:r w:rsidR="0086267D">
        <w:t xml:space="preserve"> und </w:t>
      </w:r>
      <w:r w:rsidRPr="00752F27">
        <w:rPr>
          <w:i/>
        </w:rPr>
        <w:t xml:space="preserve">Attribute Assertion </w:t>
      </w:r>
      <w:r w:rsidRPr="00B668CE">
        <w:t>Service</w:t>
      </w:r>
      <w:r>
        <w:t xml:space="preserve"> g</w:t>
      </w:r>
      <w:r>
        <w:t>e</w:t>
      </w:r>
      <w:r>
        <w:t xml:space="preserve">mäss </w:t>
      </w:r>
      <w:r w:rsidRPr="00752F27">
        <w:rPr>
          <w:i/>
        </w:rPr>
        <w:t xml:space="preserve">Trust </w:t>
      </w:r>
      <w:r w:rsidRPr="00EE1140">
        <w:rPr>
          <w:i/>
        </w:rPr>
        <w:t>Service</w:t>
      </w:r>
      <w:r>
        <w:t xml:space="preserve"> die Anforderungen des aufrufenden Service erfüllen. </w:t>
      </w:r>
    </w:p>
    <w:p w14:paraId="62100F13" w14:textId="0F7C6C4C" w:rsidR="0086267D" w:rsidRDefault="0086267D" w:rsidP="0086267D">
      <w:pPr>
        <w:pStyle w:val="Textkrper"/>
        <w:numPr>
          <w:ilvl w:val="0"/>
          <w:numId w:val="3"/>
        </w:numPr>
      </w:pPr>
      <w:r>
        <w:t xml:space="preserve">Der </w:t>
      </w:r>
      <w:r w:rsidRPr="00EE1140">
        <w:rPr>
          <w:i/>
        </w:rPr>
        <w:t>Broker Service</w:t>
      </w:r>
      <w:r>
        <w:t xml:space="preserve"> delegiert die </w:t>
      </w:r>
      <w:r w:rsidRPr="00B668CE">
        <w:rPr>
          <w:i/>
        </w:rPr>
        <w:t>Authentifizierung</w:t>
      </w:r>
      <w:r>
        <w:t xml:space="preserve"> des </w:t>
      </w:r>
      <w:r w:rsidRPr="00B668CE">
        <w:rPr>
          <w:i/>
        </w:rPr>
        <w:t>Subjekts</w:t>
      </w:r>
      <w:r>
        <w:t xml:space="preserve"> an den gewählten </w:t>
      </w:r>
      <w:r w:rsidRPr="00912ECF">
        <w:rPr>
          <w:i/>
        </w:rPr>
        <w:t>A</w:t>
      </w:r>
      <w:r w:rsidRPr="00912ECF">
        <w:rPr>
          <w:i/>
        </w:rPr>
        <w:t>u</w:t>
      </w:r>
      <w:r w:rsidRPr="00912ECF">
        <w:rPr>
          <w:i/>
        </w:rPr>
        <w:t>t</w:t>
      </w:r>
      <w:r>
        <w:rPr>
          <w:i/>
        </w:rPr>
        <w:t>hentification</w:t>
      </w:r>
      <w:r>
        <w:t xml:space="preserve"> Service (vgl. Abschnitt </w:t>
      </w:r>
      <w:r>
        <w:fldChar w:fldCharType="begin"/>
      </w:r>
      <w:r>
        <w:instrText xml:space="preserve"> REF _Ref365391685 \r \h </w:instrText>
      </w:r>
      <w:r>
        <w:fldChar w:fldCharType="separate"/>
      </w:r>
      <w:r w:rsidR="006863C8">
        <w:t>7.5.1</w:t>
      </w:r>
      <w:r>
        <w:fldChar w:fldCharType="end"/>
      </w:r>
      <w:r>
        <w:t>).</w:t>
      </w:r>
    </w:p>
    <w:p w14:paraId="40265A8A" w14:textId="1B58E836" w:rsidR="00B060AB" w:rsidRDefault="0086267D" w:rsidP="0058364E">
      <w:pPr>
        <w:pStyle w:val="Textkrper"/>
        <w:numPr>
          <w:ilvl w:val="0"/>
          <w:numId w:val="3"/>
        </w:numPr>
      </w:pPr>
      <w:r>
        <w:lastRenderedPageBreak/>
        <w:t>Nach erfolgreicher Authentifizierung wird die</w:t>
      </w:r>
      <w:r w:rsidR="00B060AB">
        <w:t xml:space="preserve"> </w:t>
      </w:r>
      <w:r w:rsidR="00B060AB" w:rsidRPr="0058364E">
        <w:rPr>
          <w:i/>
        </w:rPr>
        <w:t xml:space="preserve">Attribute Assertion </w:t>
      </w:r>
      <w:r w:rsidR="00B060AB" w:rsidRPr="00B668CE">
        <w:t>Service</w:t>
      </w:r>
      <w:r w:rsidR="00B060AB">
        <w:t xml:space="preserve">-Auswahl auf die reduziert, die gemäss den verlinkten </w:t>
      </w:r>
      <w:r w:rsidR="00B060AB" w:rsidRPr="0058364E">
        <w:rPr>
          <w:i/>
        </w:rPr>
        <w:t xml:space="preserve">E-Identities </w:t>
      </w:r>
      <w:r w:rsidR="00B060AB">
        <w:t xml:space="preserve">(linkedID) der </w:t>
      </w:r>
      <w:r w:rsidR="00B060AB" w:rsidRPr="0058364E">
        <w:rPr>
          <w:i/>
        </w:rPr>
        <w:t xml:space="preserve">E-Identity </w:t>
      </w:r>
      <w:r w:rsidR="00B060AB" w:rsidRPr="00B668CE">
        <w:t>Service</w:t>
      </w:r>
      <w:r w:rsidR="00B060AB">
        <w:t xml:space="preserve"> Informationen zur </w:t>
      </w:r>
      <w:r w:rsidR="00B060AB" w:rsidRPr="0058364E">
        <w:rPr>
          <w:i/>
        </w:rPr>
        <w:t>E-Identity</w:t>
      </w:r>
      <w:r w:rsidR="00B060AB">
        <w:t xml:space="preserve"> führen.</w:t>
      </w:r>
    </w:p>
    <w:p w14:paraId="1A6C2B5D" w14:textId="088A75F2" w:rsidR="00B060AB" w:rsidRDefault="00B060AB" w:rsidP="00B060AB">
      <w:pPr>
        <w:pStyle w:val="Textkrper"/>
        <w:numPr>
          <w:ilvl w:val="0"/>
          <w:numId w:val="3"/>
        </w:numPr>
      </w:pPr>
      <w:r>
        <w:t xml:space="preserve">Der </w:t>
      </w:r>
      <w:r w:rsidRPr="00752F27">
        <w:rPr>
          <w:i/>
        </w:rPr>
        <w:t xml:space="preserve">Broker </w:t>
      </w:r>
      <w:r w:rsidRPr="00EE1140">
        <w:rPr>
          <w:i/>
        </w:rPr>
        <w:t>Service</w:t>
      </w:r>
      <w:r>
        <w:t xml:space="preserve"> </w:t>
      </w:r>
      <w:r w:rsidR="0086267D">
        <w:t>fragt</w:t>
      </w:r>
      <w:r>
        <w:t xml:space="preserve"> die entsprechenden </w:t>
      </w:r>
      <w:r w:rsidRPr="00752F27">
        <w:rPr>
          <w:i/>
        </w:rPr>
        <w:t xml:space="preserve">Attribute Assertion </w:t>
      </w:r>
      <w:r w:rsidRPr="00B668CE">
        <w:t>Service</w:t>
      </w:r>
      <w:r w:rsidR="0086267D">
        <w:t xml:space="preserve"> an</w:t>
      </w:r>
      <w:r>
        <w:t>, die en</w:t>
      </w:r>
      <w:r>
        <w:t>t</w:t>
      </w:r>
      <w:r>
        <w:t xml:space="preserve">sprechenden </w:t>
      </w:r>
      <w:r w:rsidRPr="00B668CE">
        <w:rPr>
          <w:i/>
        </w:rPr>
        <w:t>Attribute</w:t>
      </w:r>
      <w:r>
        <w:t xml:space="preserve"> zu bestätigen.</w:t>
      </w:r>
      <w:r w:rsidR="001F15AE" w:rsidRPr="001F15AE">
        <w:rPr>
          <w:noProof/>
        </w:rPr>
        <w:t xml:space="preserve"> </w:t>
      </w:r>
    </w:p>
    <w:p w14:paraId="00547060" w14:textId="2A2F749B" w:rsidR="00BB4A1D" w:rsidRDefault="009F51E6" w:rsidP="00B060AB">
      <w:pPr>
        <w:pStyle w:val="Textkrper"/>
        <w:numPr>
          <w:ilvl w:val="0"/>
          <w:numId w:val="3"/>
        </w:numPr>
      </w:pPr>
      <w:r>
        <w:t xml:space="preserve">(optional) </w:t>
      </w:r>
      <w:r w:rsidR="00BB4A1D">
        <w:t xml:space="preserve">Der </w:t>
      </w:r>
      <w:r w:rsidR="00BB4A1D" w:rsidRPr="00EE1140">
        <w:rPr>
          <w:i/>
        </w:rPr>
        <w:t>Broker</w:t>
      </w:r>
      <w:r w:rsidRPr="00EE1140">
        <w:rPr>
          <w:i/>
        </w:rPr>
        <w:t xml:space="preserve"> Service</w:t>
      </w:r>
      <w:r>
        <w:t xml:space="preserve"> holt die Bestätigung vom Subjekt (nur bei natürlichen Personen) des Ergebnis der Authentifizierung und die ermittelten Attribute an den aufrufenden Service zu übergeben</w:t>
      </w:r>
    </w:p>
    <w:p w14:paraId="536A258D" w14:textId="0AF76613" w:rsidR="009F51E6" w:rsidRDefault="009F51E6" w:rsidP="00B060AB">
      <w:pPr>
        <w:pStyle w:val="Textkrper"/>
        <w:numPr>
          <w:ilvl w:val="0"/>
          <w:numId w:val="3"/>
        </w:numPr>
      </w:pPr>
      <w:r>
        <w:t xml:space="preserve">Der </w:t>
      </w:r>
      <w:r w:rsidRPr="00EE1140">
        <w:rPr>
          <w:i/>
        </w:rPr>
        <w:t>Broker Service</w:t>
      </w:r>
      <w:r>
        <w:rPr>
          <w:i/>
        </w:rPr>
        <w:t xml:space="preserve"> </w:t>
      </w:r>
      <w:r w:rsidR="0058364E">
        <w:t>erzeugt Authentifizierungs- und Attributbestätigung und übergibt diese dem aufrufenden Service</w:t>
      </w:r>
    </w:p>
    <w:p w14:paraId="4E00FF29" w14:textId="5A5E6BAE" w:rsidR="005556DE" w:rsidRPr="00752F27" w:rsidRDefault="001D7A52" w:rsidP="00EE1140">
      <w:pPr>
        <w:pStyle w:val="berschrift3"/>
      </w:pPr>
      <w:bookmarkStart w:id="495" w:name="_Toc485136221"/>
      <w:bookmarkStart w:id="496" w:name="_Toc485138680"/>
      <w:bookmarkStart w:id="497" w:name="_Toc485221682"/>
      <w:bookmarkStart w:id="498" w:name="_Toc485222414"/>
      <w:bookmarkStart w:id="499" w:name="_Toc485222591"/>
      <w:bookmarkStart w:id="500" w:name="_Toc485224022"/>
      <w:bookmarkStart w:id="501" w:name="_Toc485224103"/>
      <w:bookmarkStart w:id="502" w:name="_Toc485224213"/>
      <w:bookmarkStart w:id="503" w:name="_Toc485302412"/>
      <w:bookmarkStart w:id="504" w:name="_Toc485302510"/>
      <w:bookmarkStart w:id="505" w:name="_Toc488929935"/>
      <w:bookmarkStart w:id="506" w:name="_Toc490483987"/>
      <w:bookmarkStart w:id="507" w:name="_Toc491693158"/>
      <w:bookmarkStart w:id="508" w:name="_Toc493232785"/>
      <w:bookmarkStart w:id="509" w:name="_Toc493233164"/>
      <w:bookmarkStart w:id="510" w:name="_Toc485136222"/>
      <w:bookmarkStart w:id="511" w:name="_Toc485138681"/>
      <w:bookmarkStart w:id="512" w:name="_Toc485221683"/>
      <w:bookmarkStart w:id="513" w:name="_Toc485222415"/>
      <w:bookmarkStart w:id="514" w:name="_Toc485222592"/>
      <w:bookmarkStart w:id="515" w:name="_Toc485224023"/>
      <w:bookmarkStart w:id="516" w:name="_Toc485224104"/>
      <w:bookmarkStart w:id="517" w:name="_Toc485224214"/>
      <w:bookmarkStart w:id="518" w:name="_Toc485302413"/>
      <w:bookmarkStart w:id="519" w:name="_Toc485302511"/>
      <w:bookmarkStart w:id="520" w:name="_Toc488929936"/>
      <w:bookmarkStart w:id="521" w:name="_Toc490483988"/>
      <w:bookmarkStart w:id="522" w:name="_Toc491092395"/>
      <w:bookmarkStart w:id="523" w:name="_Toc491172562"/>
      <w:bookmarkStart w:id="524" w:name="_Toc491423781"/>
      <w:bookmarkStart w:id="525" w:name="_Toc491693159"/>
      <w:bookmarkStart w:id="526" w:name="_Toc493169208"/>
      <w:bookmarkStart w:id="527" w:name="_Toc493232786"/>
      <w:bookmarkStart w:id="528" w:name="_Toc493233165"/>
      <w:bookmarkStart w:id="529" w:name="_Toc496078588"/>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r>
        <w:t>E-Identity</w:t>
      </w:r>
      <w:r w:rsidR="00752F27" w:rsidRPr="00752F27">
        <w:t xml:space="preserve"> autorisieren</w:t>
      </w:r>
      <w:bookmarkEnd w:id="490"/>
      <w:bookmarkEnd w:id="491"/>
      <w:r w:rsidR="0018226C">
        <w:t xml:space="preserve"> und Attribute offenlegen</w:t>
      </w:r>
      <w:bookmarkEnd w:id="529"/>
    </w:p>
    <w:p w14:paraId="1749B179" w14:textId="1C3FC0DD" w:rsidR="005556DE" w:rsidRPr="00DF3DB0" w:rsidRDefault="005556DE" w:rsidP="005556DE">
      <w:pPr>
        <w:pStyle w:val="Textkrper"/>
        <w:keepNext/>
        <w:rPr>
          <w:i/>
        </w:rPr>
      </w:pPr>
      <w:r>
        <w:fldChar w:fldCharType="begin"/>
      </w:r>
      <w:r>
        <w:instrText xml:space="preserve"> REF _Ref364576546 \h </w:instrText>
      </w:r>
      <w:r>
        <w:fldChar w:fldCharType="separate"/>
      </w:r>
      <w:r w:rsidR="006863C8">
        <w:t xml:space="preserve">Abbildung </w:t>
      </w:r>
      <w:r w:rsidR="006863C8">
        <w:rPr>
          <w:noProof/>
        </w:rPr>
        <w:t>18</w:t>
      </w:r>
      <w:r>
        <w:fldChar w:fldCharType="end"/>
      </w:r>
      <w:r>
        <w:t xml:space="preserve"> zeigt die Verwendungen der Geschäftsservices im Rahmen des Prozesses </w:t>
      </w:r>
      <w:r w:rsidR="001D7A52">
        <w:rPr>
          <w:i/>
        </w:rPr>
        <w:t>E-Identity</w:t>
      </w:r>
      <w:r w:rsidR="00752F27" w:rsidRPr="00752F27">
        <w:rPr>
          <w:i/>
        </w:rPr>
        <w:t xml:space="preserve"> autorisieren</w:t>
      </w:r>
      <w:r w:rsidRPr="00DF3DB0">
        <w:rPr>
          <w:i/>
        </w:rPr>
        <w:t>.</w:t>
      </w:r>
    </w:p>
    <w:p w14:paraId="012A1FD0" w14:textId="3D129BAD" w:rsidR="00791975" w:rsidRPr="008C124C" w:rsidRDefault="008C124C" w:rsidP="009B722F">
      <w:pPr>
        <w:pStyle w:val="Abbildung"/>
        <w:rPr>
          <w:lang w:val="de-CH"/>
        </w:rPr>
      </w:pPr>
      <w:r w:rsidRPr="008C124C">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lang w:val="de-CH" w:eastAsia="de-CH"/>
        </w:rPr>
        <w:drawing>
          <wp:inline distT="0" distB="0" distL="0" distR="0" wp14:anchorId="4E8B28B3" wp14:editId="6A8BF3FD">
            <wp:extent cx="4352290" cy="4582795"/>
            <wp:effectExtent l="0" t="0" r="0" b="8255"/>
            <wp:docPr id="17" name="Grafik 17" descr="C:\Users\lua\Projekte\eCH-0107\Version3.0\Abbildungen\png\14_Prozess_subj_autorisier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a\Projekte\eCH-0107\Version3.0\Abbildungen\png\14_Prozess_subj_autorisieren.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52290" cy="4582795"/>
                    </a:xfrm>
                    <a:prstGeom prst="rect">
                      <a:avLst/>
                    </a:prstGeom>
                    <a:noFill/>
                    <a:ln>
                      <a:noFill/>
                    </a:ln>
                  </pic:spPr>
                </pic:pic>
              </a:graphicData>
            </a:graphic>
          </wp:inline>
        </w:drawing>
      </w:r>
    </w:p>
    <w:p w14:paraId="48133286" w14:textId="1308BC7D" w:rsidR="00791975" w:rsidRDefault="00791975" w:rsidP="000D1394">
      <w:pPr>
        <w:pStyle w:val="Beschriftung"/>
      </w:pPr>
      <w:bookmarkStart w:id="530" w:name="_Ref364576546"/>
      <w:bookmarkStart w:id="531" w:name="_Toc365305289"/>
      <w:bookmarkStart w:id="532" w:name="_Toc366242225"/>
      <w:bookmarkStart w:id="533" w:name="_Toc496078636"/>
      <w:r>
        <w:t xml:space="preserve">Abbildung </w:t>
      </w:r>
      <w:fldSimple w:instr=" SEQ Abbildung \* ARABIC ">
        <w:r w:rsidR="006863C8">
          <w:rPr>
            <w:noProof/>
          </w:rPr>
          <w:t>18</w:t>
        </w:r>
      </w:fldSimple>
      <w:bookmarkEnd w:id="530"/>
      <w:r w:rsidR="004A1D98">
        <w:t xml:space="preserve"> </w:t>
      </w:r>
      <w:r>
        <w:t>Prozessunterstützung</w:t>
      </w:r>
      <w:r w:rsidR="00AB29A8">
        <w:t xml:space="preserve"> </w:t>
      </w:r>
      <w:r w:rsidR="001D7A52">
        <w:rPr>
          <w:i/>
        </w:rPr>
        <w:t>E-Identity</w:t>
      </w:r>
      <w:r w:rsidR="00AB29A8" w:rsidRPr="00752F27">
        <w:rPr>
          <w:i/>
        </w:rPr>
        <w:t xml:space="preserve"> autorisieren</w:t>
      </w:r>
      <w:bookmarkEnd w:id="531"/>
      <w:bookmarkEnd w:id="532"/>
      <w:r w:rsidR="0018226C">
        <w:rPr>
          <w:i/>
        </w:rPr>
        <w:t xml:space="preserve"> und Attribute offenlegen</w:t>
      </w:r>
      <w:bookmarkEnd w:id="533"/>
    </w:p>
    <w:p w14:paraId="23860EDB" w14:textId="3F424C38" w:rsidR="005556DE" w:rsidRDefault="001D7A52" w:rsidP="005556DE">
      <w:r>
        <w:rPr>
          <w:i/>
        </w:rPr>
        <w:t>E-Identity</w:t>
      </w:r>
      <w:r w:rsidR="00752F27" w:rsidRPr="00752F27">
        <w:rPr>
          <w:i/>
        </w:rPr>
        <w:t xml:space="preserve"> autorisieren</w:t>
      </w:r>
      <w:r w:rsidR="005556DE" w:rsidRPr="00EE1140">
        <w:rPr>
          <w:i/>
        </w:rPr>
        <w:t xml:space="preserve"> </w:t>
      </w:r>
      <w:r w:rsidR="0018226C" w:rsidRPr="00EE1140">
        <w:rPr>
          <w:i/>
        </w:rPr>
        <w:t xml:space="preserve">und Attribute offenlegen </w:t>
      </w:r>
      <w:r w:rsidR="005556DE">
        <w:t>folgt dem nachstehenden Ablauf:</w:t>
      </w:r>
    </w:p>
    <w:p w14:paraId="0EAF6E9F" w14:textId="4899C0E1" w:rsidR="005556DE" w:rsidRDefault="00752F27" w:rsidP="00752F27">
      <w:pPr>
        <w:pStyle w:val="Textkrper"/>
        <w:numPr>
          <w:ilvl w:val="0"/>
          <w:numId w:val="3"/>
        </w:numPr>
      </w:pPr>
      <w:r w:rsidRPr="00752F27">
        <w:rPr>
          <w:i/>
        </w:rPr>
        <w:lastRenderedPageBreak/>
        <w:t xml:space="preserve">Zugang </w:t>
      </w:r>
      <w:r w:rsidRPr="00B668CE">
        <w:t>Service</w:t>
      </w:r>
      <w:r w:rsidR="00A61F61">
        <w:t xml:space="preserve"> prüft die Zugangsregeln für diese </w:t>
      </w:r>
      <w:r w:rsidR="001D7A52">
        <w:t>E-Ressource</w:t>
      </w:r>
      <w:r w:rsidR="00A61F61">
        <w:t xml:space="preserve"> und verlangt vom Broker, entsprechend den Anforderungen </w:t>
      </w:r>
      <w:r w:rsidR="0018226C">
        <w:t xml:space="preserve">das Subjekt zu authentifizieren und die </w:t>
      </w:r>
      <w:r w:rsidR="00A61F61">
        <w:t>A</w:t>
      </w:r>
      <w:r w:rsidR="00A61F61">
        <w:t>t</w:t>
      </w:r>
      <w:r w:rsidR="00A61F61">
        <w:t xml:space="preserve">tribute zur </w:t>
      </w:r>
      <w:r w:rsidR="001D7A52">
        <w:rPr>
          <w:i/>
        </w:rPr>
        <w:t>E-Identity</w:t>
      </w:r>
      <w:r w:rsidR="00A61F61">
        <w:t xml:space="preserve"> zu bestätigen</w:t>
      </w:r>
      <w:r w:rsidR="0018226C">
        <w:t xml:space="preserve"> (vgl. Abschnitt </w:t>
      </w:r>
      <w:r w:rsidR="0018226C">
        <w:fldChar w:fldCharType="begin"/>
      </w:r>
      <w:r w:rsidR="0018226C">
        <w:instrText xml:space="preserve"> REF _Ref474489805 \r \h </w:instrText>
      </w:r>
      <w:r w:rsidR="0018226C">
        <w:fldChar w:fldCharType="separate"/>
      </w:r>
      <w:r w:rsidR="006863C8">
        <w:t>7.5.2</w:t>
      </w:r>
      <w:r w:rsidR="0018226C">
        <w:fldChar w:fldCharType="end"/>
      </w:r>
      <w:r w:rsidR="0018226C">
        <w:t>)</w:t>
      </w:r>
    </w:p>
    <w:p w14:paraId="248154BC" w14:textId="77E9A667" w:rsidR="004A3B5A" w:rsidRPr="00EE1140" w:rsidRDefault="00752F27" w:rsidP="00752F27">
      <w:pPr>
        <w:pStyle w:val="Textkrper"/>
        <w:numPr>
          <w:ilvl w:val="0"/>
          <w:numId w:val="3"/>
        </w:numPr>
        <w:rPr>
          <w:i/>
        </w:rPr>
      </w:pPr>
      <w:r w:rsidRPr="00752F27">
        <w:rPr>
          <w:i/>
        </w:rPr>
        <w:t xml:space="preserve">Autorisation </w:t>
      </w:r>
      <w:r w:rsidRPr="00EE1140">
        <w:rPr>
          <w:i/>
        </w:rPr>
        <w:t>Service</w:t>
      </w:r>
      <w:r>
        <w:rPr>
          <w:i/>
        </w:rPr>
        <w:t xml:space="preserve"> </w:t>
      </w:r>
      <w:r w:rsidR="004A3B5A">
        <w:t xml:space="preserve">prüft das Zugriffsrecht basierend auf den </w:t>
      </w:r>
      <w:r w:rsidR="0018226C" w:rsidRPr="00EE1140">
        <w:rPr>
          <w:i/>
        </w:rPr>
        <w:t>Authentifizierungs- und Attribut-Bestätigungen</w:t>
      </w:r>
      <w:r w:rsidR="004A3B5A" w:rsidRPr="00EE1140">
        <w:rPr>
          <w:i/>
        </w:rPr>
        <w:t>.</w:t>
      </w:r>
    </w:p>
    <w:p w14:paraId="25E181BD" w14:textId="6F7A0EE5" w:rsidR="00A61F61" w:rsidRDefault="00752F27" w:rsidP="00EE1140">
      <w:pPr>
        <w:pStyle w:val="Textkrper"/>
        <w:numPr>
          <w:ilvl w:val="0"/>
          <w:numId w:val="3"/>
        </w:numPr>
      </w:pPr>
      <w:r w:rsidRPr="00752F27">
        <w:rPr>
          <w:i/>
        </w:rPr>
        <w:t xml:space="preserve">Autorisation </w:t>
      </w:r>
      <w:r w:rsidRPr="00B668CE">
        <w:t>Service</w:t>
      </w:r>
      <w:r w:rsidR="00BF6E9F" w:rsidRPr="00BF6E9F">
        <w:rPr>
          <w:i/>
        </w:rPr>
        <w:t xml:space="preserve"> </w:t>
      </w:r>
      <w:r w:rsidR="004A3B5A">
        <w:t xml:space="preserve">gewährt den </w:t>
      </w:r>
      <w:r w:rsidR="004A3B5A" w:rsidRPr="00B668CE">
        <w:rPr>
          <w:i/>
        </w:rPr>
        <w:t>Zugriff</w:t>
      </w:r>
      <w:r w:rsidR="004A3B5A">
        <w:t xml:space="preserve"> auf die </w:t>
      </w:r>
      <w:r w:rsidR="00C364F0" w:rsidRPr="00B668CE">
        <w:rPr>
          <w:i/>
        </w:rPr>
        <w:t>Ressource</w:t>
      </w:r>
      <w:r w:rsidR="0018226C" w:rsidRPr="00EE1140">
        <w:t xml:space="preserve"> und übergibt die </w:t>
      </w:r>
      <w:r w:rsidR="0018226C" w:rsidRPr="00C44269">
        <w:rPr>
          <w:i/>
        </w:rPr>
        <w:t>Authent</w:t>
      </w:r>
      <w:r w:rsidR="0018226C" w:rsidRPr="00C44269">
        <w:rPr>
          <w:i/>
        </w:rPr>
        <w:t>i</w:t>
      </w:r>
      <w:r w:rsidR="0018226C" w:rsidRPr="00C44269">
        <w:rPr>
          <w:i/>
        </w:rPr>
        <w:t>fizierungs- und Attribut-Bestätigungen.</w:t>
      </w:r>
    </w:p>
    <w:p w14:paraId="21D810CF" w14:textId="77777777" w:rsidR="0091251A" w:rsidRDefault="0091251A">
      <w:pPr>
        <w:spacing w:after="0" w:line="240" w:lineRule="auto"/>
        <w:rPr>
          <w:b/>
          <w:sz w:val="24"/>
        </w:rPr>
      </w:pPr>
      <w:bookmarkStart w:id="534" w:name="_Toc364078116"/>
      <w:bookmarkStart w:id="535" w:name="_Ref366231271"/>
      <w:bookmarkStart w:id="536" w:name="_Ref366231275"/>
      <w:bookmarkStart w:id="537" w:name="_Toc366590283"/>
      <w:r>
        <w:br w:type="page"/>
      </w:r>
    </w:p>
    <w:p w14:paraId="573AE8E7" w14:textId="0403D391" w:rsidR="00E9116A" w:rsidRPr="003F6E31" w:rsidRDefault="00E9116A" w:rsidP="00AC31AB">
      <w:pPr>
        <w:pStyle w:val="berschrift2"/>
      </w:pPr>
      <w:bookmarkStart w:id="538" w:name="_Ref485038424"/>
      <w:bookmarkStart w:id="539" w:name="_Toc496078589"/>
      <w:r w:rsidRPr="003F6E31">
        <w:lastRenderedPageBreak/>
        <w:t>Zuordnung Service zu Informations</w:t>
      </w:r>
      <w:r w:rsidR="002D43AD">
        <w:t>elemente</w:t>
      </w:r>
      <w:bookmarkEnd w:id="458"/>
      <w:bookmarkEnd w:id="534"/>
      <w:bookmarkEnd w:id="535"/>
      <w:bookmarkEnd w:id="536"/>
      <w:bookmarkEnd w:id="537"/>
      <w:bookmarkEnd w:id="538"/>
      <w:bookmarkEnd w:id="539"/>
    </w:p>
    <w:p w14:paraId="0A05DD6F" w14:textId="4940CE65" w:rsidR="00E9116A" w:rsidRPr="003F6E31" w:rsidRDefault="00E9116A" w:rsidP="00E9116A">
      <w:pPr>
        <w:pStyle w:val="Textkrper"/>
      </w:pPr>
      <w:r w:rsidRPr="003F6E31">
        <w:t>Nach</w:t>
      </w:r>
      <w:r>
        <w:t>folgende Tabelle</w:t>
      </w:r>
      <w:r w:rsidRPr="003F6E31">
        <w:t xml:space="preserve"> stellt die Beziehung zwischen den </w:t>
      </w:r>
      <w:r>
        <w:t>Geschäftss</w:t>
      </w:r>
      <w:r w:rsidRPr="003F6E31">
        <w:t>ervices und den El</w:t>
      </w:r>
      <w:r w:rsidRPr="003F6E31">
        <w:t>e</w:t>
      </w:r>
      <w:r w:rsidRPr="003F6E31">
        <w:t>men</w:t>
      </w:r>
      <w:r>
        <w:t xml:space="preserve">ten der </w:t>
      </w:r>
      <w:r w:rsidR="00CF21B9">
        <w:rPr>
          <w:noProof/>
        </w:rPr>
        <w:t>Informations</w:t>
      </w:r>
      <w:r>
        <w:rPr>
          <w:noProof/>
        </w:rPr>
        <w:t>architektur</w:t>
      </w:r>
      <w:r w:rsidRPr="003F6E31">
        <w:t xml:space="preserve"> </w:t>
      </w:r>
      <w:r w:rsidR="0058524B">
        <w:t>(Semantik und Schnittstelle</w:t>
      </w:r>
      <w:r>
        <w:t xml:space="preserve">) </w:t>
      </w:r>
      <w:r w:rsidRPr="003F6E31">
        <w:t>dar. Services in der Definit</w:t>
      </w:r>
      <w:r w:rsidRPr="003F6E31">
        <w:t>i</w:t>
      </w:r>
      <w:r w:rsidRPr="003F6E31">
        <w:t>ons</w:t>
      </w:r>
      <w:r w:rsidR="0058524B">
        <w:t>zeit bearbeiten (B</w:t>
      </w:r>
      <w:r w:rsidRPr="003F6E31">
        <w:t xml:space="preserve">) Objekte und </w:t>
      </w:r>
      <w:r w:rsidRPr="006838DC">
        <w:t>deren Beziehungen zueinander.</w:t>
      </w:r>
      <w:r w:rsidRPr="003F6E31">
        <w:t xml:space="preserve"> Services der </w:t>
      </w:r>
      <w:r w:rsidR="00336814">
        <w:t>Laufzeit</w:t>
      </w:r>
      <w:r w:rsidR="00336814" w:rsidRPr="003F6E31">
        <w:t xml:space="preserve"> </w:t>
      </w:r>
      <w:r w:rsidR="0058524B">
        <w:t xml:space="preserve">lesen </w:t>
      </w:r>
      <w:r w:rsidRPr="003F6E31">
        <w:t>(</w:t>
      </w:r>
      <w:r w:rsidR="0058524B">
        <w:t>L</w:t>
      </w:r>
      <w:r w:rsidRPr="003F6E31">
        <w:t xml:space="preserve">) </w:t>
      </w:r>
      <w:r w:rsidRPr="006838DC">
        <w:t>Objekte und deren Beziehungen zueinander</w:t>
      </w:r>
      <w:r w:rsidRPr="003F6E31">
        <w:t>.</w:t>
      </w:r>
      <w:r w:rsidR="0058524B">
        <w:t xml:space="preserve"> Einzelne Services verwenden alle</w:t>
      </w:r>
      <w:r w:rsidR="0058524B">
        <w:t>r</w:t>
      </w:r>
      <w:r w:rsidR="0058524B">
        <w:t>dings nur die Metadaten (M) anderer Services.</w:t>
      </w:r>
    </w:p>
    <w:p w14:paraId="1E0C93F0" w14:textId="77777777" w:rsidR="00901975" w:rsidRDefault="00901975">
      <w:pPr>
        <w:spacing w:after="0" w:line="240" w:lineRule="auto"/>
      </w:pPr>
    </w:p>
    <w:tbl>
      <w:tblPr>
        <w:tblStyle w:val="Gitternetztabelle31"/>
        <w:tblW w:w="5000" w:type="pct"/>
        <w:tblLook w:val="04A0" w:firstRow="1" w:lastRow="0" w:firstColumn="1" w:lastColumn="0" w:noHBand="0" w:noVBand="1"/>
      </w:tblPr>
      <w:tblGrid>
        <w:gridCol w:w="585"/>
        <w:gridCol w:w="2227"/>
        <w:gridCol w:w="515"/>
        <w:gridCol w:w="60"/>
        <w:gridCol w:w="585"/>
        <w:gridCol w:w="585"/>
        <w:gridCol w:w="590"/>
        <w:gridCol w:w="592"/>
        <w:gridCol w:w="592"/>
        <w:gridCol w:w="592"/>
        <w:gridCol w:w="516"/>
        <w:gridCol w:w="630"/>
        <w:gridCol w:w="630"/>
        <w:gridCol w:w="588"/>
      </w:tblGrid>
      <w:tr w:rsidR="00697016" w:rsidRPr="00642D7D" w14:paraId="693A1033" w14:textId="77777777" w:rsidTr="00EE1140">
        <w:trPr>
          <w:cnfStyle w:val="100000000000" w:firstRow="1" w:lastRow="0" w:firstColumn="0" w:lastColumn="0" w:oddVBand="0" w:evenVBand="0" w:oddHBand="0" w:evenHBand="0" w:firstRowFirstColumn="0" w:firstRowLastColumn="0" w:lastRowFirstColumn="0" w:lastRowLastColumn="0"/>
          <w:cantSplit/>
          <w:trHeight w:val="311"/>
          <w:tblHeader/>
        </w:trPr>
        <w:tc>
          <w:tcPr>
            <w:cnfStyle w:val="001000000100" w:firstRow="0" w:lastRow="0" w:firstColumn="1" w:lastColumn="0" w:oddVBand="0" w:evenVBand="0" w:oddHBand="0" w:evenHBand="0" w:firstRowFirstColumn="1" w:firstRowLastColumn="0" w:lastRowFirstColumn="0" w:lastRowLastColumn="0"/>
            <w:tcW w:w="1524" w:type="pct"/>
            <w:gridSpan w:val="2"/>
            <w:vMerge w:val="restart"/>
          </w:tcPr>
          <w:p w14:paraId="639422E5" w14:textId="77777777" w:rsidR="00697016" w:rsidRPr="00642D7D" w:rsidRDefault="00697016" w:rsidP="00642D7D">
            <w:pPr>
              <w:pStyle w:val="Textkrper"/>
              <w:spacing w:beforeLines="20" w:before="48" w:afterLines="20" w:after="48"/>
            </w:pPr>
          </w:p>
        </w:tc>
        <w:tc>
          <w:tcPr>
            <w:tcW w:w="282" w:type="pct"/>
            <w:shd w:val="clear" w:color="auto" w:fill="BFBFBF" w:themeFill="background1" w:themeFillShade="BF"/>
          </w:tcPr>
          <w:p w14:paraId="77408B87" w14:textId="77777777" w:rsidR="00697016" w:rsidRPr="00642D7D" w:rsidRDefault="00697016">
            <w:pPr>
              <w:pStyle w:val="Textkrper"/>
              <w:spacing w:beforeLines="20" w:before="48" w:afterLines="20" w:after="48"/>
              <w:jc w:val="center"/>
              <w:cnfStyle w:val="100000000000" w:firstRow="1" w:lastRow="0" w:firstColumn="0" w:lastColumn="0" w:oddVBand="0" w:evenVBand="0" w:oddHBand="0" w:evenHBand="0" w:firstRowFirstColumn="0" w:firstRowLastColumn="0" w:lastRowFirstColumn="0" w:lastRowLastColumn="0"/>
            </w:pPr>
          </w:p>
        </w:tc>
        <w:tc>
          <w:tcPr>
            <w:tcW w:w="3195" w:type="pct"/>
            <w:gridSpan w:val="11"/>
            <w:shd w:val="clear" w:color="auto" w:fill="BFBFBF" w:themeFill="background1" w:themeFillShade="BF"/>
          </w:tcPr>
          <w:p w14:paraId="450B9AAF" w14:textId="75A93419" w:rsidR="00697016" w:rsidRPr="00642D7D" w:rsidRDefault="00697016">
            <w:pPr>
              <w:pStyle w:val="Textkrper"/>
              <w:spacing w:beforeLines="20" w:before="48" w:afterLines="20" w:after="48"/>
              <w:jc w:val="center"/>
              <w:cnfStyle w:val="100000000000" w:firstRow="1" w:lastRow="0" w:firstColumn="0" w:lastColumn="0" w:oddVBand="0" w:evenVBand="0" w:oddHBand="0" w:evenHBand="0" w:firstRowFirstColumn="0" w:firstRowLastColumn="0" w:lastRowFirstColumn="0" w:lastRowLastColumn="0"/>
              <w:rPr>
                <w:b w:val="0"/>
                <w:bCs w:val="0"/>
              </w:rPr>
            </w:pPr>
            <w:r w:rsidRPr="00642D7D">
              <w:t>Informationselement</w:t>
            </w:r>
          </w:p>
        </w:tc>
      </w:tr>
      <w:tr w:rsidR="004C3409" w:rsidRPr="00642D7D" w14:paraId="50424F06" w14:textId="77777777" w:rsidTr="00697016">
        <w:trPr>
          <w:cnfStyle w:val="100000000000" w:firstRow="1" w:lastRow="0" w:firstColumn="0" w:lastColumn="0" w:oddVBand="0" w:evenVBand="0" w:oddHBand="0" w:evenHBand="0" w:firstRowFirstColumn="0" w:firstRowLastColumn="0" w:lastRowFirstColumn="0" w:lastRowLastColumn="0"/>
          <w:cantSplit/>
          <w:trHeight w:val="1950"/>
          <w:tblHeader/>
        </w:trPr>
        <w:tc>
          <w:tcPr>
            <w:cnfStyle w:val="001000000100" w:firstRow="0" w:lastRow="0" w:firstColumn="1" w:lastColumn="0" w:oddVBand="0" w:evenVBand="0" w:oddHBand="0" w:evenHBand="0" w:firstRowFirstColumn="1" w:firstRowLastColumn="0" w:lastRowFirstColumn="0" w:lastRowLastColumn="0"/>
            <w:tcW w:w="1524" w:type="pct"/>
            <w:gridSpan w:val="2"/>
            <w:vMerge/>
          </w:tcPr>
          <w:p w14:paraId="738C728E" w14:textId="77777777" w:rsidR="00697016" w:rsidRPr="00642D7D" w:rsidRDefault="00697016" w:rsidP="00642D7D">
            <w:pPr>
              <w:pStyle w:val="Textkrper"/>
              <w:spacing w:beforeLines="20" w:before="48" w:afterLines="20" w:after="48" w:line="240" w:lineRule="auto"/>
            </w:pPr>
          </w:p>
        </w:tc>
        <w:tc>
          <w:tcPr>
            <w:tcW w:w="319" w:type="pct"/>
            <w:gridSpan w:val="2"/>
            <w:shd w:val="clear" w:color="auto" w:fill="6699FF"/>
            <w:textDirection w:val="btLr"/>
            <w:vAlign w:val="center"/>
          </w:tcPr>
          <w:p w14:paraId="6E139F5A" w14:textId="012753F9"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Pr>
                <w:b w:val="0"/>
              </w:rPr>
              <w:t>E-Identity</w:t>
            </w:r>
            <w:r w:rsidRPr="007F2815">
              <w:rPr>
                <w:rStyle w:val="Funotenzeichen"/>
                <w:b w:val="0"/>
              </w:rPr>
              <w:footnoteReference w:id="11"/>
            </w:r>
          </w:p>
        </w:tc>
        <w:tc>
          <w:tcPr>
            <w:tcW w:w="320" w:type="pct"/>
            <w:shd w:val="clear" w:color="auto" w:fill="6699FF"/>
            <w:textDirection w:val="btLr"/>
            <w:vAlign w:val="center"/>
          </w:tcPr>
          <w:p w14:paraId="01D543F3" w14:textId="77777777"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7F2815">
              <w:rPr>
                <w:b w:val="0"/>
              </w:rPr>
              <w:t>Attribut</w:t>
            </w:r>
            <w:r w:rsidRPr="007F2815">
              <w:rPr>
                <w:rStyle w:val="Funotenzeichen"/>
                <w:b w:val="0"/>
              </w:rPr>
              <w:footnoteReference w:id="12"/>
            </w:r>
          </w:p>
        </w:tc>
        <w:tc>
          <w:tcPr>
            <w:tcW w:w="320" w:type="pct"/>
            <w:shd w:val="clear" w:color="auto" w:fill="6699FF"/>
            <w:textDirection w:val="btLr"/>
            <w:vAlign w:val="center"/>
          </w:tcPr>
          <w:p w14:paraId="6D9C6551" w14:textId="77777777"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7F2815">
              <w:rPr>
                <w:b w:val="0"/>
              </w:rPr>
              <w:t>Zugangsregel</w:t>
            </w:r>
          </w:p>
        </w:tc>
        <w:tc>
          <w:tcPr>
            <w:tcW w:w="322" w:type="pct"/>
            <w:shd w:val="clear" w:color="auto" w:fill="6699FF"/>
            <w:textDirection w:val="btLr"/>
            <w:vAlign w:val="center"/>
          </w:tcPr>
          <w:p w14:paraId="23E7BC6E" w14:textId="77777777"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7F2815">
              <w:rPr>
                <w:b w:val="0"/>
              </w:rPr>
              <w:t>Zugriffsrecht</w:t>
            </w:r>
          </w:p>
        </w:tc>
        <w:tc>
          <w:tcPr>
            <w:tcW w:w="323" w:type="pct"/>
            <w:shd w:val="clear" w:color="auto" w:fill="6699FF"/>
            <w:textDirection w:val="btLr"/>
            <w:vAlign w:val="center"/>
          </w:tcPr>
          <w:p w14:paraId="0C349704" w14:textId="113AD0F8" w:rsidR="00697016" w:rsidRPr="00A25AA0"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A25AA0">
              <w:rPr>
                <w:b w:val="0"/>
              </w:rPr>
              <w:t>E-Ressource</w:t>
            </w:r>
          </w:p>
        </w:tc>
        <w:tc>
          <w:tcPr>
            <w:tcW w:w="323" w:type="pct"/>
            <w:shd w:val="clear" w:color="auto" w:fill="0000BE"/>
            <w:textDirection w:val="btLr"/>
            <w:vAlign w:val="center"/>
          </w:tcPr>
          <w:p w14:paraId="589219C4" w14:textId="77777777" w:rsidR="00697016" w:rsidRPr="004D7594"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A25AA0">
              <w:rPr>
                <w:b w:val="0"/>
              </w:rPr>
              <w:t>Credential</w:t>
            </w:r>
          </w:p>
        </w:tc>
        <w:tc>
          <w:tcPr>
            <w:tcW w:w="323" w:type="pct"/>
            <w:shd w:val="clear" w:color="auto" w:fill="0000BE"/>
            <w:textDirection w:val="btLr"/>
            <w:vAlign w:val="center"/>
          </w:tcPr>
          <w:p w14:paraId="77F35F93" w14:textId="44EF5044" w:rsidR="00697016" w:rsidRPr="00E979D4"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E979D4">
              <w:rPr>
                <w:b w:val="0"/>
              </w:rPr>
              <w:t>Identifikator einer E-Identity</w:t>
            </w:r>
          </w:p>
        </w:tc>
        <w:tc>
          <w:tcPr>
            <w:tcW w:w="282" w:type="pct"/>
            <w:shd w:val="clear" w:color="auto" w:fill="0000BE"/>
            <w:textDirection w:val="btLr"/>
            <w:vAlign w:val="center"/>
          </w:tcPr>
          <w:p w14:paraId="636786EC" w14:textId="28506C34" w:rsidR="00697016" w:rsidRPr="00EE1140" w:rsidRDefault="00697016" w:rsidP="00A25AA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D26AE1">
              <w:rPr>
                <w:b w:val="0"/>
              </w:rPr>
              <w:t>Ausgabewert des Authentikator</w:t>
            </w:r>
          </w:p>
        </w:tc>
        <w:tc>
          <w:tcPr>
            <w:tcW w:w="300" w:type="pct"/>
            <w:shd w:val="clear" w:color="auto" w:fill="0000BE"/>
            <w:textDirection w:val="btLr"/>
            <w:vAlign w:val="center"/>
          </w:tcPr>
          <w:p w14:paraId="4EA66F68" w14:textId="563ADD3F"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7F2815">
              <w:rPr>
                <w:b w:val="0"/>
              </w:rPr>
              <w:t>Authenti</w:t>
            </w:r>
            <w:r>
              <w:rPr>
                <w:b w:val="0"/>
              </w:rPr>
              <w:t>fizierungs-bestätigung</w:t>
            </w:r>
          </w:p>
        </w:tc>
        <w:tc>
          <w:tcPr>
            <w:tcW w:w="323" w:type="pct"/>
            <w:shd w:val="clear" w:color="auto" w:fill="0000BE"/>
            <w:textDirection w:val="btLr"/>
            <w:vAlign w:val="center"/>
          </w:tcPr>
          <w:p w14:paraId="620CBCED" w14:textId="2B468A96"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7F2815">
              <w:rPr>
                <w:b w:val="0"/>
              </w:rPr>
              <w:t>Attribut</w:t>
            </w:r>
            <w:r>
              <w:rPr>
                <w:b w:val="0"/>
              </w:rPr>
              <w:t>bestätigung</w:t>
            </w:r>
          </w:p>
        </w:tc>
        <w:tc>
          <w:tcPr>
            <w:tcW w:w="320" w:type="pct"/>
            <w:shd w:val="clear" w:color="auto" w:fill="0000BE"/>
            <w:textDirection w:val="btLr"/>
            <w:vAlign w:val="center"/>
            <w:hideMark/>
          </w:tcPr>
          <w:p w14:paraId="1DB8A944" w14:textId="428FD6C3"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Pr>
                <w:b w:val="0"/>
              </w:rPr>
              <w:t>Identifikator einer E-Ressource</w:t>
            </w:r>
          </w:p>
        </w:tc>
      </w:tr>
      <w:tr w:rsidR="004C3409" w:rsidRPr="00642D7D" w14:paraId="418BB148" w14:textId="77777777" w:rsidTr="00697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0" w:type="pct"/>
            <w:vMerge w:val="restart"/>
            <w:shd w:val="clear" w:color="auto" w:fill="BFBFBF" w:themeFill="background1" w:themeFillShade="BF"/>
            <w:textDirection w:val="btLr"/>
            <w:vAlign w:val="center"/>
          </w:tcPr>
          <w:p w14:paraId="1ADE714C" w14:textId="429CBFCB" w:rsidR="00697016" w:rsidRPr="0014325B" w:rsidRDefault="00697016">
            <w:pPr>
              <w:pStyle w:val="Textkrper"/>
              <w:spacing w:beforeLines="20" w:before="48" w:afterLines="20" w:after="48" w:line="240" w:lineRule="auto"/>
              <w:ind w:left="113" w:right="113"/>
              <w:jc w:val="center"/>
              <w:rPr>
                <w:b/>
                <w:i w:val="0"/>
                <w:iCs w:val="0"/>
              </w:rPr>
            </w:pPr>
            <w:r w:rsidRPr="0014325B">
              <w:rPr>
                <w:b/>
                <w:i w:val="0"/>
              </w:rPr>
              <w:t>Geschäftsservice</w:t>
            </w:r>
          </w:p>
        </w:tc>
        <w:tc>
          <w:tcPr>
            <w:tcW w:w="1203" w:type="pct"/>
            <w:shd w:val="clear" w:color="auto" w:fill="6699FF"/>
            <w:vAlign w:val="center"/>
            <w:hideMark/>
          </w:tcPr>
          <w:p w14:paraId="62AD3B76" w14:textId="2BE71CF1" w:rsidR="00697016" w:rsidRPr="00642D7D" w:rsidRDefault="00697016" w:rsidP="00C5711E">
            <w:pPr>
              <w:pStyle w:val="Textkrper"/>
              <w:spacing w:beforeLines="20" w:before="48" w:afterLines="20" w:after="48" w:line="240" w:lineRule="auto"/>
              <w:cnfStyle w:val="000000100000" w:firstRow="0" w:lastRow="0" w:firstColumn="0" w:lastColumn="0" w:oddVBand="0" w:evenVBand="0" w:oddHBand="1" w:evenHBand="0" w:firstRowFirstColumn="0" w:firstRowLastColumn="0" w:lastRowFirstColumn="0" w:lastRowLastColumn="0"/>
            </w:pPr>
            <w:r>
              <w:t>E-Identity</w:t>
            </w:r>
          </w:p>
        </w:tc>
        <w:tc>
          <w:tcPr>
            <w:tcW w:w="319" w:type="pct"/>
            <w:gridSpan w:val="2"/>
            <w:vAlign w:val="center"/>
          </w:tcPr>
          <w:p w14:paraId="2ACF0951"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c>
          <w:tcPr>
            <w:tcW w:w="320" w:type="pct"/>
            <w:vAlign w:val="center"/>
          </w:tcPr>
          <w:p w14:paraId="63A52E08"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r w:rsidRPr="00A614C0">
              <w:rPr>
                <w:rStyle w:val="Funotenzeichen"/>
                <w:rFonts w:cs="Arial"/>
                <w:szCs w:val="22"/>
              </w:rPr>
              <w:footnoteReference w:id="13"/>
            </w:r>
          </w:p>
        </w:tc>
        <w:tc>
          <w:tcPr>
            <w:tcW w:w="320" w:type="pct"/>
            <w:vAlign w:val="center"/>
          </w:tcPr>
          <w:p w14:paraId="52E3DF4B"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2" w:type="pct"/>
            <w:vAlign w:val="center"/>
          </w:tcPr>
          <w:p w14:paraId="0AFA19CA"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37BC102F"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44C59E96"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6C61AD37"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c>
          <w:tcPr>
            <w:tcW w:w="282" w:type="pct"/>
          </w:tcPr>
          <w:p w14:paraId="1C87CD38" w14:textId="77777777" w:rsidR="00697016" w:rsidRPr="00D26AE1"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00" w:type="pct"/>
          </w:tcPr>
          <w:p w14:paraId="7A3F172E" w14:textId="15B003A0"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616937D2"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1C8F53B9"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r>
      <w:tr w:rsidR="00697016" w:rsidRPr="00642D7D" w14:paraId="1C439CF8" w14:textId="77777777" w:rsidTr="00EE1140">
        <w:trPr>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271CDF2A"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6699FF"/>
            <w:vAlign w:val="center"/>
            <w:hideMark/>
          </w:tcPr>
          <w:p w14:paraId="19AA1717" w14:textId="77777777" w:rsidR="00697016" w:rsidRPr="00642D7D" w:rsidRDefault="00697016" w:rsidP="00642D7D">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pPr>
            <w:r w:rsidRPr="00642D7D">
              <w:t>Credential</w:t>
            </w:r>
          </w:p>
        </w:tc>
        <w:tc>
          <w:tcPr>
            <w:tcW w:w="319" w:type="pct"/>
            <w:gridSpan w:val="2"/>
            <w:vAlign w:val="center"/>
          </w:tcPr>
          <w:p w14:paraId="2D44961D"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0" w:type="pct"/>
            <w:vAlign w:val="center"/>
          </w:tcPr>
          <w:p w14:paraId="3B3F9853" w14:textId="37866541" w:rsidR="00697016" w:rsidRPr="00A614C0" w:rsidRDefault="00697016" w:rsidP="003F1942">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11C36E10"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2" w:type="pct"/>
            <w:vAlign w:val="center"/>
          </w:tcPr>
          <w:p w14:paraId="11622159"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7CA61C62"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0B9BDFA1"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B</w:t>
            </w:r>
          </w:p>
        </w:tc>
        <w:tc>
          <w:tcPr>
            <w:tcW w:w="323" w:type="pct"/>
            <w:vAlign w:val="center"/>
          </w:tcPr>
          <w:p w14:paraId="75DED90F"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282" w:type="pct"/>
          </w:tcPr>
          <w:p w14:paraId="331B2D37"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0" w:type="pct"/>
          </w:tcPr>
          <w:p w14:paraId="013A0FC9" w14:textId="20D8AABF"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2B7C44E6"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596BEBD8"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r>
      <w:tr w:rsidR="004C3409" w:rsidRPr="00642D7D" w14:paraId="438C142B" w14:textId="77777777" w:rsidTr="00697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68E989A4"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6699FF"/>
            <w:vAlign w:val="center"/>
            <w:hideMark/>
          </w:tcPr>
          <w:p w14:paraId="62525794" w14:textId="77777777" w:rsidR="00697016" w:rsidRPr="00642D7D" w:rsidRDefault="00697016" w:rsidP="00642D7D">
            <w:pPr>
              <w:pStyle w:val="Textkrper"/>
              <w:spacing w:beforeLines="20" w:before="48" w:afterLines="20" w:after="48" w:line="240" w:lineRule="auto"/>
              <w:cnfStyle w:val="000000100000" w:firstRow="0" w:lastRow="0" w:firstColumn="0" w:lastColumn="0" w:oddVBand="0" w:evenVBand="0" w:oddHBand="1" w:evenHBand="0" w:firstRowFirstColumn="0" w:firstRowLastColumn="0" w:lastRowFirstColumn="0" w:lastRowLastColumn="0"/>
            </w:pPr>
            <w:r w:rsidRPr="00642D7D">
              <w:t>Attribute</w:t>
            </w:r>
          </w:p>
        </w:tc>
        <w:tc>
          <w:tcPr>
            <w:tcW w:w="319" w:type="pct"/>
            <w:gridSpan w:val="2"/>
            <w:vAlign w:val="center"/>
          </w:tcPr>
          <w:p w14:paraId="0BF6C467"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320" w:type="pct"/>
            <w:vAlign w:val="center"/>
          </w:tcPr>
          <w:p w14:paraId="14D94BA8"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c>
          <w:tcPr>
            <w:tcW w:w="320" w:type="pct"/>
            <w:vAlign w:val="center"/>
          </w:tcPr>
          <w:p w14:paraId="6F383442"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2" w:type="pct"/>
            <w:vAlign w:val="center"/>
          </w:tcPr>
          <w:p w14:paraId="5A39CC13"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7656D7BB"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7C9F112C"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7D62C914"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282" w:type="pct"/>
          </w:tcPr>
          <w:p w14:paraId="55C685DC"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00" w:type="pct"/>
          </w:tcPr>
          <w:p w14:paraId="51C90D75" w14:textId="34A269ED"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291631D3"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538229D8"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r>
      <w:tr w:rsidR="00697016" w:rsidRPr="00642D7D" w14:paraId="002D7A70" w14:textId="77777777" w:rsidTr="00EE1140">
        <w:trPr>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6FEE8125"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6699FF"/>
            <w:vAlign w:val="center"/>
            <w:hideMark/>
          </w:tcPr>
          <w:p w14:paraId="2BDD6C3E" w14:textId="77777777" w:rsidR="00697016" w:rsidRPr="00642D7D" w:rsidRDefault="00697016" w:rsidP="00642D7D">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pPr>
            <w:r w:rsidRPr="00642D7D">
              <w:t>Trust</w:t>
            </w:r>
          </w:p>
        </w:tc>
        <w:tc>
          <w:tcPr>
            <w:tcW w:w="319" w:type="pct"/>
            <w:gridSpan w:val="2"/>
            <w:vAlign w:val="center"/>
          </w:tcPr>
          <w:p w14:paraId="688E4D7A"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M</w:t>
            </w:r>
          </w:p>
        </w:tc>
        <w:tc>
          <w:tcPr>
            <w:tcW w:w="320" w:type="pct"/>
            <w:vAlign w:val="center"/>
          </w:tcPr>
          <w:p w14:paraId="363F420C"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M</w:t>
            </w:r>
          </w:p>
        </w:tc>
        <w:tc>
          <w:tcPr>
            <w:tcW w:w="320" w:type="pct"/>
            <w:vAlign w:val="center"/>
          </w:tcPr>
          <w:p w14:paraId="33D5A273"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2" w:type="pct"/>
            <w:vAlign w:val="center"/>
          </w:tcPr>
          <w:p w14:paraId="25C5D252"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312264A3"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M</w:t>
            </w:r>
          </w:p>
        </w:tc>
        <w:tc>
          <w:tcPr>
            <w:tcW w:w="323" w:type="pct"/>
            <w:vAlign w:val="center"/>
          </w:tcPr>
          <w:p w14:paraId="0F7B9AAF"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13E9DA68"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282" w:type="pct"/>
          </w:tcPr>
          <w:p w14:paraId="6B26AD0B"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0" w:type="pct"/>
          </w:tcPr>
          <w:p w14:paraId="0D6C8F6B" w14:textId="3C0A1DD1"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18C6A1DD"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173C5249"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r>
      <w:tr w:rsidR="004C3409" w:rsidRPr="00642D7D" w14:paraId="44108F78" w14:textId="77777777" w:rsidTr="00697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6BBECBD7"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6699FF"/>
            <w:vAlign w:val="center"/>
          </w:tcPr>
          <w:p w14:paraId="119ED6F2" w14:textId="044CFD50" w:rsidR="00697016" w:rsidRPr="00642D7D" w:rsidRDefault="00697016" w:rsidP="00C5711E">
            <w:pPr>
              <w:pStyle w:val="Textkrper"/>
              <w:spacing w:beforeLines="20" w:before="48" w:afterLines="20" w:after="48" w:line="240" w:lineRule="auto"/>
              <w:cnfStyle w:val="000000100000" w:firstRow="0" w:lastRow="0" w:firstColumn="0" w:lastColumn="0" w:oddVBand="0" w:evenVBand="0" w:oddHBand="1" w:evenHBand="0" w:firstRowFirstColumn="0" w:firstRowLastColumn="0" w:lastRowFirstColumn="0" w:lastRowLastColumn="0"/>
            </w:pPr>
            <w:r>
              <w:t>E-Ressource</w:t>
            </w:r>
          </w:p>
        </w:tc>
        <w:tc>
          <w:tcPr>
            <w:tcW w:w="319" w:type="pct"/>
            <w:gridSpan w:val="2"/>
            <w:vAlign w:val="center"/>
          </w:tcPr>
          <w:p w14:paraId="15A8A9B4"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0283232E"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7BE94571"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2" w:type="pct"/>
            <w:vAlign w:val="center"/>
          </w:tcPr>
          <w:p w14:paraId="3F1A06ED"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64887ADA"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c>
          <w:tcPr>
            <w:tcW w:w="323" w:type="pct"/>
            <w:vAlign w:val="center"/>
          </w:tcPr>
          <w:p w14:paraId="62DDE558"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75B44D3D" w14:textId="2941880E"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282" w:type="pct"/>
          </w:tcPr>
          <w:p w14:paraId="5E949419"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00" w:type="pct"/>
          </w:tcPr>
          <w:p w14:paraId="2104090F" w14:textId="45C98232"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32DC4D81"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48962B86"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r>
      <w:tr w:rsidR="00E26945" w:rsidRPr="00642D7D" w14:paraId="740A03C6" w14:textId="77777777" w:rsidTr="00697016">
        <w:trPr>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4A5CB5A0"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6699FF"/>
            <w:vAlign w:val="center"/>
            <w:hideMark/>
          </w:tcPr>
          <w:p w14:paraId="61B09C75" w14:textId="77777777" w:rsidR="00697016" w:rsidRPr="00642D7D" w:rsidRDefault="00697016" w:rsidP="00642D7D">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pPr>
            <w:r w:rsidRPr="00642D7D">
              <w:t>Zugangsregel</w:t>
            </w:r>
          </w:p>
        </w:tc>
        <w:tc>
          <w:tcPr>
            <w:tcW w:w="319" w:type="pct"/>
            <w:gridSpan w:val="2"/>
            <w:vAlign w:val="center"/>
          </w:tcPr>
          <w:p w14:paraId="4F6F0C78"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M</w:t>
            </w:r>
          </w:p>
        </w:tc>
        <w:tc>
          <w:tcPr>
            <w:tcW w:w="320" w:type="pct"/>
            <w:vAlign w:val="center"/>
          </w:tcPr>
          <w:p w14:paraId="723E3ADF"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M</w:t>
            </w:r>
          </w:p>
        </w:tc>
        <w:tc>
          <w:tcPr>
            <w:tcW w:w="320" w:type="pct"/>
            <w:vAlign w:val="center"/>
          </w:tcPr>
          <w:p w14:paraId="586570B3"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B</w:t>
            </w:r>
          </w:p>
        </w:tc>
        <w:tc>
          <w:tcPr>
            <w:tcW w:w="322" w:type="pct"/>
            <w:vAlign w:val="center"/>
          </w:tcPr>
          <w:p w14:paraId="46A16E40"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3A0F6451"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3" w:type="pct"/>
            <w:vAlign w:val="center"/>
          </w:tcPr>
          <w:p w14:paraId="7B8853CF"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38042AFB"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282" w:type="pct"/>
          </w:tcPr>
          <w:p w14:paraId="4BB88199"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0" w:type="pct"/>
          </w:tcPr>
          <w:p w14:paraId="12F19F8D" w14:textId="05027E6B"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5A8298D2"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hideMark/>
          </w:tcPr>
          <w:p w14:paraId="5F2D9DC2"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r>
      <w:tr w:rsidR="004C3409" w:rsidRPr="00642D7D" w14:paraId="5579102D" w14:textId="77777777" w:rsidTr="00697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3F3FBD23"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6699FF"/>
            <w:vAlign w:val="center"/>
            <w:hideMark/>
          </w:tcPr>
          <w:p w14:paraId="0B47CB73" w14:textId="77777777" w:rsidR="00697016" w:rsidRPr="00642D7D" w:rsidRDefault="00697016" w:rsidP="00642D7D">
            <w:pPr>
              <w:pStyle w:val="Textkrper"/>
              <w:spacing w:beforeLines="20" w:before="48" w:afterLines="20" w:after="48" w:line="240" w:lineRule="auto"/>
              <w:cnfStyle w:val="000000100000" w:firstRow="0" w:lastRow="0" w:firstColumn="0" w:lastColumn="0" w:oddVBand="0" w:evenVBand="0" w:oddHBand="1" w:evenHBand="0" w:firstRowFirstColumn="0" w:firstRowLastColumn="0" w:lastRowFirstColumn="0" w:lastRowLastColumn="0"/>
            </w:pPr>
            <w:r w:rsidRPr="00642D7D">
              <w:t>Zugriffsrecht</w:t>
            </w:r>
          </w:p>
        </w:tc>
        <w:tc>
          <w:tcPr>
            <w:tcW w:w="319" w:type="pct"/>
            <w:gridSpan w:val="2"/>
            <w:vAlign w:val="center"/>
          </w:tcPr>
          <w:p w14:paraId="5C54A52F"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M</w:t>
            </w:r>
          </w:p>
        </w:tc>
        <w:tc>
          <w:tcPr>
            <w:tcW w:w="320" w:type="pct"/>
            <w:vAlign w:val="center"/>
          </w:tcPr>
          <w:p w14:paraId="3651F4EF"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M</w:t>
            </w:r>
          </w:p>
        </w:tc>
        <w:tc>
          <w:tcPr>
            <w:tcW w:w="320" w:type="pct"/>
            <w:vAlign w:val="center"/>
          </w:tcPr>
          <w:p w14:paraId="012E4E25"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322" w:type="pct"/>
            <w:vAlign w:val="center"/>
          </w:tcPr>
          <w:p w14:paraId="68788255"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c>
          <w:tcPr>
            <w:tcW w:w="323" w:type="pct"/>
            <w:vAlign w:val="center"/>
          </w:tcPr>
          <w:p w14:paraId="722CED1D"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323" w:type="pct"/>
            <w:vAlign w:val="center"/>
          </w:tcPr>
          <w:p w14:paraId="40916EF7"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265AD645"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282" w:type="pct"/>
          </w:tcPr>
          <w:p w14:paraId="309576D9"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00" w:type="pct"/>
          </w:tcPr>
          <w:p w14:paraId="05DAD50F" w14:textId="0050A34D"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372C5892"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3B4EB4C0"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r>
      <w:tr w:rsidR="00697016" w:rsidRPr="00642D7D" w14:paraId="2B4E7BC4" w14:textId="77777777" w:rsidTr="00EE1140">
        <w:trPr>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206E73CE"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0000BE"/>
            <w:vAlign w:val="center"/>
            <w:hideMark/>
          </w:tcPr>
          <w:p w14:paraId="485D5710" w14:textId="77777777" w:rsidR="00697016" w:rsidRPr="00642D7D" w:rsidRDefault="00697016" w:rsidP="00642D7D">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pPr>
            <w:r w:rsidRPr="00642D7D">
              <w:t>Authentication</w:t>
            </w:r>
          </w:p>
        </w:tc>
        <w:tc>
          <w:tcPr>
            <w:tcW w:w="319" w:type="pct"/>
            <w:gridSpan w:val="2"/>
            <w:vAlign w:val="center"/>
          </w:tcPr>
          <w:p w14:paraId="3FE1E79D"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0" w:type="pct"/>
            <w:vAlign w:val="center"/>
          </w:tcPr>
          <w:p w14:paraId="587F53F7"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27C51415"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2" w:type="pct"/>
            <w:vAlign w:val="center"/>
          </w:tcPr>
          <w:p w14:paraId="4EA02BF1"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71C28CDF"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4FA33C6C"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3" w:type="pct"/>
            <w:vAlign w:val="center"/>
          </w:tcPr>
          <w:p w14:paraId="4451ED5A"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282" w:type="pct"/>
          </w:tcPr>
          <w:p w14:paraId="3BC02D0E" w14:textId="0F5AA844" w:rsidR="00697016" w:rsidRPr="00A614C0" w:rsidDel="007F74C6" w:rsidRDefault="00C74342" w:rsidP="003F1942">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Pr>
                <w:rFonts w:cs="Arial"/>
                <w:szCs w:val="22"/>
              </w:rPr>
              <w:t>B</w:t>
            </w:r>
          </w:p>
        </w:tc>
        <w:tc>
          <w:tcPr>
            <w:tcW w:w="0" w:type="pct"/>
          </w:tcPr>
          <w:p w14:paraId="160B61AD" w14:textId="39E7357F" w:rsidR="00697016" w:rsidRPr="00A614C0" w:rsidRDefault="00697016" w:rsidP="003F1942">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4DAEE45E"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497BBEAB"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r>
      <w:tr w:rsidR="004C3409" w:rsidRPr="00642D7D" w14:paraId="73A99552" w14:textId="77777777" w:rsidTr="00697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7CEED947"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0000BE"/>
            <w:vAlign w:val="center"/>
            <w:hideMark/>
          </w:tcPr>
          <w:p w14:paraId="72127924" w14:textId="77777777" w:rsidR="00697016" w:rsidRPr="00642D7D" w:rsidRDefault="00697016" w:rsidP="00642D7D">
            <w:pPr>
              <w:pStyle w:val="Textkrper"/>
              <w:spacing w:beforeLines="20" w:before="48" w:afterLines="20" w:after="48" w:line="240" w:lineRule="auto"/>
              <w:cnfStyle w:val="000000100000" w:firstRow="0" w:lastRow="0" w:firstColumn="0" w:lastColumn="0" w:oddVBand="0" w:evenVBand="0" w:oddHBand="1" w:evenHBand="0" w:firstRowFirstColumn="0" w:firstRowLastColumn="0" w:lastRowFirstColumn="0" w:lastRowLastColumn="0"/>
            </w:pPr>
            <w:r w:rsidRPr="00642D7D">
              <w:t>Attribut Assertion</w:t>
            </w:r>
          </w:p>
        </w:tc>
        <w:tc>
          <w:tcPr>
            <w:tcW w:w="319" w:type="pct"/>
            <w:gridSpan w:val="2"/>
            <w:vAlign w:val="center"/>
          </w:tcPr>
          <w:p w14:paraId="49BE6020"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277A83D1"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320" w:type="pct"/>
            <w:vAlign w:val="center"/>
          </w:tcPr>
          <w:p w14:paraId="221FBAC0"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2" w:type="pct"/>
            <w:vAlign w:val="center"/>
          </w:tcPr>
          <w:p w14:paraId="364C18B7"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205CEA77"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279BA3BC"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18E5283C"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282" w:type="pct"/>
          </w:tcPr>
          <w:p w14:paraId="04FFDC46"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00" w:type="pct"/>
          </w:tcPr>
          <w:p w14:paraId="2A453D78" w14:textId="2A8408A1" w:rsidR="00697016" w:rsidRPr="00A614C0" w:rsidRDefault="00C74342" w:rsidP="003F1942">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Pr>
                <w:rFonts w:cs="Arial"/>
                <w:szCs w:val="22"/>
              </w:rPr>
              <w:t>L</w:t>
            </w:r>
          </w:p>
        </w:tc>
        <w:tc>
          <w:tcPr>
            <w:tcW w:w="323" w:type="pct"/>
            <w:vAlign w:val="center"/>
          </w:tcPr>
          <w:p w14:paraId="3D53FCDC"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c>
          <w:tcPr>
            <w:tcW w:w="320" w:type="pct"/>
            <w:vAlign w:val="center"/>
            <w:hideMark/>
          </w:tcPr>
          <w:p w14:paraId="5A185CB6"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r>
      <w:tr w:rsidR="00697016" w:rsidRPr="00642D7D" w14:paraId="2E808D6B" w14:textId="77777777" w:rsidTr="00693BF3">
        <w:trPr>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4BD25782"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0000BE"/>
            <w:vAlign w:val="center"/>
            <w:hideMark/>
          </w:tcPr>
          <w:p w14:paraId="5F7405A5" w14:textId="77777777" w:rsidR="00697016" w:rsidRPr="00642D7D" w:rsidRDefault="00697016" w:rsidP="00642D7D">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pPr>
            <w:r w:rsidRPr="00642D7D">
              <w:t>Broker</w:t>
            </w:r>
          </w:p>
        </w:tc>
        <w:tc>
          <w:tcPr>
            <w:tcW w:w="319" w:type="pct"/>
            <w:gridSpan w:val="2"/>
            <w:vAlign w:val="center"/>
          </w:tcPr>
          <w:p w14:paraId="0109689B"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0" w:type="pct"/>
            <w:vAlign w:val="center"/>
          </w:tcPr>
          <w:p w14:paraId="60FEB7BB"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26DB6E55"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2" w:type="pct"/>
            <w:vAlign w:val="center"/>
          </w:tcPr>
          <w:p w14:paraId="4B247950"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514EC203"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5575BFA9"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214696AE"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282" w:type="pct"/>
          </w:tcPr>
          <w:p w14:paraId="5B4DB378" w14:textId="23F5DF4B" w:rsidR="00697016" w:rsidRPr="00A614C0" w:rsidRDefault="00C74342" w:rsidP="003F1942">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Pr>
                <w:rFonts w:cs="Arial"/>
                <w:szCs w:val="22"/>
              </w:rPr>
              <w:t>L</w:t>
            </w:r>
          </w:p>
        </w:tc>
        <w:tc>
          <w:tcPr>
            <w:tcW w:w="300" w:type="pct"/>
          </w:tcPr>
          <w:p w14:paraId="2C0F5459" w14:textId="0B418171" w:rsidR="00697016" w:rsidRPr="00A614C0" w:rsidRDefault="00697016" w:rsidP="00136C6F">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B</w:t>
            </w:r>
            <w:r w:rsidRPr="00A614C0">
              <w:rPr>
                <w:rStyle w:val="Funotenzeichen"/>
              </w:rPr>
              <w:fldChar w:fldCharType="begin"/>
            </w:r>
            <w:r w:rsidRPr="00A614C0">
              <w:rPr>
                <w:rStyle w:val="Funotenzeichen"/>
              </w:rPr>
              <w:instrText xml:space="preserve"> NOTEREF _Ref365134368 \h </w:instrText>
            </w:r>
            <w:r w:rsidRPr="00A614C0">
              <w:rPr>
                <w:rStyle w:val="Funotenzeichen"/>
                <w:rFonts w:cs="Arial"/>
                <w:szCs w:val="22"/>
              </w:rPr>
              <w:instrText xml:space="preserve"> \* MERGEFORMAT </w:instrText>
            </w:r>
            <w:r w:rsidRPr="00A614C0">
              <w:rPr>
                <w:rStyle w:val="Funotenzeichen"/>
              </w:rPr>
            </w:r>
            <w:r w:rsidRPr="00A614C0">
              <w:rPr>
                <w:rStyle w:val="Funotenzeichen"/>
              </w:rPr>
              <w:fldChar w:fldCharType="separate"/>
            </w:r>
            <w:r w:rsidR="006863C8">
              <w:rPr>
                <w:rStyle w:val="Funotenzeichen"/>
              </w:rPr>
              <w:t>13</w:t>
            </w:r>
            <w:r w:rsidRPr="00A614C0">
              <w:rPr>
                <w:rStyle w:val="Funotenzeichen"/>
              </w:rPr>
              <w:fldChar w:fldCharType="end"/>
            </w:r>
          </w:p>
        </w:tc>
        <w:tc>
          <w:tcPr>
            <w:tcW w:w="323" w:type="pct"/>
            <w:vAlign w:val="center"/>
          </w:tcPr>
          <w:p w14:paraId="6323AA94"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B</w:t>
            </w:r>
            <w:bookmarkStart w:id="540" w:name="_Ref365134368"/>
            <w:r w:rsidRPr="00A614C0">
              <w:rPr>
                <w:rStyle w:val="Funotenzeichen"/>
                <w:rFonts w:cs="Arial"/>
                <w:szCs w:val="22"/>
              </w:rPr>
              <w:footnoteReference w:id="14"/>
            </w:r>
            <w:bookmarkEnd w:id="540"/>
          </w:p>
        </w:tc>
        <w:tc>
          <w:tcPr>
            <w:tcW w:w="320" w:type="pct"/>
            <w:vAlign w:val="center"/>
            <w:hideMark/>
          </w:tcPr>
          <w:p w14:paraId="6A53DE35" w14:textId="63DF6D9D" w:rsidR="00697016" w:rsidRPr="00A614C0" w:rsidRDefault="00697016" w:rsidP="00EE1140">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rPr>
                <w:rFonts w:cs="Arial"/>
                <w:szCs w:val="22"/>
              </w:rPr>
            </w:pPr>
          </w:p>
        </w:tc>
      </w:tr>
      <w:tr w:rsidR="004C3409" w:rsidRPr="00642D7D" w14:paraId="4A25978D" w14:textId="77777777" w:rsidTr="00697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0" w:type="pct"/>
            <w:shd w:val="clear" w:color="auto" w:fill="BFBFBF" w:themeFill="background1" w:themeFillShade="BF"/>
          </w:tcPr>
          <w:p w14:paraId="14BE0682"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0000BE"/>
            <w:vAlign w:val="center"/>
            <w:hideMark/>
          </w:tcPr>
          <w:p w14:paraId="590C6B63" w14:textId="77777777" w:rsidR="00697016" w:rsidRPr="00642D7D" w:rsidRDefault="00697016" w:rsidP="00642D7D">
            <w:pPr>
              <w:pStyle w:val="Textkrper"/>
              <w:spacing w:beforeLines="20" w:before="48" w:afterLines="20" w:after="48" w:line="240" w:lineRule="auto"/>
              <w:cnfStyle w:val="000000100000" w:firstRow="0" w:lastRow="0" w:firstColumn="0" w:lastColumn="0" w:oddVBand="0" w:evenVBand="0" w:oddHBand="1" w:evenHBand="0" w:firstRowFirstColumn="0" w:firstRowLastColumn="0" w:lastRowFirstColumn="0" w:lastRowLastColumn="0"/>
            </w:pPr>
            <w:r w:rsidRPr="00642D7D">
              <w:t>Zugang</w:t>
            </w:r>
          </w:p>
        </w:tc>
        <w:tc>
          <w:tcPr>
            <w:tcW w:w="319" w:type="pct"/>
            <w:gridSpan w:val="2"/>
            <w:vAlign w:val="center"/>
          </w:tcPr>
          <w:p w14:paraId="4C809DB7"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7D2F4CC5"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1AA112DC"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322" w:type="pct"/>
            <w:vAlign w:val="center"/>
          </w:tcPr>
          <w:p w14:paraId="305D4DFA"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06853150"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323" w:type="pct"/>
            <w:vAlign w:val="center"/>
          </w:tcPr>
          <w:p w14:paraId="3EC17419"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1E8FB91A"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Pr>
                <w:rFonts w:cs="Arial"/>
                <w:szCs w:val="22"/>
              </w:rPr>
              <w:t>L</w:t>
            </w:r>
          </w:p>
        </w:tc>
        <w:tc>
          <w:tcPr>
            <w:tcW w:w="282" w:type="pct"/>
          </w:tcPr>
          <w:p w14:paraId="22D822D8" w14:textId="77777777" w:rsidR="00697016" w:rsidRPr="00A25AA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highlight w:val="yellow"/>
              </w:rPr>
            </w:pPr>
          </w:p>
        </w:tc>
        <w:tc>
          <w:tcPr>
            <w:tcW w:w="300" w:type="pct"/>
          </w:tcPr>
          <w:p w14:paraId="0ABCE201" w14:textId="4EEADAC9" w:rsidR="00697016" w:rsidRPr="00C74342"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C74342">
              <w:rPr>
                <w:rFonts w:cs="Arial"/>
                <w:szCs w:val="22"/>
              </w:rPr>
              <w:t>L</w:t>
            </w:r>
          </w:p>
        </w:tc>
        <w:tc>
          <w:tcPr>
            <w:tcW w:w="323" w:type="pct"/>
            <w:vAlign w:val="center"/>
          </w:tcPr>
          <w:p w14:paraId="0B3705C0" w14:textId="77777777" w:rsidR="00697016" w:rsidRPr="00C74342"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C74342">
              <w:rPr>
                <w:rFonts w:cs="Arial"/>
                <w:szCs w:val="22"/>
              </w:rPr>
              <w:t>L</w:t>
            </w:r>
          </w:p>
        </w:tc>
        <w:tc>
          <w:tcPr>
            <w:tcW w:w="320" w:type="pct"/>
            <w:vAlign w:val="center"/>
            <w:hideMark/>
          </w:tcPr>
          <w:p w14:paraId="58E451DE"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r>
      <w:tr w:rsidR="00697016" w:rsidRPr="00642D7D" w14:paraId="58802030" w14:textId="77777777" w:rsidTr="00EE1140">
        <w:trPr>
          <w:trHeight w:val="20"/>
        </w:trPr>
        <w:tc>
          <w:tcPr>
            <w:cnfStyle w:val="001000000000" w:firstRow="0" w:lastRow="0" w:firstColumn="1" w:lastColumn="0" w:oddVBand="0" w:evenVBand="0" w:oddHBand="0" w:evenHBand="0" w:firstRowFirstColumn="0" w:firstRowLastColumn="0" w:lastRowFirstColumn="0" w:lastRowLastColumn="0"/>
            <w:tcW w:w="320" w:type="pct"/>
            <w:shd w:val="clear" w:color="auto" w:fill="BFBFBF" w:themeFill="background1" w:themeFillShade="BF"/>
          </w:tcPr>
          <w:p w14:paraId="1F33D743"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0000BE"/>
            <w:vAlign w:val="center"/>
            <w:hideMark/>
          </w:tcPr>
          <w:p w14:paraId="22D5F36B" w14:textId="77777777" w:rsidR="00697016" w:rsidRPr="00642D7D" w:rsidRDefault="00697016" w:rsidP="00642D7D">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pPr>
            <w:r w:rsidRPr="00642D7D">
              <w:t>Autorisation</w:t>
            </w:r>
          </w:p>
        </w:tc>
        <w:tc>
          <w:tcPr>
            <w:tcW w:w="319" w:type="pct"/>
            <w:gridSpan w:val="2"/>
            <w:vAlign w:val="center"/>
          </w:tcPr>
          <w:p w14:paraId="04E80DB1"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5561ED28"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28D3F7AA"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2" w:type="pct"/>
            <w:vAlign w:val="center"/>
          </w:tcPr>
          <w:p w14:paraId="66D11051"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3" w:type="pct"/>
            <w:vAlign w:val="center"/>
          </w:tcPr>
          <w:p w14:paraId="7D6BF247"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3" w:type="pct"/>
            <w:vAlign w:val="center"/>
          </w:tcPr>
          <w:p w14:paraId="313A7B7D"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2BA04141"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282" w:type="pct"/>
          </w:tcPr>
          <w:p w14:paraId="77E85D4E" w14:textId="77777777" w:rsidR="00697016" w:rsidRPr="00A25AA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highlight w:val="yellow"/>
              </w:rPr>
            </w:pPr>
          </w:p>
        </w:tc>
        <w:tc>
          <w:tcPr>
            <w:tcW w:w="0" w:type="pct"/>
          </w:tcPr>
          <w:p w14:paraId="3DF42218" w14:textId="58BD796E" w:rsidR="00697016" w:rsidRPr="00A25AA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25AA0">
              <w:rPr>
                <w:rFonts w:cs="Arial"/>
                <w:szCs w:val="22"/>
              </w:rPr>
              <w:t>L</w:t>
            </w:r>
          </w:p>
        </w:tc>
        <w:tc>
          <w:tcPr>
            <w:tcW w:w="323" w:type="pct"/>
            <w:vAlign w:val="center"/>
          </w:tcPr>
          <w:p w14:paraId="59CCD77F" w14:textId="77777777" w:rsidR="00697016" w:rsidRPr="00E979D4"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4D7594">
              <w:rPr>
                <w:rFonts w:cs="Arial"/>
                <w:szCs w:val="22"/>
              </w:rPr>
              <w:t>L</w:t>
            </w:r>
          </w:p>
        </w:tc>
        <w:tc>
          <w:tcPr>
            <w:tcW w:w="320" w:type="pct"/>
            <w:vAlign w:val="center"/>
          </w:tcPr>
          <w:p w14:paraId="227408BE"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r>
    </w:tbl>
    <w:p w14:paraId="465FAFFF" w14:textId="77777777" w:rsidR="00901975" w:rsidRPr="003A6287" w:rsidRDefault="00A8789A" w:rsidP="00901975">
      <w:pPr>
        <w:pStyle w:val="Textkrper"/>
      </w:pPr>
      <w:r w:rsidRPr="003A6287">
        <w:t xml:space="preserve">B = </w:t>
      </w:r>
      <w:r w:rsidR="00901975" w:rsidRPr="003A6287">
        <w:t xml:space="preserve">Bearbeiten </w:t>
      </w:r>
      <w:r w:rsidR="00642D7D" w:rsidRPr="003A6287">
        <w:t>(Create/Read/Update/Delete)</w:t>
      </w:r>
      <w:r w:rsidR="00136C6F" w:rsidRPr="003A6287">
        <w:t xml:space="preserve">, </w:t>
      </w:r>
      <w:r w:rsidR="0058524B" w:rsidRPr="003A6287">
        <w:t xml:space="preserve">L = Lesen (Read), </w:t>
      </w:r>
      <w:r w:rsidR="00136C6F" w:rsidRPr="003A6287">
        <w:t xml:space="preserve">M = liest </w:t>
      </w:r>
      <w:r w:rsidR="0058524B" w:rsidRPr="003A6287">
        <w:t xml:space="preserve">nur </w:t>
      </w:r>
      <w:r w:rsidR="00136C6F" w:rsidRPr="003A6287">
        <w:t>Metadaten</w:t>
      </w:r>
    </w:p>
    <w:p w14:paraId="5FEFAC51" w14:textId="6C04B7C3" w:rsidR="003020DB" w:rsidRPr="003F6E31" w:rsidRDefault="003020DB" w:rsidP="000D1394">
      <w:pPr>
        <w:pStyle w:val="Beschriftung"/>
      </w:pPr>
      <w:bookmarkStart w:id="541" w:name="_Toc366242236"/>
      <w:bookmarkStart w:id="542" w:name="_Toc496078647"/>
      <w:r w:rsidRPr="003F6E31">
        <w:t xml:space="preserve">Tabelle </w:t>
      </w:r>
      <w:fldSimple w:instr=" SEQ Tabelle \* ARABIC ">
        <w:r w:rsidR="006863C8">
          <w:rPr>
            <w:noProof/>
          </w:rPr>
          <w:t>5</w:t>
        </w:r>
      </w:fldSimple>
      <w:r w:rsidR="004A1D98">
        <w:t xml:space="preserve"> </w:t>
      </w:r>
      <w:r w:rsidRPr="003F6E31">
        <w:t>Beziehung zwischen Services und Semantik des Informationsmodells</w:t>
      </w:r>
      <w:bookmarkEnd w:id="541"/>
      <w:bookmarkEnd w:id="542"/>
    </w:p>
    <w:p w14:paraId="08B281BC" w14:textId="77777777" w:rsidR="00047A12" w:rsidRPr="003F6E31" w:rsidRDefault="00E9116A">
      <w:pPr>
        <w:spacing w:after="0" w:line="240" w:lineRule="auto"/>
        <w:rPr>
          <w:b/>
          <w:bCs/>
          <w:sz w:val="32"/>
        </w:rPr>
      </w:pPr>
      <w:r w:rsidRPr="003F6E31">
        <w:br w:type="page"/>
      </w:r>
    </w:p>
    <w:p w14:paraId="4327C8C3" w14:textId="77777777" w:rsidR="00AD72F6" w:rsidRDefault="00AD72F6" w:rsidP="00AC31AB">
      <w:pPr>
        <w:pStyle w:val="berschrift2"/>
      </w:pPr>
      <w:bookmarkStart w:id="543" w:name="_Toc363048527"/>
      <w:bookmarkStart w:id="544" w:name="_Ref363047396"/>
      <w:bookmarkStart w:id="545" w:name="_Ref342996157"/>
      <w:bookmarkStart w:id="546" w:name="_Toc366590284"/>
      <w:bookmarkStart w:id="547" w:name="_Ref491350078"/>
      <w:bookmarkStart w:id="548" w:name="_Ref491350081"/>
      <w:bookmarkStart w:id="549" w:name="_Ref366231289"/>
      <w:bookmarkStart w:id="550" w:name="_Ref366231297"/>
      <w:bookmarkStart w:id="551" w:name="_Toc496078590"/>
      <w:r w:rsidRPr="00AD72F6">
        <w:lastRenderedPageBreak/>
        <w:t>Zuständigkeiten</w:t>
      </w:r>
      <w:bookmarkEnd w:id="543"/>
      <w:bookmarkEnd w:id="544"/>
      <w:bookmarkEnd w:id="545"/>
      <w:r w:rsidR="005E1BF2">
        <w:t xml:space="preserve"> für Geschäftsservices</w:t>
      </w:r>
      <w:bookmarkEnd w:id="546"/>
      <w:bookmarkEnd w:id="547"/>
      <w:bookmarkEnd w:id="548"/>
      <w:bookmarkEnd w:id="551"/>
      <w:r w:rsidR="004311C9">
        <w:t xml:space="preserve"> </w:t>
      </w:r>
      <w:bookmarkEnd w:id="549"/>
      <w:bookmarkEnd w:id="550"/>
    </w:p>
    <w:p w14:paraId="684DB4E8" w14:textId="4B02964E" w:rsidR="00AD72F6" w:rsidRDefault="005E1BF2" w:rsidP="00AD72F6">
      <w:pPr>
        <w:pStyle w:val="Textkrper"/>
      </w:pPr>
      <w:r>
        <w:fldChar w:fldCharType="begin"/>
      </w:r>
      <w:r>
        <w:instrText xml:space="preserve"> REF _Ref364582391 \h </w:instrText>
      </w:r>
      <w:r>
        <w:fldChar w:fldCharType="separate"/>
      </w:r>
      <w:r w:rsidR="006863C8">
        <w:t xml:space="preserve">Tabelle </w:t>
      </w:r>
      <w:r w:rsidR="006863C8">
        <w:rPr>
          <w:noProof/>
        </w:rPr>
        <w:t>6</w:t>
      </w:r>
      <w:r>
        <w:fldChar w:fldCharType="end"/>
      </w:r>
      <w:r>
        <w:t xml:space="preserve"> </w:t>
      </w:r>
      <w:r w:rsidR="00AD72F6">
        <w:t xml:space="preserve">zeigt auf, welcher Stakeholder idealtypisch welchen </w:t>
      </w:r>
      <w:r w:rsidR="00FB0F58">
        <w:t>IAM-</w:t>
      </w:r>
      <w:r w:rsidR="00AD72F6">
        <w:t xml:space="preserve">Service </w:t>
      </w:r>
      <w:r w:rsidR="00FB0F58">
        <w:t xml:space="preserve">zur Definitions- und </w:t>
      </w:r>
      <w:r w:rsidR="00336814">
        <w:t>Laufzeit</w:t>
      </w:r>
      <w:r w:rsidR="00FB0F58">
        <w:t xml:space="preserve"> </w:t>
      </w:r>
      <w:r w:rsidR="00AD72F6">
        <w:t>anbietet. Die</w:t>
      </w:r>
      <w:r w:rsidR="00FB0F58">
        <w:t>se</w:t>
      </w:r>
      <w:r w:rsidR="00AD72F6">
        <w:t xml:space="preserve"> </w:t>
      </w:r>
      <w:r w:rsidR="00743953">
        <w:t>Geschäftss</w:t>
      </w:r>
      <w:r w:rsidR="00AD72F6">
        <w:t xml:space="preserve">ervices </w:t>
      </w:r>
      <w:r w:rsidR="00FB0F58">
        <w:t>sind</w:t>
      </w:r>
      <w:r w:rsidR="00AD72F6">
        <w:t xml:space="preserve"> in Kapitel </w:t>
      </w:r>
      <w:r w:rsidR="00FB0F58">
        <w:fldChar w:fldCharType="begin"/>
      </w:r>
      <w:r w:rsidR="00FB0F58">
        <w:instrText xml:space="preserve"> REF _Ref475520521 \r \h </w:instrText>
      </w:r>
      <w:r w:rsidR="00FB0F58">
        <w:fldChar w:fldCharType="separate"/>
      </w:r>
      <w:r w:rsidR="006863C8">
        <w:t>7</w:t>
      </w:r>
      <w:r w:rsidR="00FB0F58">
        <w:fldChar w:fldCharType="end"/>
      </w:r>
      <w:r w:rsidR="004311C9">
        <w:t xml:space="preserve"> näher beschrieben.</w:t>
      </w:r>
      <w:r w:rsidR="00A614C0">
        <w:t xml:space="preserve"> Die hier vorgeschlagene Aufteilung optimiert bezüglich Wiederverwendung der Services</w:t>
      </w:r>
      <w:r w:rsidR="00660BC1">
        <w:t xml:space="preserve"> in einer </w:t>
      </w:r>
      <w:r w:rsidR="00660BC1" w:rsidRPr="00EE1140">
        <w:rPr>
          <w:i/>
        </w:rPr>
        <w:t>Identity F</w:t>
      </w:r>
      <w:r w:rsidR="00AE64DB" w:rsidRPr="00EE1140">
        <w:rPr>
          <w:i/>
        </w:rPr>
        <w:t>ederation</w:t>
      </w:r>
      <w:r w:rsidR="00A614C0">
        <w:t xml:space="preserve">. </w:t>
      </w:r>
      <w:r w:rsidR="00A614C0" w:rsidRPr="00EE1140">
        <w:rPr>
          <w:highlight w:val="yellow"/>
        </w:rPr>
        <w:t xml:space="preserve">Die </w:t>
      </w:r>
      <w:r w:rsidR="00A614C0" w:rsidRPr="00EE1140">
        <w:rPr>
          <w:i/>
          <w:highlight w:val="yellow"/>
        </w:rPr>
        <w:t>Relying Party</w:t>
      </w:r>
      <w:r w:rsidR="00A614C0" w:rsidRPr="00EE1140">
        <w:rPr>
          <w:highlight w:val="yellow"/>
        </w:rPr>
        <w:t xml:space="preserve"> gibt deshalb möglichst viel Betriebsverantwortung an </w:t>
      </w:r>
      <w:r w:rsidR="00A614C0" w:rsidRPr="00EE1140">
        <w:rPr>
          <w:i/>
          <w:highlight w:val="yellow"/>
        </w:rPr>
        <w:t>IAM</w:t>
      </w:r>
      <w:r w:rsidR="00A614C0" w:rsidRPr="00EE1140">
        <w:rPr>
          <w:highlight w:val="yellow"/>
        </w:rPr>
        <w:t>-Dienstanbieter.</w:t>
      </w:r>
    </w:p>
    <w:p w14:paraId="082220D8" w14:textId="77777777" w:rsidR="00A614C0" w:rsidRDefault="00A614C0" w:rsidP="00AD72F6">
      <w:pPr>
        <w:pStyle w:val="Textkrper"/>
      </w:pPr>
    </w:p>
    <w:tbl>
      <w:tblPr>
        <w:tblStyle w:val="Gitternetztabelle21"/>
        <w:tblW w:w="8807" w:type="dxa"/>
        <w:tblLayout w:type="fixed"/>
        <w:tblLook w:val="0420" w:firstRow="1" w:lastRow="0" w:firstColumn="0" w:lastColumn="0" w:noHBand="0" w:noVBand="1"/>
      </w:tblPr>
      <w:tblGrid>
        <w:gridCol w:w="959"/>
        <w:gridCol w:w="2268"/>
        <w:gridCol w:w="709"/>
        <w:gridCol w:w="708"/>
        <w:gridCol w:w="709"/>
        <w:gridCol w:w="709"/>
        <w:gridCol w:w="1276"/>
        <w:gridCol w:w="1463"/>
        <w:gridCol w:w="6"/>
      </w:tblGrid>
      <w:tr w:rsidR="00270B25" w14:paraId="4BEB704B" w14:textId="77777777" w:rsidTr="00004D7E">
        <w:trPr>
          <w:cnfStyle w:val="100000000000" w:firstRow="1" w:lastRow="0" w:firstColumn="0" w:lastColumn="0" w:oddVBand="0" w:evenVBand="0" w:oddHBand="0" w:evenHBand="0" w:firstRowFirstColumn="0" w:firstRowLastColumn="0" w:lastRowFirstColumn="0" w:lastRowLastColumn="0"/>
          <w:trHeight w:val="417"/>
        </w:trPr>
        <w:tc>
          <w:tcPr>
            <w:tcW w:w="3227" w:type="dxa"/>
            <w:gridSpan w:val="2"/>
            <w:vMerge w:val="restart"/>
            <w:tcBorders>
              <w:left w:val="nil"/>
            </w:tcBorders>
            <w:vAlign w:val="center"/>
          </w:tcPr>
          <w:p w14:paraId="20FFB163" w14:textId="77777777" w:rsidR="00270B25" w:rsidRDefault="00270B25" w:rsidP="004311C9">
            <w:pPr>
              <w:pStyle w:val="Textkrper"/>
              <w:jc w:val="center"/>
            </w:pPr>
          </w:p>
        </w:tc>
        <w:tc>
          <w:tcPr>
            <w:tcW w:w="5580" w:type="dxa"/>
            <w:gridSpan w:val="7"/>
            <w:tcBorders>
              <w:right w:val="single" w:sz="2" w:space="0" w:color="666666" w:themeColor="text1" w:themeTint="99"/>
            </w:tcBorders>
            <w:shd w:val="clear" w:color="auto" w:fill="BFBFBF" w:themeFill="background1" w:themeFillShade="BF"/>
          </w:tcPr>
          <w:p w14:paraId="0C44F158" w14:textId="4B956F79" w:rsidR="00270B25" w:rsidRDefault="00270B25" w:rsidP="00EE1140">
            <w:pPr>
              <w:pStyle w:val="Textkrper"/>
              <w:jc w:val="center"/>
              <w:rPr>
                <w:b w:val="0"/>
              </w:rPr>
            </w:pPr>
            <w:r>
              <w:t>Stakeholder</w:t>
            </w:r>
          </w:p>
        </w:tc>
      </w:tr>
      <w:tr w:rsidR="00010BCF" w:rsidRPr="007F2815" w14:paraId="20D43AEA" w14:textId="77777777" w:rsidTr="00EE1140">
        <w:trPr>
          <w:gridAfter w:val="1"/>
          <w:cnfStyle w:val="000000100000" w:firstRow="0" w:lastRow="0" w:firstColumn="0" w:lastColumn="0" w:oddVBand="0" w:evenVBand="0" w:oddHBand="1" w:evenHBand="0" w:firstRowFirstColumn="0" w:firstRowLastColumn="0" w:lastRowFirstColumn="0" w:lastRowLastColumn="0"/>
          <w:wAfter w:w="6" w:type="dxa"/>
          <w:trHeight w:val="144"/>
        </w:trPr>
        <w:tc>
          <w:tcPr>
            <w:tcW w:w="0" w:type="dxa"/>
            <w:gridSpan w:val="2"/>
            <w:vMerge/>
            <w:tcBorders>
              <w:left w:val="nil"/>
            </w:tcBorders>
          </w:tcPr>
          <w:p w14:paraId="06352C9B" w14:textId="77777777" w:rsidR="00010BCF" w:rsidRDefault="00010BCF">
            <w:pPr>
              <w:pStyle w:val="Textkrper"/>
            </w:pPr>
          </w:p>
        </w:tc>
        <w:tc>
          <w:tcPr>
            <w:tcW w:w="0" w:type="dxa"/>
            <w:gridSpan w:val="5"/>
            <w:vAlign w:val="center"/>
          </w:tcPr>
          <w:p w14:paraId="25AC4520" w14:textId="6E4DF4CE" w:rsidR="00010BCF" w:rsidRPr="007F2815" w:rsidRDefault="00270B25">
            <w:pPr>
              <w:pStyle w:val="Textkrper"/>
              <w:jc w:val="center"/>
              <w:rPr>
                <w:lang w:val="en-GB"/>
              </w:rPr>
            </w:pPr>
            <w:r>
              <w:t>IAM-Dienstanbieter</w:t>
            </w:r>
          </w:p>
        </w:tc>
        <w:tc>
          <w:tcPr>
            <w:tcW w:w="0" w:type="dxa"/>
            <w:vMerge w:val="restart"/>
            <w:tcBorders>
              <w:right w:val="nil"/>
            </w:tcBorders>
            <w:vAlign w:val="center"/>
          </w:tcPr>
          <w:p w14:paraId="2E3E2312" w14:textId="3093926A" w:rsidR="00010BCF" w:rsidRPr="007F2815" w:rsidRDefault="00270B25" w:rsidP="00107A56">
            <w:pPr>
              <w:pStyle w:val="Textkrper"/>
              <w:jc w:val="center"/>
              <w:rPr>
                <w:lang w:val="en-GB"/>
              </w:rPr>
            </w:pPr>
            <w:r>
              <w:rPr>
                <w:lang w:val="en-GB"/>
              </w:rPr>
              <w:t>Relying</w:t>
            </w:r>
            <w:r>
              <w:rPr>
                <w:lang w:val="en-GB"/>
              </w:rPr>
              <w:br/>
              <w:t>Party</w:t>
            </w:r>
          </w:p>
        </w:tc>
      </w:tr>
      <w:tr w:rsidR="00660BC1" w:rsidRPr="007F2815" w14:paraId="7B85E7FC" w14:textId="77777777" w:rsidTr="00EE1140">
        <w:trPr>
          <w:gridAfter w:val="1"/>
          <w:wAfter w:w="6" w:type="dxa"/>
          <w:trHeight w:val="144"/>
        </w:trPr>
        <w:tc>
          <w:tcPr>
            <w:tcW w:w="0" w:type="dxa"/>
            <w:gridSpan w:val="2"/>
            <w:vMerge/>
            <w:tcBorders>
              <w:left w:val="nil"/>
              <w:bottom w:val="single" w:sz="4" w:space="0" w:color="auto"/>
            </w:tcBorders>
          </w:tcPr>
          <w:p w14:paraId="3E424FF0" w14:textId="4A83A20C" w:rsidR="00010BCF" w:rsidRDefault="00010BCF">
            <w:pPr>
              <w:pStyle w:val="Textkrper"/>
            </w:pPr>
          </w:p>
        </w:tc>
        <w:tc>
          <w:tcPr>
            <w:tcW w:w="709" w:type="dxa"/>
            <w:vAlign w:val="center"/>
          </w:tcPr>
          <w:p w14:paraId="11018321" w14:textId="3011DE26" w:rsidR="00010BCF" w:rsidRPr="007F2815" w:rsidRDefault="00010BCF" w:rsidP="004311C9">
            <w:pPr>
              <w:pStyle w:val="Textkrper"/>
              <w:jc w:val="center"/>
            </w:pPr>
            <w:r>
              <w:t>IdP</w:t>
            </w:r>
          </w:p>
        </w:tc>
        <w:tc>
          <w:tcPr>
            <w:tcW w:w="708" w:type="dxa"/>
            <w:vAlign w:val="center"/>
          </w:tcPr>
          <w:p w14:paraId="021053C5" w14:textId="38843025" w:rsidR="00010BCF" w:rsidRPr="007F2815" w:rsidRDefault="00010BCF" w:rsidP="004311C9">
            <w:pPr>
              <w:pStyle w:val="Textkrper"/>
              <w:jc w:val="center"/>
            </w:pPr>
            <w:r>
              <w:t>AA</w:t>
            </w:r>
          </w:p>
        </w:tc>
        <w:tc>
          <w:tcPr>
            <w:tcW w:w="0" w:type="dxa"/>
            <w:vAlign w:val="center"/>
          </w:tcPr>
          <w:p w14:paraId="3BC5D7F6" w14:textId="4237DB33" w:rsidR="00010BCF" w:rsidRPr="00EE1140" w:rsidRDefault="00010BCF" w:rsidP="00B2419A">
            <w:pPr>
              <w:pStyle w:val="Textkrper"/>
              <w:jc w:val="center"/>
            </w:pPr>
            <w:r w:rsidRPr="00EE1140">
              <w:t>CSP</w:t>
            </w:r>
          </w:p>
        </w:tc>
        <w:tc>
          <w:tcPr>
            <w:tcW w:w="709" w:type="dxa"/>
            <w:vAlign w:val="center"/>
          </w:tcPr>
          <w:p w14:paraId="476A6AAF" w14:textId="11CF90BD" w:rsidR="00010BCF" w:rsidRPr="00EE1140" w:rsidRDefault="00010BCF" w:rsidP="004311C9">
            <w:pPr>
              <w:pStyle w:val="Textkrper"/>
              <w:jc w:val="center"/>
            </w:pPr>
            <w:r w:rsidRPr="00EE1140">
              <w:t>RA</w:t>
            </w:r>
          </w:p>
        </w:tc>
        <w:tc>
          <w:tcPr>
            <w:tcW w:w="1276" w:type="dxa"/>
          </w:tcPr>
          <w:p w14:paraId="48703BFF" w14:textId="7E8B61E8" w:rsidR="00010BCF" w:rsidRPr="00EE1140" w:rsidRDefault="0000687E" w:rsidP="004311C9">
            <w:pPr>
              <w:pStyle w:val="Textkrper"/>
              <w:jc w:val="center"/>
            </w:pPr>
            <w:r>
              <w:t>Vermittler</w:t>
            </w:r>
          </w:p>
        </w:tc>
        <w:tc>
          <w:tcPr>
            <w:tcW w:w="0" w:type="dxa"/>
            <w:vMerge/>
            <w:tcBorders>
              <w:right w:val="nil"/>
            </w:tcBorders>
            <w:vAlign w:val="center"/>
          </w:tcPr>
          <w:p w14:paraId="588B854E" w14:textId="5CE4968B" w:rsidR="00010BCF" w:rsidRPr="007F2815" w:rsidRDefault="00010BCF" w:rsidP="004311C9">
            <w:pPr>
              <w:pStyle w:val="Textkrper"/>
              <w:jc w:val="center"/>
              <w:rPr>
                <w:lang w:val="en-GB"/>
              </w:rPr>
            </w:pPr>
          </w:p>
        </w:tc>
      </w:tr>
      <w:tr w:rsidR="000A5217" w:rsidRPr="007F2815" w14:paraId="004622D6" w14:textId="77777777" w:rsidTr="00660BC1">
        <w:trPr>
          <w:gridAfter w:val="1"/>
          <w:cnfStyle w:val="000000100000" w:firstRow="0" w:lastRow="0" w:firstColumn="0" w:lastColumn="0" w:oddVBand="0" w:evenVBand="0" w:oddHBand="1" w:evenHBand="0" w:firstRowFirstColumn="0" w:firstRowLastColumn="0" w:lastRowFirstColumn="0" w:lastRowLastColumn="0"/>
          <w:wAfter w:w="6" w:type="dxa"/>
          <w:trHeight w:val="409"/>
        </w:trPr>
        <w:tc>
          <w:tcPr>
            <w:tcW w:w="959"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textDirection w:val="btLr"/>
            <w:vAlign w:val="center"/>
          </w:tcPr>
          <w:p w14:paraId="43E5D311" w14:textId="77777777" w:rsidR="006863C8" w:rsidRDefault="00010BCF" w:rsidP="006863C8">
            <w:pPr>
              <w:spacing w:after="0"/>
            </w:pPr>
            <w:r>
              <w:fldChar w:fldCharType="begin"/>
            </w:r>
            <w:r w:rsidRPr="00EE1140">
              <w:instrText xml:space="preserve"> REF _Ref342382410 \h </w:instrText>
            </w:r>
            <w:r>
              <w:instrText xml:space="preserve"> \* MERGEFORMAT </w:instrText>
            </w:r>
            <w:r>
              <w:fldChar w:fldCharType="separate"/>
            </w:r>
          </w:p>
          <w:p w14:paraId="08E4E087" w14:textId="2C45C544" w:rsidR="00010BCF" w:rsidRPr="007F2815" w:rsidRDefault="006863C8" w:rsidP="004311C9">
            <w:pPr>
              <w:pStyle w:val="Textkrper"/>
              <w:ind w:left="113" w:right="113"/>
              <w:jc w:val="center"/>
              <w:rPr>
                <w:lang w:val="en-GB"/>
              </w:rPr>
            </w:pPr>
            <w:r w:rsidRPr="003F6E31">
              <w:t>Geschäftsservices</w:t>
            </w:r>
            <w:r w:rsidR="00010BCF">
              <w:fldChar w:fldCharType="end"/>
            </w:r>
          </w:p>
        </w:tc>
        <w:tc>
          <w:tcPr>
            <w:tcW w:w="2268" w:type="dxa"/>
            <w:tcBorders>
              <w:left w:val="single" w:sz="4" w:space="0" w:color="auto"/>
            </w:tcBorders>
            <w:shd w:val="clear" w:color="auto" w:fill="6699FF"/>
            <w:hideMark/>
          </w:tcPr>
          <w:p w14:paraId="4F865363" w14:textId="1C0FF8B2" w:rsidR="00010BCF" w:rsidRPr="007F2815" w:rsidRDefault="00010BCF">
            <w:pPr>
              <w:pStyle w:val="Textkrper"/>
              <w:rPr>
                <w:lang w:val="en-GB"/>
              </w:rPr>
            </w:pPr>
            <w:r>
              <w:rPr>
                <w:lang w:val="en-GB"/>
              </w:rPr>
              <w:t>E-Identity</w:t>
            </w:r>
          </w:p>
        </w:tc>
        <w:tc>
          <w:tcPr>
            <w:tcW w:w="709" w:type="dxa"/>
          </w:tcPr>
          <w:p w14:paraId="6F39ED94" w14:textId="77777777" w:rsidR="00010BCF" w:rsidRPr="007F2815" w:rsidRDefault="00010BCF">
            <w:pPr>
              <w:pStyle w:val="Textkrper"/>
              <w:jc w:val="center"/>
              <w:rPr>
                <w:b/>
                <w:lang w:val="en-GB"/>
              </w:rPr>
            </w:pPr>
          </w:p>
        </w:tc>
        <w:tc>
          <w:tcPr>
            <w:tcW w:w="708" w:type="dxa"/>
            <w:hideMark/>
          </w:tcPr>
          <w:p w14:paraId="1C5C4732" w14:textId="7301DD85" w:rsidR="00010BCF" w:rsidRPr="007F2815" w:rsidRDefault="00010BCF">
            <w:pPr>
              <w:pStyle w:val="Textkrper"/>
              <w:jc w:val="center"/>
              <w:rPr>
                <w:b/>
                <w:lang w:val="en-GB"/>
              </w:rPr>
            </w:pPr>
          </w:p>
        </w:tc>
        <w:tc>
          <w:tcPr>
            <w:tcW w:w="709" w:type="dxa"/>
          </w:tcPr>
          <w:p w14:paraId="4408D0CE" w14:textId="74A143F7" w:rsidR="00010BCF" w:rsidRPr="007F2815" w:rsidRDefault="00010BCF">
            <w:pPr>
              <w:pStyle w:val="Textkrper"/>
              <w:jc w:val="center"/>
              <w:rPr>
                <w:b/>
                <w:lang w:val="en-GB"/>
              </w:rPr>
            </w:pPr>
          </w:p>
        </w:tc>
        <w:tc>
          <w:tcPr>
            <w:tcW w:w="709" w:type="dxa"/>
          </w:tcPr>
          <w:p w14:paraId="1B240988" w14:textId="468EF030" w:rsidR="00010BCF" w:rsidRPr="007F2815" w:rsidRDefault="00010BCF">
            <w:pPr>
              <w:pStyle w:val="Textkrper"/>
              <w:jc w:val="center"/>
              <w:rPr>
                <w:b/>
                <w:lang w:val="en-GB"/>
              </w:rPr>
            </w:pPr>
            <w:r>
              <w:rPr>
                <w:b/>
                <w:lang w:val="en-GB"/>
              </w:rPr>
              <w:t>X</w:t>
            </w:r>
          </w:p>
        </w:tc>
        <w:tc>
          <w:tcPr>
            <w:tcW w:w="1276" w:type="dxa"/>
          </w:tcPr>
          <w:p w14:paraId="50494D8C" w14:textId="77777777" w:rsidR="00010BCF" w:rsidRPr="007F2815" w:rsidRDefault="00010BCF">
            <w:pPr>
              <w:pStyle w:val="Textkrper"/>
              <w:jc w:val="center"/>
              <w:rPr>
                <w:b/>
                <w:lang w:val="en-GB"/>
              </w:rPr>
            </w:pPr>
          </w:p>
        </w:tc>
        <w:tc>
          <w:tcPr>
            <w:tcW w:w="1463" w:type="dxa"/>
            <w:tcBorders>
              <w:right w:val="nil"/>
            </w:tcBorders>
          </w:tcPr>
          <w:p w14:paraId="508E5B01" w14:textId="14BA75E3" w:rsidR="00010BCF" w:rsidRPr="007F2815" w:rsidRDefault="00010BCF">
            <w:pPr>
              <w:pStyle w:val="Textkrper"/>
              <w:jc w:val="center"/>
              <w:rPr>
                <w:b/>
                <w:lang w:val="en-GB"/>
              </w:rPr>
            </w:pPr>
          </w:p>
        </w:tc>
      </w:tr>
      <w:tr w:rsidR="00660BC1" w:rsidRPr="007F2815" w14:paraId="2BEC03AB" w14:textId="77777777" w:rsidTr="00EE1140">
        <w:trPr>
          <w:gridAfter w:val="1"/>
          <w:wAfter w:w="6" w:type="dxa"/>
          <w:trHeight w:val="144"/>
        </w:trPr>
        <w:tc>
          <w:tcPr>
            <w:tcW w:w="0" w:type="dxa"/>
            <w:vMerge/>
            <w:tcBorders>
              <w:left w:val="single" w:sz="4" w:space="0" w:color="auto"/>
              <w:bottom w:val="single" w:sz="4" w:space="0" w:color="auto"/>
              <w:right w:val="single" w:sz="4" w:space="0" w:color="auto"/>
            </w:tcBorders>
            <w:shd w:val="clear" w:color="auto" w:fill="BFBFBF" w:themeFill="background1" w:themeFillShade="BF"/>
          </w:tcPr>
          <w:p w14:paraId="1DB32DAE" w14:textId="77777777" w:rsidR="00FB0F58" w:rsidRPr="007F2815" w:rsidRDefault="00FB0F58">
            <w:pPr>
              <w:pStyle w:val="Textkrper"/>
              <w:rPr>
                <w:lang w:val="en-GB"/>
              </w:rPr>
            </w:pPr>
          </w:p>
        </w:tc>
        <w:tc>
          <w:tcPr>
            <w:tcW w:w="0" w:type="dxa"/>
            <w:tcBorders>
              <w:left w:val="single" w:sz="4" w:space="0" w:color="auto"/>
            </w:tcBorders>
            <w:shd w:val="clear" w:color="auto" w:fill="6699FF"/>
            <w:hideMark/>
          </w:tcPr>
          <w:p w14:paraId="7DEC400E" w14:textId="77777777" w:rsidR="00FB0F58" w:rsidRPr="007F2815" w:rsidRDefault="00FB0F58">
            <w:pPr>
              <w:pStyle w:val="Textkrper"/>
              <w:rPr>
                <w:lang w:val="en-GB"/>
              </w:rPr>
            </w:pPr>
            <w:r w:rsidRPr="007F2815">
              <w:rPr>
                <w:lang w:val="en-GB"/>
              </w:rPr>
              <w:t>Credential</w:t>
            </w:r>
          </w:p>
        </w:tc>
        <w:tc>
          <w:tcPr>
            <w:tcW w:w="0" w:type="dxa"/>
          </w:tcPr>
          <w:p w14:paraId="6B624B20" w14:textId="77777777" w:rsidR="00FB0F58" w:rsidRPr="007F2815" w:rsidRDefault="00FB0F58">
            <w:pPr>
              <w:pStyle w:val="Textkrper"/>
              <w:jc w:val="center"/>
              <w:rPr>
                <w:b/>
                <w:lang w:val="en-GB"/>
              </w:rPr>
            </w:pPr>
          </w:p>
        </w:tc>
        <w:tc>
          <w:tcPr>
            <w:tcW w:w="0" w:type="dxa"/>
            <w:hideMark/>
          </w:tcPr>
          <w:p w14:paraId="34E8F626" w14:textId="299C3DE4" w:rsidR="00FB0F58" w:rsidRPr="007F2815" w:rsidRDefault="00FB0F58">
            <w:pPr>
              <w:pStyle w:val="Textkrper"/>
              <w:jc w:val="center"/>
              <w:rPr>
                <w:b/>
                <w:lang w:val="en-GB"/>
              </w:rPr>
            </w:pPr>
          </w:p>
        </w:tc>
        <w:tc>
          <w:tcPr>
            <w:tcW w:w="709" w:type="dxa"/>
          </w:tcPr>
          <w:p w14:paraId="150A588E" w14:textId="69B95576" w:rsidR="00FB0F58" w:rsidRPr="007F2815" w:rsidRDefault="00FB0F58">
            <w:pPr>
              <w:pStyle w:val="Textkrper"/>
              <w:jc w:val="center"/>
              <w:rPr>
                <w:b/>
                <w:lang w:val="en-GB"/>
              </w:rPr>
            </w:pPr>
            <w:r>
              <w:rPr>
                <w:b/>
                <w:lang w:val="en-GB"/>
              </w:rPr>
              <w:t>X</w:t>
            </w:r>
          </w:p>
        </w:tc>
        <w:tc>
          <w:tcPr>
            <w:tcW w:w="709" w:type="dxa"/>
          </w:tcPr>
          <w:p w14:paraId="6837DC74" w14:textId="213F50C5" w:rsidR="00FB0F58" w:rsidRPr="007F2815" w:rsidRDefault="00FB0F58">
            <w:pPr>
              <w:pStyle w:val="Textkrper"/>
              <w:jc w:val="center"/>
              <w:rPr>
                <w:b/>
                <w:lang w:val="en-GB"/>
              </w:rPr>
            </w:pPr>
          </w:p>
        </w:tc>
        <w:tc>
          <w:tcPr>
            <w:tcW w:w="1276" w:type="dxa"/>
          </w:tcPr>
          <w:p w14:paraId="14CEEF08" w14:textId="77777777" w:rsidR="00FB0F58" w:rsidRPr="007F2815" w:rsidRDefault="00FB0F58">
            <w:pPr>
              <w:pStyle w:val="Textkrper"/>
              <w:jc w:val="center"/>
              <w:rPr>
                <w:b/>
                <w:lang w:val="en-GB"/>
              </w:rPr>
            </w:pPr>
          </w:p>
        </w:tc>
        <w:tc>
          <w:tcPr>
            <w:tcW w:w="0" w:type="dxa"/>
            <w:tcBorders>
              <w:right w:val="nil"/>
            </w:tcBorders>
          </w:tcPr>
          <w:p w14:paraId="42114760" w14:textId="2730C3A9" w:rsidR="00FB0F58" w:rsidRPr="007F2815" w:rsidRDefault="00FB0F58">
            <w:pPr>
              <w:pStyle w:val="Textkrper"/>
              <w:jc w:val="center"/>
              <w:rPr>
                <w:b/>
                <w:lang w:val="en-GB"/>
              </w:rPr>
            </w:pPr>
          </w:p>
        </w:tc>
      </w:tr>
      <w:tr w:rsidR="000A5217" w:rsidRPr="007F2815" w14:paraId="1FDFCE92" w14:textId="77777777" w:rsidTr="00660BC1">
        <w:trPr>
          <w:gridAfter w:val="1"/>
          <w:cnfStyle w:val="000000100000" w:firstRow="0" w:lastRow="0" w:firstColumn="0" w:lastColumn="0" w:oddVBand="0" w:evenVBand="0" w:oddHBand="1" w:evenHBand="0" w:firstRowFirstColumn="0" w:firstRowLastColumn="0" w:lastRowFirstColumn="0" w:lastRowLastColumn="0"/>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18559023" w14:textId="77777777" w:rsidR="00FB0F58" w:rsidRPr="007F2815" w:rsidRDefault="00FB0F58">
            <w:pPr>
              <w:pStyle w:val="Textkrper"/>
              <w:rPr>
                <w:lang w:val="en-GB"/>
              </w:rPr>
            </w:pPr>
          </w:p>
        </w:tc>
        <w:tc>
          <w:tcPr>
            <w:tcW w:w="2268" w:type="dxa"/>
            <w:tcBorders>
              <w:left w:val="single" w:sz="4" w:space="0" w:color="auto"/>
            </w:tcBorders>
            <w:shd w:val="clear" w:color="auto" w:fill="6699FF"/>
            <w:hideMark/>
          </w:tcPr>
          <w:p w14:paraId="25876077" w14:textId="77777777" w:rsidR="00FB0F58" w:rsidRPr="007F2815" w:rsidRDefault="00FB0F58">
            <w:pPr>
              <w:pStyle w:val="Textkrper"/>
              <w:rPr>
                <w:lang w:val="en-GB"/>
              </w:rPr>
            </w:pPr>
            <w:r w:rsidRPr="007F2815">
              <w:rPr>
                <w:lang w:val="en-GB"/>
              </w:rPr>
              <w:t>Attribute</w:t>
            </w:r>
          </w:p>
        </w:tc>
        <w:tc>
          <w:tcPr>
            <w:tcW w:w="709" w:type="dxa"/>
          </w:tcPr>
          <w:p w14:paraId="558C6F39" w14:textId="77777777" w:rsidR="00FB0F58" w:rsidRPr="007F2815" w:rsidRDefault="00FB0F58">
            <w:pPr>
              <w:pStyle w:val="Textkrper"/>
              <w:jc w:val="center"/>
              <w:rPr>
                <w:b/>
                <w:lang w:val="en-GB"/>
              </w:rPr>
            </w:pPr>
          </w:p>
        </w:tc>
        <w:tc>
          <w:tcPr>
            <w:tcW w:w="708" w:type="dxa"/>
            <w:hideMark/>
          </w:tcPr>
          <w:p w14:paraId="0793CE2E" w14:textId="77777777" w:rsidR="00FB0F58" w:rsidRPr="007F2815" w:rsidRDefault="00FB0F58">
            <w:pPr>
              <w:pStyle w:val="Textkrper"/>
              <w:jc w:val="center"/>
              <w:rPr>
                <w:b/>
                <w:lang w:val="en-GB"/>
              </w:rPr>
            </w:pPr>
            <w:r w:rsidRPr="007F2815">
              <w:rPr>
                <w:b/>
                <w:lang w:val="en-GB"/>
              </w:rPr>
              <w:t>X</w:t>
            </w:r>
          </w:p>
        </w:tc>
        <w:tc>
          <w:tcPr>
            <w:tcW w:w="709" w:type="dxa"/>
          </w:tcPr>
          <w:p w14:paraId="53F9A4E0" w14:textId="77777777" w:rsidR="00FB0F58" w:rsidRPr="007F2815" w:rsidRDefault="00FB0F58">
            <w:pPr>
              <w:pStyle w:val="Textkrper"/>
              <w:jc w:val="center"/>
              <w:rPr>
                <w:b/>
                <w:lang w:val="en-GB"/>
              </w:rPr>
            </w:pPr>
          </w:p>
        </w:tc>
        <w:tc>
          <w:tcPr>
            <w:tcW w:w="709" w:type="dxa"/>
          </w:tcPr>
          <w:p w14:paraId="4C596079" w14:textId="48F401E6" w:rsidR="00FB0F58" w:rsidRPr="007F2815" w:rsidRDefault="00FB0F58">
            <w:pPr>
              <w:pStyle w:val="Textkrper"/>
              <w:jc w:val="center"/>
              <w:rPr>
                <w:b/>
                <w:lang w:val="en-GB"/>
              </w:rPr>
            </w:pPr>
          </w:p>
        </w:tc>
        <w:tc>
          <w:tcPr>
            <w:tcW w:w="1276" w:type="dxa"/>
          </w:tcPr>
          <w:p w14:paraId="6F6C1CEC" w14:textId="77777777" w:rsidR="00FB0F58" w:rsidRPr="007F2815" w:rsidRDefault="00FB0F58">
            <w:pPr>
              <w:pStyle w:val="Textkrper"/>
              <w:jc w:val="center"/>
              <w:rPr>
                <w:b/>
                <w:lang w:val="en-GB"/>
              </w:rPr>
            </w:pPr>
          </w:p>
        </w:tc>
        <w:tc>
          <w:tcPr>
            <w:tcW w:w="1463" w:type="dxa"/>
            <w:tcBorders>
              <w:right w:val="nil"/>
            </w:tcBorders>
          </w:tcPr>
          <w:p w14:paraId="1BD6F0C7" w14:textId="61B4C811" w:rsidR="00FB0F58" w:rsidRPr="007F2815" w:rsidRDefault="00FB0F58">
            <w:pPr>
              <w:pStyle w:val="Textkrper"/>
              <w:jc w:val="center"/>
              <w:rPr>
                <w:b/>
                <w:lang w:val="en-GB"/>
              </w:rPr>
            </w:pPr>
          </w:p>
        </w:tc>
      </w:tr>
      <w:tr w:rsidR="00660BC1" w:rsidRPr="007F2815" w14:paraId="7D26771C" w14:textId="77777777" w:rsidTr="00EE1140">
        <w:trPr>
          <w:gridAfter w:val="1"/>
          <w:wAfter w:w="6" w:type="dxa"/>
          <w:trHeight w:val="144"/>
        </w:trPr>
        <w:tc>
          <w:tcPr>
            <w:tcW w:w="0" w:type="dxa"/>
            <w:vMerge/>
            <w:tcBorders>
              <w:left w:val="single" w:sz="4" w:space="0" w:color="auto"/>
              <w:bottom w:val="single" w:sz="4" w:space="0" w:color="auto"/>
              <w:right w:val="single" w:sz="4" w:space="0" w:color="auto"/>
            </w:tcBorders>
            <w:shd w:val="clear" w:color="auto" w:fill="BFBFBF" w:themeFill="background1" w:themeFillShade="BF"/>
          </w:tcPr>
          <w:p w14:paraId="68048D6E" w14:textId="77777777" w:rsidR="00FB0F58" w:rsidRPr="007F2815" w:rsidRDefault="00FB0F58">
            <w:pPr>
              <w:pStyle w:val="Textkrper"/>
              <w:rPr>
                <w:lang w:val="en-GB"/>
              </w:rPr>
            </w:pPr>
          </w:p>
        </w:tc>
        <w:tc>
          <w:tcPr>
            <w:tcW w:w="0" w:type="dxa"/>
            <w:tcBorders>
              <w:left w:val="single" w:sz="4" w:space="0" w:color="auto"/>
            </w:tcBorders>
            <w:shd w:val="clear" w:color="auto" w:fill="6699FF"/>
            <w:hideMark/>
          </w:tcPr>
          <w:p w14:paraId="11B29F5D" w14:textId="77777777" w:rsidR="00FB0F58" w:rsidRPr="007F2815" w:rsidRDefault="00FB0F58">
            <w:pPr>
              <w:pStyle w:val="Textkrper"/>
              <w:rPr>
                <w:lang w:val="en-GB"/>
              </w:rPr>
            </w:pPr>
            <w:r w:rsidRPr="007F2815">
              <w:rPr>
                <w:lang w:val="en-GB"/>
              </w:rPr>
              <w:t>Trust</w:t>
            </w:r>
          </w:p>
        </w:tc>
        <w:tc>
          <w:tcPr>
            <w:tcW w:w="0" w:type="dxa"/>
          </w:tcPr>
          <w:p w14:paraId="0C986391" w14:textId="6648A29D" w:rsidR="00FB0F58" w:rsidRPr="005372DC" w:rsidRDefault="00FB0F58">
            <w:pPr>
              <w:pStyle w:val="Textkrper"/>
              <w:jc w:val="center"/>
              <w:rPr>
                <w:b/>
                <w:color w:val="FF0000"/>
                <w:lang w:val="en-GB"/>
              </w:rPr>
            </w:pPr>
          </w:p>
        </w:tc>
        <w:tc>
          <w:tcPr>
            <w:tcW w:w="0" w:type="dxa"/>
          </w:tcPr>
          <w:p w14:paraId="4D306EAB" w14:textId="69FF0FFE" w:rsidR="00FB0F58" w:rsidRPr="005372DC" w:rsidRDefault="00FB0F58">
            <w:pPr>
              <w:pStyle w:val="Textkrper"/>
              <w:jc w:val="center"/>
              <w:rPr>
                <w:b/>
                <w:color w:val="FF0000"/>
                <w:lang w:val="en-GB"/>
              </w:rPr>
            </w:pPr>
          </w:p>
        </w:tc>
        <w:tc>
          <w:tcPr>
            <w:tcW w:w="709" w:type="dxa"/>
          </w:tcPr>
          <w:p w14:paraId="7C0B830F" w14:textId="77777777" w:rsidR="00FB0F58" w:rsidRPr="005372DC" w:rsidRDefault="00FB0F58">
            <w:pPr>
              <w:pStyle w:val="Textkrper"/>
              <w:jc w:val="center"/>
              <w:rPr>
                <w:b/>
                <w:color w:val="FF0000"/>
                <w:lang w:val="en-GB"/>
              </w:rPr>
            </w:pPr>
          </w:p>
        </w:tc>
        <w:tc>
          <w:tcPr>
            <w:tcW w:w="709" w:type="dxa"/>
          </w:tcPr>
          <w:p w14:paraId="56126A6A" w14:textId="2B371ACA" w:rsidR="00FB0F58" w:rsidRPr="005372DC" w:rsidRDefault="00FB0F58">
            <w:pPr>
              <w:pStyle w:val="Textkrper"/>
              <w:jc w:val="center"/>
              <w:rPr>
                <w:b/>
                <w:color w:val="FF0000"/>
                <w:lang w:val="en-GB"/>
              </w:rPr>
            </w:pPr>
          </w:p>
        </w:tc>
        <w:tc>
          <w:tcPr>
            <w:tcW w:w="1276" w:type="dxa"/>
          </w:tcPr>
          <w:p w14:paraId="59BCD255" w14:textId="41BC3382" w:rsidR="00FB0F58" w:rsidRPr="005372DC" w:rsidRDefault="00FB0F58">
            <w:pPr>
              <w:pStyle w:val="Textkrper"/>
              <w:jc w:val="center"/>
              <w:rPr>
                <w:b/>
                <w:color w:val="FF0000"/>
                <w:lang w:val="en-GB"/>
              </w:rPr>
            </w:pPr>
            <w:r w:rsidRPr="00660BC1">
              <w:rPr>
                <w:b/>
                <w:lang w:val="en-GB"/>
              </w:rPr>
              <w:t>X</w:t>
            </w:r>
          </w:p>
        </w:tc>
        <w:tc>
          <w:tcPr>
            <w:tcW w:w="0" w:type="dxa"/>
            <w:tcBorders>
              <w:right w:val="nil"/>
            </w:tcBorders>
            <w:hideMark/>
          </w:tcPr>
          <w:p w14:paraId="1B894B9D" w14:textId="0B9347C4" w:rsidR="00FB0F58" w:rsidRPr="005372DC" w:rsidRDefault="00FB0F58">
            <w:pPr>
              <w:pStyle w:val="Textkrper"/>
              <w:jc w:val="center"/>
              <w:rPr>
                <w:b/>
                <w:color w:val="FF0000"/>
                <w:lang w:val="en-GB"/>
              </w:rPr>
            </w:pPr>
          </w:p>
        </w:tc>
      </w:tr>
      <w:tr w:rsidR="00510A8C" w14:paraId="6F871AD4" w14:textId="77777777" w:rsidTr="00270B25">
        <w:trPr>
          <w:gridAfter w:val="1"/>
          <w:cnfStyle w:val="000000100000" w:firstRow="0" w:lastRow="0" w:firstColumn="0" w:lastColumn="0" w:oddVBand="0" w:evenVBand="0" w:oddHBand="1" w:evenHBand="0" w:firstRowFirstColumn="0" w:firstRowLastColumn="0" w:lastRowFirstColumn="0" w:lastRowLastColumn="0"/>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47B46C66" w14:textId="77777777" w:rsidR="00FB0F58" w:rsidRPr="007F2815" w:rsidRDefault="00FB0F58">
            <w:pPr>
              <w:pStyle w:val="Textkrper"/>
              <w:rPr>
                <w:lang w:val="en-GB"/>
              </w:rPr>
            </w:pPr>
          </w:p>
        </w:tc>
        <w:tc>
          <w:tcPr>
            <w:tcW w:w="2268" w:type="dxa"/>
            <w:tcBorders>
              <w:left w:val="single" w:sz="4" w:space="0" w:color="auto"/>
            </w:tcBorders>
            <w:shd w:val="clear" w:color="auto" w:fill="6699FF"/>
          </w:tcPr>
          <w:p w14:paraId="6FAF6F60" w14:textId="23B77760" w:rsidR="00FB0F58" w:rsidRDefault="00FB0F58">
            <w:pPr>
              <w:pStyle w:val="Textkrper"/>
            </w:pPr>
            <w:r>
              <w:rPr>
                <w:lang w:val="en-GB"/>
              </w:rPr>
              <w:t>E-Ressource</w:t>
            </w:r>
          </w:p>
        </w:tc>
        <w:tc>
          <w:tcPr>
            <w:tcW w:w="709" w:type="dxa"/>
          </w:tcPr>
          <w:p w14:paraId="3850AC6A" w14:textId="77777777" w:rsidR="00FB0F58" w:rsidRDefault="00FB0F58">
            <w:pPr>
              <w:pStyle w:val="Textkrper"/>
              <w:jc w:val="center"/>
              <w:rPr>
                <w:b/>
              </w:rPr>
            </w:pPr>
          </w:p>
        </w:tc>
        <w:tc>
          <w:tcPr>
            <w:tcW w:w="708" w:type="dxa"/>
          </w:tcPr>
          <w:p w14:paraId="09F31FC6" w14:textId="77777777" w:rsidR="00FB0F58" w:rsidRDefault="00FB0F58">
            <w:pPr>
              <w:pStyle w:val="Textkrper"/>
              <w:jc w:val="center"/>
              <w:rPr>
                <w:b/>
              </w:rPr>
            </w:pPr>
          </w:p>
        </w:tc>
        <w:tc>
          <w:tcPr>
            <w:tcW w:w="709" w:type="dxa"/>
          </w:tcPr>
          <w:p w14:paraId="51AB7A5E" w14:textId="77777777" w:rsidR="00FB0F58" w:rsidRDefault="00FB0F58">
            <w:pPr>
              <w:pStyle w:val="Textkrper"/>
              <w:jc w:val="center"/>
              <w:rPr>
                <w:b/>
              </w:rPr>
            </w:pPr>
          </w:p>
        </w:tc>
        <w:tc>
          <w:tcPr>
            <w:tcW w:w="709" w:type="dxa"/>
          </w:tcPr>
          <w:p w14:paraId="4F16AA6C" w14:textId="79157E01" w:rsidR="00FB0F58" w:rsidRDefault="00FB0F58">
            <w:pPr>
              <w:pStyle w:val="Textkrper"/>
              <w:jc w:val="center"/>
              <w:rPr>
                <w:b/>
              </w:rPr>
            </w:pPr>
          </w:p>
        </w:tc>
        <w:tc>
          <w:tcPr>
            <w:tcW w:w="1276" w:type="dxa"/>
          </w:tcPr>
          <w:p w14:paraId="48FD3049" w14:textId="77777777" w:rsidR="00FB0F58" w:rsidRDefault="00FB0F58">
            <w:pPr>
              <w:pStyle w:val="Textkrper"/>
              <w:jc w:val="center"/>
              <w:rPr>
                <w:b/>
              </w:rPr>
            </w:pPr>
          </w:p>
        </w:tc>
        <w:tc>
          <w:tcPr>
            <w:tcW w:w="1463" w:type="dxa"/>
            <w:tcBorders>
              <w:right w:val="nil"/>
            </w:tcBorders>
          </w:tcPr>
          <w:p w14:paraId="3394D39E" w14:textId="3BDDD9E6" w:rsidR="00FB0F58" w:rsidRDefault="00FB0F58">
            <w:pPr>
              <w:pStyle w:val="Textkrper"/>
              <w:jc w:val="center"/>
              <w:rPr>
                <w:b/>
              </w:rPr>
            </w:pPr>
            <w:r>
              <w:rPr>
                <w:b/>
              </w:rPr>
              <w:t>X</w:t>
            </w:r>
          </w:p>
        </w:tc>
      </w:tr>
      <w:tr w:rsidR="00660BC1" w14:paraId="72561B3B" w14:textId="77777777" w:rsidTr="00EE1140">
        <w:trPr>
          <w:gridAfter w:val="1"/>
          <w:wAfter w:w="6" w:type="dxa"/>
          <w:trHeight w:val="144"/>
        </w:trPr>
        <w:tc>
          <w:tcPr>
            <w:tcW w:w="0" w:type="dxa"/>
            <w:vMerge/>
            <w:tcBorders>
              <w:left w:val="single" w:sz="4" w:space="0" w:color="auto"/>
              <w:bottom w:val="single" w:sz="4" w:space="0" w:color="auto"/>
              <w:right w:val="single" w:sz="4" w:space="0" w:color="auto"/>
            </w:tcBorders>
            <w:shd w:val="clear" w:color="auto" w:fill="BFBFBF" w:themeFill="background1" w:themeFillShade="BF"/>
          </w:tcPr>
          <w:p w14:paraId="2D1D2D54" w14:textId="77777777" w:rsidR="00FB0F58" w:rsidRDefault="00FB0F58">
            <w:pPr>
              <w:pStyle w:val="Textkrper"/>
            </w:pPr>
          </w:p>
        </w:tc>
        <w:tc>
          <w:tcPr>
            <w:tcW w:w="0" w:type="dxa"/>
            <w:tcBorders>
              <w:left w:val="single" w:sz="4" w:space="0" w:color="auto"/>
            </w:tcBorders>
            <w:shd w:val="clear" w:color="auto" w:fill="6699FF"/>
            <w:hideMark/>
          </w:tcPr>
          <w:p w14:paraId="5360C229" w14:textId="77777777" w:rsidR="00FB0F58" w:rsidRDefault="00FB0F58">
            <w:pPr>
              <w:pStyle w:val="Textkrper"/>
            </w:pPr>
            <w:r>
              <w:t>Zugangsregel</w:t>
            </w:r>
          </w:p>
        </w:tc>
        <w:tc>
          <w:tcPr>
            <w:tcW w:w="0" w:type="dxa"/>
          </w:tcPr>
          <w:p w14:paraId="42058625" w14:textId="77777777" w:rsidR="00FB0F58" w:rsidRDefault="00FB0F58">
            <w:pPr>
              <w:pStyle w:val="Textkrper"/>
              <w:jc w:val="center"/>
              <w:rPr>
                <w:b/>
              </w:rPr>
            </w:pPr>
          </w:p>
        </w:tc>
        <w:tc>
          <w:tcPr>
            <w:tcW w:w="0" w:type="dxa"/>
          </w:tcPr>
          <w:p w14:paraId="68F81ED1" w14:textId="488FDA6F" w:rsidR="00FB0F58" w:rsidRDefault="00FB0F58">
            <w:pPr>
              <w:pStyle w:val="Textkrper"/>
              <w:jc w:val="center"/>
              <w:rPr>
                <w:b/>
              </w:rPr>
            </w:pPr>
          </w:p>
        </w:tc>
        <w:tc>
          <w:tcPr>
            <w:tcW w:w="709" w:type="dxa"/>
          </w:tcPr>
          <w:p w14:paraId="325B3662" w14:textId="77777777" w:rsidR="00FB0F58" w:rsidRDefault="00FB0F58">
            <w:pPr>
              <w:pStyle w:val="Textkrper"/>
              <w:jc w:val="center"/>
              <w:rPr>
                <w:b/>
              </w:rPr>
            </w:pPr>
          </w:p>
        </w:tc>
        <w:tc>
          <w:tcPr>
            <w:tcW w:w="709" w:type="dxa"/>
          </w:tcPr>
          <w:p w14:paraId="11C32EEA" w14:textId="3A824343" w:rsidR="00FB0F58" w:rsidRDefault="00FB0F58">
            <w:pPr>
              <w:pStyle w:val="Textkrper"/>
              <w:jc w:val="center"/>
              <w:rPr>
                <w:b/>
              </w:rPr>
            </w:pPr>
          </w:p>
        </w:tc>
        <w:tc>
          <w:tcPr>
            <w:tcW w:w="1276" w:type="dxa"/>
          </w:tcPr>
          <w:p w14:paraId="0499DCBF" w14:textId="6BF0157D" w:rsidR="00FB0F58" w:rsidRDefault="00FB0F58">
            <w:pPr>
              <w:pStyle w:val="Textkrper"/>
              <w:jc w:val="center"/>
              <w:rPr>
                <w:b/>
              </w:rPr>
            </w:pPr>
            <w:r>
              <w:rPr>
                <w:b/>
              </w:rPr>
              <w:t>X</w:t>
            </w:r>
          </w:p>
        </w:tc>
        <w:tc>
          <w:tcPr>
            <w:tcW w:w="0" w:type="dxa"/>
            <w:tcBorders>
              <w:right w:val="nil"/>
            </w:tcBorders>
          </w:tcPr>
          <w:p w14:paraId="07EB8B92" w14:textId="3432314B" w:rsidR="00FB0F58" w:rsidRDefault="00FB0F58">
            <w:pPr>
              <w:pStyle w:val="Textkrper"/>
              <w:jc w:val="center"/>
              <w:rPr>
                <w:b/>
              </w:rPr>
            </w:pPr>
          </w:p>
        </w:tc>
      </w:tr>
      <w:tr w:rsidR="00DA1C1A" w14:paraId="335B3097" w14:textId="77777777" w:rsidTr="00270B25">
        <w:trPr>
          <w:gridAfter w:val="1"/>
          <w:cnfStyle w:val="000000100000" w:firstRow="0" w:lastRow="0" w:firstColumn="0" w:lastColumn="0" w:oddVBand="0" w:evenVBand="0" w:oddHBand="1" w:evenHBand="0" w:firstRowFirstColumn="0" w:firstRowLastColumn="0" w:lastRowFirstColumn="0" w:lastRowLastColumn="0"/>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6C5F934D" w14:textId="77777777" w:rsidR="00FB0F58" w:rsidRDefault="00FB0F58">
            <w:pPr>
              <w:pStyle w:val="Textkrper"/>
            </w:pPr>
          </w:p>
        </w:tc>
        <w:tc>
          <w:tcPr>
            <w:tcW w:w="2268" w:type="dxa"/>
            <w:tcBorders>
              <w:left w:val="single" w:sz="4" w:space="0" w:color="auto"/>
            </w:tcBorders>
            <w:shd w:val="clear" w:color="auto" w:fill="6699FF"/>
            <w:hideMark/>
          </w:tcPr>
          <w:p w14:paraId="29A2EE54" w14:textId="77777777" w:rsidR="00FB0F58" w:rsidRDefault="00FB0F58">
            <w:pPr>
              <w:pStyle w:val="Textkrper"/>
            </w:pPr>
            <w:r>
              <w:t>Zugriffsrecht</w:t>
            </w:r>
          </w:p>
        </w:tc>
        <w:tc>
          <w:tcPr>
            <w:tcW w:w="709" w:type="dxa"/>
          </w:tcPr>
          <w:p w14:paraId="6A9DE202" w14:textId="77777777" w:rsidR="00FB0F58" w:rsidRDefault="00FB0F58">
            <w:pPr>
              <w:pStyle w:val="Textkrper"/>
              <w:jc w:val="center"/>
              <w:rPr>
                <w:b/>
              </w:rPr>
            </w:pPr>
          </w:p>
        </w:tc>
        <w:tc>
          <w:tcPr>
            <w:tcW w:w="708" w:type="dxa"/>
          </w:tcPr>
          <w:p w14:paraId="45F44A3B" w14:textId="77777777" w:rsidR="00FB0F58" w:rsidRDefault="00FB0F58">
            <w:pPr>
              <w:pStyle w:val="Textkrper"/>
              <w:jc w:val="center"/>
              <w:rPr>
                <w:b/>
              </w:rPr>
            </w:pPr>
          </w:p>
        </w:tc>
        <w:tc>
          <w:tcPr>
            <w:tcW w:w="709" w:type="dxa"/>
          </w:tcPr>
          <w:p w14:paraId="35DE80FD" w14:textId="77777777" w:rsidR="00FB0F58" w:rsidRDefault="00FB0F58">
            <w:pPr>
              <w:pStyle w:val="Textkrper"/>
              <w:jc w:val="center"/>
              <w:rPr>
                <w:b/>
              </w:rPr>
            </w:pPr>
          </w:p>
        </w:tc>
        <w:tc>
          <w:tcPr>
            <w:tcW w:w="709" w:type="dxa"/>
          </w:tcPr>
          <w:p w14:paraId="47D09BAA" w14:textId="51BBA7B8" w:rsidR="00FB0F58" w:rsidRDefault="00FB0F58">
            <w:pPr>
              <w:pStyle w:val="Textkrper"/>
              <w:jc w:val="center"/>
              <w:rPr>
                <w:b/>
              </w:rPr>
            </w:pPr>
          </w:p>
        </w:tc>
        <w:tc>
          <w:tcPr>
            <w:tcW w:w="1276" w:type="dxa"/>
          </w:tcPr>
          <w:p w14:paraId="738256DC" w14:textId="77777777" w:rsidR="00FB0F58" w:rsidRDefault="00FB0F58">
            <w:pPr>
              <w:pStyle w:val="Textkrper"/>
              <w:jc w:val="center"/>
              <w:rPr>
                <w:b/>
              </w:rPr>
            </w:pPr>
          </w:p>
        </w:tc>
        <w:tc>
          <w:tcPr>
            <w:tcW w:w="1463" w:type="dxa"/>
            <w:tcBorders>
              <w:right w:val="nil"/>
            </w:tcBorders>
          </w:tcPr>
          <w:p w14:paraId="28F0A79E" w14:textId="1DB63E57" w:rsidR="00FB0F58" w:rsidRDefault="00FB0F58">
            <w:pPr>
              <w:pStyle w:val="Textkrper"/>
              <w:jc w:val="center"/>
              <w:rPr>
                <w:b/>
              </w:rPr>
            </w:pPr>
            <w:r>
              <w:rPr>
                <w:b/>
              </w:rPr>
              <w:t>X</w:t>
            </w:r>
          </w:p>
        </w:tc>
      </w:tr>
      <w:tr w:rsidR="00660BC1" w14:paraId="2513431A" w14:textId="77777777" w:rsidTr="00EE1140">
        <w:trPr>
          <w:gridAfter w:val="1"/>
          <w:wAfter w:w="6" w:type="dxa"/>
          <w:trHeight w:val="144"/>
        </w:trPr>
        <w:tc>
          <w:tcPr>
            <w:tcW w:w="0" w:type="dxa"/>
            <w:vMerge/>
            <w:tcBorders>
              <w:left w:val="single" w:sz="4" w:space="0" w:color="auto"/>
              <w:bottom w:val="single" w:sz="4" w:space="0" w:color="auto"/>
              <w:right w:val="single" w:sz="4" w:space="0" w:color="auto"/>
            </w:tcBorders>
            <w:shd w:val="clear" w:color="auto" w:fill="BFBFBF" w:themeFill="background1" w:themeFillShade="BF"/>
          </w:tcPr>
          <w:p w14:paraId="4C63E2AD" w14:textId="77777777" w:rsidR="00FB0F58" w:rsidRDefault="00FB0F58" w:rsidP="002326B6">
            <w:pPr>
              <w:pStyle w:val="Textkrper"/>
            </w:pPr>
          </w:p>
        </w:tc>
        <w:tc>
          <w:tcPr>
            <w:tcW w:w="0" w:type="dxa"/>
            <w:tcBorders>
              <w:left w:val="single" w:sz="4" w:space="0" w:color="auto"/>
            </w:tcBorders>
            <w:shd w:val="clear" w:color="auto" w:fill="0000BE"/>
            <w:hideMark/>
          </w:tcPr>
          <w:p w14:paraId="2EFBEE2D" w14:textId="77777777" w:rsidR="00FB0F58" w:rsidRDefault="00FB0F58" w:rsidP="002326B6">
            <w:pPr>
              <w:pStyle w:val="Textkrper"/>
            </w:pPr>
            <w:r>
              <w:t>Authentication</w:t>
            </w:r>
          </w:p>
        </w:tc>
        <w:tc>
          <w:tcPr>
            <w:tcW w:w="0" w:type="dxa"/>
          </w:tcPr>
          <w:p w14:paraId="11ECFA55" w14:textId="747554AB" w:rsidR="00FB0F58" w:rsidRDefault="00FB0F58" w:rsidP="002326B6">
            <w:pPr>
              <w:pStyle w:val="Textkrper"/>
              <w:jc w:val="center"/>
              <w:rPr>
                <w:b/>
              </w:rPr>
            </w:pPr>
            <w:r>
              <w:rPr>
                <w:b/>
              </w:rPr>
              <w:t>X</w:t>
            </w:r>
          </w:p>
        </w:tc>
        <w:tc>
          <w:tcPr>
            <w:tcW w:w="0" w:type="dxa"/>
            <w:hideMark/>
          </w:tcPr>
          <w:p w14:paraId="4B4C5B61" w14:textId="271E1E0E" w:rsidR="00FB0F58" w:rsidRDefault="00FB0F58" w:rsidP="002326B6">
            <w:pPr>
              <w:pStyle w:val="Textkrper"/>
              <w:jc w:val="center"/>
              <w:rPr>
                <w:b/>
              </w:rPr>
            </w:pPr>
          </w:p>
        </w:tc>
        <w:tc>
          <w:tcPr>
            <w:tcW w:w="709" w:type="dxa"/>
          </w:tcPr>
          <w:p w14:paraId="162C2983" w14:textId="77777777" w:rsidR="00FB0F58" w:rsidRDefault="00FB0F58" w:rsidP="002326B6">
            <w:pPr>
              <w:pStyle w:val="Textkrper"/>
              <w:jc w:val="center"/>
              <w:rPr>
                <w:b/>
              </w:rPr>
            </w:pPr>
          </w:p>
        </w:tc>
        <w:tc>
          <w:tcPr>
            <w:tcW w:w="709" w:type="dxa"/>
          </w:tcPr>
          <w:p w14:paraId="4B5A8389" w14:textId="34074699" w:rsidR="00FB0F58" w:rsidRDefault="00FB0F58" w:rsidP="002326B6">
            <w:pPr>
              <w:pStyle w:val="Textkrper"/>
              <w:jc w:val="center"/>
              <w:rPr>
                <w:b/>
              </w:rPr>
            </w:pPr>
          </w:p>
        </w:tc>
        <w:tc>
          <w:tcPr>
            <w:tcW w:w="1276" w:type="dxa"/>
          </w:tcPr>
          <w:p w14:paraId="60E9EC7F" w14:textId="77777777" w:rsidR="00FB0F58" w:rsidRDefault="00FB0F58" w:rsidP="002326B6">
            <w:pPr>
              <w:pStyle w:val="Textkrper"/>
              <w:jc w:val="center"/>
              <w:rPr>
                <w:b/>
              </w:rPr>
            </w:pPr>
          </w:p>
        </w:tc>
        <w:tc>
          <w:tcPr>
            <w:tcW w:w="0" w:type="dxa"/>
            <w:tcBorders>
              <w:right w:val="nil"/>
            </w:tcBorders>
          </w:tcPr>
          <w:p w14:paraId="6A74FCCD" w14:textId="6A4B2C28" w:rsidR="00FB0F58" w:rsidRDefault="00FB0F58" w:rsidP="002326B6">
            <w:pPr>
              <w:pStyle w:val="Textkrper"/>
              <w:jc w:val="center"/>
              <w:rPr>
                <w:b/>
              </w:rPr>
            </w:pPr>
          </w:p>
        </w:tc>
      </w:tr>
      <w:tr w:rsidR="000A5217" w14:paraId="39ED0337" w14:textId="77777777" w:rsidTr="00660BC1">
        <w:trPr>
          <w:gridAfter w:val="1"/>
          <w:cnfStyle w:val="000000100000" w:firstRow="0" w:lastRow="0" w:firstColumn="0" w:lastColumn="0" w:oddVBand="0" w:evenVBand="0" w:oddHBand="1" w:evenHBand="0" w:firstRowFirstColumn="0" w:firstRowLastColumn="0" w:lastRowFirstColumn="0" w:lastRowLastColumn="0"/>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6F02153C" w14:textId="77777777" w:rsidR="00FB0F58" w:rsidRDefault="00FB0F58">
            <w:pPr>
              <w:pStyle w:val="Textkrper"/>
            </w:pPr>
          </w:p>
        </w:tc>
        <w:tc>
          <w:tcPr>
            <w:tcW w:w="2268" w:type="dxa"/>
            <w:tcBorders>
              <w:left w:val="single" w:sz="4" w:space="0" w:color="auto"/>
            </w:tcBorders>
            <w:shd w:val="clear" w:color="auto" w:fill="0000BE"/>
            <w:hideMark/>
          </w:tcPr>
          <w:p w14:paraId="3DF58201" w14:textId="77777777" w:rsidR="00FB0F58" w:rsidRDefault="00FB0F58">
            <w:pPr>
              <w:pStyle w:val="Textkrper"/>
            </w:pPr>
            <w:r>
              <w:t>Attribute Assertion</w:t>
            </w:r>
          </w:p>
        </w:tc>
        <w:tc>
          <w:tcPr>
            <w:tcW w:w="709" w:type="dxa"/>
          </w:tcPr>
          <w:p w14:paraId="0E8926B9" w14:textId="77777777" w:rsidR="00FB0F58" w:rsidRDefault="00FB0F58">
            <w:pPr>
              <w:pStyle w:val="Textkrper"/>
              <w:jc w:val="center"/>
              <w:rPr>
                <w:b/>
              </w:rPr>
            </w:pPr>
          </w:p>
        </w:tc>
        <w:tc>
          <w:tcPr>
            <w:tcW w:w="708" w:type="dxa"/>
            <w:hideMark/>
          </w:tcPr>
          <w:p w14:paraId="3E9F5030" w14:textId="77777777" w:rsidR="00FB0F58" w:rsidRDefault="00FB0F58">
            <w:pPr>
              <w:pStyle w:val="Textkrper"/>
              <w:jc w:val="center"/>
              <w:rPr>
                <w:b/>
              </w:rPr>
            </w:pPr>
            <w:r>
              <w:rPr>
                <w:b/>
              </w:rPr>
              <w:t>X</w:t>
            </w:r>
          </w:p>
        </w:tc>
        <w:tc>
          <w:tcPr>
            <w:tcW w:w="709" w:type="dxa"/>
          </w:tcPr>
          <w:p w14:paraId="5BD3760E" w14:textId="77777777" w:rsidR="00FB0F58" w:rsidRDefault="00FB0F58">
            <w:pPr>
              <w:pStyle w:val="Textkrper"/>
              <w:jc w:val="center"/>
              <w:rPr>
                <w:b/>
              </w:rPr>
            </w:pPr>
          </w:p>
        </w:tc>
        <w:tc>
          <w:tcPr>
            <w:tcW w:w="709" w:type="dxa"/>
          </w:tcPr>
          <w:p w14:paraId="00D41822" w14:textId="37413678" w:rsidR="00FB0F58" w:rsidRDefault="00FB0F58">
            <w:pPr>
              <w:pStyle w:val="Textkrper"/>
              <w:jc w:val="center"/>
              <w:rPr>
                <w:b/>
              </w:rPr>
            </w:pPr>
          </w:p>
        </w:tc>
        <w:tc>
          <w:tcPr>
            <w:tcW w:w="1276" w:type="dxa"/>
          </w:tcPr>
          <w:p w14:paraId="11A89F43" w14:textId="77777777" w:rsidR="00FB0F58" w:rsidRDefault="00FB0F58">
            <w:pPr>
              <w:pStyle w:val="Textkrper"/>
              <w:jc w:val="center"/>
              <w:rPr>
                <w:b/>
              </w:rPr>
            </w:pPr>
          </w:p>
        </w:tc>
        <w:tc>
          <w:tcPr>
            <w:tcW w:w="1463" w:type="dxa"/>
            <w:tcBorders>
              <w:right w:val="nil"/>
            </w:tcBorders>
          </w:tcPr>
          <w:p w14:paraId="63AE89E5" w14:textId="0922A88B" w:rsidR="00FB0F58" w:rsidRDefault="00FB0F58">
            <w:pPr>
              <w:pStyle w:val="Textkrper"/>
              <w:jc w:val="center"/>
              <w:rPr>
                <w:b/>
              </w:rPr>
            </w:pPr>
          </w:p>
        </w:tc>
      </w:tr>
      <w:tr w:rsidR="00660BC1" w14:paraId="23861A03" w14:textId="77777777" w:rsidTr="00EE1140">
        <w:trPr>
          <w:gridAfter w:val="1"/>
          <w:wAfter w:w="6" w:type="dxa"/>
          <w:trHeight w:val="144"/>
        </w:trPr>
        <w:tc>
          <w:tcPr>
            <w:tcW w:w="0" w:type="dxa"/>
            <w:vMerge/>
            <w:tcBorders>
              <w:left w:val="single" w:sz="4" w:space="0" w:color="auto"/>
              <w:bottom w:val="single" w:sz="4" w:space="0" w:color="auto"/>
              <w:right w:val="single" w:sz="4" w:space="0" w:color="auto"/>
            </w:tcBorders>
            <w:shd w:val="clear" w:color="auto" w:fill="BFBFBF" w:themeFill="background1" w:themeFillShade="BF"/>
          </w:tcPr>
          <w:p w14:paraId="54A11EEF" w14:textId="77777777" w:rsidR="00FB0F58" w:rsidRDefault="00FB0F58">
            <w:pPr>
              <w:pStyle w:val="Textkrper"/>
            </w:pPr>
          </w:p>
        </w:tc>
        <w:tc>
          <w:tcPr>
            <w:tcW w:w="0" w:type="dxa"/>
            <w:tcBorders>
              <w:left w:val="single" w:sz="4" w:space="0" w:color="auto"/>
            </w:tcBorders>
            <w:shd w:val="clear" w:color="auto" w:fill="0000BE"/>
            <w:hideMark/>
          </w:tcPr>
          <w:p w14:paraId="442C9B61" w14:textId="77777777" w:rsidR="00FB0F58" w:rsidRDefault="00FB0F58">
            <w:pPr>
              <w:pStyle w:val="Textkrper"/>
            </w:pPr>
            <w:r>
              <w:t>Broker</w:t>
            </w:r>
          </w:p>
        </w:tc>
        <w:tc>
          <w:tcPr>
            <w:tcW w:w="0" w:type="dxa"/>
          </w:tcPr>
          <w:p w14:paraId="7E51A8EF" w14:textId="2C34DECE" w:rsidR="00FB0F58" w:rsidRPr="00660BC1" w:rsidRDefault="00FB0F58">
            <w:pPr>
              <w:pStyle w:val="Textkrper"/>
              <w:jc w:val="center"/>
              <w:rPr>
                <w:b/>
                <w:color w:val="FF0000"/>
              </w:rPr>
            </w:pPr>
          </w:p>
        </w:tc>
        <w:tc>
          <w:tcPr>
            <w:tcW w:w="0" w:type="dxa"/>
            <w:hideMark/>
          </w:tcPr>
          <w:p w14:paraId="1DCACAB8" w14:textId="4973BB41" w:rsidR="00FB0F58" w:rsidRPr="00660BC1" w:rsidRDefault="00FB0F58">
            <w:pPr>
              <w:pStyle w:val="Textkrper"/>
              <w:jc w:val="center"/>
              <w:rPr>
                <w:b/>
                <w:color w:val="FF0000"/>
              </w:rPr>
            </w:pPr>
          </w:p>
        </w:tc>
        <w:tc>
          <w:tcPr>
            <w:tcW w:w="709" w:type="dxa"/>
          </w:tcPr>
          <w:p w14:paraId="69849C32" w14:textId="77777777" w:rsidR="00FB0F58" w:rsidRPr="00660BC1" w:rsidRDefault="00FB0F58">
            <w:pPr>
              <w:pStyle w:val="Textkrper"/>
              <w:jc w:val="center"/>
              <w:rPr>
                <w:b/>
                <w:color w:val="FF0000"/>
              </w:rPr>
            </w:pPr>
          </w:p>
        </w:tc>
        <w:tc>
          <w:tcPr>
            <w:tcW w:w="709" w:type="dxa"/>
          </w:tcPr>
          <w:p w14:paraId="07CFABEB" w14:textId="5A64D678" w:rsidR="00FB0F58" w:rsidRPr="00660BC1" w:rsidRDefault="00FB0F58">
            <w:pPr>
              <w:pStyle w:val="Textkrper"/>
              <w:jc w:val="center"/>
              <w:rPr>
                <w:b/>
                <w:color w:val="FF0000"/>
              </w:rPr>
            </w:pPr>
          </w:p>
        </w:tc>
        <w:tc>
          <w:tcPr>
            <w:tcW w:w="1276" w:type="dxa"/>
          </w:tcPr>
          <w:p w14:paraId="4D5BCE13" w14:textId="5BB75A06" w:rsidR="00FB0F58" w:rsidRPr="00660BC1" w:rsidRDefault="00483E82">
            <w:pPr>
              <w:pStyle w:val="Textkrper"/>
              <w:jc w:val="center"/>
              <w:rPr>
                <w:b/>
              </w:rPr>
            </w:pPr>
            <w:r w:rsidRPr="00660BC1">
              <w:rPr>
                <w:b/>
              </w:rPr>
              <w:t>X</w:t>
            </w:r>
          </w:p>
        </w:tc>
        <w:tc>
          <w:tcPr>
            <w:tcW w:w="0" w:type="dxa"/>
            <w:tcBorders>
              <w:right w:val="nil"/>
            </w:tcBorders>
          </w:tcPr>
          <w:p w14:paraId="45031D41" w14:textId="03544BF2" w:rsidR="00FB0F58" w:rsidRPr="00EE1140" w:rsidRDefault="00FB0F58">
            <w:pPr>
              <w:pStyle w:val="Textkrper"/>
              <w:jc w:val="center"/>
              <w:rPr>
                <w:b/>
                <w:color w:val="FF0000"/>
              </w:rPr>
            </w:pPr>
          </w:p>
        </w:tc>
      </w:tr>
      <w:tr w:rsidR="000A5217" w14:paraId="3EB08B9C" w14:textId="77777777" w:rsidTr="00660BC1">
        <w:trPr>
          <w:gridAfter w:val="1"/>
          <w:cnfStyle w:val="000000100000" w:firstRow="0" w:lastRow="0" w:firstColumn="0" w:lastColumn="0" w:oddVBand="0" w:evenVBand="0" w:oddHBand="1" w:evenHBand="0" w:firstRowFirstColumn="0" w:firstRowLastColumn="0" w:lastRowFirstColumn="0" w:lastRowLastColumn="0"/>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6AA09EEF" w14:textId="77777777" w:rsidR="00FB0F58" w:rsidDel="00CA4952" w:rsidRDefault="00FB0F58">
            <w:pPr>
              <w:pStyle w:val="Textkrper"/>
            </w:pPr>
          </w:p>
        </w:tc>
        <w:tc>
          <w:tcPr>
            <w:tcW w:w="2268" w:type="dxa"/>
            <w:tcBorders>
              <w:left w:val="single" w:sz="4" w:space="0" w:color="auto"/>
            </w:tcBorders>
            <w:shd w:val="clear" w:color="auto" w:fill="0000BE"/>
            <w:hideMark/>
          </w:tcPr>
          <w:p w14:paraId="2EFE195B" w14:textId="77777777" w:rsidR="00FB0F58" w:rsidRDefault="00FB0F58">
            <w:pPr>
              <w:pStyle w:val="Textkrper"/>
            </w:pPr>
            <w:r>
              <w:t>Zugang</w:t>
            </w:r>
          </w:p>
        </w:tc>
        <w:tc>
          <w:tcPr>
            <w:tcW w:w="709" w:type="dxa"/>
          </w:tcPr>
          <w:p w14:paraId="651F8C6D" w14:textId="53F244DA" w:rsidR="00FB0F58" w:rsidRPr="00660BC1" w:rsidRDefault="00FB0F58">
            <w:pPr>
              <w:pStyle w:val="Textkrper"/>
              <w:jc w:val="center"/>
              <w:rPr>
                <w:b/>
                <w:color w:val="FF0000"/>
              </w:rPr>
            </w:pPr>
          </w:p>
        </w:tc>
        <w:tc>
          <w:tcPr>
            <w:tcW w:w="708" w:type="dxa"/>
            <w:hideMark/>
          </w:tcPr>
          <w:p w14:paraId="065B1FAC" w14:textId="77E380FB" w:rsidR="00FB0F58" w:rsidRPr="00660BC1" w:rsidRDefault="00FB0F58">
            <w:pPr>
              <w:pStyle w:val="Textkrper"/>
              <w:jc w:val="center"/>
              <w:rPr>
                <w:b/>
                <w:color w:val="FF0000"/>
              </w:rPr>
            </w:pPr>
          </w:p>
        </w:tc>
        <w:tc>
          <w:tcPr>
            <w:tcW w:w="709" w:type="dxa"/>
          </w:tcPr>
          <w:p w14:paraId="20C4A73C" w14:textId="77777777" w:rsidR="00FB0F58" w:rsidRPr="00660BC1" w:rsidRDefault="00FB0F58">
            <w:pPr>
              <w:pStyle w:val="Textkrper"/>
              <w:jc w:val="center"/>
              <w:rPr>
                <w:b/>
                <w:color w:val="FF0000"/>
              </w:rPr>
            </w:pPr>
          </w:p>
        </w:tc>
        <w:tc>
          <w:tcPr>
            <w:tcW w:w="709" w:type="dxa"/>
          </w:tcPr>
          <w:p w14:paraId="70DAB670" w14:textId="1F692BDE" w:rsidR="00FB0F58" w:rsidRPr="00660BC1" w:rsidRDefault="00FB0F58">
            <w:pPr>
              <w:pStyle w:val="Textkrper"/>
              <w:jc w:val="center"/>
              <w:rPr>
                <w:b/>
                <w:color w:val="FF0000"/>
              </w:rPr>
            </w:pPr>
          </w:p>
        </w:tc>
        <w:tc>
          <w:tcPr>
            <w:tcW w:w="1276" w:type="dxa"/>
          </w:tcPr>
          <w:p w14:paraId="78AAA741" w14:textId="543E127D" w:rsidR="00FB0F58" w:rsidRPr="00660BC1" w:rsidRDefault="00FB0F58">
            <w:pPr>
              <w:pStyle w:val="Textkrper"/>
              <w:jc w:val="center"/>
              <w:rPr>
                <w:b/>
              </w:rPr>
            </w:pPr>
            <w:r w:rsidRPr="00660BC1">
              <w:rPr>
                <w:b/>
              </w:rPr>
              <w:t>X</w:t>
            </w:r>
          </w:p>
        </w:tc>
        <w:tc>
          <w:tcPr>
            <w:tcW w:w="1463" w:type="dxa"/>
            <w:tcBorders>
              <w:right w:val="nil"/>
            </w:tcBorders>
          </w:tcPr>
          <w:p w14:paraId="1195E64B" w14:textId="55FD7CD4" w:rsidR="00FB0F58" w:rsidRDefault="00FB0F58">
            <w:pPr>
              <w:pStyle w:val="Textkrper"/>
              <w:jc w:val="center"/>
              <w:rPr>
                <w:b/>
              </w:rPr>
            </w:pPr>
          </w:p>
        </w:tc>
      </w:tr>
      <w:tr w:rsidR="00660BC1" w14:paraId="618DD85B" w14:textId="77777777" w:rsidTr="00EE1140">
        <w:trPr>
          <w:gridAfter w:val="1"/>
          <w:wAfter w:w="6" w:type="dxa"/>
          <w:trHeight w:val="144"/>
        </w:trPr>
        <w:tc>
          <w:tcPr>
            <w:tcW w:w="0" w:type="dxa"/>
            <w:vMerge/>
            <w:tcBorders>
              <w:left w:val="single" w:sz="4" w:space="0" w:color="auto"/>
              <w:bottom w:val="single" w:sz="4" w:space="0" w:color="auto"/>
              <w:right w:val="single" w:sz="4" w:space="0" w:color="auto"/>
            </w:tcBorders>
            <w:shd w:val="clear" w:color="auto" w:fill="BFBFBF" w:themeFill="background1" w:themeFillShade="BF"/>
          </w:tcPr>
          <w:p w14:paraId="15E8BAA3" w14:textId="77777777" w:rsidR="00FB0F58" w:rsidDel="00CA4952" w:rsidRDefault="00FB0F58">
            <w:pPr>
              <w:pStyle w:val="Textkrper"/>
            </w:pPr>
          </w:p>
        </w:tc>
        <w:tc>
          <w:tcPr>
            <w:tcW w:w="0" w:type="dxa"/>
            <w:tcBorders>
              <w:left w:val="single" w:sz="4" w:space="0" w:color="auto"/>
            </w:tcBorders>
            <w:shd w:val="clear" w:color="auto" w:fill="0000BE"/>
            <w:hideMark/>
          </w:tcPr>
          <w:p w14:paraId="1C4CC653" w14:textId="77777777" w:rsidR="00FB0F58" w:rsidRDefault="00FB0F58">
            <w:pPr>
              <w:pStyle w:val="Textkrper"/>
            </w:pPr>
            <w:r>
              <w:t>Autorisation</w:t>
            </w:r>
          </w:p>
        </w:tc>
        <w:tc>
          <w:tcPr>
            <w:tcW w:w="0" w:type="dxa"/>
          </w:tcPr>
          <w:p w14:paraId="48612017" w14:textId="77777777" w:rsidR="00FB0F58" w:rsidRDefault="00FB0F58">
            <w:pPr>
              <w:pStyle w:val="Textkrper"/>
              <w:jc w:val="center"/>
              <w:rPr>
                <w:b/>
              </w:rPr>
            </w:pPr>
          </w:p>
        </w:tc>
        <w:tc>
          <w:tcPr>
            <w:tcW w:w="0" w:type="dxa"/>
          </w:tcPr>
          <w:p w14:paraId="5118E633" w14:textId="77777777" w:rsidR="00FB0F58" w:rsidRDefault="00FB0F58">
            <w:pPr>
              <w:pStyle w:val="Textkrper"/>
              <w:jc w:val="center"/>
              <w:rPr>
                <w:b/>
              </w:rPr>
            </w:pPr>
          </w:p>
        </w:tc>
        <w:tc>
          <w:tcPr>
            <w:tcW w:w="709" w:type="dxa"/>
          </w:tcPr>
          <w:p w14:paraId="31C4C37E" w14:textId="77777777" w:rsidR="00FB0F58" w:rsidRDefault="00FB0F58">
            <w:pPr>
              <w:pStyle w:val="Textkrper"/>
              <w:jc w:val="center"/>
              <w:rPr>
                <w:b/>
              </w:rPr>
            </w:pPr>
          </w:p>
        </w:tc>
        <w:tc>
          <w:tcPr>
            <w:tcW w:w="709" w:type="dxa"/>
          </w:tcPr>
          <w:p w14:paraId="4344162F" w14:textId="6DD80B40" w:rsidR="00FB0F58" w:rsidRDefault="00FB0F58">
            <w:pPr>
              <w:pStyle w:val="Textkrper"/>
              <w:jc w:val="center"/>
              <w:rPr>
                <w:b/>
              </w:rPr>
            </w:pPr>
          </w:p>
        </w:tc>
        <w:tc>
          <w:tcPr>
            <w:tcW w:w="1276" w:type="dxa"/>
          </w:tcPr>
          <w:p w14:paraId="27298713" w14:textId="77777777" w:rsidR="00FB0F58" w:rsidRDefault="00FB0F58">
            <w:pPr>
              <w:pStyle w:val="Textkrper"/>
              <w:jc w:val="center"/>
              <w:rPr>
                <w:b/>
              </w:rPr>
            </w:pPr>
          </w:p>
        </w:tc>
        <w:tc>
          <w:tcPr>
            <w:tcW w:w="0" w:type="dxa"/>
            <w:tcBorders>
              <w:right w:val="nil"/>
            </w:tcBorders>
          </w:tcPr>
          <w:p w14:paraId="2613D2E1" w14:textId="45DF6B70" w:rsidR="00FB0F58" w:rsidRDefault="00FB0F58">
            <w:pPr>
              <w:pStyle w:val="Textkrper"/>
              <w:jc w:val="center"/>
              <w:rPr>
                <w:b/>
              </w:rPr>
            </w:pPr>
            <w:r>
              <w:rPr>
                <w:b/>
              </w:rPr>
              <w:t>X</w:t>
            </w:r>
          </w:p>
        </w:tc>
      </w:tr>
    </w:tbl>
    <w:p w14:paraId="19B1F400" w14:textId="3C2FC5D0" w:rsidR="00AD72F6" w:rsidRDefault="00AD72F6" w:rsidP="000D1394">
      <w:pPr>
        <w:pStyle w:val="Beschriftung"/>
      </w:pPr>
      <w:bookmarkStart w:id="552" w:name="_Ref364582391"/>
      <w:bookmarkStart w:id="553" w:name="_Toc366242237"/>
      <w:bookmarkStart w:id="554" w:name="_Toc496078648"/>
      <w:r>
        <w:t xml:space="preserve">Tabelle </w:t>
      </w:r>
      <w:fldSimple w:instr=" SEQ Tabelle \* ARABIC ">
        <w:r w:rsidR="006863C8">
          <w:rPr>
            <w:noProof/>
          </w:rPr>
          <w:t>6</w:t>
        </w:r>
      </w:fldSimple>
      <w:bookmarkEnd w:id="552"/>
      <w:r w:rsidR="004A1D98">
        <w:rPr>
          <w:noProof/>
        </w:rPr>
        <w:t xml:space="preserve"> </w:t>
      </w:r>
      <w:r w:rsidR="00EE52B9" w:rsidRPr="003F6E31">
        <w:t>Beziehung</w:t>
      </w:r>
      <w:r w:rsidR="00EB6CDB">
        <w:t xml:space="preserve"> </w:t>
      </w:r>
      <w:r w:rsidR="00EB6CDB" w:rsidRPr="00EB6CDB">
        <w:t>zwischen Geschäftsservices und Stakeholder</w:t>
      </w:r>
      <w:bookmarkEnd w:id="553"/>
      <w:bookmarkEnd w:id="554"/>
    </w:p>
    <w:p w14:paraId="6675D943" w14:textId="77777777" w:rsidR="00A0625E" w:rsidRPr="003F6E31" w:rsidRDefault="00A0625E" w:rsidP="00A0625E">
      <w:bookmarkStart w:id="555" w:name="_Ref365182839"/>
      <w:bookmarkStart w:id="556" w:name="_Toc366590285"/>
    </w:p>
    <w:p w14:paraId="521CBF19" w14:textId="33DC012B" w:rsidR="00A0625E" w:rsidRDefault="00A0625E">
      <w:pPr>
        <w:spacing w:after="0" w:line="240" w:lineRule="auto"/>
      </w:pPr>
      <w:r>
        <w:br w:type="page"/>
      </w:r>
    </w:p>
    <w:p w14:paraId="633AA40C" w14:textId="77777777" w:rsidR="005F0775" w:rsidRPr="000E6578" w:rsidRDefault="005F0775" w:rsidP="005F0775">
      <w:pPr>
        <w:pStyle w:val="berschrift1"/>
        <w:ind w:left="425" w:hanging="425"/>
      </w:pPr>
      <w:bookmarkStart w:id="557" w:name="_Toc490483992"/>
      <w:bookmarkStart w:id="558" w:name="_Toc491693163"/>
      <w:bookmarkStart w:id="559" w:name="_Toc493232790"/>
      <w:bookmarkStart w:id="560" w:name="_Toc493233169"/>
      <w:bookmarkStart w:id="561" w:name="_Ref491348953"/>
      <w:bookmarkStart w:id="562" w:name="_Ref491348967"/>
      <w:bookmarkStart w:id="563" w:name="_Ref491349884"/>
      <w:bookmarkStart w:id="564" w:name="_Ref491349888"/>
      <w:bookmarkStart w:id="565" w:name="_Toc366590294"/>
      <w:bookmarkStart w:id="566" w:name="_Toc496078591"/>
      <w:bookmarkEnd w:id="555"/>
      <w:bookmarkEnd w:id="556"/>
      <w:bookmarkEnd w:id="557"/>
      <w:bookmarkEnd w:id="558"/>
      <w:bookmarkEnd w:id="559"/>
      <w:bookmarkEnd w:id="560"/>
      <w:r w:rsidRPr="000E6578">
        <w:lastRenderedPageBreak/>
        <w:t>IAM für das IoT</w:t>
      </w:r>
      <w:bookmarkEnd w:id="561"/>
      <w:bookmarkEnd w:id="562"/>
      <w:bookmarkEnd w:id="563"/>
      <w:bookmarkEnd w:id="564"/>
      <w:bookmarkEnd w:id="566"/>
    </w:p>
    <w:p w14:paraId="5BB44835" w14:textId="77777777" w:rsidR="005F0775" w:rsidRPr="000E6578" w:rsidRDefault="005F0775" w:rsidP="005F0775">
      <w:pPr>
        <w:pStyle w:val="Textkrper"/>
      </w:pPr>
      <w:r w:rsidRPr="000E6578">
        <w:t>Ein Ding im vorliegenden Kontext ist ein physischer Gegenstand, der aktiv und autonom über ein Netzwerk mit Ressourcen kommuniziert. Mehrere Dinge, die im selben Netzwerk ve</w:t>
      </w:r>
      <w:r w:rsidRPr="000E6578">
        <w:t>r</w:t>
      </w:r>
      <w:r w:rsidRPr="000E6578">
        <w:t>knüpft sind, bilden ein Internet der Dinge (</w:t>
      </w:r>
      <w:r w:rsidRPr="000E6578">
        <w:rPr>
          <w:i/>
        </w:rPr>
        <w:t>Internet of Things</w:t>
      </w:r>
      <w:r w:rsidRPr="000E6578">
        <w:t>, IoT). Beispiele sind Roboter, aktive Elemente der Gebäudeautomation, moderne (zukünftig auch selbstfahrende) Autos oder generell Sensorknoten unterschiedlichster Art.</w:t>
      </w:r>
    </w:p>
    <w:p w14:paraId="2E431004" w14:textId="77777777" w:rsidR="005F0775" w:rsidRPr="000E6578" w:rsidRDefault="005F0775" w:rsidP="005F0775">
      <w:pPr>
        <w:pStyle w:val="Textkrper"/>
      </w:pPr>
      <w:r w:rsidRPr="000E6578">
        <w:t>Das Konzept des IoT stammt aus den achtziger Jahren. Autonom agierende Dinge gibt es schon seit längerem (z.B. Alarmierungssysteme), die grosse praktische Relevanz des IoT wird sich aber erst im Zuge der weiteren Miniaturisierung und Automatisierung von Fabrikat</w:t>
      </w:r>
      <w:r w:rsidRPr="000E6578">
        <w:t>i</w:t>
      </w:r>
      <w:r w:rsidRPr="000E6578">
        <w:t xml:space="preserve">ons-, Transport- und Steuerungssystemen erweisen. </w:t>
      </w:r>
    </w:p>
    <w:p w14:paraId="5DCA3F78" w14:textId="77777777" w:rsidR="005F0775" w:rsidRPr="000E6578" w:rsidRDefault="005F0775" w:rsidP="005F0775">
      <w:pPr>
        <w:pStyle w:val="Textkrper"/>
      </w:pPr>
      <w:r w:rsidRPr="000E6578">
        <w:t>Die langfristigen Auswirkungen des IoT auf die Gestaltungsprinzipien der Identitäts- und Z</w:t>
      </w:r>
      <w:r w:rsidRPr="000E6578">
        <w:t>u</w:t>
      </w:r>
      <w:r w:rsidRPr="000E6578">
        <w:t>griffsverwaltung (IAM) sind noch nicht absehbar. Dieses Kapitel zeigt auf, in welchen Bere</w:t>
      </w:r>
      <w:r w:rsidRPr="000E6578">
        <w:t>i</w:t>
      </w:r>
      <w:r w:rsidRPr="000E6578">
        <w:t>chen solche Auswirkungen zu erwarten sind.</w:t>
      </w:r>
    </w:p>
    <w:p w14:paraId="32F1CC84" w14:textId="77777777" w:rsidR="005F0775" w:rsidRPr="000E6578" w:rsidRDefault="005F0775" w:rsidP="005F0775">
      <w:pPr>
        <w:pStyle w:val="berschrift2"/>
        <w:spacing w:after="120"/>
      </w:pPr>
      <w:bookmarkStart w:id="567" w:name="_Toc496078592"/>
      <w:r w:rsidRPr="000E6578">
        <w:t>Spezielle Eigenschaften von Dingen</w:t>
      </w:r>
      <w:bookmarkEnd w:id="567"/>
      <w:r w:rsidRPr="000E6578">
        <w:t xml:space="preserve"> </w:t>
      </w:r>
    </w:p>
    <w:p w14:paraId="013FA957" w14:textId="77777777" w:rsidR="005F0775" w:rsidRPr="000E6578" w:rsidRDefault="005F0775" w:rsidP="005F0775">
      <w:pPr>
        <w:pStyle w:val="Textkrper"/>
      </w:pPr>
      <w:r w:rsidRPr="000E6578">
        <w:t xml:space="preserve">Dinge (bzw. </w:t>
      </w:r>
      <w:r w:rsidRPr="000E6578">
        <w:rPr>
          <w:i/>
        </w:rPr>
        <w:t>Things</w:t>
      </w:r>
      <w:r w:rsidRPr="000E6578">
        <w:t>) sind Realweltobjekte, die auf Ressourcen zugreifen. In der Informat</w:t>
      </w:r>
      <w:r w:rsidRPr="000E6578">
        <w:t>i</w:t>
      </w:r>
      <w:r w:rsidRPr="000E6578">
        <w:t>onsarchitektur des vorliegenden Standards sind sie als Subjekte mit einer spezifischen E</w:t>
      </w:r>
      <w:r w:rsidRPr="000E6578">
        <w:t>i</w:t>
      </w:r>
      <w:r w:rsidRPr="000E6578">
        <w:t>genschaft abgebildet. Sie unterscheiden sich insbesondere in den folgenden Punkten von natürlichen Personen:</w:t>
      </w:r>
    </w:p>
    <w:p w14:paraId="025029BA" w14:textId="77777777" w:rsidR="005F0775" w:rsidRPr="000E6578" w:rsidRDefault="005F0775" w:rsidP="005F0775">
      <w:pPr>
        <w:pStyle w:val="Textkrper"/>
        <w:numPr>
          <w:ilvl w:val="0"/>
          <w:numId w:val="53"/>
        </w:numPr>
      </w:pPr>
      <w:r w:rsidRPr="000E6578">
        <w:t>Dinge können zu einer natürlichen Person oder zu einer Organisation gehören, nac</w:t>
      </w:r>
      <w:r w:rsidRPr="000E6578">
        <w:t>h</w:t>
      </w:r>
      <w:r w:rsidRPr="000E6578">
        <w:t>folgend als Besitzer (des Dings) bezeichnet. Der Besitzer ist für seine Dinge veran</w:t>
      </w:r>
      <w:r w:rsidRPr="000E6578">
        <w:t>t</w:t>
      </w:r>
      <w:r w:rsidRPr="000E6578">
        <w:t>wortlich und haftet für deren Aktivitäten im IoT</w:t>
      </w:r>
      <w:r w:rsidRPr="000E6578">
        <w:rPr>
          <w:rStyle w:val="Funotenzeichen"/>
        </w:rPr>
        <w:footnoteReference w:id="15"/>
      </w:r>
      <w:r w:rsidRPr="000E6578">
        <w:t>.</w:t>
      </w:r>
    </w:p>
    <w:p w14:paraId="585D841C" w14:textId="77777777" w:rsidR="005F0775" w:rsidRPr="000E6578" w:rsidRDefault="005F0775" w:rsidP="005F0775">
      <w:pPr>
        <w:pStyle w:val="Textkrper"/>
        <w:numPr>
          <w:ilvl w:val="0"/>
          <w:numId w:val="53"/>
        </w:numPr>
      </w:pPr>
      <w:r w:rsidRPr="000E6578">
        <w:t>Dinge können nur Daten benützen, die in elektronischer Form verfügbar sind. Alle zur Laufzeit relevanten Daten wie Authentifizierungsfaktoren (z.B. PIN) und Entscheide (z.B. Freigabe von Attributen) müssen deshalb zur Definitionszeit konfiguriert werden.</w:t>
      </w:r>
    </w:p>
    <w:p w14:paraId="16A20CB6" w14:textId="77777777" w:rsidR="005F0775" w:rsidRPr="000E6578" w:rsidRDefault="005F0775" w:rsidP="005F0775">
      <w:pPr>
        <w:pStyle w:val="Textkrper"/>
        <w:numPr>
          <w:ilvl w:val="0"/>
          <w:numId w:val="53"/>
        </w:numPr>
      </w:pPr>
      <w:r w:rsidRPr="000E6578">
        <w:t>Dinge sind häufig aus anderen Dingen zusammengesetzt wie beispielsweise ein G</w:t>
      </w:r>
      <w:r w:rsidRPr="000E6578">
        <w:t>e</w:t>
      </w:r>
      <w:r w:rsidRPr="000E6578">
        <w:t>bäude, das Lifte enthält, die wiederum ein Alarmierungssystem enthalten. Oder ein Fahrzeug mit Bordcomputer mit Navigationsgerät und Fahrtenschreiber.</w:t>
      </w:r>
    </w:p>
    <w:p w14:paraId="61CE67E0" w14:textId="77777777" w:rsidR="005F0775" w:rsidRPr="000E6578" w:rsidRDefault="005F0775" w:rsidP="005F0775">
      <w:pPr>
        <w:pStyle w:val="Textkrper"/>
        <w:numPr>
          <w:ilvl w:val="0"/>
          <w:numId w:val="53"/>
        </w:numPr>
      </w:pPr>
      <w:r w:rsidRPr="000E6578">
        <w:t>Die Lebensdauer von Dingen kann sehr unterschiedlich sein und von wenigen Stu</w:t>
      </w:r>
      <w:r w:rsidRPr="000E6578">
        <w:t>n</w:t>
      </w:r>
      <w:r w:rsidRPr="000E6578">
        <w:t xml:space="preserve">den (evt. Minuten) bis zu vielen Jahren reichen. </w:t>
      </w:r>
    </w:p>
    <w:p w14:paraId="4673DA56" w14:textId="77777777" w:rsidR="005F0775" w:rsidRPr="000E6578" w:rsidRDefault="005F0775" w:rsidP="005F0775">
      <w:pPr>
        <w:pStyle w:val="Textkrper"/>
        <w:numPr>
          <w:ilvl w:val="0"/>
          <w:numId w:val="53"/>
        </w:numPr>
      </w:pPr>
      <w:r w:rsidRPr="000E6578">
        <w:t>Die Anzahl der Dinge ist langfristig nicht limitiert. Schätzungen gehen von 1‘000 bis 5‘000 Dingen pro Mensch aus. Die skalierbare Verwaltung dieser Dinge erfordert e</w:t>
      </w:r>
      <w:r w:rsidRPr="000E6578">
        <w:t>i</w:t>
      </w:r>
      <w:r w:rsidRPr="000E6578">
        <w:t>nen hohen Automatisierungsgrad.</w:t>
      </w:r>
    </w:p>
    <w:p w14:paraId="658BE68A" w14:textId="77777777" w:rsidR="005F0775" w:rsidRPr="000E6578" w:rsidRDefault="005F0775" w:rsidP="005F0775">
      <w:pPr>
        <w:spacing w:after="0" w:line="240" w:lineRule="auto"/>
        <w:rPr>
          <w:b/>
          <w:sz w:val="24"/>
        </w:rPr>
      </w:pPr>
      <w:r w:rsidRPr="000E6578">
        <w:br w:type="page"/>
      </w:r>
    </w:p>
    <w:p w14:paraId="4318190B" w14:textId="77777777" w:rsidR="005F0775" w:rsidRPr="000E6578" w:rsidRDefault="005F0775" w:rsidP="005F0775">
      <w:pPr>
        <w:pStyle w:val="berschrift2"/>
        <w:spacing w:after="120"/>
      </w:pPr>
      <w:bookmarkStart w:id="568" w:name="_Toc496078593"/>
      <w:r w:rsidRPr="000E6578">
        <w:lastRenderedPageBreak/>
        <w:t>Auswirkung auf die IAM Informationsarchitektur</w:t>
      </w:r>
      <w:bookmarkEnd w:id="568"/>
    </w:p>
    <w:p w14:paraId="0E859DD4" w14:textId="77777777" w:rsidR="005F0775" w:rsidRPr="000E6578" w:rsidRDefault="005F0775" w:rsidP="005F0775">
      <w:pPr>
        <w:pStyle w:val="Textkrper"/>
      </w:pPr>
      <w:r w:rsidRPr="000E6578">
        <w:t xml:space="preserve">Grundsätzlich sind die IAM Geschäftsservices auch auf Dinge anwendbar. </w:t>
      </w:r>
    </w:p>
    <w:p w14:paraId="370497E5" w14:textId="77777777" w:rsidR="005F0775" w:rsidRPr="000E6578" w:rsidRDefault="005F0775" w:rsidP="005F0775">
      <w:pPr>
        <w:pStyle w:val="Textkrper"/>
      </w:pPr>
      <w:r w:rsidRPr="000E6578">
        <w:t>Auf</w:t>
      </w:r>
      <w:r>
        <w:rPr>
          <w:rFonts w:ascii="Bodoni MT" w:hAnsi="Bodoni MT"/>
        </w:rPr>
        <w:t>g</w:t>
      </w:r>
      <w:r w:rsidRPr="000E6578">
        <w:t xml:space="preserve">rund ihrer speziellen Eigenschaften der Dinge ergeben sich aber verschiedene Aspekte, die bei der Implementierung der IAM Geschäftsservices zusätzlich oder anders betrachtet werden sollten. Viele dieser Aspekte betreffen die IAM Informationsarchitektur und speziell die Verwaltung von komplexen Beziehungen zwischen den Subjekten: </w:t>
      </w:r>
    </w:p>
    <w:tbl>
      <w:tblPr>
        <w:tblW w:w="0" w:type="auto"/>
        <w:tblInd w:w="108" w:type="dxa"/>
        <w:tblBorders>
          <w:insideH w:val="single" w:sz="4" w:space="0" w:color="808080" w:themeColor="background1" w:themeShade="80"/>
        </w:tblBorders>
        <w:tblLayout w:type="fixed"/>
        <w:tblLook w:val="04A0" w:firstRow="1" w:lastRow="0" w:firstColumn="1" w:lastColumn="0" w:noHBand="0" w:noVBand="1"/>
      </w:tblPr>
      <w:tblGrid>
        <w:gridCol w:w="1701"/>
        <w:gridCol w:w="7371"/>
      </w:tblGrid>
      <w:tr w:rsidR="005F0775" w:rsidRPr="000E6578" w14:paraId="6B69DFB0" w14:textId="77777777" w:rsidTr="00001F4F">
        <w:trPr>
          <w:cantSplit/>
        </w:trPr>
        <w:tc>
          <w:tcPr>
            <w:tcW w:w="1701" w:type="dxa"/>
            <w:shd w:val="clear" w:color="auto" w:fill="D9D9D9" w:themeFill="background1" w:themeFillShade="D9"/>
          </w:tcPr>
          <w:p w14:paraId="464409C7" w14:textId="77777777" w:rsidR="005F0775" w:rsidRPr="000E6578" w:rsidRDefault="005F0775" w:rsidP="00001F4F">
            <w:pPr>
              <w:rPr>
                <w:b/>
                <w:iCs/>
              </w:rPr>
            </w:pPr>
            <w:r w:rsidRPr="000E6578">
              <w:rPr>
                <w:b/>
                <w:iCs/>
              </w:rPr>
              <w:t>Aspekt</w:t>
            </w:r>
          </w:p>
        </w:tc>
        <w:tc>
          <w:tcPr>
            <w:tcW w:w="7371" w:type="dxa"/>
            <w:shd w:val="clear" w:color="auto" w:fill="D9D9D9" w:themeFill="background1" w:themeFillShade="D9"/>
          </w:tcPr>
          <w:p w14:paraId="3B37EC1D" w14:textId="77777777" w:rsidR="005F0775" w:rsidRPr="000E6578" w:rsidRDefault="005F0775" w:rsidP="00001F4F">
            <w:pPr>
              <w:rPr>
                <w:b/>
                <w:iCs/>
              </w:rPr>
            </w:pPr>
            <w:r w:rsidRPr="000E6578">
              <w:rPr>
                <w:b/>
                <w:iCs/>
              </w:rPr>
              <w:t>Grundsatz, Beschreibung und Umsetzung im IAM</w:t>
            </w:r>
          </w:p>
        </w:tc>
      </w:tr>
      <w:tr w:rsidR="005F0775" w:rsidRPr="000E6578" w14:paraId="6417E015" w14:textId="77777777" w:rsidTr="00001F4F">
        <w:trPr>
          <w:cantSplit/>
        </w:trPr>
        <w:tc>
          <w:tcPr>
            <w:tcW w:w="1701" w:type="dxa"/>
            <w:shd w:val="clear" w:color="auto" w:fill="D9D9D9" w:themeFill="background1" w:themeFillShade="D9"/>
          </w:tcPr>
          <w:p w14:paraId="57B743E5" w14:textId="77777777" w:rsidR="005F0775" w:rsidRPr="000E6578" w:rsidRDefault="005F0775" w:rsidP="00001F4F">
            <w:pPr>
              <w:rPr>
                <w:iCs/>
              </w:rPr>
            </w:pPr>
            <w:r w:rsidRPr="000E6578">
              <w:rPr>
                <w:iCs/>
              </w:rPr>
              <w:t>Besitzer</w:t>
            </w:r>
          </w:p>
        </w:tc>
        <w:tc>
          <w:tcPr>
            <w:tcW w:w="7371" w:type="dxa"/>
            <w:shd w:val="clear" w:color="auto" w:fill="F2F2F2" w:themeFill="background1" w:themeFillShade="F2"/>
          </w:tcPr>
          <w:p w14:paraId="2CB483D5" w14:textId="77777777" w:rsidR="005F0775" w:rsidRPr="000E6578" w:rsidRDefault="005F0775" w:rsidP="00001F4F">
            <w:pPr>
              <w:rPr>
                <w:iCs/>
              </w:rPr>
            </w:pPr>
            <w:r w:rsidRPr="000E6578">
              <w:rPr>
                <w:iCs/>
              </w:rPr>
              <w:t>Dinge im IoT sollten immer einen Besitzer haben.</w:t>
            </w:r>
          </w:p>
          <w:p w14:paraId="24323B7A" w14:textId="77777777" w:rsidR="005F0775" w:rsidRPr="000E6578" w:rsidRDefault="005F0775" w:rsidP="00001F4F">
            <w:pPr>
              <w:rPr>
                <w:iCs/>
              </w:rPr>
            </w:pPr>
            <w:r w:rsidRPr="000E6578">
              <w:rPr>
                <w:iCs/>
              </w:rPr>
              <w:t>Der Besitz kann befristet sein (z.B. Miete von Autos oder Ferienwohnu</w:t>
            </w:r>
            <w:r w:rsidRPr="000E6578">
              <w:rPr>
                <w:iCs/>
              </w:rPr>
              <w:t>n</w:t>
            </w:r>
            <w:r w:rsidRPr="000E6578">
              <w:rPr>
                <w:iCs/>
              </w:rPr>
              <w:t>gen) oder dauerhaft bis auf Widerruf (der Normalfall). Es kann auch Di</w:t>
            </w:r>
            <w:r w:rsidRPr="000E6578">
              <w:rPr>
                <w:iCs/>
              </w:rPr>
              <w:t>n</w:t>
            </w:r>
            <w:r w:rsidRPr="000E6578">
              <w:rPr>
                <w:iCs/>
              </w:rPr>
              <w:t>ge mit mehreren Besitzern geben (z.B. ein Kühlschrank, der Lebensmittel für alle Bewohner einer Wohngemeinschaft nachbestellt).</w:t>
            </w:r>
          </w:p>
          <w:p w14:paraId="36207A88" w14:textId="32BD7F95" w:rsidR="005F0775" w:rsidRPr="000E6578" w:rsidRDefault="005F0775" w:rsidP="00001F4F">
            <w:pPr>
              <w:rPr>
                <w:iCs/>
              </w:rPr>
            </w:pPr>
            <w:r w:rsidRPr="000E6578">
              <w:rPr>
                <w:iCs/>
              </w:rPr>
              <w:t>Das Konzept des „Besitzers“ (von Dingen) erfordert eine zusätzliche B</w:t>
            </w:r>
            <w:r w:rsidRPr="000E6578">
              <w:rPr>
                <w:iCs/>
              </w:rPr>
              <w:t>e</w:t>
            </w:r>
            <w:r w:rsidRPr="000E6578">
              <w:rPr>
                <w:iCs/>
              </w:rPr>
              <w:t>ziehung im Rahmen der Informationsarchitektur (vergleiche hierzu die Definition „Subjekt“ in der Informationsarchitektur)</w:t>
            </w:r>
            <w:r w:rsidR="006F694B">
              <w:rPr>
                <w:iCs/>
              </w:rPr>
              <w:t>.</w:t>
            </w:r>
          </w:p>
          <w:p w14:paraId="17098AA0" w14:textId="77777777" w:rsidR="005F0775" w:rsidRPr="000E6578" w:rsidRDefault="005F0775" w:rsidP="00001F4F">
            <w:pPr>
              <w:rPr>
                <w:iCs/>
              </w:rPr>
            </w:pPr>
            <w:r w:rsidRPr="000E6578">
              <w:rPr>
                <w:i/>
                <w:iCs/>
              </w:rPr>
              <w:t>Bemerkung</w:t>
            </w:r>
            <w:r w:rsidRPr="000E6578">
              <w:rPr>
                <w:iCs/>
              </w:rPr>
              <w:t xml:space="preserve">: Diese zusätzliche Beziehung kann ggf. auch unabhängig vom IoT genutzt werden, um Abhängigkeiten zwischen Subjekten zu verwalten (z.B. Verwaltung von separaten E-Identities für IT-Administrator Tätigkeiten).  </w:t>
            </w:r>
          </w:p>
        </w:tc>
      </w:tr>
      <w:tr w:rsidR="005F0775" w:rsidRPr="000E6578" w14:paraId="73DC3649" w14:textId="77777777" w:rsidTr="00001F4F">
        <w:trPr>
          <w:cantSplit/>
        </w:trPr>
        <w:tc>
          <w:tcPr>
            <w:tcW w:w="1701" w:type="dxa"/>
            <w:shd w:val="clear" w:color="auto" w:fill="D9D9D9" w:themeFill="background1" w:themeFillShade="D9"/>
          </w:tcPr>
          <w:p w14:paraId="02FC7C2B" w14:textId="77777777" w:rsidR="005F0775" w:rsidRPr="000E6578" w:rsidRDefault="005F0775" w:rsidP="00001F4F">
            <w:pPr>
              <w:rPr>
                <w:iCs/>
              </w:rPr>
            </w:pPr>
            <w:r w:rsidRPr="000E6578">
              <w:rPr>
                <w:iCs/>
              </w:rPr>
              <w:t>„On behalf“ Zugriff</w:t>
            </w:r>
          </w:p>
        </w:tc>
        <w:tc>
          <w:tcPr>
            <w:tcW w:w="7371" w:type="dxa"/>
            <w:shd w:val="clear" w:color="auto" w:fill="F2F2F2" w:themeFill="background1" w:themeFillShade="F2"/>
          </w:tcPr>
          <w:p w14:paraId="2B343EBC" w14:textId="77777777" w:rsidR="005F0775" w:rsidRPr="000E6578" w:rsidRDefault="005F0775" w:rsidP="00001F4F">
            <w:pPr>
              <w:rPr>
                <w:iCs/>
              </w:rPr>
            </w:pPr>
            <w:r w:rsidRPr="000E6578">
              <w:rPr>
                <w:iCs/>
              </w:rPr>
              <w:t>Dinge nutzen Ressourcen „on behalf“ ihres Besitzers.</w:t>
            </w:r>
          </w:p>
          <w:p w14:paraId="0E578639" w14:textId="77777777" w:rsidR="005F0775" w:rsidRPr="000E6578" w:rsidRDefault="005F0775" w:rsidP="00001F4F">
            <w:pPr>
              <w:rPr>
                <w:iCs/>
              </w:rPr>
            </w:pPr>
            <w:r w:rsidRPr="000E6578">
              <w:rPr>
                <w:iCs/>
              </w:rPr>
              <w:t>Das Auto sucht sich einen freien Parkplatz oder eine Tankstelle, das M</w:t>
            </w:r>
            <w:r w:rsidRPr="000E6578">
              <w:rPr>
                <w:iCs/>
              </w:rPr>
              <w:t>o</w:t>
            </w:r>
            <w:r w:rsidRPr="000E6578">
              <w:rPr>
                <w:iCs/>
              </w:rPr>
              <w:t>biltelefon aktualisiert lokale Daten, der Kühlschrank bestellt Milch.</w:t>
            </w:r>
          </w:p>
          <w:p w14:paraId="4EC4ED9B" w14:textId="77777777" w:rsidR="005F0775" w:rsidRPr="000E6578" w:rsidRDefault="005F0775" w:rsidP="00001F4F">
            <w:pPr>
              <w:rPr>
                <w:iCs/>
              </w:rPr>
            </w:pPr>
            <w:r w:rsidRPr="000E6578">
              <w:rPr>
                <w:iCs/>
              </w:rPr>
              <w:t xml:space="preserve">Dies erfordert die Möglichkeit, dass eine natürliche Person oder eine </w:t>
            </w:r>
            <w:r w:rsidRPr="000E6578">
              <w:rPr>
                <w:iCs/>
              </w:rPr>
              <w:br/>
              <w:t xml:space="preserve">Organisation Attribute ihrer E-Identity temporär oder dauerhaft auf die </w:t>
            </w:r>
            <w:r w:rsidRPr="000E6578">
              <w:rPr>
                <w:iCs/>
              </w:rPr>
              <w:br/>
              <w:t>E-Identities ihrer Dinge übertragen kann.</w:t>
            </w:r>
          </w:p>
        </w:tc>
      </w:tr>
      <w:tr w:rsidR="005F0775" w:rsidRPr="000E6578" w14:paraId="07D54C2D" w14:textId="77777777" w:rsidTr="00001F4F">
        <w:trPr>
          <w:cantSplit/>
        </w:trPr>
        <w:tc>
          <w:tcPr>
            <w:tcW w:w="1701" w:type="dxa"/>
            <w:shd w:val="clear" w:color="auto" w:fill="D9D9D9" w:themeFill="background1" w:themeFillShade="D9"/>
          </w:tcPr>
          <w:p w14:paraId="621B8CB2" w14:textId="77777777" w:rsidR="005F0775" w:rsidRPr="000E6578" w:rsidRDefault="005F0775" w:rsidP="00001F4F">
            <w:pPr>
              <w:rPr>
                <w:iCs/>
              </w:rPr>
            </w:pPr>
            <w:r w:rsidRPr="000E6578">
              <w:rPr>
                <w:iCs/>
              </w:rPr>
              <w:lastRenderedPageBreak/>
              <w:t>Eigene und übertragene Attribute</w:t>
            </w:r>
          </w:p>
        </w:tc>
        <w:tc>
          <w:tcPr>
            <w:tcW w:w="7371" w:type="dxa"/>
            <w:shd w:val="clear" w:color="auto" w:fill="F2F2F2" w:themeFill="background1" w:themeFillShade="F2"/>
          </w:tcPr>
          <w:p w14:paraId="55F1845F" w14:textId="77777777" w:rsidR="005F0775" w:rsidRPr="000E6578" w:rsidRDefault="005F0775" w:rsidP="00001F4F">
            <w:pPr>
              <w:rPr>
                <w:iCs/>
              </w:rPr>
            </w:pPr>
            <w:r w:rsidRPr="000E6578">
              <w:rPr>
                <w:iCs/>
              </w:rPr>
              <w:t>Dinge haben eigene und übertragene Attribute.</w:t>
            </w:r>
          </w:p>
          <w:p w14:paraId="2D700615" w14:textId="77777777" w:rsidR="005F0775" w:rsidRPr="000E6578" w:rsidRDefault="005F0775" w:rsidP="00001F4F">
            <w:pPr>
              <w:rPr>
                <w:iCs/>
              </w:rPr>
            </w:pPr>
            <w:r w:rsidRPr="000E6578">
              <w:rPr>
                <w:iCs/>
              </w:rPr>
              <w:t>Eigene Attribute sind statisch inhärent (z.B. Seriennummer, Produktion</w:t>
            </w:r>
            <w:r w:rsidRPr="000E6578">
              <w:rPr>
                <w:iCs/>
              </w:rPr>
              <w:t>s</w:t>
            </w:r>
            <w:r w:rsidRPr="000E6578">
              <w:rPr>
                <w:iCs/>
              </w:rPr>
              <w:t>datum) oder dynamisch (z.B. aktueller Standort, aktueller Energieve</w:t>
            </w:r>
            <w:r w:rsidRPr="000E6578">
              <w:rPr>
                <w:iCs/>
              </w:rPr>
              <w:t>r</w:t>
            </w:r>
            <w:r w:rsidRPr="000E6578">
              <w:rPr>
                <w:iCs/>
              </w:rPr>
              <w:t>brauch, derzeit aktiver Authentisierungsschlüssel). Übertragene Attribute stammen vom Besitzer wie beispielsweise dessen Organisationszugeh</w:t>
            </w:r>
            <w:r w:rsidRPr="000E6578">
              <w:rPr>
                <w:iCs/>
              </w:rPr>
              <w:t>ö</w:t>
            </w:r>
            <w:r w:rsidRPr="000E6578">
              <w:rPr>
                <w:iCs/>
              </w:rPr>
              <w:t xml:space="preserve">rigkeit, Postadresse oder Bankverbindung. </w:t>
            </w:r>
          </w:p>
          <w:p w14:paraId="3DA617BD" w14:textId="77777777" w:rsidR="005F0775" w:rsidRPr="000E6578" w:rsidRDefault="005F0775" w:rsidP="00001F4F">
            <w:pPr>
              <w:spacing w:after="0"/>
              <w:rPr>
                <w:rFonts w:cs="Arial"/>
                <w:iCs/>
              </w:rPr>
            </w:pPr>
            <w:r w:rsidRPr="000E6578">
              <w:rPr>
                <w:rFonts w:cs="Arial"/>
                <w:iCs/>
              </w:rPr>
              <w:t>Für die Übertragung von Attributen an Dinge müssen Regeln definiert werden. Beispiele für solche Übertragungsregeln könnten sein:</w:t>
            </w:r>
          </w:p>
          <w:p w14:paraId="27E98BC6" w14:textId="77777777" w:rsidR="005F0775" w:rsidRPr="000E6578" w:rsidRDefault="005F0775" w:rsidP="005F0775">
            <w:pPr>
              <w:pStyle w:val="Listenabsatz"/>
              <w:numPr>
                <w:ilvl w:val="0"/>
                <w:numId w:val="54"/>
              </w:numPr>
              <w:spacing w:after="120"/>
              <w:ind w:left="714" w:hanging="357"/>
              <w:rPr>
                <w:rFonts w:ascii="Arial" w:hAnsi="Arial" w:cs="Arial"/>
                <w:iCs/>
              </w:rPr>
            </w:pPr>
            <w:r w:rsidRPr="000E6578">
              <w:rPr>
                <w:rFonts w:ascii="Arial" w:hAnsi="Arial" w:cs="Arial"/>
                <w:iCs/>
              </w:rPr>
              <w:t>Attribute können nur von natürlichen Personen übertragen we</w:t>
            </w:r>
            <w:r w:rsidRPr="000E6578">
              <w:rPr>
                <w:rFonts w:ascii="Arial" w:hAnsi="Arial" w:cs="Arial"/>
                <w:iCs/>
              </w:rPr>
              <w:t>r</w:t>
            </w:r>
            <w:r w:rsidRPr="000E6578">
              <w:rPr>
                <w:rFonts w:ascii="Arial" w:hAnsi="Arial" w:cs="Arial"/>
                <w:iCs/>
              </w:rPr>
              <w:t xml:space="preserve">den </w:t>
            </w:r>
            <w:r w:rsidRPr="000E6578">
              <w:rPr>
                <w:rFonts w:ascii="Arial" w:hAnsi="Arial" w:cs="Arial"/>
                <w:iCs/>
              </w:rPr>
              <w:br/>
              <w:t>(bei Organisationen: Durch einen hierzu autorisierten Vertreter).</w:t>
            </w:r>
          </w:p>
          <w:p w14:paraId="45A3E3CD" w14:textId="77777777" w:rsidR="005F0775" w:rsidRPr="000E6578" w:rsidRDefault="005F0775" w:rsidP="005F0775">
            <w:pPr>
              <w:pStyle w:val="Listenabsatz"/>
              <w:numPr>
                <w:ilvl w:val="0"/>
                <w:numId w:val="54"/>
              </w:numPr>
              <w:spacing w:after="120"/>
              <w:ind w:left="714" w:hanging="357"/>
              <w:rPr>
                <w:rFonts w:ascii="Arial" w:hAnsi="Arial" w:cs="Arial"/>
                <w:iCs/>
              </w:rPr>
            </w:pPr>
            <w:r w:rsidRPr="000E6578">
              <w:rPr>
                <w:rFonts w:ascii="Arial" w:hAnsi="Arial" w:cs="Arial"/>
                <w:iCs/>
              </w:rPr>
              <w:t>Es ist ersichtlich, dass ein Attribut übertragen wurde und von wem.</w:t>
            </w:r>
          </w:p>
          <w:p w14:paraId="3B670424" w14:textId="77777777" w:rsidR="005F0775" w:rsidRPr="000E6578" w:rsidRDefault="005F0775" w:rsidP="005F0775">
            <w:pPr>
              <w:pStyle w:val="Listenabsatz"/>
              <w:numPr>
                <w:ilvl w:val="0"/>
                <w:numId w:val="54"/>
              </w:numPr>
              <w:spacing w:after="120"/>
              <w:ind w:left="714" w:hanging="357"/>
              <w:rPr>
                <w:rFonts w:ascii="Arial" w:hAnsi="Arial" w:cs="Arial"/>
                <w:iCs/>
              </w:rPr>
            </w:pPr>
            <w:r w:rsidRPr="000E6578">
              <w:rPr>
                <w:rFonts w:ascii="Arial" w:hAnsi="Arial" w:cs="Arial"/>
                <w:iCs/>
              </w:rPr>
              <w:t>Übertragene Attribute werden entzogen, sobald sie dem Übertr</w:t>
            </w:r>
            <w:r w:rsidRPr="000E6578">
              <w:rPr>
                <w:rFonts w:ascii="Arial" w:hAnsi="Arial" w:cs="Arial"/>
                <w:iCs/>
              </w:rPr>
              <w:t>a</w:t>
            </w:r>
            <w:r w:rsidRPr="000E6578">
              <w:rPr>
                <w:rFonts w:ascii="Arial" w:hAnsi="Arial" w:cs="Arial"/>
                <w:iCs/>
              </w:rPr>
              <w:t xml:space="preserve">genden entzogen werden. </w:t>
            </w:r>
          </w:p>
          <w:p w14:paraId="7A16BCA8" w14:textId="77777777" w:rsidR="005F0775" w:rsidRPr="000E6578" w:rsidRDefault="005F0775" w:rsidP="005F0775">
            <w:pPr>
              <w:pStyle w:val="Listenabsatz"/>
              <w:numPr>
                <w:ilvl w:val="0"/>
                <w:numId w:val="54"/>
              </w:numPr>
              <w:spacing w:after="120"/>
              <w:ind w:left="714" w:hanging="357"/>
              <w:rPr>
                <w:rFonts w:ascii="Arial" w:hAnsi="Arial" w:cs="Arial"/>
                <w:iCs/>
              </w:rPr>
            </w:pPr>
            <w:r w:rsidRPr="000E6578">
              <w:rPr>
                <w:rFonts w:ascii="Arial" w:hAnsi="Arial" w:cs="Arial"/>
                <w:iCs/>
              </w:rPr>
              <w:t>Bei der Übertragung eines Attributs wird definiert, ob die Übertr</w:t>
            </w:r>
            <w:r w:rsidRPr="000E6578">
              <w:rPr>
                <w:rFonts w:ascii="Arial" w:hAnsi="Arial" w:cs="Arial"/>
                <w:iCs/>
              </w:rPr>
              <w:t>a</w:t>
            </w:r>
            <w:r w:rsidRPr="000E6578">
              <w:rPr>
                <w:rFonts w:ascii="Arial" w:hAnsi="Arial" w:cs="Arial"/>
                <w:iCs/>
              </w:rPr>
              <w:t>gung auch transitiv wirkt (insb. bei zusammengesetzten Dingen relevant).</w:t>
            </w:r>
          </w:p>
          <w:p w14:paraId="5550623B" w14:textId="77777777" w:rsidR="005F0775" w:rsidRPr="000E6578" w:rsidRDefault="005F0775" w:rsidP="00001F4F">
            <w:pPr>
              <w:rPr>
                <w:iCs/>
              </w:rPr>
            </w:pPr>
            <w:r w:rsidRPr="000E6578">
              <w:rPr>
                <w:rFonts w:cs="Arial"/>
                <w:i/>
                <w:iCs/>
              </w:rPr>
              <w:t>Bemerkung</w:t>
            </w:r>
            <w:r w:rsidRPr="000E6578">
              <w:rPr>
                <w:rFonts w:cs="Arial"/>
                <w:iCs/>
              </w:rPr>
              <w:t xml:space="preserve">: Die Übertragung von Attributen kann ggf. auch unabhängig vom IoT genutzt </w:t>
            </w:r>
            <w:r w:rsidRPr="001E207B">
              <w:rPr>
                <w:rFonts w:cs="Arial"/>
                <w:iCs/>
              </w:rPr>
              <w:t>werden, um Stellvertretungen zu verwalten</w:t>
            </w:r>
            <w:r w:rsidRPr="000E6578">
              <w:rPr>
                <w:iCs/>
              </w:rPr>
              <w:t>.</w:t>
            </w:r>
          </w:p>
        </w:tc>
      </w:tr>
      <w:tr w:rsidR="005F0775" w:rsidRPr="000E6578" w14:paraId="15792FB1" w14:textId="77777777" w:rsidTr="00001F4F">
        <w:trPr>
          <w:cantSplit/>
        </w:trPr>
        <w:tc>
          <w:tcPr>
            <w:tcW w:w="1701" w:type="dxa"/>
            <w:shd w:val="clear" w:color="auto" w:fill="D9D9D9" w:themeFill="background1" w:themeFillShade="D9"/>
          </w:tcPr>
          <w:p w14:paraId="1CD80C8D" w14:textId="77777777" w:rsidR="005F0775" w:rsidRPr="000E6578" w:rsidRDefault="005F0775" w:rsidP="00001F4F">
            <w:pPr>
              <w:rPr>
                <w:iCs/>
              </w:rPr>
            </w:pPr>
            <w:r w:rsidRPr="000E6578">
              <w:rPr>
                <w:iCs/>
              </w:rPr>
              <w:t>Besitzer Wechsel</w:t>
            </w:r>
          </w:p>
        </w:tc>
        <w:tc>
          <w:tcPr>
            <w:tcW w:w="7371" w:type="dxa"/>
            <w:shd w:val="clear" w:color="auto" w:fill="F2F2F2" w:themeFill="background1" w:themeFillShade="F2"/>
          </w:tcPr>
          <w:p w14:paraId="27664B86" w14:textId="77777777" w:rsidR="005F0775" w:rsidRPr="000E6578" w:rsidRDefault="005F0775" w:rsidP="00001F4F">
            <w:pPr>
              <w:rPr>
                <w:iCs/>
              </w:rPr>
            </w:pPr>
            <w:r w:rsidRPr="000E6578">
              <w:rPr>
                <w:iCs/>
              </w:rPr>
              <w:t xml:space="preserve">Dinge können den Besitzer wechseln. </w:t>
            </w:r>
          </w:p>
          <w:p w14:paraId="1A6C2667" w14:textId="77777777" w:rsidR="005F0775" w:rsidRPr="000E6578" w:rsidRDefault="005F0775" w:rsidP="00001F4F">
            <w:pPr>
              <w:rPr>
                <w:iCs/>
              </w:rPr>
            </w:pPr>
            <w:r w:rsidRPr="000E6578">
              <w:rPr>
                <w:iCs/>
              </w:rPr>
              <w:t>Langlebige Dinge (z.B. Investitionsgüter) können im Verlauf ihrer L</w:t>
            </w:r>
            <w:r w:rsidRPr="000E6578">
              <w:rPr>
                <w:iCs/>
              </w:rPr>
              <w:t>e</w:t>
            </w:r>
            <w:r w:rsidRPr="000E6578">
              <w:rPr>
                <w:iCs/>
              </w:rPr>
              <w:t>bensdauer mehrfach den Besitzer wechseln.</w:t>
            </w:r>
          </w:p>
          <w:p w14:paraId="420A0546" w14:textId="77777777" w:rsidR="005F0775" w:rsidRPr="000E6578" w:rsidRDefault="005F0775" w:rsidP="00001F4F">
            <w:pPr>
              <w:rPr>
                <w:iCs/>
              </w:rPr>
            </w:pPr>
            <w:r w:rsidRPr="000E6578">
              <w:rPr>
                <w:iCs/>
              </w:rPr>
              <w:t>Eigene (inhärente und dynamische) Attribute bleiben beim Besitzerwec</w:t>
            </w:r>
            <w:r w:rsidRPr="000E6578">
              <w:rPr>
                <w:iCs/>
              </w:rPr>
              <w:t>h</w:t>
            </w:r>
            <w:r w:rsidRPr="000E6578">
              <w:rPr>
                <w:iCs/>
              </w:rPr>
              <w:t>sel unverändert. Übertragene Attribute müssen gelöscht und vom neuen Besitzer ggf. erneut übertragen werden. Ausserdem ist sicherzustellen, dass zu jedem Zeitpunkt ein Besitzer definiert ist.</w:t>
            </w:r>
          </w:p>
        </w:tc>
      </w:tr>
      <w:tr w:rsidR="005F0775" w:rsidRPr="000E6578" w14:paraId="1B8AC8A0" w14:textId="77777777" w:rsidTr="00001F4F">
        <w:trPr>
          <w:cantSplit/>
        </w:trPr>
        <w:tc>
          <w:tcPr>
            <w:tcW w:w="1701" w:type="dxa"/>
            <w:shd w:val="clear" w:color="auto" w:fill="D9D9D9" w:themeFill="background1" w:themeFillShade="D9"/>
          </w:tcPr>
          <w:p w14:paraId="652743EF" w14:textId="77777777" w:rsidR="005F0775" w:rsidRPr="000E6578" w:rsidRDefault="005F0775" w:rsidP="00001F4F">
            <w:pPr>
              <w:rPr>
                <w:iCs/>
              </w:rPr>
            </w:pPr>
            <w:r w:rsidRPr="000E6578">
              <w:rPr>
                <w:iCs/>
              </w:rPr>
              <w:t>Ersatz</w:t>
            </w:r>
            <w:r w:rsidRPr="000E6578">
              <w:rPr>
                <w:iCs/>
              </w:rPr>
              <w:br/>
              <w:t>von Dingen</w:t>
            </w:r>
          </w:p>
        </w:tc>
        <w:tc>
          <w:tcPr>
            <w:tcW w:w="7371" w:type="dxa"/>
            <w:shd w:val="clear" w:color="auto" w:fill="F2F2F2" w:themeFill="background1" w:themeFillShade="F2"/>
          </w:tcPr>
          <w:p w14:paraId="2E660F3A" w14:textId="77777777" w:rsidR="005F0775" w:rsidRPr="000E6578" w:rsidRDefault="005F0775" w:rsidP="00001F4F">
            <w:pPr>
              <w:rPr>
                <w:iCs/>
              </w:rPr>
            </w:pPr>
            <w:r w:rsidRPr="000E6578">
              <w:rPr>
                <w:iCs/>
              </w:rPr>
              <w:t>Dinge können ersetzt werden.</w:t>
            </w:r>
          </w:p>
          <w:p w14:paraId="1C62F106" w14:textId="77777777" w:rsidR="005F0775" w:rsidRPr="000E6578" w:rsidRDefault="005F0775" w:rsidP="00001F4F">
            <w:pPr>
              <w:rPr>
                <w:iCs/>
              </w:rPr>
            </w:pPr>
            <w:r w:rsidRPr="000E6578">
              <w:rPr>
                <w:iCs/>
              </w:rPr>
              <w:t>Kurzlebige Dinge (z.B. Verbrauchsmaterial) können 1:1 ersetzt werden.</w:t>
            </w:r>
          </w:p>
          <w:p w14:paraId="1AC53B90" w14:textId="77777777" w:rsidR="005F0775" w:rsidRPr="000E6578" w:rsidRDefault="005F0775" w:rsidP="00001F4F">
            <w:pPr>
              <w:rPr>
                <w:iCs/>
              </w:rPr>
            </w:pPr>
            <w:r w:rsidRPr="000E6578">
              <w:rPr>
                <w:iCs/>
              </w:rPr>
              <w:t>Eigene (inhärente und dynamische) Attribute werden beim Ersatz neu definiert. Übertragene Attribute müssen automatisch auf das Ersatz-Ding übertragen werden können.</w:t>
            </w:r>
          </w:p>
        </w:tc>
      </w:tr>
      <w:tr w:rsidR="005F0775" w:rsidRPr="000E6578" w14:paraId="1161B9D3" w14:textId="77777777" w:rsidTr="00001F4F">
        <w:trPr>
          <w:cantSplit/>
        </w:trPr>
        <w:tc>
          <w:tcPr>
            <w:tcW w:w="1701" w:type="dxa"/>
            <w:shd w:val="clear" w:color="auto" w:fill="D9D9D9" w:themeFill="background1" w:themeFillShade="D9"/>
          </w:tcPr>
          <w:p w14:paraId="363F5647" w14:textId="7EA5A62C" w:rsidR="005F0775" w:rsidRPr="000E6578" w:rsidRDefault="005F0775" w:rsidP="00001F4F">
            <w:pPr>
              <w:rPr>
                <w:iCs/>
              </w:rPr>
            </w:pPr>
            <w:r w:rsidRPr="000E6578">
              <w:rPr>
                <w:iCs/>
              </w:rPr>
              <w:t>Zusammen</w:t>
            </w:r>
            <w:r>
              <w:rPr>
                <w:iCs/>
              </w:rPr>
              <w:t>-</w:t>
            </w:r>
            <w:r w:rsidRPr="000E6578">
              <w:rPr>
                <w:iCs/>
              </w:rPr>
              <w:t xml:space="preserve">gesetzte </w:t>
            </w:r>
            <w:r w:rsidRPr="000E6578">
              <w:rPr>
                <w:iCs/>
              </w:rPr>
              <w:br/>
              <w:t>Dinge</w:t>
            </w:r>
          </w:p>
        </w:tc>
        <w:tc>
          <w:tcPr>
            <w:tcW w:w="7371" w:type="dxa"/>
            <w:shd w:val="clear" w:color="auto" w:fill="F2F2F2" w:themeFill="background1" w:themeFillShade="F2"/>
          </w:tcPr>
          <w:p w14:paraId="36DDA574" w14:textId="77777777" w:rsidR="005F0775" w:rsidRPr="000E6578" w:rsidRDefault="005F0775" w:rsidP="00001F4F">
            <w:pPr>
              <w:rPr>
                <w:iCs/>
              </w:rPr>
            </w:pPr>
            <w:r w:rsidRPr="000E6578">
              <w:rPr>
                <w:iCs/>
              </w:rPr>
              <w:t>Dinge können aus Dingen zusammengesetzt sein.</w:t>
            </w:r>
          </w:p>
          <w:p w14:paraId="70212DCD" w14:textId="77777777" w:rsidR="005F0775" w:rsidRPr="000E6578" w:rsidRDefault="005F0775" w:rsidP="00001F4F">
            <w:pPr>
              <w:rPr>
                <w:iCs/>
              </w:rPr>
            </w:pPr>
            <w:r w:rsidRPr="000E6578">
              <w:rPr>
                <w:iCs/>
              </w:rPr>
              <w:t>Komplexe Dinge sind aus Dingen zusammengesetzt, wobei keine B</w:t>
            </w:r>
            <w:r w:rsidRPr="000E6578">
              <w:rPr>
                <w:iCs/>
              </w:rPr>
              <w:t>e</w:t>
            </w:r>
            <w:r w:rsidRPr="000E6578">
              <w:rPr>
                <w:iCs/>
              </w:rPr>
              <w:t>schränkung in der Verschachtelungstiefe besteht. Ein Ding kann sogar zu mehreren übergeordneten Dingen gehören wie beispielsweise ein intell</w:t>
            </w:r>
            <w:r w:rsidRPr="000E6578">
              <w:rPr>
                <w:iCs/>
              </w:rPr>
              <w:t>i</w:t>
            </w:r>
            <w:r w:rsidRPr="000E6578">
              <w:rPr>
                <w:iCs/>
              </w:rPr>
              <w:t>genter Stromzähler, der sowohl zu einem Gebäude als auch zum regi</w:t>
            </w:r>
            <w:r w:rsidRPr="000E6578">
              <w:rPr>
                <w:iCs/>
              </w:rPr>
              <w:t>o</w:t>
            </w:r>
            <w:r w:rsidRPr="000E6578">
              <w:rPr>
                <w:iCs/>
              </w:rPr>
              <w:t>nalen Verbund des Netzbetreibers gehört.</w:t>
            </w:r>
          </w:p>
          <w:p w14:paraId="43E7096F" w14:textId="77777777" w:rsidR="005F0775" w:rsidRPr="000E6578" w:rsidRDefault="005F0775" w:rsidP="00001F4F">
            <w:pPr>
              <w:rPr>
                <w:iCs/>
              </w:rPr>
            </w:pPr>
            <w:r w:rsidRPr="000E6578">
              <w:rPr>
                <w:iCs/>
              </w:rPr>
              <w:t>Das IAM muss in der Lage sein, auch komplexe Beziehungen von Di</w:t>
            </w:r>
            <w:r w:rsidRPr="000E6578">
              <w:rPr>
                <w:iCs/>
              </w:rPr>
              <w:t>n</w:t>
            </w:r>
            <w:r w:rsidRPr="000E6578">
              <w:rPr>
                <w:iCs/>
              </w:rPr>
              <w:t>gen untereinander abzubilden.</w:t>
            </w:r>
          </w:p>
        </w:tc>
      </w:tr>
    </w:tbl>
    <w:p w14:paraId="6D22869A" w14:textId="77777777" w:rsidR="005F0775" w:rsidRPr="000E6578" w:rsidRDefault="005F0775" w:rsidP="005F0775"/>
    <w:p w14:paraId="6092AF90" w14:textId="77777777" w:rsidR="005F0775" w:rsidRPr="000E6578" w:rsidRDefault="005F0775" w:rsidP="005F0775">
      <w:pPr>
        <w:pStyle w:val="berschrift2"/>
        <w:spacing w:after="120"/>
      </w:pPr>
      <w:bookmarkStart w:id="569" w:name="_Toc496078594"/>
      <w:r w:rsidRPr="000E6578">
        <w:lastRenderedPageBreak/>
        <w:t>Auswirkung auf die IAM Geschäftsservices</w:t>
      </w:r>
      <w:bookmarkEnd w:id="569"/>
    </w:p>
    <w:p w14:paraId="76661D9F" w14:textId="77777777" w:rsidR="005F0775" w:rsidRPr="000E6578" w:rsidRDefault="005F0775" w:rsidP="005F0775">
      <w:pPr>
        <w:pStyle w:val="Textkrper"/>
      </w:pPr>
      <w:r w:rsidRPr="000E6578">
        <w:t>Die speziellen Eigenschaften von Dingen wirken sich auch auf IAM Geschäftsservices aus:</w:t>
      </w:r>
    </w:p>
    <w:tbl>
      <w:tblPr>
        <w:tblW w:w="9072" w:type="dxa"/>
        <w:tblInd w:w="108" w:type="dxa"/>
        <w:tblBorders>
          <w:insideH w:val="single" w:sz="4" w:space="0" w:color="808080" w:themeColor="background1" w:themeShade="80"/>
        </w:tblBorders>
        <w:tblLayout w:type="fixed"/>
        <w:tblLook w:val="04A0" w:firstRow="1" w:lastRow="0" w:firstColumn="1" w:lastColumn="0" w:noHBand="0" w:noVBand="1"/>
      </w:tblPr>
      <w:tblGrid>
        <w:gridCol w:w="1701"/>
        <w:gridCol w:w="7371"/>
      </w:tblGrid>
      <w:tr w:rsidR="005F0775" w:rsidRPr="000E6578" w14:paraId="03838629" w14:textId="77777777" w:rsidTr="00412CC4">
        <w:trPr>
          <w:cantSplit/>
        </w:trPr>
        <w:tc>
          <w:tcPr>
            <w:tcW w:w="1701" w:type="dxa"/>
            <w:shd w:val="clear" w:color="auto" w:fill="D9D9D9" w:themeFill="background1" w:themeFillShade="D9"/>
          </w:tcPr>
          <w:p w14:paraId="468B55B2" w14:textId="77777777" w:rsidR="005F0775" w:rsidRPr="000E6578" w:rsidRDefault="005F0775" w:rsidP="00001F4F">
            <w:pPr>
              <w:rPr>
                <w:b/>
                <w:iCs/>
              </w:rPr>
            </w:pPr>
            <w:r w:rsidRPr="000E6578">
              <w:rPr>
                <w:b/>
                <w:iCs/>
              </w:rPr>
              <w:t>Aspekt</w:t>
            </w:r>
          </w:p>
        </w:tc>
        <w:tc>
          <w:tcPr>
            <w:tcW w:w="7371" w:type="dxa"/>
            <w:shd w:val="clear" w:color="auto" w:fill="D9D9D9" w:themeFill="background1" w:themeFillShade="D9"/>
          </w:tcPr>
          <w:p w14:paraId="6A636E18" w14:textId="77777777" w:rsidR="005F0775" w:rsidRPr="000E6578" w:rsidRDefault="005F0775" w:rsidP="00001F4F">
            <w:pPr>
              <w:rPr>
                <w:b/>
                <w:iCs/>
              </w:rPr>
            </w:pPr>
            <w:r w:rsidRPr="000E6578">
              <w:rPr>
                <w:b/>
                <w:iCs/>
              </w:rPr>
              <w:t>Grundsatz, Beschreibung und Umsetzung im IAM</w:t>
            </w:r>
          </w:p>
        </w:tc>
      </w:tr>
      <w:tr w:rsidR="005F0775" w:rsidRPr="000E6578" w14:paraId="77EBEB38" w14:textId="77777777" w:rsidTr="00412CC4">
        <w:trPr>
          <w:cantSplit/>
        </w:trPr>
        <w:tc>
          <w:tcPr>
            <w:tcW w:w="1701" w:type="dxa"/>
            <w:shd w:val="clear" w:color="auto" w:fill="D9D9D9" w:themeFill="background1" w:themeFillShade="D9"/>
          </w:tcPr>
          <w:p w14:paraId="67BE7489" w14:textId="175755DA" w:rsidR="005F0775" w:rsidRPr="000E6578" w:rsidRDefault="005F0775" w:rsidP="00001F4F">
            <w:pPr>
              <w:rPr>
                <w:iCs/>
              </w:rPr>
            </w:pPr>
            <w:r w:rsidRPr="000E6578">
              <w:rPr>
                <w:iCs/>
              </w:rPr>
              <w:t>Integriertes Authentifizi</w:t>
            </w:r>
            <w:r w:rsidRPr="000E6578">
              <w:rPr>
                <w:iCs/>
              </w:rPr>
              <w:t>e</w:t>
            </w:r>
            <w:r w:rsidRPr="000E6578">
              <w:rPr>
                <w:iCs/>
              </w:rPr>
              <w:t>rungsmittel</w:t>
            </w:r>
          </w:p>
        </w:tc>
        <w:tc>
          <w:tcPr>
            <w:tcW w:w="7371" w:type="dxa"/>
            <w:shd w:val="clear" w:color="auto" w:fill="F2F2F2" w:themeFill="background1" w:themeFillShade="F2"/>
          </w:tcPr>
          <w:p w14:paraId="10899AF7" w14:textId="77777777" w:rsidR="005F0775" w:rsidRPr="000E6578" w:rsidRDefault="005F0775" w:rsidP="00001F4F">
            <w:pPr>
              <w:rPr>
                <w:iCs/>
              </w:rPr>
            </w:pPr>
            <w:r w:rsidRPr="000E6578">
              <w:rPr>
                <w:iCs/>
              </w:rPr>
              <w:t>Dinge haben ein integriertes Authentifizierungsmittel.</w:t>
            </w:r>
          </w:p>
          <w:p w14:paraId="0A0ABE7D" w14:textId="77777777" w:rsidR="005F0775" w:rsidRPr="000E6578" w:rsidRDefault="005F0775" w:rsidP="00001F4F">
            <w:pPr>
              <w:rPr>
                <w:iCs/>
              </w:rPr>
            </w:pPr>
            <w:r w:rsidRPr="000E6578">
              <w:rPr>
                <w:iCs/>
              </w:rPr>
              <w:t>Damit ein Ding autonom und ohne manuelle Interaktion einer natürlichen Person aktiv werden kann, müssen alle für die Authentifizierung zur Au</w:t>
            </w:r>
            <w:r w:rsidRPr="000E6578">
              <w:rPr>
                <w:iCs/>
              </w:rPr>
              <w:t>s</w:t>
            </w:r>
            <w:r w:rsidRPr="000E6578">
              <w:rPr>
                <w:iCs/>
              </w:rPr>
              <w:t>führungszeit erforderlichen Daten in elektronischer Form verfügbar sein. Dies betrifft insbesondere kryptographische Schlüssel mit den dazugeh</w:t>
            </w:r>
            <w:r w:rsidRPr="000E6578">
              <w:rPr>
                <w:iCs/>
              </w:rPr>
              <w:t>ö</w:t>
            </w:r>
            <w:r w:rsidRPr="000E6578">
              <w:rPr>
                <w:iCs/>
              </w:rPr>
              <w:t>rigen Aktivierungsdaten (z.B. PIN).</w:t>
            </w:r>
          </w:p>
          <w:p w14:paraId="593A8332" w14:textId="40D9C6D2" w:rsidR="005F0775" w:rsidRPr="000E6578" w:rsidRDefault="00A47D25" w:rsidP="00001F4F">
            <w:pPr>
              <w:rPr>
                <w:iCs/>
              </w:rPr>
            </w:pPr>
            <w:r>
              <w:rPr>
                <w:iCs/>
              </w:rPr>
              <w:t xml:space="preserve">Der </w:t>
            </w:r>
            <w:r w:rsidR="005F0775" w:rsidRPr="000E6578">
              <w:rPr>
                <w:iCs/>
              </w:rPr>
              <w:t>Authentication Service zur Authentifizierung von Subjekten muss die spezifischen Eigenschaften von Dingen berücksichtigen.</w:t>
            </w:r>
          </w:p>
          <w:p w14:paraId="34C80170" w14:textId="77777777" w:rsidR="005F0775" w:rsidRPr="000E6578" w:rsidRDefault="005F0775" w:rsidP="00001F4F">
            <w:pPr>
              <w:rPr>
                <w:iCs/>
              </w:rPr>
            </w:pPr>
            <w:r w:rsidRPr="000E6578">
              <w:rPr>
                <w:i/>
                <w:iCs/>
              </w:rPr>
              <w:t>Bemerkung</w:t>
            </w:r>
            <w:r w:rsidRPr="000E6578">
              <w:rPr>
                <w:iCs/>
              </w:rPr>
              <w:t>: Physical unclonable functions (PUF) sind mit biometrischen Verfahren vergleichbar und könnten einen interessanten Lösungsansatz für die Authentifizierung von Dingen aufzeigen.</w:t>
            </w:r>
          </w:p>
        </w:tc>
      </w:tr>
      <w:tr w:rsidR="005F0775" w:rsidRPr="000E6578" w14:paraId="064C259F" w14:textId="77777777" w:rsidTr="00412CC4">
        <w:trPr>
          <w:cantSplit/>
        </w:trPr>
        <w:tc>
          <w:tcPr>
            <w:tcW w:w="1701" w:type="dxa"/>
            <w:shd w:val="clear" w:color="auto" w:fill="D9D9D9" w:themeFill="background1" w:themeFillShade="D9"/>
          </w:tcPr>
          <w:p w14:paraId="30ABB2C3" w14:textId="77777777" w:rsidR="005F0775" w:rsidRPr="000E6578" w:rsidRDefault="005F0775" w:rsidP="00001F4F">
            <w:pPr>
              <w:rPr>
                <w:iCs/>
              </w:rPr>
            </w:pPr>
            <w:r w:rsidRPr="000E6578">
              <w:rPr>
                <w:iCs/>
              </w:rPr>
              <w:t>Automatische Registrierung inkl. Inventar</w:t>
            </w:r>
            <w:r w:rsidRPr="000E6578">
              <w:rPr>
                <w:iCs/>
              </w:rPr>
              <w:t>i</w:t>
            </w:r>
            <w:r w:rsidRPr="000E6578">
              <w:rPr>
                <w:iCs/>
              </w:rPr>
              <w:t>sierung</w:t>
            </w:r>
          </w:p>
        </w:tc>
        <w:tc>
          <w:tcPr>
            <w:tcW w:w="7371" w:type="dxa"/>
            <w:shd w:val="clear" w:color="auto" w:fill="F2F2F2" w:themeFill="background1" w:themeFillShade="F2"/>
          </w:tcPr>
          <w:p w14:paraId="45F5C093" w14:textId="77777777" w:rsidR="005F0775" w:rsidRPr="000E6578" w:rsidRDefault="005F0775" w:rsidP="00001F4F">
            <w:pPr>
              <w:rPr>
                <w:iCs/>
              </w:rPr>
            </w:pPr>
            <w:r w:rsidRPr="000E6578">
              <w:rPr>
                <w:iCs/>
              </w:rPr>
              <w:t>Dinge können sich automatisch registrieren.</w:t>
            </w:r>
          </w:p>
          <w:p w14:paraId="7FE9AA27" w14:textId="77777777" w:rsidR="005F0775" w:rsidRPr="000E6578" w:rsidRDefault="005F0775" w:rsidP="00001F4F">
            <w:pPr>
              <w:rPr>
                <w:iCs/>
              </w:rPr>
            </w:pPr>
            <w:r w:rsidRPr="000E6578">
              <w:rPr>
                <w:iCs/>
              </w:rPr>
              <w:t>Damit die langfristig zu erwartende sehr grosse Anzahl von Dingen ve</w:t>
            </w:r>
            <w:r w:rsidRPr="000E6578">
              <w:rPr>
                <w:iCs/>
              </w:rPr>
              <w:t>r</w:t>
            </w:r>
            <w:r w:rsidRPr="000E6578">
              <w:rPr>
                <w:iCs/>
              </w:rPr>
              <w:t>waltet werden kann, sind weitgehend automatisierte Verwaltungsproze</w:t>
            </w:r>
            <w:r w:rsidRPr="000E6578">
              <w:rPr>
                <w:iCs/>
              </w:rPr>
              <w:t>s</w:t>
            </w:r>
            <w:r w:rsidRPr="000E6578">
              <w:rPr>
                <w:iCs/>
              </w:rPr>
              <w:t>se erforderlich. Dies betrifft insbesondere die Registrierung und Invent</w:t>
            </w:r>
            <w:r w:rsidRPr="000E6578">
              <w:rPr>
                <w:iCs/>
              </w:rPr>
              <w:t>a</w:t>
            </w:r>
            <w:r w:rsidRPr="000E6578">
              <w:rPr>
                <w:iCs/>
              </w:rPr>
              <w:t>risierung von Dingen, wenn sie ins Internet der Dinge neu aufgenommen (oder später wieder aus diesem entfernt) werden.</w:t>
            </w:r>
          </w:p>
          <w:p w14:paraId="4231A9CE" w14:textId="6CC9A93F" w:rsidR="005F0775" w:rsidRPr="000E6578" w:rsidRDefault="005F0775" w:rsidP="00001F4F">
            <w:pPr>
              <w:rPr>
                <w:iCs/>
              </w:rPr>
            </w:pPr>
            <w:r w:rsidRPr="000E6578">
              <w:rPr>
                <w:iCs/>
              </w:rPr>
              <w:t>Der E-Identity Service und der Credential Service müssen die spezif</w:t>
            </w:r>
            <w:r w:rsidRPr="000E6578">
              <w:rPr>
                <w:iCs/>
              </w:rPr>
              <w:t>i</w:t>
            </w:r>
            <w:r w:rsidRPr="000E6578">
              <w:rPr>
                <w:iCs/>
              </w:rPr>
              <w:t>schen Eigenschaften von Dingen berücksichtigen und insbesondere A</w:t>
            </w:r>
            <w:r w:rsidRPr="000E6578">
              <w:rPr>
                <w:iCs/>
              </w:rPr>
              <w:t>u</w:t>
            </w:r>
            <w:r w:rsidRPr="000E6578">
              <w:rPr>
                <w:iCs/>
              </w:rPr>
              <w:t>tomatisierung ermöglichen.</w:t>
            </w:r>
          </w:p>
        </w:tc>
      </w:tr>
    </w:tbl>
    <w:p w14:paraId="25350D76" w14:textId="22FD2C3D" w:rsidR="005F0775" w:rsidRDefault="005F0775">
      <w:pPr>
        <w:spacing w:after="0" w:line="240" w:lineRule="auto"/>
        <w:rPr>
          <w:b/>
          <w:bCs/>
          <w:sz w:val="32"/>
        </w:rPr>
      </w:pPr>
      <w:r>
        <w:br w:type="page"/>
      </w:r>
    </w:p>
    <w:p w14:paraId="116D2A9A" w14:textId="77777777" w:rsidR="004933F3" w:rsidRDefault="004933F3" w:rsidP="004933F3">
      <w:pPr>
        <w:pStyle w:val="berschrift1"/>
        <w:ind w:left="425" w:hanging="425"/>
      </w:pPr>
      <w:bookmarkStart w:id="570" w:name="_Ref491077990"/>
      <w:bookmarkStart w:id="571" w:name="_Toc496078595"/>
      <w:r>
        <w:lastRenderedPageBreak/>
        <w:t>Privacy</w:t>
      </w:r>
      <w:bookmarkEnd w:id="570"/>
      <w:bookmarkEnd w:id="571"/>
    </w:p>
    <w:p w14:paraId="7E8C9E26" w14:textId="37E4DDE4" w:rsidR="003F47D5" w:rsidRDefault="003F47D5" w:rsidP="003F47D5">
      <w:pPr>
        <w:pStyle w:val="Textkrper"/>
      </w:pPr>
      <w:r>
        <w:t>D</w:t>
      </w:r>
      <w:r w:rsidR="000D1B45">
        <w:t>ieses Kapitel beschreibt</w:t>
      </w:r>
      <w:r>
        <w:t xml:space="preserve"> Anforderungen zum Schutz der Privatsphäre des Subjektes, die über die subjektbezogenen Anforderungen in Kapitel </w:t>
      </w:r>
      <w:r>
        <w:fldChar w:fldCharType="begin"/>
      </w:r>
      <w:r>
        <w:instrText xml:space="preserve"> REF _Ref491345648 \r \h </w:instrText>
      </w:r>
      <w:r>
        <w:fldChar w:fldCharType="separate"/>
      </w:r>
      <w:r w:rsidR="006863C8">
        <w:t>4.3.1</w:t>
      </w:r>
      <w:r>
        <w:fldChar w:fldCharType="end"/>
      </w:r>
      <w:r>
        <w:t xml:space="preserve"> hinausgehen. Der Schutz der Pr</w:t>
      </w:r>
      <w:r>
        <w:t>i</w:t>
      </w:r>
      <w:r>
        <w:t>vatsphäre ist entscheidend für das Vertraue</w:t>
      </w:r>
      <w:r w:rsidR="000D1B45">
        <w:t xml:space="preserve">n in das </w:t>
      </w:r>
      <w:r w:rsidR="00111027">
        <w:t>IAM-</w:t>
      </w:r>
      <w:r w:rsidR="000D1B45">
        <w:t>System, besonders bei Szenarien, bei denen Bürger auf staatliche oder behördliche Ressourcen zugreifen (C2G-Szenarien).</w:t>
      </w:r>
    </w:p>
    <w:p w14:paraId="0136FEBA" w14:textId="0C855A93" w:rsidR="000D1B45" w:rsidRPr="003F47D5" w:rsidRDefault="000D1B45" w:rsidP="003F47D5">
      <w:pPr>
        <w:pStyle w:val="Textkrper"/>
      </w:pPr>
      <w:r>
        <w:t xml:space="preserve">Des </w:t>
      </w:r>
      <w:r w:rsidR="00E86D1B">
        <w:t>Weiteren</w:t>
      </w:r>
      <w:r>
        <w:t xml:space="preserve"> werden Richtlinien zur Verwaltung und Verarbeitung von </w:t>
      </w:r>
      <w:r w:rsidR="00AC47A7">
        <w:t>s</w:t>
      </w:r>
      <w:r>
        <w:t>ubjektbezogenen Daten gegeben.</w:t>
      </w:r>
    </w:p>
    <w:p w14:paraId="37787406" w14:textId="620272C8" w:rsidR="009C3135" w:rsidRDefault="009C3135" w:rsidP="00ED65EC">
      <w:pPr>
        <w:pStyle w:val="berschrift2"/>
        <w:spacing w:after="120"/>
      </w:pPr>
      <w:bookmarkStart w:id="572" w:name="_Ref491347449"/>
      <w:bookmarkStart w:id="573" w:name="_Toc496078596"/>
      <w:r>
        <w:t xml:space="preserve">Anforderungen </w:t>
      </w:r>
      <w:r w:rsidR="00ED65EC" w:rsidRPr="00AB4B40">
        <w:t xml:space="preserve">an Sicherheit und zum Schutz der </w:t>
      </w:r>
      <w:r w:rsidR="00ED65EC">
        <w:t>Privatsphäre</w:t>
      </w:r>
      <w:bookmarkEnd w:id="572"/>
      <w:bookmarkEnd w:id="573"/>
    </w:p>
    <w:p w14:paraId="26D94963" w14:textId="0C8805AC" w:rsidR="00ED65EC" w:rsidRPr="00ED65EC" w:rsidRDefault="00ED65EC" w:rsidP="00ED65EC">
      <w:pPr>
        <w:pStyle w:val="Textkrper"/>
      </w:pPr>
      <w:r>
        <w:t xml:space="preserve">In diesem Kapitel werden zunächst die </w:t>
      </w:r>
      <w:r w:rsidR="003F47D5">
        <w:t>allgemeinen</w:t>
      </w:r>
      <w:r w:rsidR="008213D4">
        <w:t xml:space="preserve"> </w:t>
      </w:r>
      <w:r w:rsidRPr="00AB4B40">
        <w:t>Anforderungen an Sicherheit und zum Schutz der Personendaten</w:t>
      </w:r>
      <w:r>
        <w:t xml:space="preserve"> </w:t>
      </w:r>
      <w:r w:rsidRPr="00AB4B40">
        <w:t>ei</w:t>
      </w:r>
      <w:r>
        <w:t>nes Subjektes in einem föderierten IAM-System</w:t>
      </w:r>
      <w:r w:rsidRPr="00AB4B40">
        <w:t xml:space="preserve"> </w:t>
      </w:r>
      <w:r>
        <w:t>aufgelistet.</w:t>
      </w:r>
      <w:r w:rsidR="002B0A73">
        <w:t xml:space="preserve"> Je nach Rahmenbedingungen und gewählte</w:t>
      </w:r>
      <w:r w:rsidR="007B6411">
        <w:t>m</w:t>
      </w:r>
      <w:r w:rsidR="002B0A73">
        <w:t xml:space="preserve"> Identity Federation Modell sollten dann die g</w:t>
      </w:r>
      <w:r w:rsidR="002B0A73">
        <w:t>e</w:t>
      </w:r>
      <w:r w:rsidR="002B0A73">
        <w:t>wünschten Anforderungen</w:t>
      </w:r>
      <w:r w:rsidR="006F6631">
        <w:t xml:space="preserve"> bei</w:t>
      </w:r>
      <w:r w:rsidR="003F47D5">
        <w:t xml:space="preserve"> </w:t>
      </w:r>
      <w:r w:rsidR="006F6631">
        <w:t>der Umsetzung mitberücksichtigt werden. Das gilt besonders für Modelle mit zentralem Vermittler.</w:t>
      </w:r>
    </w:p>
    <w:p w14:paraId="2307D2CA" w14:textId="77777777" w:rsidR="009C3135" w:rsidRDefault="009C3135" w:rsidP="00ED65EC">
      <w:pPr>
        <w:pStyle w:val="Textkrper"/>
      </w:pPr>
    </w:p>
    <w:tbl>
      <w:tblPr>
        <w:tblStyle w:val="Tabellenraster"/>
        <w:tblW w:w="9209" w:type="dxa"/>
        <w:tblLayout w:type="fixed"/>
        <w:tblLook w:val="04A0" w:firstRow="1" w:lastRow="0" w:firstColumn="1" w:lastColumn="0" w:noHBand="0" w:noVBand="1"/>
      </w:tblPr>
      <w:tblGrid>
        <w:gridCol w:w="704"/>
        <w:gridCol w:w="2126"/>
        <w:gridCol w:w="2694"/>
        <w:gridCol w:w="3685"/>
      </w:tblGrid>
      <w:tr w:rsidR="009C3135" w:rsidRPr="00AB4B40" w14:paraId="0F01C7BF" w14:textId="77777777" w:rsidTr="00412CC4">
        <w:trPr>
          <w:cantSplit/>
          <w:tblHeader/>
        </w:trPr>
        <w:tc>
          <w:tcPr>
            <w:tcW w:w="704" w:type="dxa"/>
            <w:shd w:val="clear" w:color="auto" w:fill="C6D9F1" w:themeFill="text2" w:themeFillTint="33"/>
          </w:tcPr>
          <w:p w14:paraId="65078922" w14:textId="77777777" w:rsidR="009C3135" w:rsidRPr="00AB4B40" w:rsidRDefault="009C3135" w:rsidP="009C3135">
            <w:pPr>
              <w:rPr>
                <w:b/>
                <w:sz w:val="20"/>
              </w:rPr>
            </w:pPr>
            <w:r w:rsidRPr="00AB4B40">
              <w:rPr>
                <w:b/>
                <w:sz w:val="20"/>
              </w:rPr>
              <w:t>ID</w:t>
            </w:r>
          </w:p>
        </w:tc>
        <w:tc>
          <w:tcPr>
            <w:tcW w:w="2126" w:type="dxa"/>
            <w:shd w:val="clear" w:color="auto" w:fill="C6D9F1" w:themeFill="text2" w:themeFillTint="33"/>
          </w:tcPr>
          <w:p w14:paraId="6D24DAC7" w14:textId="77777777" w:rsidR="009C3135" w:rsidRPr="00AB4B40" w:rsidRDefault="009C3135" w:rsidP="009C3135">
            <w:pPr>
              <w:rPr>
                <w:b/>
                <w:sz w:val="20"/>
              </w:rPr>
            </w:pPr>
            <w:r w:rsidRPr="00AB4B40">
              <w:rPr>
                <w:b/>
                <w:sz w:val="20"/>
              </w:rPr>
              <w:t>Name</w:t>
            </w:r>
          </w:p>
        </w:tc>
        <w:tc>
          <w:tcPr>
            <w:tcW w:w="2694" w:type="dxa"/>
            <w:shd w:val="clear" w:color="auto" w:fill="C6D9F1" w:themeFill="text2" w:themeFillTint="33"/>
          </w:tcPr>
          <w:p w14:paraId="39EA070B" w14:textId="77777777" w:rsidR="009C3135" w:rsidRPr="00AB4B40" w:rsidRDefault="009C3135" w:rsidP="009C3135">
            <w:pPr>
              <w:rPr>
                <w:b/>
                <w:sz w:val="20"/>
              </w:rPr>
            </w:pPr>
            <w:r w:rsidRPr="00AB4B40">
              <w:rPr>
                <w:b/>
                <w:sz w:val="20"/>
              </w:rPr>
              <w:t>Allgemeine Beschreibung</w:t>
            </w:r>
          </w:p>
        </w:tc>
        <w:tc>
          <w:tcPr>
            <w:tcW w:w="3685" w:type="dxa"/>
            <w:shd w:val="clear" w:color="auto" w:fill="C6D9F1" w:themeFill="text2" w:themeFillTint="33"/>
          </w:tcPr>
          <w:p w14:paraId="621D097C" w14:textId="04F5AA10" w:rsidR="009C3135" w:rsidRPr="00AB4B40" w:rsidRDefault="008371F0" w:rsidP="009C3135">
            <w:pPr>
              <w:rPr>
                <w:b/>
                <w:sz w:val="20"/>
              </w:rPr>
            </w:pPr>
            <w:r>
              <w:rPr>
                <w:b/>
                <w:sz w:val="20"/>
              </w:rPr>
              <w:t xml:space="preserve">Typische </w:t>
            </w:r>
            <w:r w:rsidR="009C3135" w:rsidRPr="00AB4B40">
              <w:rPr>
                <w:b/>
                <w:sz w:val="20"/>
              </w:rPr>
              <w:t>Anwendung</w:t>
            </w:r>
            <w:r w:rsidR="009C3135">
              <w:rPr>
                <w:b/>
                <w:sz w:val="20"/>
              </w:rPr>
              <w:t>sszenarien</w:t>
            </w:r>
          </w:p>
        </w:tc>
      </w:tr>
      <w:tr w:rsidR="008371F0" w:rsidRPr="00AB4B40" w14:paraId="5B2F745D" w14:textId="77777777" w:rsidTr="00412CC4">
        <w:trPr>
          <w:trHeight w:val="3561"/>
        </w:trPr>
        <w:tc>
          <w:tcPr>
            <w:tcW w:w="704" w:type="dxa"/>
          </w:tcPr>
          <w:p w14:paraId="52589ADD" w14:textId="49CA0AA7" w:rsidR="008371F0" w:rsidRPr="00AB4B40" w:rsidRDefault="008371F0" w:rsidP="009C3135">
            <w:pPr>
              <w:rPr>
                <w:sz w:val="20"/>
              </w:rPr>
            </w:pPr>
            <w:r w:rsidRPr="00AB4B40">
              <w:rPr>
                <w:sz w:val="20"/>
              </w:rPr>
              <w:t>R1</w:t>
            </w:r>
          </w:p>
        </w:tc>
        <w:tc>
          <w:tcPr>
            <w:tcW w:w="2126" w:type="dxa"/>
          </w:tcPr>
          <w:p w14:paraId="2C39FE22" w14:textId="77777777" w:rsidR="008371F0" w:rsidRPr="00AB4B40" w:rsidRDefault="008371F0" w:rsidP="009C3135">
            <w:pPr>
              <w:rPr>
                <w:sz w:val="20"/>
              </w:rPr>
            </w:pPr>
            <w:r w:rsidRPr="00AB4B40">
              <w:rPr>
                <w:sz w:val="20"/>
              </w:rPr>
              <w:t>Nichtbeobachtbarkeit</w:t>
            </w:r>
            <w:r w:rsidRPr="00AB4B40">
              <w:rPr>
                <w:sz w:val="20"/>
              </w:rPr>
              <w:br/>
              <w:t>(Unobservability)</w:t>
            </w:r>
          </w:p>
        </w:tc>
        <w:tc>
          <w:tcPr>
            <w:tcW w:w="2694" w:type="dxa"/>
          </w:tcPr>
          <w:p w14:paraId="47D71CC4" w14:textId="48BBA2F3" w:rsidR="00F94269" w:rsidRPr="00AB4B40" w:rsidRDefault="008371F0">
            <w:pPr>
              <w:rPr>
                <w:sz w:val="20"/>
              </w:rPr>
            </w:pPr>
            <w:r>
              <w:rPr>
                <w:sz w:val="20"/>
              </w:rPr>
              <w:t>Ein Subjekt</w:t>
            </w:r>
            <w:r w:rsidRPr="00AB4B40">
              <w:rPr>
                <w:sz w:val="20"/>
              </w:rPr>
              <w:t xml:space="preserve"> kann auf eine Ressource zugreifen, ohne dass unberechtigte Dritte dies feststellen können.</w:t>
            </w:r>
          </w:p>
        </w:tc>
        <w:tc>
          <w:tcPr>
            <w:tcW w:w="3685" w:type="dxa"/>
          </w:tcPr>
          <w:p w14:paraId="542A3283" w14:textId="6707777E" w:rsidR="008371F0" w:rsidRPr="00AB4B40" w:rsidRDefault="008371F0" w:rsidP="009300AB">
            <w:pPr>
              <w:rPr>
                <w:sz w:val="20"/>
              </w:rPr>
            </w:pPr>
            <w:r>
              <w:rPr>
                <w:sz w:val="20"/>
              </w:rPr>
              <w:t>Ein a</w:t>
            </w:r>
            <w:r w:rsidRPr="00AB4B40">
              <w:rPr>
                <w:sz w:val="20"/>
              </w:rPr>
              <w:t>n einem Authentisierungsvorgang beteiligter IdP</w:t>
            </w:r>
            <w:r>
              <w:rPr>
                <w:sz w:val="20"/>
              </w:rPr>
              <w:t>/AA</w:t>
            </w:r>
            <w:r w:rsidRPr="00AB4B40">
              <w:rPr>
                <w:sz w:val="20"/>
              </w:rPr>
              <w:t xml:space="preserve"> soll ohne Drittpartei nicht feststellen können, ob und wann e</w:t>
            </w:r>
            <w:r>
              <w:rPr>
                <w:sz w:val="20"/>
              </w:rPr>
              <w:t>in bestimmtes Subjekt</w:t>
            </w:r>
            <w:r w:rsidRPr="00AB4B40">
              <w:rPr>
                <w:sz w:val="20"/>
              </w:rPr>
              <w:t xml:space="preserve"> auf eine Re</w:t>
            </w:r>
            <w:r w:rsidRPr="00AB4B40">
              <w:rPr>
                <w:sz w:val="20"/>
              </w:rPr>
              <w:t>s</w:t>
            </w:r>
            <w:r w:rsidRPr="00AB4B40">
              <w:rPr>
                <w:sz w:val="20"/>
              </w:rPr>
              <w:t>source zug</w:t>
            </w:r>
            <w:r>
              <w:rPr>
                <w:sz w:val="20"/>
              </w:rPr>
              <w:t>egriffen hat.</w:t>
            </w:r>
            <w:r w:rsidR="0034704D">
              <w:rPr>
                <w:rStyle w:val="Funotenzeichen"/>
              </w:rPr>
              <w:t xml:space="preserve"> </w:t>
            </w:r>
            <w:r w:rsidR="0034704D">
              <w:rPr>
                <w:rStyle w:val="Funotenzeichen"/>
              </w:rPr>
              <w:footnoteReference w:id="16"/>
            </w:r>
          </w:p>
          <w:p w14:paraId="227770CF" w14:textId="51D2A329" w:rsidR="008371F0" w:rsidRPr="00AB4B40" w:rsidRDefault="008371F0" w:rsidP="009C3135">
            <w:pPr>
              <w:rPr>
                <w:sz w:val="20"/>
              </w:rPr>
            </w:pPr>
            <w:r w:rsidRPr="00AB4B40">
              <w:rPr>
                <w:sz w:val="20"/>
              </w:rPr>
              <w:t>Eine in einem Authentisierungsvo</w:t>
            </w:r>
            <w:r w:rsidRPr="00AB4B40">
              <w:rPr>
                <w:sz w:val="20"/>
              </w:rPr>
              <w:t>r</w:t>
            </w:r>
            <w:r w:rsidRPr="00AB4B40">
              <w:rPr>
                <w:sz w:val="20"/>
              </w:rPr>
              <w:t>gang unbeteiligter Externer soll nicht feststellen können ob und wann ein b</w:t>
            </w:r>
            <w:r>
              <w:rPr>
                <w:sz w:val="20"/>
              </w:rPr>
              <w:t>estimmter Benutzer auf eine RP</w:t>
            </w:r>
            <w:r>
              <w:rPr>
                <w:sz w:val="20"/>
              </w:rPr>
              <w:br/>
            </w:r>
            <w:r w:rsidRPr="00AB4B40">
              <w:rPr>
                <w:sz w:val="20"/>
              </w:rPr>
              <w:t>oder auf eine Ressource zugegriffen hat (z.B. durch zeitliche Korrelation)</w:t>
            </w:r>
          </w:p>
        </w:tc>
      </w:tr>
      <w:tr w:rsidR="009C3135" w:rsidRPr="00AB4B40" w14:paraId="1D5F120D" w14:textId="77777777" w:rsidTr="009C3135">
        <w:tc>
          <w:tcPr>
            <w:tcW w:w="704" w:type="dxa"/>
          </w:tcPr>
          <w:p w14:paraId="08DD88DA" w14:textId="77777777" w:rsidR="009C3135" w:rsidRPr="00AB4B40" w:rsidRDefault="009C3135" w:rsidP="009C3135">
            <w:pPr>
              <w:rPr>
                <w:sz w:val="20"/>
              </w:rPr>
            </w:pPr>
            <w:r w:rsidRPr="00AB4B40">
              <w:rPr>
                <w:sz w:val="20"/>
              </w:rPr>
              <w:t>R2</w:t>
            </w:r>
          </w:p>
        </w:tc>
        <w:tc>
          <w:tcPr>
            <w:tcW w:w="2126" w:type="dxa"/>
          </w:tcPr>
          <w:p w14:paraId="35D7CE77" w14:textId="35DC7D97" w:rsidR="009C3135" w:rsidRPr="00AB4B40" w:rsidRDefault="00EC0570" w:rsidP="009C3135">
            <w:pPr>
              <w:rPr>
                <w:sz w:val="20"/>
              </w:rPr>
            </w:pPr>
            <w:r>
              <w:rPr>
                <w:sz w:val="20"/>
              </w:rPr>
              <w:t>Unverkettba</w:t>
            </w:r>
            <w:r w:rsidR="00F00353">
              <w:rPr>
                <w:sz w:val="20"/>
              </w:rPr>
              <w:t>r</w:t>
            </w:r>
            <w:r>
              <w:rPr>
                <w:sz w:val="20"/>
              </w:rPr>
              <w:t xml:space="preserve">keit </w:t>
            </w:r>
            <w:r>
              <w:rPr>
                <w:sz w:val="20"/>
              </w:rPr>
              <w:br/>
              <w:t>(</w:t>
            </w:r>
            <w:r w:rsidR="00E3452E">
              <w:rPr>
                <w:sz w:val="20"/>
              </w:rPr>
              <w:t>Unlinkability</w:t>
            </w:r>
            <w:r>
              <w:rPr>
                <w:sz w:val="20"/>
              </w:rPr>
              <w:t>)</w:t>
            </w:r>
          </w:p>
        </w:tc>
        <w:tc>
          <w:tcPr>
            <w:tcW w:w="2694" w:type="dxa"/>
          </w:tcPr>
          <w:p w14:paraId="331878B5" w14:textId="17842A76" w:rsidR="009C3135" w:rsidRPr="00AB4B40" w:rsidRDefault="009C3135" w:rsidP="00580BF6">
            <w:pPr>
              <w:rPr>
                <w:sz w:val="20"/>
              </w:rPr>
            </w:pPr>
            <w:r w:rsidRPr="00AB4B40">
              <w:rPr>
                <w:sz w:val="20"/>
              </w:rPr>
              <w:t>Ein Benutzer kann meh</w:t>
            </w:r>
            <w:r w:rsidRPr="00AB4B40">
              <w:rPr>
                <w:sz w:val="20"/>
              </w:rPr>
              <w:t>r</w:t>
            </w:r>
            <w:r w:rsidRPr="00AB4B40">
              <w:rPr>
                <w:sz w:val="20"/>
              </w:rPr>
              <w:t>mals auf eine Ressource zugreifen, ohne dass unb</w:t>
            </w:r>
            <w:r w:rsidRPr="00AB4B40">
              <w:rPr>
                <w:sz w:val="20"/>
              </w:rPr>
              <w:t>e</w:t>
            </w:r>
            <w:r w:rsidRPr="00AB4B40">
              <w:rPr>
                <w:sz w:val="20"/>
              </w:rPr>
              <w:t>rechtigte Dritte diese Erei</w:t>
            </w:r>
            <w:r w:rsidRPr="00AB4B40">
              <w:rPr>
                <w:sz w:val="20"/>
              </w:rPr>
              <w:t>g</w:t>
            </w:r>
            <w:r w:rsidRPr="00AB4B40">
              <w:rPr>
                <w:sz w:val="20"/>
              </w:rPr>
              <w:t>nisse verbinden können.</w:t>
            </w:r>
          </w:p>
        </w:tc>
        <w:tc>
          <w:tcPr>
            <w:tcW w:w="3685" w:type="dxa"/>
          </w:tcPr>
          <w:p w14:paraId="4CDB8A8D" w14:textId="66CAD41B" w:rsidR="009C3135" w:rsidRPr="00AB4B40" w:rsidRDefault="009C3135">
            <w:pPr>
              <w:rPr>
                <w:sz w:val="20"/>
              </w:rPr>
            </w:pPr>
            <w:r>
              <w:rPr>
                <w:sz w:val="20"/>
              </w:rPr>
              <w:t xml:space="preserve">Ein </w:t>
            </w:r>
            <w:r w:rsidRPr="00AB4B40">
              <w:rPr>
                <w:sz w:val="20"/>
              </w:rPr>
              <w:t xml:space="preserve">Benutzer </w:t>
            </w:r>
            <w:r>
              <w:rPr>
                <w:sz w:val="20"/>
              </w:rPr>
              <w:t xml:space="preserve">soll </w:t>
            </w:r>
            <w:r w:rsidRPr="00AB4B40">
              <w:rPr>
                <w:sz w:val="20"/>
              </w:rPr>
              <w:t>auf unterschiedliche RP</w:t>
            </w:r>
            <w:r>
              <w:rPr>
                <w:sz w:val="20"/>
              </w:rPr>
              <w:t>’s</w:t>
            </w:r>
            <w:r w:rsidRPr="00AB4B40">
              <w:rPr>
                <w:sz w:val="20"/>
              </w:rPr>
              <w:t xml:space="preserve"> bzw. auf Ressourcen zugreifen</w:t>
            </w:r>
            <w:r>
              <w:rPr>
                <w:sz w:val="20"/>
              </w:rPr>
              <w:t xml:space="preserve"> können, ohne dass die Identität</w:t>
            </w:r>
            <w:r w:rsidRPr="00AB4B40">
              <w:rPr>
                <w:sz w:val="20"/>
              </w:rPr>
              <w:t xml:space="preserve"> </w:t>
            </w:r>
            <w:r>
              <w:rPr>
                <w:sz w:val="20"/>
              </w:rPr>
              <w:t>durch Korrelation der Identitätsdaten durch die beteiligten RP’s oder</w:t>
            </w:r>
            <w:r w:rsidRPr="00AB4B40">
              <w:rPr>
                <w:sz w:val="20"/>
              </w:rPr>
              <w:t xml:space="preserve"> </w:t>
            </w:r>
            <w:r>
              <w:rPr>
                <w:sz w:val="20"/>
              </w:rPr>
              <w:t>durch Dritte aufgedeckt werden kann.</w:t>
            </w:r>
          </w:p>
        </w:tc>
      </w:tr>
      <w:tr w:rsidR="00AA2ACF" w:rsidRPr="00AB4B40" w14:paraId="25E93192" w14:textId="77777777" w:rsidTr="006169CB">
        <w:trPr>
          <w:trHeight w:val="2820"/>
        </w:trPr>
        <w:tc>
          <w:tcPr>
            <w:tcW w:w="704" w:type="dxa"/>
          </w:tcPr>
          <w:p w14:paraId="6344337E" w14:textId="2FBB93E7" w:rsidR="00AA2ACF" w:rsidRPr="00AB4B40" w:rsidRDefault="00AA2ACF" w:rsidP="009C3135">
            <w:pPr>
              <w:rPr>
                <w:sz w:val="20"/>
              </w:rPr>
            </w:pPr>
            <w:r w:rsidRPr="00AB4B40">
              <w:rPr>
                <w:sz w:val="20"/>
              </w:rPr>
              <w:lastRenderedPageBreak/>
              <w:t>R3</w:t>
            </w:r>
          </w:p>
        </w:tc>
        <w:tc>
          <w:tcPr>
            <w:tcW w:w="2126" w:type="dxa"/>
          </w:tcPr>
          <w:p w14:paraId="4A786082" w14:textId="77777777" w:rsidR="00AA2ACF" w:rsidRPr="00AB4B40" w:rsidRDefault="00AA2ACF" w:rsidP="009C3135">
            <w:pPr>
              <w:rPr>
                <w:sz w:val="20"/>
              </w:rPr>
            </w:pPr>
            <w:r w:rsidRPr="00AB4B40">
              <w:rPr>
                <w:sz w:val="20"/>
              </w:rPr>
              <w:t>Vertraulichkeit</w:t>
            </w:r>
            <w:r w:rsidRPr="00AB4B40">
              <w:rPr>
                <w:sz w:val="20"/>
              </w:rPr>
              <w:br/>
              <w:t>(Confidentiality)</w:t>
            </w:r>
          </w:p>
        </w:tc>
        <w:tc>
          <w:tcPr>
            <w:tcW w:w="2694" w:type="dxa"/>
          </w:tcPr>
          <w:p w14:paraId="071B3F1C" w14:textId="4A25D444" w:rsidR="00AA2ACF" w:rsidRPr="00AB4B40" w:rsidRDefault="00AA2ACF">
            <w:pPr>
              <w:rPr>
                <w:sz w:val="20"/>
              </w:rPr>
            </w:pPr>
            <w:r w:rsidRPr="00AB4B40">
              <w:rPr>
                <w:sz w:val="20"/>
              </w:rPr>
              <w:t xml:space="preserve">Ausser </w:t>
            </w:r>
            <w:r>
              <w:rPr>
                <w:sz w:val="20"/>
              </w:rPr>
              <w:t>einer ausstellenden Instanz (IdP/AA) und der konsumierenden RP, sowie dem Subjekt</w:t>
            </w:r>
            <w:r w:rsidRPr="00AB4B40">
              <w:rPr>
                <w:sz w:val="20"/>
              </w:rPr>
              <w:t xml:space="preserve"> selbst, </w:t>
            </w:r>
            <w:proofErr w:type="gramStart"/>
            <w:r w:rsidRPr="00AB4B40">
              <w:rPr>
                <w:sz w:val="20"/>
              </w:rPr>
              <w:t>können</w:t>
            </w:r>
            <w:proofErr w:type="gramEnd"/>
            <w:r w:rsidRPr="00AB4B40">
              <w:rPr>
                <w:sz w:val="20"/>
              </w:rPr>
              <w:t xml:space="preserve"> keine an einem Authentisi</w:t>
            </w:r>
            <w:r w:rsidRPr="00AB4B40">
              <w:rPr>
                <w:sz w:val="20"/>
              </w:rPr>
              <w:t>e</w:t>
            </w:r>
            <w:r w:rsidRPr="00AB4B40">
              <w:rPr>
                <w:sz w:val="20"/>
              </w:rPr>
              <w:t>rungsvorgang beteiligte Dienste personenidentifizi</w:t>
            </w:r>
            <w:r w:rsidRPr="00AB4B40">
              <w:rPr>
                <w:sz w:val="20"/>
              </w:rPr>
              <w:t>e</w:t>
            </w:r>
            <w:r w:rsidRPr="00AB4B40">
              <w:rPr>
                <w:sz w:val="20"/>
              </w:rPr>
              <w:t>rende Information eins</w:t>
            </w:r>
            <w:r w:rsidRPr="00AB4B40">
              <w:rPr>
                <w:sz w:val="20"/>
              </w:rPr>
              <w:t>e</w:t>
            </w:r>
            <w:r w:rsidRPr="00AB4B40">
              <w:rPr>
                <w:sz w:val="20"/>
              </w:rPr>
              <w:t>hen.</w:t>
            </w:r>
          </w:p>
        </w:tc>
        <w:tc>
          <w:tcPr>
            <w:tcW w:w="3685" w:type="dxa"/>
          </w:tcPr>
          <w:p w14:paraId="3B50CD85" w14:textId="5EB4D41B" w:rsidR="00AA2ACF" w:rsidRPr="00AB4B40" w:rsidRDefault="00AA2ACF" w:rsidP="00280CAC">
            <w:pPr>
              <w:rPr>
                <w:sz w:val="20"/>
              </w:rPr>
            </w:pPr>
            <w:r>
              <w:rPr>
                <w:sz w:val="20"/>
              </w:rPr>
              <w:t xml:space="preserve">Ein am </w:t>
            </w:r>
            <w:r w:rsidRPr="00AB4B40">
              <w:rPr>
                <w:sz w:val="20"/>
              </w:rPr>
              <w:t xml:space="preserve">Authentisierungsvorgang </w:t>
            </w:r>
            <w:r>
              <w:rPr>
                <w:sz w:val="20"/>
              </w:rPr>
              <w:t>bete</w:t>
            </w:r>
            <w:r>
              <w:rPr>
                <w:sz w:val="20"/>
              </w:rPr>
              <w:t>i</w:t>
            </w:r>
            <w:r>
              <w:rPr>
                <w:sz w:val="20"/>
              </w:rPr>
              <w:t xml:space="preserve">ligter Vermittler oder eine nicht-vertrauenswürdige Software auf dem Client des Benutzers sollen </w:t>
            </w:r>
            <w:r w:rsidRPr="00AB4B40">
              <w:rPr>
                <w:sz w:val="20"/>
              </w:rPr>
              <w:t>persone</w:t>
            </w:r>
            <w:r w:rsidRPr="00AB4B40">
              <w:rPr>
                <w:sz w:val="20"/>
              </w:rPr>
              <w:t>n</w:t>
            </w:r>
            <w:r w:rsidRPr="00AB4B40">
              <w:rPr>
                <w:sz w:val="20"/>
              </w:rPr>
              <w:t>identifizierende Informationen (vermi</w:t>
            </w:r>
            <w:r w:rsidRPr="00AB4B40">
              <w:rPr>
                <w:sz w:val="20"/>
              </w:rPr>
              <w:t>t</w:t>
            </w:r>
            <w:r w:rsidRPr="00AB4B40">
              <w:rPr>
                <w:sz w:val="20"/>
              </w:rPr>
              <w:t xml:space="preserve">telte Attribute) </w:t>
            </w:r>
            <w:r>
              <w:rPr>
                <w:sz w:val="20"/>
              </w:rPr>
              <w:t>und optional die Ident</w:t>
            </w:r>
            <w:r>
              <w:rPr>
                <w:sz w:val="20"/>
              </w:rPr>
              <w:t>i</w:t>
            </w:r>
            <w:r>
              <w:rPr>
                <w:sz w:val="20"/>
              </w:rPr>
              <w:t xml:space="preserve">tät des Benutzers nicht </w:t>
            </w:r>
            <w:r w:rsidRPr="00AB4B40">
              <w:rPr>
                <w:sz w:val="20"/>
              </w:rPr>
              <w:t>einsehen</w:t>
            </w:r>
            <w:r>
              <w:rPr>
                <w:sz w:val="20"/>
              </w:rPr>
              <w:t xml:space="preserve"> bzw. feststellen können.</w:t>
            </w:r>
          </w:p>
        </w:tc>
      </w:tr>
      <w:tr w:rsidR="00395005" w:rsidRPr="00AB4B40" w14:paraId="497626DA" w14:textId="77777777" w:rsidTr="00412CC4">
        <w:trPr>
          <w:trHeight w:val="3701"/>
        </w:trPr>
        <w:tc>
          <w:tcPr>
            <w:tcW w:w="704" w:type="dxa"/>
          </w:tcPr>
          <w:p w14:paraId="20C3153B" w14:textId="7DB0B559" w:rsidR="00395005" w:rsidRPr="00AB4B40" w:rsidRDefault="00395005" w:rsidP="009C3135">
            <w:pPr>
              <w:rPr>
                <w:sz w:val="20"/>
              </w:rPr>
            </w:pPr>
            <w:r w:rsidRPr="00AB4B40">
              <w:rPr>
                <w:sz w:val="20"/>
              </w:rPr>
              <w:t>R4a</w:t>
            </w:r>
          </w:p>
        </w:tc>
        <w:tc>
          <w:tcPr>
            <w:tcW w:w="2126" w:type="dxa"/>
          </w:tcPr>
          <w:p w14:paraId="77124C0D" w14:textId="77777777" w:rsidR="00395005" w:rsidRPr="00AB4B40" w:rsidRDefault="00395005" w:rsidP="009C3135">
            <w:pPr>
              <w:rPr>
                <w:sz w:val="20"/>
              </w:rPr>
            </w:pPr>
            <w:r w:rsidRPr="00AB4B40">
              <w:rPr>
                <w:sz w:val="20"/>
              </w:rPr>
              <w:t xml:space="preserve">Datenherkunft und </w:t>
            </w:r>
            <w:r w:rsidRPr="00AB4B40">
              <w:rPr>
                <w:sz w:val="20"/>
              </w:rPr>
              <w:br/>
              <w:t xml:space="preserve">Datenunversehrtheit (Authenticity &amp; </w:t>
            </w:r>
            <w:r w:rsidRPr="00AB4B40">
              <w:rPr>
                <w:sz w:val="20"/>
              </w:rPr>
              <w:br/>
              <w:t>Integrity)</w:t>
            </w:r>
          </w:p>
        </w:tc>
        <w:tc>
          <w:tcPr>
            <w:tcW w:w="2694" w:type="dxa"/>
          </w:tcPr>
          <w:p w14:paraId="595A7EFC" w14:textId="7F2A19C7" w:rsidR="00395005" w:rsidRPr="00AB4B40" w:rsidRDefault="00395005" w:rsidP="009C3135">
            <w:pPr>
              <w:rPr>
                <w:sz w:val="20"/>
              </w:rPr>
            </w:pPr>
            <w:r w:rsidRPr="00AB4B40">
              <w:rPr>
                <w:sz w:val="20"/>
              </w:rPr>
              <w:t>Eine Applikation kann die Herkunft und Unversehr</w:t>
            </w:r>
            <w:r w:rsidRPr="00AB4B40">
              <w:rPr>
                <w:sz w:val="20"/>
              </w:rPr>
              <w:t>t</w:t>
            </w:r>
            <w:r w:rsidRPr="00AB4B40">
              <w:rPr>
                <w:sz w:val="20"/>
              </w:rPr>
              <w:t>heit von Identitätsinformat</w:t>
            </w:r>
            <w:r w:rsidRPr="00AB4B40">
              <w:rPr>
                <w:sz w:val="20"/>
              </w:rPr>
              <w:t>i</w:t>
            </w:r>
            <w:r w:rsidRPr="00AB4B40">
              <w:rPr>
                <w:sz w:val="20"/>
              </w:rPr>
              <w:t>onen eines Benutzers bis zu ihrer Quelle zurück überprüfen.</w:t>
            </w:r>
          </w:p>
        </w:tc>
        <w:tc>
          <w:tcPr>
            <w:tcW w:w="3685" w:type="dxa"/>
          </w:tcPr>
          <w:p w14:paraId="4CA33046" w14:textId="77777777" w:rsidR="00395005" w:rsidRDefault="00395005" w:rsidP="009C3135">
            <w:pPr>
              <w:rPr>
                <w:sz w:val="20"/>
              </w:rPr>
            </w:pPr>
            <w:proofErr w:type="gramStart"/>
            <w:r w:rsidRPr="00AB4B40">
              <w:rPr>
                <w:sz w:val="20"/>
              </w:rPr>
              <w:t>Eine</w:t>
            </w:r>
            <w:proofErr w:type="gramEnd"/>
            <w:r w:rsidRPr="00AB4B40">
              <w:rPr>
                <w:sz w:val="20"/>
              </w:rPr>
              <w:t xml:space="preserve"> RP kann </w:t>
            </w:r>
            <w:r>
              <w:rPr>
                <w:sz w:val="20"/>
              </w:rPr>
              <w:t>über</w:t>
            </w:r>
            <w:r w:rsidRPr="00AB4B40">
              <w:rPr>
                <w:sz w:val="20"/>
              </w:rPr>
              <w:t>prüfen, ob Ident</w:t>
            </w:r>
            <w:r w:rsidRPr="00AB4B40">
              <w:rPr>
                <w:sz w:val="20"/>
              </w:rPr>
              <w:t>i</w:t>
            </w:r>
            <w:r w:rsidRPr="00AB4B40">
              <w:rPr>
                <w:sz w:val="20"/>
              </w:rPr>
              <w:t xml:space="preserve">tätsinformationen </w:t>
            </w:r>
            <w:r>
              <w:rPr>
                <w:sz w:val="20"/>
              </w:rPr>
              <w:t>von einem berechti</w:t>
            </w:r>
            <w:r>
              <w:rPr>
                <w:sz w:val="20"/>
              </w:rPr>
              <w:t>g</w:t>
            </w:r>
            <w:r>
              <w:rPr>
                <w:sz w:val="20"/>
              </w:rPr>
              <w:t xml:space="preserve">ten Vermittler stammen. </w:t>
            </w:r>
          </w:p>
          <w:p w14:paraId="6C675126" w14:textId="77777777" w:rsidR="00395005" w:rsidRPr="00AB4B40" w:rsidRDefault="00395005" w:rsidP="00023061">
            <w:pPr>
              <w:rPr>
                <w:sz w:val="20"/>
              </w:rPr>
            </w:pPr>
            <w:proofErr w:type="gramStart"/>
            <w:r w:rsidRPr="00AB4B40">
              <w:rPr>
                <w:sz w:val="20"/>
              </w:rPr>
              <w:t>Eine</w:t>
            </w:r>
            <w:proofErr w:type="gramEnd"/>
            <w:r w:rsidRPr="00AB4B40">
              <w:rPr>
                <w:sz w:val="20"/>
              </w:rPr>
              <w:t xml:space="preserve"> RP kann feststellen, ob</w:t>
            </w:r>
            <w:r>
              <w:rPr>
                <w:sz w:val="20"/>
              </w:rPr>
              <w:t xml:space="preserve"> die A</w:t>
            </w:r>
            <w:r>
              <w:rPr>
                <w:sz w:val="20"/>
              </w:rPr>
              <w:t>u</w:t>
            </w:r>
            <w:r>
              <w:rPr>
                <w:sz w:val="20"/>
              </w:rPr>
              <w:t>thentifizierungs- und Attributbestät</w:t>
            </w:r>
            <w:r>
              <w:rPr>
                <w:sz w:val="20"/>
              </w:rPr>
              <w:t>i</w:t>
            </w:r>
            <w:r>
              <w:rPr>
                <w:sz w:val="20"/>
              </w:rPr>
              <w:t xml:space="preserve">gungen </w:t>
            </w:r>
            <w:r w:rsidRPr="00AB4B40">
              <w:rPr>
                <w:sz w:val="20"/>
              </w:rPr>
              <w:t>von einer ihr bekannten autor</w:t>
            </w:r>
            <w:r w:rsidRPr="00AB4B40">
              <w:rPr>
                <w:sz w:val="20"/>
              </w:rPr>
              <w:t>i</w:t>
            </w:r>
            <w:r w:rsidRPr="00AB4B40">
              <w:rPr>
                <w:sz w:val="20"/>
              </w:rPr>
              <w:t>tativen Quelle (IdP/AA) stammen.</w:t>
            </w:r>
          </w:p>
          <w:p w14:paraId="79443A1B" w14:textId="4F1CC4B2" w:rsidR="00395005" w:rsidRPr="00AB4B40" w:rsidRDefault="00395005">
            <w:pPr>
              <w:rPr>
                <w:sz w:val="20"/>
              </w:rPr>
            </w:pPr>
            <w:proofErr w:type="gramStart"/>
            <w:r w:rsidRPr="00AB4B40">
              <w:rPr>
                <w:sz w:val="20"/>
              </w:rPr>
              <w:t>Eine</w:t>
            </w:r>
            <w:proofErr w:type="gramEnd"/>
            <w:r w:rsidRPr="00AB4B40">
              <w:rPr>
                <w:sz w:val="20"/>
              </w:rPr>
              <w:t xml:space="preserve"> RP kann si</w:t>
            </w:r>
            <w:r>
              <w:rPr>
                <w:sz w:val="20"/>
              </w:rPr>
              <w:t>ch davon überzeugen</w:t>
            </w:r>
            <w:r w:rsidRPr="00AB4B40">
              <w:rPr>
                <w:sz w:val="20"/>
              </w:rPr>
              <w:t xml:space="preserve">, dass </w:t>
            </w:r>
            <w:r>
              <w:rPr>
                <w:sz w:val="20"/>
              </w:rPr>
              <w:t>der Überbringer einer Authentif</w:t>
            </w:r>
            <w:r>
              <w:rPr>
                <w:sz w:val="20"/>
              </w:rPr>
              <w:t>i</w:t>
            </w:r>
            <w:r>
              <w:rPr>
                <w:sz w:val="20"/>
              </w:rPr>
              <w:t>zierungs- und Attributbestätigung der rechtmässige</w:t>
            </w:r>
            <w:r w:rsidRPr="00AB4B40">
              <w:rPr>
                <w:sz w:val="20"/>
              </w:rPr>
              <w:t xml:space="preserve"> </w:t>
            </w:r>
            <w:r>
              <w:rPr>
                <w:sz w:val="20"/>
              </w:rPr>
              <w:t>Inhaber</w:t>
            </w:r>
            <w:r w:rsidRPr="00AB4B40">
              <w:rPr>
                <w:sz w:val="20"/>
              </w:rPr>
              <w:t xml:space="preserve"> </w:t>
            </w:r>
            <w:r>
              <w:rPr>
                <w:sz w:val="20"/>
              </w:rPr>
              <w:t>ist</w:t>
            </w:r>
            <w:r w:rsidRPr="00AB4B40">
              <w:rPr>
                <w:rStyle w:val="Funotenzeichen"/>
              </w:rPr>
              <w:footnoteReference w:id="17"/>
            </w:r>
            <w:r w:rsidRPr="00AB4B40">
              <w:rPr>
                <w:sz w:val="20"/>
              </w:rPr>
              <w:t>.</w:t>
            </w:r>
            <w:r>
              <w:rPr>
                <w:sz w:val="20"/>
              </w:rPr>
              <w:t xml:space="preserve"> </w:t>
            </w:r>
          </w:p>
        </w:tc>
      </w:tr>
      <w:tr w:rsidR="009C3135" w:rsidRPr="00AB4B40" w14:paraId="43F6066C" w14:textId="77777777" w:rsidTr="009C3135">
        <w:tc>
          <w:tcPr>
            <w:tcW w:w="704" w:type="dxa"/>
          </w:tcPr>
          <w:p w14:paraId="3E8AA590" w14:textId="77777777" w:rsidR="009C3135" w:rsidRPr="00AB4B40" w:rsidRDefault="009C3135" w:rsidP="009C3135">
            <w:pPr>
              <w:rPr>
                <w:sz w:val="20"/>
              </w:rPr>
            </w:pPr>
            <w:r w:rsidRPr="00AB4B40">
              <w:rPr>
                <w:sz w:val="20"/>
              </w:rPr>
              <w:t>R5</w:t>
            </w:r>
          </w:p>
        </w:tc>
        <w:tc>
          <w:tcPr>
            <w:tcW w:w="2126" w:type="dxa"/>
          </w:tcPr>
          <w:p w14:paraId="67FE55EF" w14:textId="77777777" w:rsidR="009C3135" w:rsidRPr="00AB4B40" w:rsidRDefault="009C3135" w:rsidP="009C3135">
            <w:pPr>
              <w:rPr>
                <w:sz w:val="20"/>
              </w:rPr>
            </w:pPr>
            <w:r w:rsidRPr="00AB4B40">
              <w:rPr>
                <w:sz w:val="20"/>
              </w:rPr>
              <w:t>Einwilligung/Freigabe (Consent)</w:t>
            </w:r>
          </w:p>
        </w:tc>
        <w:tc>
          <w:tcPr>
            <w:tcW w:w="2694" w:type="dxa"/>
          </w:tcPr>
          <w:p w14:paraId="23339CC0" w14:textId="77777777" w:rsidR="009C3135" w:rsidRPr="00AB4B40" w:rsidRDefault="009C3135" w:rsidP="009C3135">
            <w:pPr>
              <w:rPr>
                <w:sz w:val="20"/>
              </w:rPr>
            </w:pPr>
            <w:r w:rsidRPr="00AB4B40">
              <w:rPr>
                <w:sz w:val="20"/>
              </w:rPr>
              <w:t>Die Freigabe von Identität</w:t>
            </w:r>
            <w:r w:rsidRPr="00AB4B40">
              <w:rPr>
                <w:sz w:val="20"/>
              </w:rPr>
              <w:t>s</w:t>
            </w:r>
            <w:r w:rsidRPr="00AB4B40">
              <w:rPr>
                <w:sz w:val="20"/>
              </w:rPr>
              <w:t>informationen an einen a</w:t>
            </w:r>
            <w:r w:rsidRPr="00AB4B40">
              <w:rPr>
                <w:sz w:val="20"/>
              </w:rPr>
              <w:t>n</w:t>
            </w:r>
            <w:r w:rsidRPr="00AB4B40">
              <w:rPr>
                <w:sz w:val="20"/>
              </w:rPr>
              <w:t>fragenden Dienst kann o</w:t>
            </w:r>
            <w:r w:rsidRPr="00AB4B40">
              <w:rPr>
                <w:sz w:val="20"/>
              </w:rPr>
              <w:t>h</w:t>
            </w:r>
            <w:r w:rsidRPr="00AB4B40">
              <w:rPr>
                <w:sz w:val="20"/>
              </w:rPr>
              <w:t>ne Einwilligung des Benu</w:t>
            </w:r>
            <w:r w:rsidRPr="00AB4B40">
              <w:rPr>
                <w:sz w:val="20"/>
              </w:rPr>
              <w:t>t</w:t>
            </w:r>
            <w:r w:rsidRPr="00AB4B40">
              <w:rPr>
                <w:sz w:val="20"/>
              </w:rPr>
              <w:t>zers nicht erfolgen.</w:t>
            </w:r>
          </w:p>
        </w:tc>
        <w:tc>
          <w:tcPr>
            <w:tcW w:w="3685" w:type="dxa"/>
          </w:tcPr>
          <w:p w14:paraId="0E112CF2" w14:textId="00AE13B6" w:rsidR="009C3135" w:rsidRPr="00AB4B40" w:rsidRDefault="009C3135" w:rsidP="008213D4">
            <w:pPr>
              <w:rPr>
                <w:sz w:val="20"/>
              </w:rPr>
            </w:pPr>
            <w:r>
              <w:rPr>
                <w:sz w:val="20"/>
              </w:rPr>
              <w:t xml:space="preserve">Ein </w:t>
            </w:r>
            <w:r w:rsidR="008213D4">
              <w:rPr>
                <w:sz w:val="20"/>
              </w:rPr>
              <w:t>Vermittler</w:t>
            </w:r>
            <w:r>
              <w:rPr>
                <w:sz w:val="20"/>
              </w:rPr>
              <w:t xml:space="preserve"> oder eine Client-Software fordert vom Benutzer die </w:t>
            </w:r>
            <w:r w:rsidRPr="00AB4B40">
              <w:rPr>
                <w:sz w:val="20"/>
              </w:rPr>
              <w:t xml:space="preserve">Freigabe </w:t>
            </w:r>
            <w:r w:rsidR="00395005">
              <w:rPr>
                <w:sz w:val="20"/>
              </w:rPr>
              <w:t>von personenidentifiziere</w:t>
            </w:r>
            <w:r w:rsidR="00395005">
              <w:rPr>
                <w:sz w:val="20"/>
              </w:rPr>
              <w:t>n</w:t>
            </w:r>
            <w:r w:rsidR="00395005">
              <w:rPr>
                <w:sz w:val="20"/>
              </w:rPr>
              <w:t>den I</w:t>
            </w:r>
            <w:r w:rsidRPr="00AB4B40">
              <w:rPr>
                <w:sz w:val="20"/>
              </w:rPr>
              <w:t>nformationen und Attribute</w:t>
            </w:r>
            <w:r w:rsidR="00395005">
              <w:rPr>
                <w:sz w:val="20"/>
              </w:rPr>
              <w:t>n ein.</w:t>
            </w:r>
          </w:p>
        </w:tc>
      </w:tr>
      <w:tr w:rsidR="009C3135" w:rsidRPr="00AB4B40" w14:paraId="6623B43E" w14:textId="77777777" w:rsidTr="009C3135">
        <w:tc>
          <w:tcPr>
            <w:tcW w:w="704" w:type="dxa"/>
          </w:tcPr>
          <w:p w14:paraId="50613427" w14:textId="77777777" w:rsidR="009C3135" w:rsidRPr="00AB4B40" w:rsidRDefault="009C3135" w:rsidP="009C3135">
            <w:pPr>
              <w:rPr>
                <w:sz w:val="20"/>
              </w:rPr>
            </w:pPr>
            <w:r>
              <w:rPr>
                <w:sz w:val="20"/>
              </w:rPr>
              <w:t>R6</w:t>
            </w:r>
          </w:p>
        </w:tc>
        <w:tc>
          <w:tcPr>
            <w:tcW w:w="2126" w:type="dxa"/>
          </w:tcPr>
          <w:p w14:paraId="6144B00E" w14:textId="7158D265" w:rsidR="009C3135" w:rsidRPr="00AB4B40" w:rsidRDefault="009C3135" w:rsidP="008213D4">
            <w:pPr>
              <w:rPr>
                <w:sz w:val="20"/>
              </w:rPr>
            </w:pPr>
            <w:r w:rsidRPr="00AB4B40">
              <w:rPr>
                <w:sz w:val="20"/>
              </w:rPr>
              <w:t>Nachvollziehbarkeit</w:t>
            </w:r>
            <w:r w:rsidR="008213D4">
              <w:rPr>
                <w:sz w:val="20"/>
              </w:rPr>
              <w:br/>
            </w:r>
            <w:r w:rsidRPr="00AB4B40">
              <w:rPr>
                <w:sz w:val="20"/>
              </w:rPr>
              <w:t>(Auditability)</w:t>
            </w:r>
          </w:p>
        </w:tc>
        <w:tc>
          <w:tcPr>
            <w:tcW w:w="2694" w:type="dxa"/>
          </w:tcPr>
          <w:p w14:paraId="2322EF11" w14:textId="77777777" w:rsidR="009C3135" w:rsidRPr="00AB4B40" w:rsidRDefault="009C3135" w:rsidP="009C3135">
            <w:pPr>
              <w:rPr>
                <w:sz w:val="20"/>
              </w:rPr>
            </w:pPr>
            <w:r w:rsidRPr="00AB4B40">
              <w:rPr>
                <w:sz w:val="20"/>
              </w:rPr>
              <w:t>Die zu einem bestimmten Authentisierungsvorgang vermittelten Identitätsinfo</w:t>
            </w:r>
            <w:r w:rsidRPr="00AB4B40">
              <w:rPr>
                <w:sz w:val="20"/>
              </w:rPr>
              <w:t>r</w:t>
            </w:r>
            <w:r w:rsidRPr="00AB4B40">
              <w:rPr>
                <w:sz w:val="20"/>
              </w:rPr>
              <w:t>mationen und ihre Metad</w:t>
            </w:r>
            <w:r w:rsidRPr="00AB4B40">
              <w:rPr>
                <w:sz w:val="20"/>
              </w:rPr>
              <w:t>a</w:t>
            </w:r>
            <w:r w:rsidRPr="00AB4B40">
              <w:rPr>
                <w:sz w:val="20"/>
              </w:rPr>
              <w:t xml:space="preserve">ten liegen vor. </w:t>
            </w:r>
          </w:p>
        </w:tc>
        <w:tc>
          <w:tcPr>
            <w:tcW w:w="3685" w:type="dxa"/>
          </w:tcPr>
          <w:p w14:paraId="0E3A1AD2" w14:textId="77777777" w:rsidR="009C3135" w:rsidRPr="00AB4B40" w:rsidRDefault="009C3135" w:rsidP="009C3135">
            <w:pPr>
              <w:rPr>
                <w:sz w:val="20"/>
              </w:rPr>
            </w:pPr>
            <w:r w:rsidRPr="00AB4B40">
              <w:rPr>
                <w:sz w:val="20"/>
              </w:rPr>
              <w:t>Die vermittelten Identitätsinformationen und ihre Metadaten können zentral eingesehen oder unter Mitwirkung aller beteiligter Entitäten im Nachhinein z</w:t>
            </w:r>
            <w:r w:rsidRPr="00AB4B40">
              <w:rPr>
                <w:sz w:val="20"/>
              </w:rPr>
              <w:t>u</w:t>
            </w:r>
            <w:r w:rsidRPr="00AB4B40">
              <w:rPr>
                <w:sz w:val="20"/>
              </w:rPr>
              <w:t>sammengestellt werden.</w:t>
            </w:r>
          </w:p>
        </w:tc>
      </w:tr>
    </w:tbl>
    <w:p w14:paraId="4FD622F2" w14:textId="77777777" w:rsidR="009C3135" w:rsidRPr="009C3135" w:rsidRDefault="009C3135" w:rsidP="008213D4">
      <w:pPr>
        <w:pStyle w:val="Textkrper"/>
      </w:pPr>
    </w:p>
    <w:p w14:paraId="3AED981B" w14:textId="47F110FC" w:rsidR="00A32120" w:rsidRPr="00A32120" w:rsidRDefault="00A32120" w:rsidP="00A32120">
      <w:pPr>
        <w:pStyle w:val="berschrift2"/>
        <w:spacing w:after="120"/>
      </w:pPr>
      <w:bookmarkStart w:id="574" w:name="_Toc496078597"/>
      <w:r>
        <w:t>Verwaltung und Verarbeitung von Daten von Subjekten</w:t>
      </w:r>
      <w:bookmarkEnd w:id="574"/>
    </w:p>
    <w:p w14:paraId="2408102B" w14:textId="3136D80D" w:rsidR="004933F3" w:rsidRDefault="004933F3" w:rsidP="004933F3">
      <w:pPr>
        <w:spacing w:after="0" w:line="240" w:lineRule="auto"/>
      </w:pPr>
      <w:r>
        <w:t>Dieses Kapitel gibt eine Richtlinie, was es zu beachten gibt, wenn Daten von Subjekten ve</w:t>
      </w:r>
      <w:r>
        <w:t>r</w:t>
      </w:r>
      <w:r>
        <w:t>waltet und verarbeitet werden. Die wichtigste Voraussetzung ist, dass der Benutzer jederzeit sicherstellen kann, auf welche Art seine Daten verwendet werden. Dieses Kapitel beschreibt</w:t>
      </w:r>
      <w:r w:rsidR="00A32120">
        <w:t xml:space="preserve">, </w:t>
      </w:r>
      <w:r>
        <w:lastRenderedPageBreak/>
        <w:t>bei welchen Szenarien welche Massnahmen für den Datenschutz zu beachten sind. Dies soll die Vertrauenswürdigkeit der Dienstanbieter stärken.</w:t>
      </w:r>
    </w:p>
    <w:p w14:paraId="6460FA44" w14:textId="77777777" w:rsidR="004933F3" w:rsidRDefault="004933F3" w:rsidP="0023667D">
      <w:pPr>
        <w:pStyle w:val="berschrift3"/>
      </w:pPr>
      <w:bookmarkStart w:id="575" w:name="_Toc496078598"/>
      <w:r>
        <w:t>Minimierung der Datensammlung und des Datenbestands</w:t>
      </w:r>
      <w:bookmarkEnd w:id="575"/>
    </w:p>
    <w:p w14:paraId="0D1A8F8E" w14:textId="1715B472" w:rsidR="00BC26A3" w:rsidRDefault="004933F3" w:rsidP="004933F3">
      <w:pPr>
        <w:spacing w:after="0" w:line="240" w:lineRule="auto"/>
      </w:pPr>
      <w:r>
        <w:t xml:space="preserve">Subjektidentifizierende Attribute dürfen </w:t>
      </w:r>
      <w:r w:rsidR="00BC26A3">
        <w:t>von der RA</w:t>
      </w:r>
      <w:r>
        <w:t xml:space="preserve"> für die </w:t>
      </w:r>
      <w:r w:rsidR="00571127">
        <w:t xml:space="preserve">Identifizierung </w:t>
      </w:r>
      <w:r>
        <w:t>und Überprüfung eines Subjektes gesammelt</w:t>
      </w:r>
      <w:r w:rsidR="00BC26A3">
        <w:t xml:space="preserve"> werden.</w:t>
      </w:r>
    </w:p>
    <w:p w14:paraId="41C492D5" w14:textId="230230C6" w:rsidR="00BC26A3" w:rsidRDefault="00BC26A3" w:rsidP="004933F3">
      <w:pPr>
        <w:spacing w:after="0" w:line="240" w:lineRule="auto"/>
      </w:pPr>
      <w:r>
        <w:t xml:space="preserve">Ein Vermittler darf nur die Attribute an eine RP weitergeben, welche von </w:t>
      </w:r>
      <w:proofErr w:type="gramStart"/>
      <w:r>
        <w:t>der</w:t>
      </w:r>
      <w:proofErr w:type="gramEnd"/>
      <w:r>
        <w:t xml:space="preserve"> RP explizit a</w:t>
      </w:r>
      <w:r>
        <w:t>n</w:t>
      </w:r>
      <w:r>
        <w:t>gefordert wurde</w:t>
      </w:r>
      <w:r w:rsidR="00A42E11">
        <w:t>n</w:t>
      </w:r>
      <w:r>
        <w:t>. In spezifischen Fälle</w:t>
      </w:r>
      <w:r w:rsidR="00A42E11">
        <w:t>n</w:t>
      </w:r>
      <w:r>
        <w:t xml:space="preserve"> ist es nicht nötig</w:t>
      </w:r>
      <w:r w:rsidR="00A42E11">
        <w:t xml:space="preserve"> </w:t>
      </w:r>
      <w:r>
        <w:t>Attribut</w:t>
      </w:r>
      <w:r w:rsidR="00934909">
        <w:t>e</w:t>
      </w:r>
      <w:r>
        <w:t xml:space="preserve"> völlig offen zu legen.</w:t>
      </w:r>
      <w:r w:rsidR="00A42E11">
        <w:t xml:space="preserve"> </w:t>
      </w:r>
      <w:r>
        <w:t>B</w:t>
      </w:r>
      <w:r w:rsidR="00A42E11">
        <w:t>e</w:t>
      </w:r>
      <w:r w:rsidR="00A42E11">
        <w:t>i</w:t>
      </w:r>
      <w:r w:rsidR="00A42E11">
        <w:t>spielsweise</w:t>
      </w:r>
      <w:r>
        <w:t xml:space="preserve"> </w:t>
      </w:r>
      <w:r w:rsidR="00A42E11">
        <w:t>w</w:t>
      </w:r>
      <w:r>
        <w:t xml:space="preserve">enn die RP nur wissen will, ob das Subjekt 18 </w:t>
      </w:r>
      <w:r w:rsidR="00934909">
        <w:t xml:space="preserve">Jahre </w:t>
      </w:r>
      <w:r>
        <w:t>oder älter ist, sollte nicht das explizite Geburtsdatum weitergegeben werden.</w:t>
      </w:r>
    </w:p>
    <w:p w14:paraId="776DE8D4" w14:textId="26B210B4" w:rsidR="004933F3" w:rsidRDefault="004933F3" w:rsidP="004933F3">
      <w:pPr>
        <w:spacing w:after="0" w:line="240" w:lineRule="auto"/>
      </w:pPr>
      <w:r>
        <w:t xml:space="preserve">Ausserdem darf </w:t>
      </w:r>
      <w:proofErr w:type="gramStart"/>
      <w:r>
        <w:t>eine</w:t>
      </w:r>
      <w:proofErr w:type="gramEnd"/>
      <w:r>
        <w:t xml:space="preserve"> RP</w:t>
      </w:r>
      <w:r w:rsidR="00BC26A3">
        <w:t xml:space="preserve"> nur</w:t>
      </w:r>
      <w:r>
        <w:t xml:space="preserve"> die Attribute vom Subjekt anfragen, die sie für die Erfüllung i</w:t>
      </w:r>
      <w:r>
        <w:t>h</w:t>
      </w:r>
      <w:r>
        <w:t xml:space="preserve">rer Funktion benötigt. Das Anfragen unnötiger Attribute kann das Vertrauen schwächen. </w:t>
      </w:r>
    </w:p>
    <w:p w14:paraId="4E89FCF5" w14:textId="77777777" w:rsidR="004933F3" w:rsidRDefault="004933F3" w:rsidP="0023667D">
      <w:pPr>
        <w:pStyle w:val="berschrift3"/>
      </w:pPr>
      <w:bookmarkStart w:id="576" w:name="_Toc496078599"/>
      <w:r>
        <w:t>Verhindern von Profiling</w:t>
      </w:r>
      <w:bookmarkEnd w:id="576"/>
    </w:p>
    <w:p w14:paraId="1EBA2B3B" w14:textId="56F0A431" w:rsidR="004933F3" w:rsidRDefault="004933F3" w:rsidP="004933F3">
      <w:pPr>
        <w:spacing w:after="0" w:line="240" w:lineRule="auto"/>
      </w:pPr>
      <w:r>
        <w:t>Das Verknüpfen von Daten, die auf ein Subjekt zurückführen können, sollte auf ein Minimum reduziert werden. Das Erstellen von Persönlichkeitsprofile</w:t>
      </w:r>
      <w:r w:rsidR="00C42D26">
        <w:t>n</w:t>
      </w:r>
      <w:r>
        <w:t xml:space="preserve"> sollte durch organisatorische und technische Massnahmen verhindert werden.</w:t>
      </w:r>
    </w:p>
    <w:p w14:paraId="6719434F" w14:textId="77777777" w:rsidR="004933F3" w:rsidRDefault="004933F3" w:rsidP="0023667D">
      <w:pPr>
        <w:pStyle w:val="berschrift3"/>
      </w:pPr>
      <w:bookmarkStart w:id="577" w:name="_Toc496078600"/>
      <w:r>
        <w:t>Kenntnisnahme und Einwilligung</w:t>
      </w:r>
      <w:bookmarkEnd w:id="577"/>
    </w:p>
    <w:p w14:paraId="4F381579" w14:textId="77777777" w:rsidR="004933F3" w:rsidRDefault="004933F3" w:rsidP="004933F3">
      <w:pPr>
        <w:spacing w:after="0" w:line="240" w:lineRule="auto"/>
      </w:pPr>
      <w:r>
        <w:t>Das Subjekt muss immer informiert werden, welche Attribute in welcher Form verwendet werden. Wenn Attribute weitergegeben werden (z.B. bei Föderierung) muss das Subjekt mindestens beim ersten Mal die explizite Zustimmung geben.</w:t>
      </w:r>
    </w:p>
    <w:p w14:paraId="359CB2C0" w14:textId="77777777" w:rsidR="004933F3" w:rsidRDefault="004933F3" w:rsidP="0023667D">
      <w:pPr>
        <w:pStyle w:val="berschrift3"/>
      </w:pPr>
      <w:bookmarkStart w:id="578" w:name="_Toc496078601"/>
      <w:r>
        <w:t>Nutzungsbeschränkung</w:t>
      </w:r>
      <w:bookmarkEnd w:id="578"/>
    </w:p>
    <w:p w14:paraId="578249E3" w14:textId="77777777" w:rsidR="004933F3" w:rsidRDefault="004933F3" w:rsidP="004933F3">
      <w:pPr>
        <w:spacing w:after="0" w:line="240" w:lineRule="auto"/>
      </w:pPr>
      <w:r>
        <w:t xml:space="preserve">Ein </w:t>
      </w:r>
      <w:r w:rsidRPr="00801730">
        <w:t xml:space="preserve">Dienstanbieter muss zu jederzeit Auskunft geben können, welche Daten aus welchem Grund </w:t>
      </w:r>
      <w:r>
        <w:t xml:space="preserve">angefragt und </w:t>
      </w:r>
      <w:r w:rsidRPr="00801730">
        <w:t>bearbeitet werden. Subjektbezogene Daten dürfen nicht ohne Einve</w:t>
      </w:r>
      <w:r w:rsidRPr="00801730">
        <w:t>r</w:t>
      </w:r>
      <w:r w:rsidRPr="00801730">
        <w:t>ständnis des Subjekts an Dritte weitergegeben werden.</w:t>
      </w:r>
    </w:p>
    <w:p w14:paraId="3C597703" w14:textId="77777777" w:rsidR="004933F3" w:rsidRDefault="004933F3" w:rsidP="0023667D">
      <w:pPr>
        <w:pStyle w:val="berschrift3"/>
      </w:pPr>
      <w:bookmarkStart w:id="579" w:name="_Toc496078602"/>
      <w:r>
        <w:t>Regress</w:t>
      </w:r>
      <w:bookmarkEnd w:id="579"/>
    </w:p>
    <w:p w14:paraId="4F3776FF" w14:textId="2559E8C0" w:rsidR="004933F3" w:rsidRDefault="004933F3" w:rsidP="004933F3">
      <w:pPr>
        <w:spacing w:after="0" w:line="240" w:lineRule="auto"/>
      </w:pPr>
      <w:r>
        <w:t xml:space="preserve">Die </w:t>
      </w:r>
      <w:r w:rsidRPr="00801730">
        <w:t>CSP verfügt über Mechanismen, um Anfragen von Subjekten, ob Daten des Subjekts vorhanden sind, beantworten zu können.</w:t>
      </w:r>
      <w:r w:rsidR="00934909">
        <w:t xml:space="preserve"> Das Subjekt hat die Möglichkeit auf eine einfache Art und Weise Anfragen zu stellen.</w:t>
      </w:r>
      <w:r w:rsidR="00571127">
        <w:t xml:space="preserve"> </w:t>
      </w:r>
    </w:p>
    <w:p w14:paraId="1DDCE45D" w14:textId="77777777" w:rsidR="004933F3" w:rsidRDefault="004933F3" w:rsidP="0023667D">
      <w:pPr>
        <w:pStyle w:val="berschrift3"/>
      </w:pPr>
      <w:bookmarkStart w:id="580" w:name="_Toc496078603"/>
      <w:r>
        <w:t>Datenschutz- und Risikoanalyse</w:t>
      </w:r>
      <w:bookmarkEnd w:id="580"/>
    </w:p>
    <w:p w14:paraId="3E318174" w14:textId="77777777" w:rsidR="004933F3" w:rsidRDefault="004933F3" w:rsidP="004933F3">
      <w:pPr>
        <w:spacing w:after="0" w:line="240" w:lineRule="auto"/>
      </w:pPr>
      <w:r>
        <w:t>Datenschutz- und Risikoanalysen sollen helfen den Schutzbedarf einer Ressource einz</w:t>
      </w:r>
      <w:r>
        <w:t>u</w:t>
      </w:r>
      <w:r>
        <w:t>schätzen und entsprechende Massnahmen zu konzipieren, um den Schutz der Daten nach gängiger Praxis und/oder gesetzlichen Bestimmungen zu gewährleisten.</w:t>
      </w:r>
    </w:p>
    <w:p w14:paraId="0C40056D" w14:textId="77777777" w:rsidR="004933F3" w:rsidRDefault="004933F3" w:rsidP="0023667D">
      <w:pPr>
        <w:pStyle w:val="berschrift3"/>
      </w:pPr>
      <w:bookmarkStart w:id="581" w:name="_Toc496078604"/>
      <w:r>
        <w:t>Datenschutzmassnahmen</w:t>
      </w:r>
      <w:bookmarkEnd w:id="581"/>
    </w:p>
    <w:p w14:paraId="2B9C7D0F" w14:textId="2615E2AA" w:rsidR="00174419" w:rsidRDefault="004933F3">
      <w:pPr>
        <w:spacing w:after="0" w:line="240" w:lineRule="auto"/>
      </w:pPr>
      <w:r>
        <w:t xml:space="preserve">Ausgearbeitete Datenschutzmassnahmen sollen die Vertrauenswürdigkeit der Dienstanbieter wahren. Die Datenschutzmassnahmen sollen entsprechend des Schutzbedarfes der Daten und an </w:t>
      </w:r>
      <w:r w:rsidR="00C42D26">
        <w:t>die im Umfeld etablierten</w:t>
      </w:r>
      <w:r>
        <w:t xml:space="preserve"> Prozesse angepasst sein.</w:t>
      </w:r>
      <w:r w:rsidR="00174419">
        <w:br w:type="page"/>
      </w:r>
    </w:p>
    <w:p w14:paraId="630331EC" w14:textId="1C32851A" w:rsidR="00BB1961" w:rsidRPr="003F6E31" w:rsidRDefault="00BB1961" w:rsidP="00A0625E">
      <w:pPr>
        <w:pStyle w:val="berschrift1"/>
        <w:ind w:left="425" w:hanging="425"/>
      </w:pPr>
      <w:bookmarkStart w:id="582" w:name="_Toc496078605"/>
      <w:r w:rsidRPr="003F6E31">
        <w:lastRenderedPageBreak/>
        <w:t>Haftungsausschluss/Hinweise auf Rechte Dritter</w:t>
      </w:r>
      <w:bookmarkEnd w:id="565"/>
      <w:bookmarkEnd w:id="582"/>
    </w:p>
    <w:p w14:paraId="0C9F2805" w14:textId="77777777" w:rsidR="00BB1961" w:rsidRPr="003F6E31" w:rsidRDefault="00BB1961" w:rsidP="00BB1961">
      <w:r w:rsidRPr="003F6E31">
        <w:rPr>
          <w:b/>
        </w:rPr>
        <w:t>eCH</w:t>
      </w:r>
      <w:r w:rsidRPr="003F6E31">
        <w:t xml:space="preserve">-Standards, welche der Verein </w:t>
      </w:r>
      <w:r w:rsidRPr="003F6E31">
        <w:rPr>
          <w:b/>
        </w:rPr>
        <w:t>eCH</w:t>
      </w:r>
      <w:r w:rsidRPr="003F6E31">
        <w:t xml:space="preserve"> dem Benutzer zur unentgeltlichen Nutzung zur Ve</w:t>
      </w:r>
      <w:r w:rsidRPr="003F6E31">
        <w:t>r</w:t>
      </w:r>
      <w:r w:rsidRPr="003F6E31">
        <w:t xml:space="preserve">fügung stellt, oder welche </w:t>
      </w:r>
      <w:r w:rsidRPr="003F6E31">
        <w:rPr>
          <w:b/>
        </w:rPr>
        <w:t>eCH</w:t>
      </w:r>
      <w:r w:rsidRPr="003F6E31">
        <w:t xml:space="preserve"> referenziert, haben nur den Status von Empfehlungen. Der Verein </w:t>
      </w:r>
      <w:r w:rsidRPr="003F6E31">
        <w:rPr>
          <w:b/>
        </w:rPr>
        <w:t>eCH</w:t>
      </w:r>
      <w:r w:rsidRPr="003F6E31">
        <w:t xml:space="preserve"> haftet in keinem Fall für Entscheidungen oder Massnahmen, welche der Benu</w:t>
      </w:r>
      <w:r w:rsidRPr="003F6E31">
        <w:t>t</w:t>
      </w:r>
      <w:r w:rsidRPr="003F6E31">
        <w:t>zer auf Grund dieser Dokumente trifft und / oder ergreift. Der Benutzer ist verpflichtet, die Dokumente vor deren Nutzung selbst zu überprüfen und sich gegebenenfalls beraten zu la</w:t>
      </w:r>
      <w:r w:rsidRPr="003F6E31">
        <w:t>s</w:t>
      </w:r>
      <w:r w:rsidRPr="003F6E31">
        <w:t xml:space="preserve">sen. </w:t>
      </w:r>
      <w:r w:rsidRPr="003F6E31">
        <w:rPr>
          <w:b/>
        </w:rPr>
        <w:t>eCH</w:t>
      </w:r>
      <w:r w:rsidRPr="003F6E31">
        <w:t>-Standards können und sollen die technische, organisatorische oder juristische B</w:t>
      </w:r>
      <w:r w:rsidRPr="003F6E31">
        <w:t>e</w:t>
      </w:r>
      <w:r w:rsidRPr="003F6E31">
        <w:t>ratung im konkreten Einzelfall nicht ersetzen.</w:t>
      </w:r>
    </w:p>
    <w:p w14:paraId="50CEEFE7" w14:textId="77777777" w:rsidR="00BB1961" w:rsidRPr="003F6E31" w:rsidRDefault="00BB1961" w:rsidP="00BB1961">
      <w:r w:rsidRPr="003F6E31">
        <w:t xml:space="preserve">In </w:t>
      </w:r>
      <w:r w:rsidRPr="003F6E31">
        <w:rPr>
          <w:b/>
        </w:rPr>
        <w:t>eCH</w:t>
      </w:r>
      <w:r w:rsidRPr="003F6E31">
        <w:t>-Standards referenzierte Dokumente, Verfahren, Methoden, Produkte und Standards sind unter Umständen markenrechtlich, urheberrechtlich oder patentrechtlich geschützt. Es liegt in der ausschliesslichen Verantwortlichkeit des Benutzers, sich die allenfalls erforderl</w:t>
      </w:r>
      <w:r w:rsidRPr="003F6E31">
        <w:t>i</w:t>
      </w:r>
      <w:r w:rsidRPr="003F6E31">
        <w:t xml:space="preserve">chen Rechte bei den jeweils berechtigten Personen und/oder Organisationen zu beschaffen. </w:t>
      </w:r>
    </w:p>
    <w:p w14:paraId="2DD65194" w14:textId="77777777" w:rsidR="00BB1961" w:rsidRPr="003F6E31" w:rsidRDefault="00BB1961" w:rsidP="00BB1961">
      <w:r w:rsidRPr="003F6E31">
        <w:t xml:space="preserve">Obwohl der Verein </w:t>
      </w:r>
      <w:r w:rsidRPr="003F6E31">
        <w:rPr>
          <w:b/>
        </w:rPr>
        <w:t>eCH</w:t>
      </w:r>
      <w:r w:rsidRPr="003F6E31">
        <w:t xml:space="preserve"> all seine Sorgfalt darauf verwendet, die </w:t>
      </w:r>
      <w:r w:rsidRPr="003F6E31">
        <w:rPr>
          <w:b/>
        </w:rPr>
        <w:t>eCH</w:t>
      </w:r>
      <w:r w:rsidRPr="003F6E31">
        <w:t>-Standards sorgfältig auszuarbeiten, kann keine Zusicherung oder Garantie auf Aktualität, Vollständigkeit, Richti</w:t>
      </w:r>
      <w:r w:rsidRPr="003F6E31">
        <w:t>g</w:t>
      </w:r>
      <w:r w:rsidRPr="003F6E31">
        <w:t xml:space="preserve">keit bzw. Fehlerfreiheit der zur Verfügung gestellten Informationen und Dokumente gegeben werden. Der Inhalt von </w:t>
      </w:r>
      <w:r w:rsidRPr="003F6E31">
        <w:rPr>
          <w:b/>
        </w:rPr>
        <w:t>eCH</w:t>
      </w:r>
      <w:r w:rsidRPr="003F6E31">
        <w:t>-Standards kann jederzeit und ohne Ankündigung geändert we</w:t>
      </w:r>
      <w:r w:rsidRPr="003F6E31">
        <w:t>r</w:t>
      </w:r>
      <w:r w:rsidRPr="003F6E31">
        <w:t>den.</w:t>
      </w:r>
    </w:p>
    <w:p w14:paraId="12045A62" w14:textId="77777777" w:rsidR="00BB1961" w:rsidRPr="003F6E31" w:rsidRDefault="00BB1961" w:rsidP="00BB1961">
      <w:r w:rsidRPr="003F6E31">
        <w:t xml:space="preserve">Jede Haftung für Schäden, welche dem Benutzer aus dem Gebrauch der </w:t>
      </w:r>
      <w:r w:rsidRPr="003F6E31">
        <w:rPr>
          <w:b/>
        </w:rPr>
        <w:t>eCH</w:t>
      </w:r>
      <w:r w:rsidRPr="003F6E31">
        <w:t>-Standards entstehen</w:t>
      </w:r>
      <w:r w:rsidR="00E42FCE" w:rsidRPr="003F6E31">
        <w:t>,</w:t>
      </w:r>
      <w:r w:rsidRPr="003F6E31">
        <w:t xml:space="preserve"> ist, soweit gesetzlich zulässig, wegbedungen. </w:t>
      </w:r>
    </w:p>
    <w:p w14:paraId="4C0C1D3E" w14:textId="77777777" w:rsidR="00BB1961" w:rsidRPr="003F6E31" w:rsidRDefault="00BB1961" w:rsidP="00BB1961">
      <w:pPr>
        <w:pStyle w:val="Textkrper"/>
      </w:pPr>
    </w:p>
    <w:p w14:paraId="07CAC3D8" w14:textId="1E920C86" w:rsidR="00BB1961" w:rsidRPr="003F6E31" w:rsidDel="00E1249A" w:rsidRDefault="00BB1961" w:rsidP="00FA22BE">
      <w:pPr>
        <w:pStyle w:val="berschrift1"/>
      </w:pPr>
      <w:bookmarkStart w:id="583" w:name="_Toc366590295"/>
      <w:bookmarkStart w:id="584" w:name="_Toc474486740"/>
      <w:bookmarkStart w:id="585" w:name="_Toc496078606"/>
      <w:r w:rsidRPr="003F6E31" w:rsidDel="00E1249A">
        <w:t>Urheberrechte</w:t>
      </w:r>
      <w:bookmarkEnd w:id="583"/>
      <w:bookmarkEnd w:id="584"/>
      <w:bookmarkEnd w:id="585"/>
    </w:p>
    <w:p w14:paraId="08C7F3AA" w14:textId="73583DEB" w:rsidR="00BB1961" w:rsidRPr="003F6E31" w:rsidDel="00E1249A" w:rsidRDefault="00BB1961" w:rsidP="00BB1961">
      <w:r w:rsidRPr="003F6E31" w:rsidDel="00E1249A">
        <w:t xml:space="preserve">Wer </w:t>
      </w:r>
      <w:r w:rsidRPr="003F6E31" w:rsidDel="00E1249A">
        <w:rPr>
          <w:b/>
        </w:rPr>
        <w:t>eCH</w:t>
      </w:r>
      <w:r w:rsidRPr="003F6E31" w:rsidDel="00E1249A">
        <w:t>-Standards erarbeitet, behält das geistige Eigentum an diesen. Allerdings verpflic</w:t>
      </w:r>
      <w:r w:rsidRPr="003F6E31" w:rsidDel="00E1249A">
        <w:t>h</w:t>
      </w:r>
      <w:r w:rsidRPr="003F6E31" w:rsidDel="00E1249A">
        <w:t>tet sich der Erarbeitende</w:t>
      </w:r>
      <w:r w:rsidR="00D6201D" w:rsidDel="00E1249A">
        <w:t>,</w:t>
      </w:r>
      <w:r w:rsidRPr="003F6E31" w:rsidDel="00E1249A">
        <w:t xml:space="preserve"> sein betreffendes geistiges Eigentum oder seine Rechte an geist</w:t>
      </w:r>
      <w:r w:rsidRPr="003F6E31" w:rsidDel="00E1249A">
        <w:t>i</w:t>
      </w:r>
      <w:r w:rsidRPr="003F6E31" w:rsidDel="00E1249A">
        <w:t xml:space="preserve">gem Eigentum anderer, sofern möglich, den jeweiligen Fachgruppen und dem Verein </w:t>
      </w:r>
      <w:r w:rsidRPr="003F6E31" w:rsidDel="00E1249A">
        <w:rPr>
          <w:b/>
        </w:rPr>
        <w:t>eCH</w:t>
      </w:r>
      <w:r w:rsidRPr="003F6E31" w:rsidDel="00E1249A">
        <w:t xml:space="preserve"> kostenlos zur uneingeschränkten Nutzung und Weiterentwicklung im Rahmen des Verein</w:t>
      </w:r>
      <w:r w:rsidRPr="003F6E31" w:rsidDel="00E1249A">
        <w:t>s</w:t>
      </w:r>
      <w:r w:rsidRPr="003F6E31" w:rsidDel="00E1249A">
        <w:t>zweckes zur Verfügung zu stellen.</w:t>
      </w:r>
    </w:p>
    <w:p w14:paraId="79DB6B17" w14:textId="7A1B8482" w:rsidR="00BB1961" w:rsidRPr="003F6E31" w:rsidDel="00E1249A" w:rsidRDefault="00BB1961" w:rsidP="00BB1961">
      <w:r w:rsidRPr="003F6E31" w:rsidDel="00E1249A">
        <w:t>Die von den Fachgruppen erarbeiteten Standards können unter Nennung der jeweiligen U</w:t>
      </w:r>
      <w:r w:rsidRPr="003F6E31" w:rsidDel="00E1249A">
        <w:t>r</w:t>
      </w:r>
      <w:r w:rsidRPr="003F6E31" w:rsidDel="00E1249A">
        <w:t xml:space="preserve">heber von </w:t>
      </w:r>
      <w:r w:rsidRPr="003F6E31" w:rsidDel="00E1249A">
        <w:rPr>
          <w:b/>
        </w:rPr>
        <w:t>eCH</w:t>
      </w:r>
      <w:r w:rsidRPr="003F6E31" w:rsidDel="00E1249A">
        <w:t xml:space="preserve"> unentgeltlich und uneingeschränkt genutzt, weiterverbreitet und weiterentw</w:t>
      </w:r>
      <w:r w:rsidRPr="003F6E31" w:rsidDel="00E1249A">
        <w:t>i</w:t>
      </w:r>
      <w:r w:rsidRPr="003F6E31" w:rsidDel="00E1249A">
        <w:t xml:space="preserve">ckelt werden. </w:t>
      </w:r>
    </w:p>
    <w:p w14:paraId="71A8433E" w14:textId="7CD0F9FB" w:rsidR="00BB1961" w:rsidRPr="003F6E31" w:rsidDel="00E1249A" w:rsidRDefault="00BB1961" w:rsidP="00BB1961">
      <w:r w:rsidRPr="003F6E31" w:rsidDel="00E1249A">
        <w:rPr>
          <w:b/>
        </w:rPr>
        <w:t>eCH</w:t>
      </w:r>
      <w:r w:rsidRPr="003F6E31" w:rsidDel="00E1249A">
        <w:t>-Standards sind vollständig dokumentiert und frei von lizenz- und/oder patentrechtlichen Einschränkungen. Die dazugehörige Dokumentation kann unentgeltlich bezogen werden.</w:t>
      </w:r>
    </w:p>
    <w:p w14:paraId="5F28A552" w14:textId="1E7A846F" w:rsidR="00BB1961" w:rsidRPr="003F6E31" w:rsidDel="00E1249A" w:rsidRDefault="00BB1961" w:rsidP="00BB1961">
      <w:r w:rsidRPr="003F6E31" w:rsidDel="00E1249A">
        <w:t xml:space="preserve">Diese Bestimmungen gelten ausschliesslich für die von </w:t>
      </w:r>
      <w:r w:rsidRPr="003F6E31" w:rsidDel="00E1249A">
        <w:rPr>
          <w:b/>
        </w:rPr>
        <w:t>eCH</w:t>
      </w:r>
      <w:r w:rsidRPr="003F6E31" w:rsidDel="00E1249A">
        <w:t xml:space="preserve"> erarbeiteten Standards, nicht jedoch für Standards oder Produkte Dritter, auf welche in den </w:t>
      </w:r>
      <w:r w:rsidRPr="003F6E31" w:rsidDel="00E1249A">
        <w:rPr>
          <w:b/>
        </w:rPr>
        <w:t>eCH</w:t>
      </w:r>
      <w:r w:rsidRPr="003F6E31" w:rsidDel="00E1249A">
        <w:t>-Standards Bezug g</w:t>
      </w:r>
      <w:r w:rsidRPr="003F6E31" w:rsidDel="00E1249A">
        <w:t>e</w:t>
      </w:r>
      <w:r w:rsidRPr="003F6E31" w:rsidDel="00E1249A">
        <w:t>nommen wird. Die Standards enthalten die entsprechenden Hinweise auf die Rechte Dritter.</w:t>
      </w:r>
    </w:p>
    <w:p w14:paraId="355B281C" w14:textId="2C9B74B5" w:rsidR="00A27F16" w:rsidRPr="003F6E31" w:rsidDel="00E1249A" w:rsidRDefault="00A27F16">
      <w:pPr>
        <w:spacing w:after="0" w:line="240" w:lineRule="auto"/>
        <w:rPr>
          <w:b/>
          <w:bCs/>
          <w:sz w:val="32"/>
        </w:rPr>
      </w:pPr>
      <w:r w:rsidRPr="003F6E31" w:rsidDel="00E1249A">
        <w:br w:type="page"/>
      </w:r>
    </w:p>
    <w:p w14:paraId="5789F4AF" w14:textId="62D90E88" w:rsidR="00A0625E" w:rsidRPr="003F6E31" w:rsidDel="00E1249A" w:rsidRDefault="00A0625E" w:rsidP="00A0625E">
      <w:bookmarkStart w:id="586" w:name="_Toc366590296"/>
    </w:p>
    <w:p w14:paraId="051E948A" w14:textId="0805F335" w:rsidR="00BB1961" w:rsidRDefault="00BB1961" w:rsidP="00FA22BE">
      <w:pPr>
        <w:pStyle w:val="Anhang"/>
      </w:pPr>
      <w:bookmarkStart w:id="587" w:name="_Toc496078607"/>
      <w:r w:rsidRPr="003F6E31">
        <w:t>– Referenzen &amp; Bibliographie</w:t>
      </w:r>
      <w:bookmarkEnd w:id="586"/>
      <w:bookmarkEnd w:id="587"/>
    </w:p>
    <w:p w14:paraId="7F5A7135" w14:textId="77777777" w:rsidR="006863C8" w:rsidRDefault="00B155ED" w:rsidP="00B722BA">
      <w:pPr>
        <w:rPr>
          <w:rFonts w:ascii="Times New Roman" w:hAnsi="Times New Roman"/>
          <w:noProof/>
          <w:sz w:val="20"/>
        </w:rPr>
      </w:pPr>
      <w:r>
        <w:fldChar w:fldCharType="begin"/>
      </w:r>
      <w:r>
        <w:instrText xml:space="preserve"> BIBLIOGRAPHY  \l 2055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20"/>
        <w:gridCol w:w="8841"/>
      </w:tblGrid>
      <w:tr w:rsidR="006863C8" w14:paraId="1A19D3BB" w14:textId="77777777">
        <w:trPr>
          <w:divId w:val="1109550576"/>
          <w:tblCellSpacing w:w="15" w:type="dxa"/>
        </w:trPr>
        <w:tc>
          <w:tcPr>
            <w:tcW w:w="50" w:type="pct"/>
            <w:hideMark/>
          </w:tcPr>
          <w:p w14:paraId="426AB1D5" w14:textId="77777777" w:rsidR="006863C8" w:rsidRDefault="006863C8">
            <w:pPr>
              <w:pStyle w:val="Literaturverzeichnis"/>
              <w:rPr>
                <w:rFonts w:eastAsiaTheme="minorEastAsia"/>
                <w:noProof/>
              </w:rPr>
            </w:pPr>
            <w:r>
              <w:rPr>
                <w:noProof/>
              </w:rPr>
              <w:t xml:space="preserve">[1] </w:t>
            </w:r>
          </w:p>
        </w:tc>
        <w:tc>
          <w:tcPr>
            <w:tcW w:w="0" w:type="auto"/>
            <w:hideMark/>
          </w:tcPr>
          <w:p w14:paraId="12351957" w14:textId="77777777" w:rsidR="006863C8" w:rsidRDefault="006863C8">
            <w:pPr>
              <w:pStyle w:val="Literaturverzeichnis"/>
              <w:rPr>
                <w:rFonts w:eastAsiaTheme="minorEastAsia"/>
                <w:noProof/>
              </w:rPr>
            </w:pPr>
            <w:r>
              <w:rPr>
                <w:noProof/>
              </w:rPr>
              <w:t>eCH, «eCH-0122: Architektur E-Government Schweiz: Grundlagen, v1.0,» 2014. [Online]. Available: https://www.ech.ch/vechweb/page?p=dossier&amp;documentNumber=eCH-0122&amp;documentVersion=1.0.</w:t>
            </w:r>
          </w:p>
        </w:tc>
      </w:tr>
      <w:tr w:rsidR="006863C8" w14:paraId="70ACA28B" w14:textId="77777777">
        <w:trPr>
          <w:divId w:val="1109550576"/>
          <w:tblCellSpacing w:w="15" w:type="dxa"/>
        </w:trPr>
        <w:tc>
          <w:tcPr>
            <w:tcW w:w="50" w:type="pct"/>
            <w:hideMark/>
          </w:tcPr>
          <w:p w14:paraId="6BDC7E74" w14:textId="77777777" w:rsidR="006863C8" w:rsidRDefault="006863C8">
            <w:pPr>
              <w:pStyle w:val="Literaturverzeichnis"/>
              <w:rPr>
                <w:rFonts w:eastAsiaTheme="minorEastAsia"/>
                <w:noProof/>
              </w:rPr>
            </w:pPr>
            <w:r>
              <w:rPr>
                <w:noProof/>
              </w:rPr>
              <w:t xml:space="preserve">[2] </w:t>
            </w:r>
          </w:p>
        </w:tc>
        <w:tc>
          <w:tcPr>
            <w:tcW w:w="0" w:type="auto"/>
            <w:hideMark/>
          </w:tcPr>
          <w:p w14:paraId="04EC19F6" w14:textId="77777777" w:rsidR="006863C8" w:rsidRDefault="006863C8">
            <w:pPr>
              <w:pStyle w:val="Literaturverzeichnis"/>
              <w:rPr>
                <w:rFonts w:eastAsiaTheme="minorEastAsia"/>
                <w:noProof/>
              </w:rPr>
            </w:pPr>
            <w:r>
              <w:rPr>
                <w:noProof/>
              </w:rPr>
              <w:t xml:space="preserve">eCH, «eCH-0219: IAM Glossar, v1.0,» 2017. [Online]. </w:t>
            </w:r>
          </w:p>
        </w:tc>
      </w:tr>
      <w:tr w:rsidR="006863C8" w14:paraId="2B076FE6" w14:textId="77777777">
        <w:trPr>
          <w:divId w:val="1109550576"/>
          <w:tblCellSpacing w:w="15" w:type="dxa"/>
        </w:trPr>
        <w:tc>
          <w:tcPr>
            <w:tcW w:w="50" w:type="pct"/>
            <w:hideMark/>
          </w:tcPr>
          <w:p w14:paraId="29E4A6D5" w14:textId="77777777" w:rsidR="006863C8" w:rsidRDefault="006863C8">
            <w:pPr>
              <w:pStyle w:val="Literaturverzeichnis"/>
              <w:rPr>
                <w:rFonts w:eastAsiaTheme="minorEastAsia"/>
                <w:noProof/>
              </w:rPr>
            </w:pPr>
            <w:r>
              <w:rPr>
                <w:noProof/>
              </w:rPr>
              <w:t xml:space="preserve">[3] </w:t>
            </w:r>
          </w:p>
        </w:tc>
        <w:tc>
          <w:tcPr>
            <w:tcW w:w="0" w:type="auto"/>
            <w:hideMark/>
          </w:tcPr>
          <w:p w14:paraId="43E10847" w14:textId="77777777" w:rsidR="006863C8" w:rsidRDefault="006863C8">
            <w:pPr>
              <w:pStyle w:val="Literaturverzeichnis"/>
              <w:rPr>
                <w:rFonts w:eastAsiaTheme="minorEastAsia"/>
                <w:noProof/>
              </w:rPr>
            </w:pPr>
            <w:r>
              <w:rPr>
                <w:noProof/>
              </w:rPr>
              <w:t xml:space="preserve">«Protokoll Expertenworkshop “Sicherheitsopportunitäten für den Wirtschaftsstandort Schweiz” vom 8.11.2012 (zu Strategie Informationsgesellschaft)». </w:t>
            </w:r>
          </w:p>
        </w:tc>
      </w:tr>
      <w:tr w:rsidR="006863C8" w14:paraId="1515B38C" w14:textId="77777777">
        <w:trPr>
          <w:divId w:val="1109550576"/>
          <w:tblCellSpacing w:w="15" w:type="dxa"/>
        </w:trPr>
        <w:tc>
          <w:tcPr>
            <w:tcW w:w="50" w:type="pct"/>
            <w:hideMark/>
          </w:tcPr>
          <w:p w14:paraId="575C97CE" w14:textId="77777777" w:rsidR="006863C8" w:rsidRDefault="006863C8">
            <w:pPr>
              <w:pStyle w:val="Literaturverzeichnis"/>
              <w:rPr>
                <w:rFonts w:eastAsiaTheme="minorEastAsia"/>
                <w:noProof/>
              </w:rPr>
            </w:pPr>
            <w:r>
              <w:rPr>
                <w:noProof/>
              </w:rPr>
              <w:t xml:space="preserve">[4] </w:t>
            </w:r>
          </w:p>
        </w:tc>
        <w:tc>
          <w:tcPr>
            <w:tcW w:w="0" w:type="auto"/>
            <w:hideMark/>
          </w:tcPr>
          <w:p w14:paraId="16389E18" w14:textId="77777777" w:rsidR="006863C8" w:rsidRDefault="006863C8">
            <w:pPr>
              <w:pStyle w:val="Literaturverzeichnis"/>
              <w:rPr>
                <w:rFonts w:eastAsiaTheme="minorEastAsia"/>
                <w:noProof/>
              </w:rPr>
            </w:pPr>
            <w:r>
              <w:rPr>
                <w:noProof/>
              </w:rPr>
              <w:t>eCH, «eCH-0170 Qualitätsmodell zur Authentifizierung von Subjekten, v2.0,» 2017. [Online]. Available: http://www.ech.ch/vechweb/page?p=dossier&amp;documentNumber=eCH-0170&amp;documentVersion=2.0.</w:t>
            </w:r>
          </w:p>
        </w:tc>
      </w:tr>
      <w:tr w:rsidR="006863C8" w14:paraId="25646A4E" w14:textId="77777777">
        <w:trPr>
          <w:divId w:val="1109550576"/>
          <w:tblCellSpacing w:w="15" w:type="dxa"/>
        </w:trPr>
        <w:tc>
          <w:tcPr>
            <w:tcW w:w="50" w:type="pct"/>
            <w:hideMark/>
          </w:tcPr>
          <w:p w14:paraId="7C95B781" w14:textId="77777777" w:rsidR="006863C8" w:rsidRDefault="006863C8">
            <w:pPr>
              <w:pStyle w:val="Literaturverzeichnis"/>
              <w:rPr>
                <w:rFonts w:eastAsiaTheme="minorEastAsia"/>
                <w:noProof/>
              </w:rPr>
            </w:pPr>
            <w:r>
              <w:rPr>
                <w:noProof/>
              </w:rPr>
              <w:t xml:space="preserve">[5] </w:t>
            </w:r>
          </w:p>
        </w:tc>
        <w:tc>
          <w:tcPr>
            <w:tcW w:w="0" w:type="auto"/>
            <w:hideMark/>
          </w:tcPr>
          <w:p w14:paraId="16ADD22B" w14:textId="77777777" w:rsidR="006863C8" w:rsidRDefault="006863C8">
            <w:pPr>
              <w:pStyle w:val="Literaturverzeichnis"/>
              <w:rPr>
                <w:rFonts w:eastAsiaTheme="minorEastAsia"/>
                <w:noProof/>
              </w:rPr>
            </w:pPr>
            <w:r>
              <w:rPr>
                <w:noProof/>
              </w:rPr>
              <w:t>eCH, «eCH-0171: Qualitätsmodell der Attributwertbestätigung zur eID,» 2014. [Online]. Available: https://www.ech.ch/vechweb/page?p=dossier&amp;documentNumber=eCH-0171&amp;documentVersion=1.0.</w:t>
            </w:r>
          </w:p>
        </w:tc>
      </w:tr>
      <w:tr w:rsidR="006863C8" w14:paraId="7275E21C" w14:textId="77777777">
        <w:trPr>
          <w:divId w:val="1109550576"/>
          <w:tblCellSpacing w:w="15" w:type="dxa"/>
        </w:trPr>
        <w:tc>
          <w:tcPr>
            <w:tcW w:w="50" w:type="pct"/>
            <w:hideMark/>
          </w:tcPr>
          <w:p w14:paraId="184EEC09" w14:textId="77777777" w:rsidR="006863C8" w:rsidRDefault="006863C8">
            <w:pPr>
              <w:pStyle w:val="Literaturverzeichnis"/>
              <w:rPr>
                <w:rFonts w:eastAsiaTheme="minorEastAsia"/>
                <w:noProof/>
              </w:rPr>
            </w:pPr>
            <w:r>
              <w:rPr>
                <w:noProof/>
              </w:rPr>
              <w:t xml:space="preserve">[6] </w:t>
            </w:r>
          </w:p>
        </w:tc>
        <w:tc>
          <w:tcPr>
            <w:tcW w:w="0" w:type="auto"/>
            <w:hideMark/>
          </w:tcPr>
          <w:p w14:paraId="26C1C381" w14:textId="77777777" w:rsidR="006863C8" w:rsidRDefault="006863C8">
            <w:pPr>
              <w:pStyle w:val="Literaturverzeichnis"/>
              <w:rPr>
                <w:rFonts w:eastAsiaTheme="minorEastAsia"/>
                <w:noProof/>
              </w:rPr>
            </w:pPr>
            <w:r>
              <w:rPr>
                <w:noProof/>
              </w:rPr>
              <w:t>eCH, «eCH-0168: SuisseTrustIAM technische Architektur und Prozesse, V1.0,» 2014. [Online]. Available: https://www.ech.ch/vechweb/page?p=dossier&amp;documentNumber=eCH-0168&amp;documentVersion=1.0.</w:t>
            </w:r>
          </w:p>
        </w:tc>
      </w:tr>
    </w:tbl>
    <w:p w14:paraId="2F70397E" w14:textId="77777777" w:rsidR="006863C8" w:rsidRDefault="006863C8">
      <w:pPr>
        <w:divId w:val="1109550576"/>
        <w:rPr>
          <w:noProof/>
        </w:rPr>
      </w:pPr>
    </w:p>
    <w:p w14:paraId="213FE156" w14:textId="54975E7C" w:rsidR="0057283B" w:rsidRPr="00EE1140" w:rsidRDefault="00B155ED" w:rsidP="00B722BA">
      <w:pPr>
        <w:rPr>
          <w:lang w:val="fr-CH"/>
        </w:rPr>
      </w:pPr>
      <w:r>
        <w:fldChar w:fldCharType="end"/>
      </w:r>
    </w:p>
    <w:p w14:paraId="2AB4519F" w14:textId="77777777" w:rsidR="0057283B" w:rsidRPr="00EE1140" w:rsidRDefault="0057283B">
      <w:pPr>
        <w:spacing w:after="0" w:line="240" w:lineRule="auto"/>
        <w:rPr>
          <w:lang w:val="fr-CH"/>
        </w:rPr>
      </w:pPr>
      <w:r w:rsidRPr="00EE1140">
        <w:rPr>
          <w:lang w:val="fr-CH"/>
        </w:rPr>
        <w:br w:type="page"/>
      </w:r>
    </w:p>
    <w:p w14:paraId="62AC0F23" w14:textId="77777777" w:rsidR="00B722BA" w:rsidRPr="00EE1140" w:rsidRDefault="00B722BA" w:rsidP="00B722BA">
      <w:pPr>
        <w:rPr>
          <w:lang w:val="fr-CH"/>
        </w:rPr>
      </w:pPr>
    </w:p>
    <w:p w14:paraId="7DCD8B67" w14:textId="1B7964F3" w:rsidR="00BB1961" w:rsidRPr="003F6E31" w:rsidRDefault="00EA0711" w:rsidP="00FA22BE">
      <w:pPr>
        <w:pStyle w:val="Anhang"/>
      </w:pPr>
      <w:bookmarkStart w:id="588" w:name="_Toc366590297"/>
      <w:bookmarkStart w:id="589" w:name="_Toc496078608"/>
      <w:r w:rsidRPr="003F6E31">
        <w:t>– Mitarbeit &amp; Ü</w:t>
      </w:r>
      <w:r w:rsidR="00BB1961" w:rsidRPr="003F6E31">
        <w:t>berprüfung</w:t>
      </w:r>
      <w:bookmarkEnd w:id="588"/>
      <w:bookmarkEnd w:id="589"/>
    </w:p>
    <w:tbl>
      <w:tblPr>
        <w:tblW w:w="9089" w:type="dxa"/>
        <w:tblInd w:w="53" w:type="dxa"/>
        <w:tblCellMar>
          <w:left w:w="70" w:type="dxa"/>
          <w:right w:w="70" w:type="dxa"/>
        </w:tblCellMar>
        <w:tblLook w:val="0000" w:firstRow="0" w:lastRow="0" w:firstColumn="0" w:lastColumn="0" w:noHBand="0" w:noVBand="0"/>
      </w:tblPr>
      <w:tblGrid>
        <w:gridCol w:w="2994"/>
        <w:gridCol w:w="6095"/>
      </w:tblGrid>
      <w:tr w:rsidR="00F55574" w:rsidRPr="003F6E31" w14:paraId="26479269" w14:textId="77777777" w:rsidTr="00966B72">
        <w:trPr>
          <w:trHeight w:val="268"/>
        </w:trPr>
        <w:tc>
          <w:tcPr>
            <w:tcW w:w="2994" w:type="dxa"/>
            <w:tcBorders>
              <w:top w:val="nil"/>
              <w:left w:val="nil"/>
              <w:bottom w:val="nil"/>
              <w:right w:val="nil"/>
            </w:tcBorders>
            <w:vAlign w:val="center"/>
          </w:tcPr>
          <w:p w14:paraId="13451092" w14:textId="22C89E90" w:rsidR="00F55574" w:rsidRDefault="00F55574" w:rsidP="0030157B">
            <w:r>
              <w:t>Gruoner Torsten</w:t>
            </w:r>
          </w:p>
        </w:tc>
        <w:tc>
          <w:tcPr>
            <w:tcW w:w="6095" w:type="dxa"/>
            <w:tcBorders>
              <w:top w:val="nil"/>
              <w:left w:val="nil"/>
              <w:bottom w:val="nil"/>
              <w:right w:val="nil"/>
            </w:tcBorders>
            <w:vAlign w:val="center"/>
          </w:tcPr>
          <w:p w14:paraId="5B9961BE" w14:textId="0577BAAE" w:rsidR="00F55574" w:rsidRPr="003F6E31" w:rsidRDefault="00F55574" w:rsidP="0030157B">
            <w:r>
              <w:t>ISB</w:t>
            </w:r>
          </w:p>
        </w:tc>
      </w:tr>
      <w:tr w:rsidR="0030157B" w:rsidRPr="003F6E31" w14:paraId="0A3DEDB9" w14:textId="77777777" w:rsidTr="006341B0">
        <w:trPr>
          <w:trHeight w:val="268"/>
        </w:trPr>
        <w:tc>
          <w:tcPr>
            <w:tcW w:w="2994" w:type="dxa"/>
            <w:tcBorders>
              <w:top w:val="nil"/>
              <w:left w:val="nil"/>
              <w:bottom w:val="nil"/>
              <w:right w:val="nil"/>
            </w:tcBorders>
            <w:vAlign w:val="center"/>
          </w:tcPr>
          <w:p w14:paraId="30BE2DC7" w14:textId="77777777" w:rsidR="0030157B" w:rsidRPr="003F6E31" w:rsidRDefault="0030157B" w:rsidP="0030157B">
            <w:r>
              <w:t>Hassenstein Gerhard</w:t>
            </w:r>
          </w:p>
        </w:tc>
        <w:tc>
          <w:tcPr>
            <w:tcW w:w="6095" w:type="dxa"/>
            <w:tcBorders>
              <w:top w:val="nil"/>
              <w:left w:val="nil"/>
              <w:bottom w:val="nil"/>
              <w:right w:val="nil"/>
            </w:tcBorders>
            <w:vAlign w:val="center"/>
          </w:tcPr>
          <w:p w14:paraId="0AEEE7C3" w14:textId="5892E419" w:rsidR="0030157B" w:rsidRPr="003F6E31" w:rsidRDefault="0030157B" w:rsidP="0030157B">
            <w:r w:rsidRPr="003F6E31">
              <w:t>Berner Fachhochschule</w:t>
            </w:r>
            <w:r w:rsidR="00A366A9">
              <w:t>, TI</w:t>
            </w:r>
          </w:p>
        </w:tc>
      </w:tr>
      <w:tr w:rsidR="00F55574" w:rsidRPr="003F6E31" w14:paraId="5EC924EB" w14:textId="77777777" w:rsidTr="00966B72">
        <w:trPr>
          <w:trHeight w:val="268"/>
        </w:trPr>
        <w:tc>
          <w:tcPr>
            <w:tcW w:w="2994" w:type="dxa"/>
            <w:tcBorders>
              <w:top w:val="nil"/>
              <w:left w:val="nil"/>
              <w:bottom w:val="nil"/>
              <w:right w:val="nil"/>
            </w:tcBorders>
            <w:vAlign w:val="center"/>
          </w:tcPr>
          <w:p w14:paraId="5E0D536B" w14:textId="68EAF3BF" w:rsidR="00F55574" w:rsidRDefault="00F55574" w:rsidP="0030157B">
            <w:r>
              <w:t>Heerkens Marc</w:t>
            </w:r>
          </w:p>
        </w:tc>
        <w:tc>
          <w:tcPr>
            <w:tcW w:w="6095" w:type="dxa"/>
            <w:tcBorders>
              <w:top w:val="nil"/>
              <w:left w:val="nil"/>
              <w:bottom w:val="nil"/>
              <w:right w:val="nil"/>
            </w:tcBorders>
            <w:vAlign w:val="center"/>
          </w:tcPr>
          <w:p w14:paraId="40462A14" w14:textId="1895E5B1" w:rsidR="00F55574" w:rsidRPr="003F6E31" w:rsidRDefault="00F55574" w:rsidP="0030157B">
            <w:r>
              <w:t>ISB</w:t>
            </w:r>
          </w:p>
        </w:tc>
      </w:tr>
      <w:tr w:rsidR="0030157B" w:rsidRPr="003F6E31" w14:paraId="15260D15" w14:textId="77777777" w:rsidTr="00226DA3">
        <w:trPr>
          <w:trHeight w:val="255"/>
        </w:trPr>
        <w:tc>
          <w:tcPr>
            <w:tcW w:w="2994" w:type="dxa"/>
            <w:tcBorders>
              <w:top w:val="nil"/>
              <w:left w:val="nil"/>
              <w:bottom w:val="nil"/>
              <w:right w:val="nil"/>
            </w:tcBorders>
            <w:vAlign w:val="center"/>
          </w:tcPr>
          <w:p w14:paraId="46EE3A28" w14:textId="23D2B819" w:rsidR="0030157B" w:rsidRPr="003F6E31" w:rsidRDefault="00A366A9" w:rsidP="0030157B">
            <w:r>
              <w:t>Kessler</w:t>
            </w:r>
            <w:r w:rsidR="00BB185F">
              <w:t xml:space="preserve"> Thomas</w:t>
            </w:r>
          </w:p>
        </w:tc>
        <w:tc>
          <w:tcPr>
            <w:tcW w:w="6095" w:type="dxa"/>
            <w:tcBorders>
              <w:top w:val="nil"/>
              <w:left w:val="nil"/>
              <w:bottom w:val="nil"/>
              <w:right w:val="nil"/>
            </w:tcBorders>
            <w:vAlign w:val="center"/>
          </w:tcPr>
          <w:p w14:paraId="3C39EC2B" w14:textId="65ED4C34" w:rsidR="0030157B" w:rsidRPr="003F6E31" w:rsidRDefault="00A81506" w:rsidP="0030157B">
            <w:r>
              <w:t>Tem</w:t>
            </w:r>
            <w:r w:rsidR="00A366A9">
              <w:t>et</w:t>
            </w:r>
          </w:p>
        </w:tc>
      </w:tr>
      <w:tr w:rsidR="00A366A9" w:rsidRPr="003F6E31" w14:paraId="145ADAE6" w14:textId="77777777" w:rsidTr="00226DA3">
        <w:trPr>
          <w:trHeight w:val="255"/>
        </w:trPr>
        <w:tc>
          <w:tcPr>
            <w:tcW w:w="2994" w:type="dxa"/>
            <w:tcBorders>
              <w:top w:val="nil"/>
              <w:left w:val="nil"/>
              <w:bottom w:val="nil"/>
              <w:right w:val="nil"/>
            </w:tcBorders>
            <w:vAlign w:val="center"/>
          </w:tcPr>
          <w:p w14:paraId="7893353B" w14:textId="5B915EC6" w:rsidR="00A366A9" w:rsidRDefault="00A366A9" w:rsidP="0030157B">
            <w:r>
              <w:t>Kunz Marc</w:t>
            </w:r>
          </w:p>
        </w:tc>
        <w:tc>
          <w:tcPr>
            <w:tcW w:w="6095" w:type="dxa"/>
            <w:tcBorders>
              <w:top w:val="nil"/>
              <w:left w:val="nil"/>
              <w:bottom w:val="nil"/>
              <w:right w:val="nil"/>
            </w:tcBorders>
            <w:vAlign w:val="center"/>
          </w:tcPr>
          <w:p w14:paraId="426E1650" w14:textId="72EDC3BE" w:rsidR="00A366A9" w:rsidRDefault="00A366A9" w:rsidP="0030157B">
            <w:r w:rsidRPr="003F6E31">
              <w:t>Berner Fachhochschule</w:t>
            </w:r>
            <w:r>
              <w:t>, TI</w:t>
            </w:r>
          </w:p>
        </w:tc>
      </w:tr>
      <w:tr w:rsidR="00A366A9" w:rsidRPr="003F6E31" w14:paraId="1B5D101D" w14:textId="77777777" w:rsidTr="00226DA3">
        <w:trPr>
          <w:trHeight w:val="255"/>
        </w:trPr>
        <w:tc>
          <w:tcPr>
            <w:tcW w:w="2994" w:type="dxa"/>
            <w:tcBorders>
              <w:top w:val="nil"/>
              <w:left w:val="nil"/>
              <w:bottom w:val="nil"/>
              <w:right w:val="nil"/>
            </w:tcBorders>
            <w:vAlign w:val="center"/>
          </w:tcPr>
          <w:p w14:paraId="6FD0A1D6" w14:textId="267B4CDB" w:rsidR="00A366A9" w:rsidRPr="003F6E31" w:rsidRDefault="00A366A9" w:rsidP="0030157B">
            <w:r w:rsidRPr="003F6E31">
              <w:t>Laube</w:t>
            </w:r>
            <w:r>
              <w:t>-Rosenpflanzer</w:t>
            </w:r>
            <w:r w:rsidRPr="003F6E31">
              <w:t xml:space="preserve"> Annett</w:t>
            </w:r>
          </w:p>
        </w:tc>
        <w:tc>
          <w:tcPr>
            <w:tcW w:w="6095" w:type="dxa"/>
            <w:tcBorders>
              <w:top w:val="nil"/>
              <w:left w:val="nil"/>
              <w:bottom w:val="nil"/>
              <w:right w:val="nil"/>
            </w:tcBorders>
            <w:vAlign w:val="center"/>
          </w:tcPr>
          <w:p w14:paraId="31DD8C53" w14:textId="6340388F" w:rsidR="00A366A9" w:rsidRPr="003F6E31" w:rsidRDefault="00A366A9" w:rsidP="0030157B">
            <w:r w:rsidRPr="003F6E31">
              <w:t>Berner Fachhochschule</w:t>
            </w:r>
            <w:r w:rsidR="00BB185F">
              <w:t>, TI</w:t>
            </w:r>
          </w:p>
        </w:tc>
      </w:tr>
      <w:tr w:rsidR="00A366A9" w:rsidRPr="003F6E31" w14:paraId="27761749" w14:textId="77777777" w:rsidTr="00226DA3">
        <w:trPr>
          <w:trHeight w:val="255"/>
        </w:trPr>
        <w:tc>
          <w:tcPr>
            <w:tcW w:w="2994" w:type="dxa"/>
            <w:tcBorders>
              <w:top w:val="nil"/>
              <w:left w:val="nil"/>
              <w:bottom w:val="nil"/>
              <w:right w:val="nil"/>
            </w:tcBorders>
            <w:noWrap/>
            <w:vAlign w:val="bottom"/>
          </w:tcPr>
          <w:p w14:paraId="66722F6F" w14:textId="77777777" w:rsidR="00A366A9" w:rsidRPr="003F6E31" w:rsidRDefault="00A366A9" w:rsidP="0030157B">
            <w:r w:rsidRPr="003F6E31">
              <w:t>Spichiger Andreas</w:t>
            </w:r>
          </w:p>
        </w:tc>
        <w:tc>
          <w:tcPr>
            <w:tcW w:w="6095" w:type="dxa"/>
            <w:tcBorders>
              <w:top w:val="nil"/>
              <w:left w:val="nil"/>
              <w:bottom w:val="nil"/>
              <w:right w:val="nil"/>
            </w:tcBorders>
          </w:tcPr>
          <w:p w14:paraId="4592AFFB" w14:textId="659A3B89" w:rsidR="00A366A9" w:rsidRPr="003F6E31" w:rsidRDefault="00A366A9" w:rsidP="0030157B">
            <w:r w:rsidRPr="003F6E31">
              <w:t>Berner Fachhochschule</w:t>
            </w:r>
            <w:r w:rsidR="00BB185F">
              <w:t xml:space="preserve">, </w:t>
            </w:r>
            <w:r w:rsidR="00F55574">
              <w:t>FB</w:t>
            </w:r>
            <w:r w:rsidR="00BB185F">
              <w:t>W</w:t>
            </w:r>
          </w:p>
        </w:tc>
      </w:tr>
      <w:tr w:rsidR="00A366A9" w:rsidRPr="003F6E31" w14:paraId="0B8E5E94" w14:textId="77777777" w:rsidTr="00226DA3">
        <w:trPr>
          <w:trHeight w:val="255"/>
        </w:trPr>
        <w:tc>
          <w:tcPr>
            <w:tcW w:w="2994" w:type="dxa"/>
            <w:tcBorders>
              <w:top w:val="nil"/>
              <w:left w:val="nil"/>
              <w:bottom w:val="nil"/>
              <w:right w:val="nil"/>
            </w:tcBorders>
            <w:noWrap/>
            <w:vAlign w:val="bottom"/>
          </w:tcPr>
          <w:p w14:paraId="3EB58FA6" w14:textId="77777777" w:rsidR="00A366A9" w:rsidRDefault="00A366A9" w:rsidP="0030157B"/>
        </w:tc>
        <w:tc>
          <w:tcPr>
            <w:tcW w:w="6095" w:type="dxa"/>
            <w:tcBorders>
              <w:top w:val="nil"/>
              <w:left w:val="nil"/>
              <w:bottom w:val="nil"/>
              <w:right w:val="nil"/>
            </w:tcBorders>
          </w:tcPr>
          <w:p w14:paraId="5654BAC8" w14:textId="77777777" w:rsidR="00A366A9" w:rsidRPr="003F6E31" w:rsidRDefault="00A366A9" w:rsidP="0030157B">
            <w:r>
              <w:t>eCH Fachgruppe IAM</w:t>
            </w:r>
          </w:p>
        </w:tc>
      </w:tr>
    </w:tbl>
    <w:p w14:paraId="6FCF1806" w14:textId="77777777" w:rsidR="00BB1961" w:rsidRPr="003F6E31" w:rsidRDefault="00BB1961" w:rsidP="00BB1961"/>
    <w:p w14:paraId="76D98A39" w14:textId="77777777" w:rsidR="00A27F16" w:rsidRPr="003F6E31" w:rsidRDefault="00A27F16">
      <w:pPr>
        <w:spacing w:after="0" w:line="240" w:lineRule="auto"/>
        <w:rPr>
          <w:b/>
          <w:bCs/>
          <w:sz w:val="32"/>
        </w:rPr>
      </w:pPr>
      <w:r w:rsidRPr="003F6E31">
        <w:br w:type="page"/>
      </w:r>
    </w:p>
    <w:p w14:paraId="3E20F076" w14:textId="77777777" w:rsidR="00A0625E" w:rsidRPr="003F6E31" w:rsidRDefault="00A0625E" w:rsidP="00A0625E">
      <w:bookmarkStart w:id="590" w:name="_Toc366590298"/>
    </w:p>
    <w:p w14:paraId="1298AA37" w14:textId="6D71DE40" w:rsidR="00BB1961" w:rsidRPr="003F6E31" w:rsidRDefault="00BB1961" w:rsidP="00FA22BE">
      <w:pPr>
        <w:pStyle w:val="Anhang"/>
      </w:pPr>
      <w:bookmarkStart w:id="591" w:name="_Toc496078609"/>
      <w:r w:rsidRPr="003F6E31">
        <w:t>– Abkürzungen</w:t>
      </w:r>
      <w:bookmarkEnd w:id="590"/>
      <w:bookmarkEnd w:id="591"/>
      <w:r w:rsidRPr="003F6E31">
        <w:t xml:space="preserve"> </w:t>
      </w:r>
    </w:p>
    <w:tbl>
      <w:tblPr>
        <w:tblW w:w="9211" w:type="dxa"/>
        <w:tblLayout w:type="fixed"/>
        <w:tblCellMar>
          <w:left w:w="70" w:type="dxa"/>
          <w:right w:w="70" w:type="dxa"/>
        </w:tblCellMar>
        <w:tblLook w:val="0000" w:firstRow="0" w:lastRow="0" w:firstColumn="0" w:lastColumn="0" w:noHBand="0" w:noVBand="0"/>
      </w:tblPr>
      <w:tblGrid>
        <w:gridCol w:w="1346"/>
        <w:gridCol w:w="7865"/>
      </w:tblGrid>
      <w:tr w:rsidR="00E147D4" w:rsidRPr="003F6E31" w14:paraId="61D4C6BE" w14:textId="77777777" w:rsidTr="00412CC4">
        <w:tc>
          <w:tcPr>
            <w:tcW w:w="1346" w:type="dxa"/>
            <w:vAlign w:val="center"/>
          </w:tcPr>
          <w:p w14:paraId="05C6BD0D" w14:textId="77777777" w:rsidR="00E147D4" w:rsidRPr="003F6E31" w:rsidRDefault="00E147D4" w:rsidP="00AA2A09">
            <w:pPr>
              <w:pStyle w:val="Textkrper"/>
              <w:rPr>
                <w:rFonts w:cs="Arial"/>
                <w:szCs w:val="22"/>
              </w:rPr>
            </w:pPr>
            <w:r w:rsidRPr="003F6E31">
              <w:rPr>
                <w:rFonts w:cs="Arial"/>
                <w:szCs w:val="22"/>
              </w:rPr>
              <w:t>AA</w:t>
            </w:r>
          </w:p>
        </w:tc>
        <w:tc>
          <w:tcPr>
            <w:tcW w:w="7865" w:type="dxa"/>
            <w:vAlign w:val="center"/>
          </w:tcPr>
          <w:p w14:paraId="344F50A0" w14:textId="77777777" w:rsidR="00E147D4" w:rsidRPr="003F6E31" w:rsidRDefault="00E147D4" w:rsidP="007E5391">
            <w:pPr>
              <w:rPr>
                <w:rFonts w:cs="Arial"/>
                <w:szCs w:val="22"/>
              </w:rPr>
            </w:pPr>
            <w:r w:rsidRPr="003F6E31">
              <w:rPr>
                <w:rFonts w:cs="Arial"/>
                <w:szCs w:val="22"/>
              </w:rPr>
              <w:t>Attribute Authority</w:t>
            </w:r>
          </w:p>
        </w:tc>
      </w:tr>
      <w:tr w:rsidR="00E147D4" w:rsidRPr="003F6E31" w14:paraId="748C3F20" w14:textId="77777777" w:rsidTr="00412CC4">
        <w:tc>
          <w:tcPr>
            <w:tcW w:w="1346" w:type="dxa"/>
            <w:vAlign w:val="center"/>
          </w:tcPr>
          <w:p w14:paraId="3032B271" w14:textId="77777777" w:rsidR="00E147D4" w:rsidRPr="003F6E31" w:rsidRDefault="00E147D4" w:rsidP="007E5391">
            <w:pPr>
              <w:rPr>
                <w:rFonts w:cs="Arial"/>
                <w:szCs w:val="22"/>
              </w:rPr>
            </w:pPr>
            <w:r w:rsidRPr="003F6E31">
              <w:rPr>
                <w:rFonts w:cs="Arial"/>
                <w:szCs w:val="22"/>
              </w:rPr>
              <w:t>CP</w:t>
            </w:r>
          </w:p>
        </w:tc>
        <w:tc>
          <w:tcPr>
            <w:tcW w:w="7865" w:type="dxa"/>
            <w:vAlign w:val="center"/>
          </w:tcPr>
          <w:p w14:paraId="23F4772A" w14:textId="77777777" w:rsidR="00E147D4" w:rsidRPr="003F6E31" w:rsidRDefault="00E147D4" w:rsidP="007E5391">
            <w:pPr>
              <w:rPr>
                <w:rFonts w:cs="Arial"/>
                <w:szCs w:val="22"/>
              </w:rPr>
            </w:pPr>
            <w:r w:rsidRPr="003F6E31">
              <w:rPr>
                <w:rFonts w:cs="Arial"/>
                <w:szCs w:val="22"/>
              </w:rPr>
              <w:t>Credential Provider</w:t>
            </w:r>
          </w:p>
        </w:tc>
      </w:tr>
      <w:tr w:rsidR="00E147D4" w:rsidRPr="003F6E31" w14:paraId="7D758A9C" w14:textId="77777777" w:rsidTr="00412CC4">
        <w:tc>
          <w:tcPr>
            <w:tcW w:w="1346" w:type="dxa"/>
            <w:vAlign w:val="center"/>
          </w:tcPr>
          <w:p w14:paraId="435EA9A8" w14:textId="77777777" w:rsidR="00E147D4" w:rsidRPr="003F6E31" w:rsidRDefault="00E147D4" w:rsidP="007E5391">
            <w:pPr>
              <w:rPr>
                <w:rFonts w:cs="Arial"/>
                <w:szCs w:val="22"/>
              </w:rPr>
            </w:pPr>
            <w:r w:rsidRPr="003F6E31">
              <w:rPr>
                <w:rFonts w:cs="Arial"/>
                <w:szCs w:val="22"/>
              </w:rPr>
              <w:t>IAM</w:t>
            </w:r>
          </w:p>
        </w:tc>
        <w:tc>
          <w:tcPr>
            <w:tcW w:w="7865" w:type="dxa"/>
            <w:vAlign w:val="center"/>
          </w:tcPr>
          <w:p w14:paraId="219F75C3" w14:textId="77777777" w:rsidR="00E147D4" w:rsidRPr="003F6E31" w:rsidRDefault="00E147D4" w:rsidP="007E5391">
            <w:pPr>
              <w:rPr>
                <w:rFonts w:cs="Arial"/>
                <w:szCs w:val="22"/>
              </w:rPr>
            </w:pPr>
            <w:r w:rsidRPr="003F6E31">
              <w:rPr>
                <w:rFonts w:cs="Arial"/>
                <w:szCs w:val="22"/>
              </w:rPr>
              <w:t>Identity und Access Management</w:t>
            </w:r>
          </w:p>
        </w:tc>
      </w:tr>
      <w:tr w:rsidR="00E147D4" w:rsidRPr="003F6E31" w14:paraId="76340555" w14:textId="77777777" w:rsidTr="00412CC4">
        <w:tc>
          <w:tcPr>
            <w:tcW w:w="1346" w:type="dxa"/>
            <w:vAlign w:val="center"/>
          </w:tcPr>
          <w:p w14:paraId="21537B89" w14:textId="77777777" w:rsidR="00E147D4" w:rsidRPr="003F6E31" w:rsidRDefault="00E147D4" w:rsidP="007E5391">
            <w:pPr>
              <w:rPr>
                <w:rFonts w:cs="Arial"/>
                <w:szCs w:val="22"/>
              </w:rPr>
            </w:pPr>
            <w:r w:rsidRPr="003F6E31">
              <w:rPr>
                <w:rFonts w:cs="Arial"/>
                <w:szCs w:val="22"/>
              </w:rPr>
              <w:t>IdP</w:t>
            </w:r>
          </w:p>
        </w:tc>
        <w:tc>
          <w:tcPr>
            <w:tcW w:w="7865" w:type="dxa"/>
            <w:vAlign w:val="center"/>
          </w:tcPr>
          <w:p w14:paraId="1AB6E9CC" w14:textId="77777777" w:rsidR="00E147D4" w:rsidRPr="003F6E31" w:rsidRDefault="00E147D4" w:rsidP="007E5391">
            <w:pPr>
              <w:rPr>
                <w:rFonts w:cs="Arial"/>
                <w:szCs w:val="22"/>
              </w:rPr>
            </w:pPr>
            <w:r w:rsidRPr="003F6E31">
              <w:rPr>
                <w:rFonts w:cs="Arial"/>
                <w:szCs w:val="22"/>
              </w:rPr>
              <w:t>Identity Provider</w:t>
            </w:r>
          </w:p>
        </w:tc>
      </w:tr>
      <w:tr w:rsidR="002975F0" w:rsidRPr="003F6E31" w14:paraId="371F1628" w14:textId="77777777" w:rsidTr="003B0ADC">
        <w:tc>
          <w:tcPr>
            <w:tcW w:w="1346" w:type="dxa"/>
            <w:vAlign w:val="center"/>
          </w:tcPr>
          <w:p w14:paraId="018BDA7C" w14:textId="67F7A57F" w:rsidR="002975F0" w:rsidRPr="003F6E31" w:rsidRDefault="002975F0" w:rsidP="00AA2A09">
            <w:pPr>
              <w:pStyle w:val="Textkrper"/>
              <w:rPr>
                <w:rFonts w:cs="Arial"/>
                <w:szCs w:val="22"/>
              </w:rPr>
            </w:pPr>
            <w:r>
              <w:rPr>
                <w:rFonts w:cs="Arial"/>
                <w:szCs w:val="22"/>
              </w:rPr>
              <w:t>LB</w:t>
            </w:r>
          </w:p>
        </w:tc>
        <w:tc>
          <w:tcPr>
            <w:tcW w:w="7865" w:type="dxa"/>
            <w:vAlign w:val="center"/>
          </w:tcPr>
          <w:p w14:paraId="6D497BCB" w14:textId="633A8AEB" w:rsidR="002975F0" w:rsidRPr="003F6E31" w:rsidRDefault="002975F0" w:rsidP="007E5391">
            <w:pPr>
              <w:rPr>
                <w:rFonts w:cs="Arial"/>
                <w:color w:val="000000"/>
                <w:szCs w:val="22"/>
              </w:rPr>
            </w:pPr>
            <w:r>
              <w:rPr>
                <w:rFonts w:cs="Arial"/>
                <w:szCs w:val="22"/>
              </w:rPr>
              <w:t xml:space="preserve">Leistungsbezüger </w:t>
            </w:r>
          </w:p>
        </w:tc>
      </w:tr>
      <w:tr w:rsidR="002975F0" w:rsidRPr="003F6E31" w14:paraId="373AD379" w14:textId="77777777" w:rsidTr="003B0ADC">
        <w:tc>
          <w:tcPr>
            <w:tcW w:w="1346" w:type="dxa"/>
            <w:vAlign w:val="center"/>
          </w:tcPr>
          <w:p w14:paraId="36CB7D80" w14:textId="14D72B7F" w:rsidR="002975F0" w:rsidRPr="003F6E31" w:rsidRDefault="002975F0" w:rsidP="00AA2A09">
            <w:pPr>
              <w:pStyle w:val="Textkrper"/>
              <w:rPr>
                <w:rFonts w:cs="Arial"/>
                <w:szCs w:val="22"/>
              </w:rPr>
            </w:pPr>
            <w:r>
              <w:rPr>
                <w:rFonts w:cs="Arial"/>
                <w:szCs w:val="22"/>
              </w:rPr>
              <w:t>LE</w:t>
            </w:r>
          </w:p>
        </w:tc>
        <w:tc>
          <w:tcPr>
            <w:tcW w:w="7865" w:type="dxa"/>
            <w:vAlign w:val="center"/>
          </w:tcPr>
          <w:p w14:paraId="379A5850" w14:textId="2793F7CE" w:rsidR="002975F0" w:rsidRPr="003F6E31" w:rsidRDefault="002975F0" w:rsidP="002975F0">
            <w:pPr>
              <w:jc w:val="both"/>
              <w:rPr>
                <w:rFonts w:cs="Arial"/>
                <w:color w:val="000000"/>
                <w:szCs w:val="22"/>
              </w:rPr>
            </w:pPr>
            <w:r>
              <w:rPr>
                <w:rFonts w:cs="Arial"/>
                <w:szCs w:val="22"/>
              </w:rPr>
              <w:t>Leistungserbringer</w:t>
            </w:r>
          </w:p>
        </w:tc>
      </w:tr>
      <w:tr w:rsidR="00E147D4" w:rsidRPr="003F6E31" w14:paraId="77FD9F67" w14:textId="77777777" w:rsidTr="002975F0">
        <w:tc>
          <w:tcPr>
            <w:tcW w:w="1346" w:type="dxa"/>
            <w:vAlign w:val="center"/>
          </w:tcPr>
          <w:p w14:paraId="5E6BEDC8" w14:textId="77777777" w:rsidR="00E147D4" w:rsidRPr="003F6E31" w:rsidRDefault="00E147D4" w:rsidP="00AA2A09">
            <w:pPr>
              <w:pStyle w:val="Textkrper"/>
              <w:rPr>
                <w:rFonts w:cs="Arial"/>
                <w:szCs w:val="22"/>
              </w:rPr>
            </w:pPr>
            <w:r w:rsidRPr="003F6E31">
              <w:rPr>
                <w:rFonts w:cs="Arial"/>
                <w:szCs w:val="22"/>
              </w:rPr>
              <w:t>RP</w:t>
            </w:r>
          </w:p>
        </w:tc>
        <w:tc>
          <w:tcPr>
            <w:tcW w:w="7865" w:type="dxa"/>
            <w:vAlign w:val="center"/>
          </w:tcPr>
          <w:p w14:paraId="6D8DE7AC" w14:textId="77777777" w:rsidR="00E147D4" w:rsidRPr="003F6E31" w:rsidRDefault="00E147D4" w:rsidP="007E5391">
            <w:pPr>
              <w:rPr>
                <w:rFonts w:cs="Arial"/>
                <w:color w:val="000000"/>
                <w:szCs w:val="22"/>
              </w:rPr>
            </w:pPr>
            <w:r w:rsidRPr="003F6E31">
              <w:rPr>
                <w:rFonts w:cs="Arial"/>
                <w:color w:val="000000"/>
                <w:szCs w:val="22"/>
              </w:rPr>
              <w:t>Relying Party</w:t>
            </w:r>
          </w:p>
        </w:tc>
      </w:tr>
      <w:tr w:rsidR="00E147D4" w:rsidRPr="003F6E31" w14:paraId="5E900C53" w14:textId="77777777" w:rsidTr="002975F0">
        <w:tc>
          <w:tcPr>
            <w:tcW w:w="1346" w:type="dxa"/>
            <w:vAlign w:val="center"/>
          </w:tcPr>
          <w:p w14:paraId="57D91E3D" w14:textId="77777777" w:rsidR="00E147D4" w:rsidRPr="003F6E31" w:rsidRDefault="00E147D4" w:rsidP="007E5391">
            <w:pPr>
              <w:rPr>
                <w:rFonts w:cs="Arial"/>
                <w:szCs w:val="22"/>
              </w:rPr>
            </w:pPr>
            <w:r w:rsidRPr="003F6E31">
              <w:rPr>
                <w:rFonts w:cs="Arial"/>
                <w:szCs w:val="22"/>
              </w:rPr>
              <w:t>SAML</w:t>
            </w:r>
          </w:p>
        </w:tc>
        <w:tc>
          <w:tcPr>
            <w:tcW w:w="7865" w:type="dxa"/>
            <w:vAlign w:val="center"/>
          </w:tcPr>
          <w:p w14:paraId="3F69F2AF" w14:textId="77777777" w:rsidR="00E147D4" w:rsidRPr="003F6E31" w:rsidRDefault="00E147D4" w:rsidP="007E5391">
            <w:pPr>
              <w:rPr>
                <w:rFonts w:cs="Arial"/>
                <w:szCs w:val="22"/>
              </w:rPr>
            </w:pPr>
            <w:r w:rsidRPr="003F6E31">
              <w:rPr>
                <w:rFonts w:cs="Arial"/>
                <w:szCs w:val="22"/>
              </w:rPr>
              <w:t>Security Assertion Markup Language</w:t>
            </w:r>
          </w:p>
        </w:tc>
      </w:tr>
      <w:tr w:rsidR="00E147D4" w:rsidRPr="003F6E31" w14:paraId="13A85706" w14:textId="77777777" w:rsidTr="002975F0">
        <w:tc>
          <w:tcPr>
            <w:tcW w:w="1346" w:type="dxa"/>
            <w:vAlign w:val="center"/>
          </w:tcPr>
          <w:p w14:paraId="5735A371" w14:textId="77777777" w:rsidR="00E147D4" w:rsidRPr="003F6E31" w:rsidRDefault="00E147D4" w:rsidP="00AA2A09">
            <w:pPr>
              <w:pStyle w:val="Textkrper"/>
              <w:rPr>
                <w:rFonts w:cs="Arial"/>
                <w:szCs w:val="22"/>
              </w:rPr>
            </w:pPr>
            <w:r w:rsidRPr="003F6E31">
              <w:rPr>
                <w:rFonts w:cs="Arial"/>
                <w:szCs w:val="22"/>
              </w:rPr>
              <w:t>SLA</w:t>
            </w:r>
          </w:p>
        </w:tc>
        <w:tc>
          <w:tcPr>
            <w:tcW w:w="7865" w:type="dxa"/>
            <w:vAlign w:val="center"/>
          </w:tcPr>
          <w:p w14:paraId="3FCC1758" w14:textId="77777777" w:rsidR="00E147D4" w:rsidRPr="003F6E31" w:rsidRDefault="00E147D4" w:rsidP="007D0AA5">
            <w:pPr>
              <w:rPr>
                <w:rFonts w:cs="Arial"/>
                <w:szCs w:val="22"/>
              </w:rPr>
            </w:pPr>
            <w:r w:rsidRPr="003F6E31">
              <w:rPr>
                <w:rFonts w:cs="Arial"/>
                <w:color w:val="000000"/>
                <w:szCs w:val="22"/>
              </w:rPr>
              <w:t>Service Level Agreement</w:t>
            </w:r>
            <w:r w:rsidRPr="003F6E31">
              <w:rPr>
                <w:rFonts w:cs="Arial"/>
                <w:szCs w:val="22"/>
              </w:rPr>
              <w:t xml:space="preserve"> </w:t>
            </w:r>
          </w:p>
        </w:tc>
      </w:tr>
      <w:tr w:rsidR="00065028" w:rsidRPr="003F6E31" w14:paraId="32FC4656" w14:textId="77777777" w:rsidTr="002975F0">
        <w:tc>
          <w:tcPr>
            <w:tcW w:w="1346" w:type="dxa"/>
            <w:vAlign w:val="center"/>
          </w:tcPr>
          <w:p w14:paraId="3C1F42AB" w14:textId="77777777" w:rsidR="00065028" w:rsidRPr="003F6E31" w:rsidRDefault="00065028" w:rsidP="007E5391">
            <w:pPr>
              <w:rPr>
                <w:rFonts w:cs="Arial"/>
                <w:szCs w:val="22"/>
              </w:rPr>
            </w:pPr>
            <w:r>
              <w:rPr>
                <w:rFonts w:cs="Arial"/>
                <w:szCs w:val="22"/>
              </w:rPr>
              <w:t>SSO</w:t>
            </w:r>
          </w:p>
        </w:tc>
        <w:tc>
          <w:tcPr>
            <w:tcW w:w="7865" w:type="dxa"/>
            <w:vAlign w:val="center"/>
          </w:tcPr>
          <w:p w14:paraId="164D6A86" w14:textId="77777777" w:rsidR="00065028" w:rsidRPr="003F6E31" w:rsidRDefault="001C7374" w:rsidP="007E5391">
            <w:pPr>
              <w:rPr>
                <w:rFonts w:cs="Arial"/>
                <w:szCs w:val="22"/>
              </w:rPr>
            </w:pPr>
            <w:r>
              <w:rPr>
                <w:rFonts w:cs="Arial"/>
                <w:szCs w:val="22"/>
              </w:rPr>
              <w:t xml:space="preserve">Single </w:t>
            </w:r>
            <w:r w:rsidR="00065028">
              <w:rPr>
                <w:rFonts w:cs="Arial"/>
                <w:szCs w:val="22"/>
              </w:rPr>
              <w:t>Sign</w:t>
            </w:r>
            <w:r>
              <w:rPr>
                <w:rFonts w:cs="Arial"/>
                <w:szCs w:val="22"/>
              </w:rPr>
              <w:t>-</w:t>
            </w:r>
            <w:r w:rsidR="00065028">
              <w:rPr>
                <w:rFonts w:cs="Arial"/>
                <w:szCs w:val="22"/>
              </w:rPr>
              <w:t>On</w:t>
            </w:r>
          </w:p>
        </w:tc>
      </w:tr>
      <w:tr w:rsidR="005D2B1D" w:rsidRPr="003F6E31" w14:paraId="13E1F132" w14:textId="77777777" w:rsidTr="002975F0">
        <w:tc>
          <w:tcPr>
            <w:tcW w:w="1346" w:type="dxa"/>
            <w:vAlign w:val="center"/>
          </w:tcPr>
          <w:p w14:paraId="17A55214" w14:textId="77777777" w:rsidR="005D2B1D" w:rsidRPr="003F6E31" w:rsidRDefault="005D2B1D" w:rsidP="007E5391">
            <w:pPr>
              <w:rPr>
                <w:rFonts w:cs="Arial"/>
                <w:szCs w:val="22"/>
              </w:rPr>
            </w:pPr>
            <w:r>
              <w:rPr>
                <w:rFonts w:cs="Arial"/>
                <w:szCs w:val="22"/>
              </w:rPr>
              <w:t>URI</w:t>
            </w:r>
          </w:p>
        </w:tc>
        <w:tc>
          <w:tcPr>
            <w:tcW w:w="7865" w:type="dxa"/>
            <w:vAlign w:val="center"/>
          </w:tcPr>
          <w:p w14:paraId="3C4A9279" w14:textId="77777777" w:rsidR="005D2B1D" w:rsidRPr="003F6E31" w:rsidRDefault="000324BC" w:rsidP="007E5391">
            <w:pPr>
              <w:rPr>
                <w:rFonts w:cs="Arial"/>
                <w:szCs w:val="22"/>
              </w:rPr>
            </w:pPr>
            <w:r>
              <w:rPr>
                <w:rFonts w:cs="Arial"/>
                <w:szCs w:val="22"/>
              </w:rPr>
              <w:t>Uniform Resource Identifier</w:t>
            </w:r>
          </w:p>
        </w:tc>
      </w:tr>
      <w:tr w:rsidR="00B306AA" w:rsidRPr="003F6E31" w14:paraId="1A4890D4" w14:textId="77777777" w:rsidTr="002975F0">
        <w:tc>
          <w:tcPr>
            <w:tcW w:w="1346" w:type="dxa"/>
            <w:vAlign w:val="center"/>
          </w:tcPr>
          <w:p w14:paraId="5DEEB858" w14:textId="77777777" w:rsidR="00B306AA" w:rsidRPr="003F6E31" w:rsidRDefault="00B306AA" w:rsidP="007E5391">
            <w:pPr>
              <w:rPr>
                <w:rFonts w:cs="Arial"/>
                <w:szCs w:val="22"/>
              </w:rPr>
            </w:pPr>
            <w:r>
              <w:rPr>
                <w:rFonts w:cs="Arial"/>
                <w:szCs w:val="22"/>
              </w:rPr>
              <w:t>URL</w:t>
            </w:r>
          </w:p>
        </w:tc>
        <w:tc>
          <w:tcPr>
            <w:tcW w:w="7865" w:type="dxa"/>
            <w:vAlign w:val="center"/>
          </w:tcPr>
          <w:p w14:paraId="2A22F61D" w14:textId="77777777" w:rsidR="00B306AA" w:rsidRPr="003F6E31" w:rsidRDefault="000324BC" w:rsidP="007E5391">
            <w:pPr>
              <w:rPr>
                <w:rFonts w:cs="Arial"/>
                <w:szCs w:val="22"/>
              </w:rPr>
            </w:pPr>
            <w:r>
              <w:rPr>
                <w:rFonts w:cs="Arial"/>
                <w:szCs w:val="22"/>
              </w:rPr>
              <w:t>Uniform Resource Locator</w:t>
            </w:r>
          </w:p>
        </w:tc>
      </w:tr>
    </w:tbl>
    <w:p w14:paraId="6CE8C3C5" w14:textId="77777777" w:rsidR="002006C7" w:rsidRPr="003F6E31" w:rsidRDefault="002006C7" w:rsidP="00BB1961"/>
    <w:p w14:paraId="38AB4398" w14:textId="77777777" w:rsidR="00A27F16" w:rsidRPr="003F6E31" w:rsidRDefault="00A27F16">
      <w:pPr>
        <w:spacing w:after="0" w:line="240" w:lineRule="auto"/>
        <w:rPr>
          <w:b/>
          <w:bCs/>
          <w:sz w:val="32"/>
        </w:rPr>
      </w:pPr>
      <w:r w:rsidRPr="003F6E31">
        <w:br w:type="page"/>
      </w:r>
    </w:p>
    <w:p w14:paraId="10B5ACDF" w14:textId="77777777" w:rsidR="00A0625E" w:rsidRPr="003F6E31" w:rsidRDefault="00A0625E" w:rsidP="00A0625E">
      <w:bookmarkStart w:id="592" w:name="_Toc366590299"/>
    </w:p>
    <w:p w14:paraId="1D4CEEC5" w14:textId="44683FC6" w:rsidR="00BB1961" w:rsidRPr="003F6E31" w:rsidRDefault="00663C01" w:rsidP="00FA22BE">
      <w:pPr>
        <w:pStyle w:val="Anhang"/>
      </w:pPr>
      <w:bookmarkStart w:id="593" w:name="_Toc496078610"/>
      <w:r w:rsidRPr="003F6E31">
        <w:t>–</w:t>
      </w:r>
      <w:r w:rsidR="00BB1961" w:rsidRPr="003F6E31">
        <w:t xml:space="preserve"> Glossar</w:t>
      </w:r>
      <w:bookmarkEnd w:id="592"/>
      <w:bookmarkEnd w:id="593"/>
    </w:p>
    <w:p w14:paraId="2B70B929" w14:textId="7A404221" w:rsidR="008861C9" w:rsidRPr="003F6E31" w:rsidRDefault="009D6F88" w:rsidP="008861C9">
      <w:pPr>
        <w:pStyle w:val="Textkrper"/>
      </w:pPr>
      <w:r>
        <w:t xml:space="preserve">In diesem Standard werden ausschliesslich die Begriffe aus dem eCH-Standard eCH-0219 V1.0 </w:t>
      </w:r>
      <w:sdt>
        <w:sdtPr>
          <w:id w:val="328179922"/>
          <w:citation/>
        </w:sdtPr>
        <w:sdtEndPr/>
        <w:sdtContent>
          <w:r w:rsidR="009B3019">
            <w:fldChar w:fldCharType="begin"/>
          </w:r>
          <w:r w:rsidR="009B3019">
            <w:instrText xml:space="preserve"> CITATION eCH0219 \l 2055 </w:instrText>
          </w:r>
          <w:r w:rsidR="009B3019">
            <w:fldChar w:fldCharType="separate"/>
          </w:r>
          <w:r w:rsidR="006863C8">
            <w:rPr>
              <w:noProof/>
            </w:rPr>
            <w:t>[2]</w:t>
          </w:r>
          <w:r w:rsidR="009B3019">
            <w:fldChar w:fldCharType="end"/>
          </w:r>
        </w:sdtContent>
      </w:sdt>
      <w:r w:rsidR="009B3019">
        <w:t xml:space="preserve"> </w:t>
      </w:r>
      <w:r>
        <w:t xml:space="preserve">verwendet. </w:t>
      </w:r>
    </w:p>
    <w:p w14:paraId="7A362B8D" w14:textId="77777777" w:rsidR="00BB1B71" w:rsidRDefault="00BB1B71" w:rsidP="008861C9">
      <w:pPr>
        <w:pStyle w:val="Textkrper"/>
        <w:rPr>
          <w:b/>
          <w:bCs/>
          <w:sz w:val="32"/>
        </w:rPr>
      </w:pPr>
    </w:p>
    <w:p w14:paraId="0B31B377" w14:textId="77777777" w:rsidR="00BB1B71" w:rsidRDefault="00BB1B71">
      <w:pPr>
        <w:spacing w:after="0" w:line="240" w:lineRule="auto"/>
        <w:rPr>
          <w:b/>
          <w:bCs/>
          <w:sz w:val="32"/>
        </w:rPr>
      </w:pPr>
      <w:r>
        <w:rPr>
          <w:b/>
          <w:bCs/>
          <w:sz w:val="32"/>
        </w:rPr>
        <w:br w:type="page"/>
      </w:r>
    </w:p>
    <w:p w14:paraId="5E5E48BE" w14:textId="29EF0025" w:rsidR="00295D3A" w:rsidRDefault="00663C01">
      <w:pPr>
        <w:pStyle w:val="Anhang"/>
      </w:pPr>
      <w:bookmarkStart w:id="594" w:name="_Toc366590300"/>
      <w:bookmarkStart w:id="595" w:name="_Toc496078611"/>
      <w:r w:rsidRPr="003F6E31">
        <w:lastRenderedPageBreak/>
        <w:t>–</w:t>
      </w:r>
      <w:r w:rsidR="00295D3A">
        <w:t xml:space="preserve"> Identity Federation Modelle</w:t>
      </w:r>
      <w:bookmarkEnd w:id="595"/>
    </w:p>
    <w:p w14:paraId="62198AF8" w14:textId="41765A71" w:rsidR="00295D3A" w:rsidRDefault="00295D3A" w:rsidP="00295D3A">
      <w:pPr>
        <w:pStyle w:val="Textkrper"/>
        <w:spacing w:after="0"/>
      </w:pPr>
      <w:r>
        <w:t xml:space="preserve">Sobald mehrere RPs und IdP/AAs im Spiel sind, spricht man von </w:t>
      </w:r>
      <w:r w:rsidRPr="00F640F3">
        <w:rPr>
          <w:i/>
        </w:rPr>
        <w:t>Identity Federation</w:t>
      </w:r>
      <w:r>
        <w:t xml:space="preserve"> Mode</w:t>
      </w:r>
      <w:r>
        <w:t>l</w:t>
      </w:r>
      <w:r>
        <w:t xml:space="preserve">len. Auf dieser Ebene sind verschiedene Szenarien möglich, welche sich je nach Ziel und Randbedingungen besser oder schlechter eignen. </w:t>
      </w:r>
    </w:p>
    <w:p w14:paraId="08F54628" w14:textId="77777777" w:rsidR="00295D3A" w:rsidRDefault="00295D3A" w:rsidP="00295D3A">
      <w:pPr>
        <w:pStyle w:val="Textkrper"/>
      </w:pPr>
      <w:r w:rsidRPr="00E25A94">
        <w:t xml:space="preserve">Folgende </w:t>
      </w:r>
      <w:r>
        <w:t>fünf Umsetzungs-Varianten sind S</w:t>
      </w:r>
      <w:r w:rsidRPr="00E25A94">
        <w:t xml:space="preserve">ituations-spezifisch optimal. Bei der Umsetzung einer </w:t>
      </w:r>
      <w:r w:rsidRPr="00F640F3">
        <w:rPr>
          <w:i/>
        </w:rPr>
        <w:t>föderierten</w:t>
      </w:r>
      <w:r w:rsidRPr="00E25A94">
        <w:t xml:space="preserve"> </w:t>
      </w:r>
      <w:r w:rsidRPr="00F640F3">
        <w:rPr>
          <w:i/>
        </w:rPr>
        <w:t>IAM</w:t>
      </w:r>
      <w:r w:rsidRPr="00E25A94">
        <w:t>-Lösung gilt es eines dieser Varianten oder deren Mischform z</w:t>
      </w:r>
      <w:r>
        <w:t>u impl</w:t>
      </w:r>
      <w:r>
        <w:t>e</w:t>
      </w:r>
      <w:r>
        <w:t>mentieren.</w:t>
      </w:r>
    </w:p>
    <w:p w14:paraId="44911BE3" w14:textId="12816D6B" w:rsidR="00295D3A" w:rsidRDefault="00663C01" w:rsidP="00B45344">
      <w:pPr>
        <w:pStyle w:val="AnhangA1"/>
      </w:pPr>
      <w:bookmarkStart w:id="596" w:name="_Toc496078612"/>
      <w:r w:rsidRPr="003F6E31">
        <w:t>–</w:t>
      </w:r>
      <w:r w:rsidR="004622A7">
        <w:t xml:space="preserve"> </w:t>
      </w:r>
      <w:r w:rsidR="00295D3A">
        <w:t>RP-zentriertes Modell</w:t>
      </w:r>
      <w:bookmarkEnd w:id="596"/>
    </w:p>
    <w:p w14:paraId="0DE7A584" w14:textId="43A2E9DA" w:rsidR="00295D3A" w:rsidRDefault="00295D3A" w:rsidP="00295D3A">
      <w:pPr>
        <w:pStyle w:val="Textkrper"/>
      </w:pPr>
      <w:r>
        <w:t xml:space="preserve">Das </w:t>
      </w:r>
      <w:r w:rsidRPr="002442AB">
        <w:rPr>
          <w:i/>
        </w:rPr>
        <w:t>RP-zentrierte Modell</w:t>
      </w:r>
      <w:r>
        <w:t xml:space="preserve"> (vgl.</w:t>
      </w:r>
      <w:r w:rsidR="004622A7">
        <w:t xml:space="preserve"> </w:t>
      </w:r>
      <w:r w:rsidR="004622A7">
        <w:fldChar w:fldCharType="begin"/>
      </w:r>
      <w:r w:rsidR="004622A7">
        <w:instrText xml:space="preserve"> REF _Ref485223938 \h </w:instrText>
      </w:r>
      <w:r w:rsidR="004622A7">
        <w:fldChar w:fldCharType="separate"/>
      </w:r>
      <w:r w:rsidR="006863C8">
        <w:t xml:space="preserve">Abbildung </w:t>
      </w:r>
      <w:r w:rsidR="006863C8">
        <w:rPr>
          <w:noProof/>
        </w:rPr>
        <w:t>19</w:t>
      </w:r>
      <w:r w:rsidR="004622A7">
        <w:fldChar w:fldCharType="end"/>
      </w:r>
      <w:r>
        <w:t xml:space="preserve">) ist für eine </w:t>
      </w:r>
      <w:r w:rsidRPr="00F640F3">
        <w:rPr>
          <w:i/>
        </w:rPr>
        <w:t>Relying Party</w:t>
      </w:r>
      <w:r>
        <w:t xml:space="preserve"> geeignet, welche eine </w:t>
      </w:r>
      <w:r w:rsidRPr="00F640F3">
        <w:rPr>
          <w:i/>
        </w:rPr>
        <w:t>Ressource</w:t>
      </w:r>
      <w:r>
        <w:t xml:space="preserve"> für eine grössere Anzahl Partnerorganisationen zur Verfügung stellt. Die Subjekte dieser Organisationen können sich bei ihrem Heimat-IdP</w:t>
      </w:r>
      <w:r w:rsidR="00EF565D">
        <w:t xml:space="preserve"> oder Heimat-IdP</w:t>
      </w:r>
      <w:r>
        <w:t xml:space="preserve">/AA </w:t>
      </w:r>
      <w:r w:rsidR="00EF565D">
        <w:t xml:space="preserve">(in </w:t>
      </w:r>
      <w:r w:rsidR="00EF565D">
        <w:fldChar w:fldCharType="begin"/>
      </w:r>
      <w:r w:rsidR="00EF565D">
        <w:instrText xml:space="preserve"> REF _Ref485223938 \h </w:instrText>
      </w:r>
      <w:r w:rsidR="00EF565D">
        <w:fldChar w:fldCharType="separate"/>
      </w:r>
      <w:r w:rsidR="006863C8">
        <w:t xml:space="preserve">Abbildung </w:t>
      </w:r>
      <w:r w:rsidR="006863C8">
        <w:rPr>
          <w:noProof/>
        </w:rPr>
        <w:t>19</w:t>
      </w:r>
      <w:r w:rsidR="00EF565D">
        <w:fldChar w:fldCharType="end"/>
      </w:r>
      <w:r w:rsidR="00EF565D">
        <w:t xml:space="preserve"> als Vermittler mit angeschlossen IdP und AA) </w:t>
      </w:r>
      <w:r>
        <w:t xml:space="preserve">ihrer </w:t>
      </w:r>
      <w:r w:rsidRPr="00F640F3">
        <w:rPr>
          <w:i/>
        </w:rPr>
        <w:t>Domäne</w:t>
      </w:r>
      <w:r>
        <w:t xml:space="preserve"> authentisieren und mit ihren </w:t>
      </w:r>
      <w:r w:rsidRPr="00F640F3">
        <w:rPr>
          <w:i/>
        </w:rPr>
        <w:t>Attributen</w:t>
      </w:r>
      <w:r>
        <w:t xml:space="preserve"> auf die </w:t>
      </w:r>
      <w:r w:rsidRPr="00F640F3">
        <w:rPr>
          <w:i/>
        </w:rPr>
        <w:t>Ressource</w:t>
      </w:r>
      <w:r>
        <w:t xml:space="preserve"> zugreifen. Der grosse Vorteil für die </w:t>
      </w:r>
      <w:r w:rsidRPr="002442AB">
        <w:rPr>
          <w:i/>
        </w:rPr>
        <w:t>Relying Party</w:t>
      </w:r>
      <w:r>
        <w:t xml:space="preserve"> liegt darin, dass sie die </w:t>
      </w:r>
      <w:r>
        <w:rPr>
          <w:i/>
        </w:rPr>
        <w:t>E-Identities</w:t>
      </w:r>
      <w:r w:rsidR="004A1D98">
        <w:rPr>
          <w:i/>
        </w:rPr>
        <w:t xml:space="preserve"> </w:t>
      </w:r>
      <w:r w:rsidRPr="00163F3A">
        <w:t xml:space="preserve">nicht selbst </w:t>
      </w:r>
      <w:r>
        <w:t xml:space="preserve">verwalten muss. Ihr reicht die </w:t>
      </w:r>
      <w:r w:rsidRPr="00F640F3">
        <w:rPr>
          <w:i/>
        </w:rPr>
        <w:t>Authentifizierungs</w:t>
      </w:r>
      <w:r>
        <w:t xml:space="preserve">- und </w:t>
      </w:r>
      <w:r w:rsidRPr="00F640F3">
        <w:rPr>
          <w:i/>
        </w:rPr>
        <w:t>Attributbestätigung</w:t>
      </w:r>
      <w:r>
        <w:t xml:space="preserve">, um das </w:t>
      </w:r>
      <w:r w:rsidRPr="00F640F3">
        <w:rPr>
          <w:i/>
        </w:rPr>
        <w:t>Subjekt</w:t>
      </w:r>
      <w:r>
        <w:t xml:space="preserve"> für den </w:t>
      </w:r>
      <w:r w:rsidRPr="00F640F3">
        <w:rPr>
          <w:i/>
        </w:rPr>
        <w:t>Zugriff</w:t>
      </w:r>
      <w:r>
        <w:t xml:space="preserve"> auf die </w:t>
      </w:r>
      <w:r w:rsidRPr="00F640F3">
        <w:rPr>
          <w:i/>
        </w:rPr>
        <w:t>Ressource</w:t>
      </w:r>
      <w:r>
        <w:t xml:space="preserve"> zu berechtigen.</w:t>
      </w:r>
    </w:p>
    <w:p w14:paraId="0AC56876" w14:textId="6365F8C0" w:rsidR="00295D3A" w:rsidRDefault="00295D3A" w:rsidP="00295D3A">
      <w:pPr>
        <w:pStyle w:val="Abbildung"/>
      </w:pPr>
      <w:r w:rsidRPr="00D51F77">
        <w:rPr>
          <w:lang w:val="de-CH"/>
        </w:rPr>
        <w:t xml:space="preserve"> </w:t>
      </w:r>
      <w:r w:rsidR="005C01E6">
        <w:rPr>
          <w:lang w:val="de-CH" w:eastAsia="de-CH"/>
        </w:rPr>
        <w:drawing>
          <wp:inline distT="0" distB="0" distL="0" distR="0" wp14:anchorId="147D81F6" wp14:editId="66B37FA6">
            <wp:extent cx="2908221" cy="2467154"/>
            <wp:effectExtent l="0" t="0" r="6985"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rp-centric.png"/>
                    <pic:cNvPicPr/>
                  </pic:nvPicPr>
                  <pic:blipFill>
                    <a:blip r:embed="rId42"/>
                    <a:stretch>
                      <a:fillRect/>
                    </a:stretch>
                  </pic:blipFill>
                  <pic:spPr>
                    <a:xfrm>
                      <a:off x="0" y="0"/>
                      <a:ext cx="2938266" cy="2492642"/>
                    </a:xfrm>
                    <a:prstGeom prst="rect">
                      <a:avLst/>
                    </a:prstGeom>
                  </pic:spPr>
                </pic:pic>
              </a:graphicData>
            </a:graphic>
          </wp:inline>
        </w:drawing>
      </w:r>
    </w:p>
    <w:p w14:paraId="5245307C" w14:textId="44F16307" w:rsidR="00295D3A" w:rsidRPr="00A2346A" w:rsidRDefault="00295D3A" w:rsidP="000D1394">
      <w:pPr>
        <w:pStyle w:val="Beschriftung"/>
      </w:pPr>
      <w:bookmarkStart w:id="597" w:name="_Ref485223938"/>
      <w:bookmarkStart w:id="598" w:name="_Toc496078637"/>
      <w:r>
        <w:t xml:space="preserve">Abbildung </w:t>
      </w:r>
      <w:fldSimple w:instr=" SEQ Abbildung \* ARABIC ">
        <w:r w:rsidR="006863C8">
          <w:rPr>
            <w:noProof/>
          </w:rPr>
          <w:t>19</w:t>
        </w:r>
      </w:fldSimple>
      <w:bookmarkEnd w:id="597"/>
      <w:r w:rsidR="004A1D98">
        <w:t xml:space="preserve"> </w:t>
      </w:r>
      <w:r>
        <w:t>RP-zentriertes Modell</w:t>
      </w:r>
      <w:bookmarkEnd w:id="598"/>
    </w:p>
    <w:p w14:paraId="4361F909" w14:textId="61E0D003" w:rsidR="00295D3A" w:rsidRDefault="00663C01" w:rsidP="005910D8">
      <w:pPr>
        <w:pStyle w:val="AnhangA1"/>
      </w:pPr>
      <w:bookmarkStart w:id="599" w:name="_Toc496078613"/>
      <w:r w:rsidRPr="003F6E31">
        <w:t>–</w:t>
      </w:r>
      <w:r w:rsidR="00BE2460">
        <w:t>Vermittler</w:t>
      </w:r>
      <w:r w:rsidR="00295D3A">
        <w:t>-zentriertes Modell</w:t>
      </w:r>
      <w:bookmarkEnd w:id="599"/>
    </w:p>
    <w:p w14:paraId="209BAF01" w14:textId="583F07EA" w:rsidR="00295D3A" w:rsidRDefault="00295D3A" w:rsidP="00295D3A">
      <w:pPr>
        <w:pStyle w:val="Textkrper"/>
      </w:pPr>
      <w:r>
        <w:t xml:space="preserve">Das </w:t>
      </w:r>
      <w:r w:rsidR="00BE2460">
        <w:rPr>
          <w:i/>
        </w:rPr>
        <w:t>Vermittler</w:t>
      </w:r>
      <w:r w:rsidRPr="002442AB">
        <w:rPr>
          <w:i/>
        </w:rPr>
        <w:t>-zentrierte Modell</w:t>
      </w:r>
      <w:r>
        <w:t xml:space="preserve"> (vgl.</w:t>
      </w:r>
      <w:r w:rsidR="004622A7">
        <w:t xml:space="preserve"> </w:t>
      </w:r>
      <w:r w:rsidR="004622A7">
        <w:fldChar w:fldCharType="begin"/>
      </w:r>
      <w:r w:rsidR="004622A7">
        <w:instrText xml:space="preserve"> REF _Ref485223915 \h </w:instrText>
      </w:r>
      <w:r w:rsidR="004622A7">
        <w:fldChar w:fldCharType="separate"/>
      </w:r>
      <w:r w:rsidR="006863C8">
        <w:t xml:space="preserve">Abbildung </w:t>
      </w:r>
      <w:r w:rsidR="006863C8">
        <w:rPr>
          <w:noProof/>
        </w:rPr>
        <w:t>20</w:t>
      </w:r>
      <w:r w:rsidR="004622A7">
        <w:fldChar w:fldCharType="end"/>
      </w:r>
      <w:r>
        <w:t xml:space="preserve">) wird eingesetzt, wenn mehrere </w:t>
      </w:r>
      <w:r w:rsidRPr="00F640F3">
        <w:rPr>
          <w:i/>
        </w:rPr>
        <w:t>IAM</w:t>
      </w:r>
      <w:r>
        <w:t>-Systeme auf eine</w:t>
      </w:r>
      <w:r w:rsidR="00BE2460">
        <w:t>n</w:t>
      </w:r>
      <w:r>
        <w:t xml:space="preserve"> einzige</w:t>
      </w:r>
      <w:r w:rsidR="00BE2460">
        <w:t>n</w:t>
      </w:r>
      <w:r>
        <w:t xml:space="preserve"> </w:t>
      </w:r>
      <w:r w:rsidR="00BE2460">
        <w:t xml:space="preserve">Vermittler </w:t>
      </w:r>
      <w:r w:rsidR="00C312A0">
        <w:t xml:space="preserve">mit angeschlossenem IdP und AA </w:t>
      </w:r>
      <w:r>
        <w:t>konsolidiert we</w:t>
      </w:r>
      <w:r>
        <w:t>r</w:t>
      </w:r>
      <w:r>
        <w:t xml:space="preserve">den, welches dann von möglichst vielen </w:t>
      </w:r>
      <w:r w:rsidRPr="002442AB">
        <w:rPr>
          <w:i/>
        </w:rPr>
        <w:t>Relying Parties</w:t>
      </w:r>
      <w:r>
        <w:t xml:space="preserve"> zur Authentifizierung und </w:t>
      </w:r>
      <w:r w:rsidRPr="00F640F3">
        <w:rPr>
          <w:i/>
        </w:rPr>
        <w:t>Autorisi</w:t>
      </w:r>
      <w:r w:rsidRPr="00F640F3">
        <w:rPr>
          <w:i/>
        </w:rPr>
        <w:t>e</w:t>
      </w:r>
      <w:r w:rsidRPr="00F640F3">
        <w:rPr>
          <w:i/>
        </w:rPr>
        <w:t>rung</w:t>
      </w:r>
      <w:r>
        <w:t xml:space="preserve"> der </w:t>
      </w:r>
      <w:r w:rsidRPr="00F640F3">
        <w:rPr>
          <w:i/>
        </w:rPr>
        <w:t>Subjekte</w:t>
      </w:r>
      <w:r>
        <w:t xml:space="preserve"> verwendet wird. Innerhalb einer Organisation ist dies meist einfach umz</w:t>
      </w:r>
      <w:r>
        <w:t>u</w:t>
      </w:r>
      <w:r>
        <w:t>setzen. Über Organisationsgrenzen hinweg hingegen gibt es vielfach grosse rechtliche Hü</w:t>
      </w:r>
      <w:r>
        <w:t>r</w:t>
      </w:r>
      <w:r>
        <w:t>den, um dieses Szenario umsetzen zu können.</w:t>
      </w:r>
    </w:p>
    <w:p w14:paraId="0F957FF3" w14:textId="3A7CB4CB" w:rsidR="00295D3A" w:rsidRPr="00226DA3" w:rsidRDefault="00295D3A" w:rsidP="00295D3A">
      <w:pPr>
        <w:pStyle w:val="Abbildung"/>
        <w:rPr>
          <w:lang w:val="de-CH"/>
        </w:rPr>
      </w:pPr>
      <w:r w:rsidRPr="00D51F77">
        <w:rPr>
          <w:lang w:val="de-CH"/>
        </w:rPr>
        <w:lastRenderedPageBreak/>
        <w:t xml:space="preserve"> </w:t>
      </w:r>
      <w:r w:rsidR="005C01E6">
        <w:rPr>
          <w:lang w:val="de-CH" w:eastAsia="de-CH"/>
        </w:rPr>
        <w:drawing>
          <wp:inline distT="0" distB="0" distL="0" distR="0" wp14:anchorId="15FED60A" wp14:editId="79D8671E">
            <wp:extent cx="3278037" cy="2184714"/>
            <wp:effectExtent l="0" t="0" r="0" b="635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dp-centric.png"/>
                    <pic:cNvPicPr/>
                  </pic:nvPicPr>
                  <pic:blipFill>
                    <a:blip r:embed="rId43"/>
                    <a:stretch>
                      <a:fillRect/>
                    </a:stretch>
                  </pic:blipFill>
                  <pic:spPr>
                    <a:xfrm>
                      <a:off x="0" y="0"/>
                      <a:ext cx="3296396" cy="2196950"/>
                    </a:xfrm>
                    <a:prstGeom prst="rect">
                      <a:avLst/>
                    </a:prstGeom>
                  </pic:spPr>
                </pic:pic>
              </a:graphicData>
            </a:graphic>
          </wp:inline>
        </w:drawing>
      </w:r>
    </w:p>
    <w:p w14:paraId="755A44CC" w14:textId="1A2F88EA" w:rsidR="00295D3A" w:rsidRDefault="00295D3A" w:rsidP="000D1394">
      <w:pPr>
        <w:pStyle w:val="Beschriftung"/>
      </w:pPr>
      <w:bookmarkStart w:id="600" w:name="_Ref485223915"/>
      <w:bookmarkStart w:id="601" w:name="_Toc496078638"/>
      <w:r>
        <w:t xml:space="preserve">Abbildung </w:t>
      </w:r>
      <w:fldSimple w:instr=" SEQ Abbildung \* ARABIC ">
        <w:r w:rsidR="006863C8">
          <w:rPr>
            <w:noProof/>
          </w:rPr>
          <w:t>20</w:t>
        </w:r>
      </w:fldSimple>
      <w:bookmarkEnd w:id="600"/>
      <w:r w:rsidR="004A1D98">
        <w:rPr>
          <w:noProof/>
        </w:rPr>
        <w:t xml:space="preserve"> </w:t>
      </w:r>
      <w:r w:rsidR="004D1CDF">
        <w:t>Vermittler</w:t>
      </w:r>
      <w:r>
        <w:t>-zentriertes Modell</w:t>
      </w:r>
      <w:bookmarkEnd w:id="601"/>
    </w:p>
    <w:p w14:paraId="230E36CE" w14:textId="1F5DFAA3" w:rsidR="00295D3A" w:rsidRDefault="00663C01" w:rsidP="00B57ACC">
      <w:pPr>
        <w:pStyle w:val="AnhangA1"/>
      </w:pPr>
      <w:bookmarkStart w:id="602" w:name="_Toc496078614"/>
      <w:r w:rsidRPr="003F6E31">
        <w:t>–</w:t>
      </w:r>
      <w:r w:rsidR="004622A7">
        <w:t xml:space="preserve"> </w:t>
      </w:r>
      <w:r w:rsidR="00295D3A">
        <w:t>Cross Domain Modell</w:t>
      </w:r>
      <w:bookmarkEnd w:id="602"/>
    </w:p>
    <w:p w14:paraId="73593781" w14:textId="34350C0C" w:rsidR="00295D3A" w:rsidRDefault="00295D3A" w:rsidP="00295D3A">
      <w:pPr>
        <w:pStyle w:val="Textkrper"/>
      </w:pPr>
      <w:r>
        <w:t xml:space="preserve">In einem </w:t>
      </w:r>
      <w:r w:rsidRPr="002442AB">
        <w:rPr>
          <w:i/>
        </w:rPr>
        <w:t>Cross Domain Modell</w:t>
      </w:r>
      <w:r>
        <w:t xml:space="preserve"> kann jede Organisation sowohl</w:t>
      </w:r>
      <w:r w:rsidR="00252C15">
        <w:t xml:space="preserve"> einen Vermittler mit ang</w:t>
      </w:r>
      <w:r w:rsidR="00252C15">
        <w:t>e</w:t>
      </w:r>
      <w:r w:rsidR="00252C15">
        <w:t xml:space="preserve">schlossenem </w:t>
      </w:r>
      <w:r w:rsidRPr="002442AB">
        <w:rPr>
          <w:i/>
        </w:rPr>
        <w:t>Identity Provider</w:t>
      </w:r>
      <w:r w:rsidR="00252C15">
        <w:rPr>
          <w:i/>
        </w:rPr>
        <w:t xml:space="preserve"> und </w:t>
      </w:r>
      <w:r w:rsidR="00252C15" w:rsidRPr="00B57ACC">
        <w:rPr>
          <w:i/>
          <w:lang w:val="de-DE"/>
        </w:rPr>
        <w:t>Attribut-Autorität</w:t>
      </w:r>
      <w:r w:rsidR="00252C15">
        <w:t xml:space="preserve"> betreiben </w:t>
      </w:r>
      <w:r>
        <w:t xml:space="preserve">wie auch </w:t>
      </w:r>
      <w:r w:rsidRPr="002442AB">
        <w:rPr>
          <w:i/>
        </w:rPr>
        <w:t>Relying Party</w:t>
      </w:r>
      <w:r>
        <w:t xml:space="preserve"> sein. Dies ist ein häufiges Szenario, wenn ein </w:t>
      </w:r>
      <w:r w:rsidR="00412F38">
        <w:rPr>
          <w:i/>
        </w:rPr>
        <w:t>Vermittler</w:t>
      </w:r>
      <w:r w:rsidRPr="002442AB">
        <w:rPr>
          <w:i/>
        </w:rPr>
        <w:t>-zentriertes Modell</w:t>
      </w:r>
      <w:r>
        <w:t xml:space="preserve"> nicht umgesetzt we</w:t>
      </w:r>
      <w:r>
        <w:t>r</w:t>
      </w:r>
      <w:r>
        <w:t xml:space="preserve">den kann. Alle Organisationen stellen auf der einen Seite die </w:t>
      </w:r>
      <w:r>
        <w:rPr>
          <w:i/>
        </w:rPr>
        <w:t>E-Identities</w:t>
      </w:r>
      <w:r w:rsidR="004A1D98">
        <w:rPr>
          <w:i/>
        </w:rPr>
        <w:t xml:space="preserve"> </w:t>
      </w:r>
      <w:r>
        <w:t xml:space="preserve">ihrer </w:t>
      </w:r>
      <w:r w:rsidRPr="00F640F3">
        <w:rPr>
          <w:i/>
        </w:rPr>
        <w:t>Subjekte</w:t>
      </w:r>
      <w:r>
        <w:t xml:space="preserve"> g</w:t>
      </w:r>
      <w:r>
        <w:t>e</w:t>
      </w:r>
      <w:r>
        <w:t xml:space="preserve">gen aussen zur Verfügung und betreiben auf der anderen Seite selbst </w:t>
      </w:r>
      <w:r w:rsidRPr="00F640F3">
        <w:rPr>
          <w:i/>
        </w:rPr>
        <w:t>Ressourcen</w:t>
      </w:r>
      <w:r>
        <w:t xml:space="preserve">, welche über die </w:t>
      </w:r>
      <w:r w:rsidRPr="002442AB">
        <w:rPr>
          <w:i/>
        </w:rPr>
        <w:t xml:space="preserve">Cross Domain </w:t>
      </w:r>
      <w:r>
        <w:t xml:space="preserve">Infrastruktur sowohl von internen Subjekten (über den eigenen </w:t>
      </w:r>
      <w:r w:rsidR="00412F38">
        <w:t>Ve</w:t>
      </w:r>
      <w:r w:rsidR="00412F38">
        <w:t>r</w:t>
      </w:r>
      <w:r w:rsidR="00412F38">
        <w:t>mittler</w:t>
      </w:r>
      <w:r>
        <w:t xml:space="preserve">) wie auch von externen </w:t>
      </w:r>
      <w:r w:rsidRPr="00F640F3">
        <w:rPr>
          <w:i/>
        </w:rPr>
        <w:t>Subjekten</w:t>
      </w:r>
      <w:r>
        <w:t xml:space="preserve"> verwendet werden können.</w:t>
      </w:r>
    </w:p>
    <w:p w14:paraId="4EE04114" w14:textId="721BFB01" w:rsidR="00797194" w:rsidRDefault="00295D3A" w:rsidP="00295D3A">
      <w:pPr>
        <w:pStyle w:val="Abbildung"/>
        <w:rPr>
          <w:lang w:val="de-CH" w:eastAsia="de-CH"/>
        </w:rPr>
      </w:pPr>
      <w:r w:rsidRPr="00D51F77">
        <w:rPr>
          <w:lang w:val="de-CH"/>
        </w:rPr>
        <w:t xml:space="preserve"> </w:t>
      </w:r>
    </w:p>
    <w:p w14:paraId="40B33252" w14:textId="2D7D8BA3" w:rsidR="00295D3A" w:rsidRDefault="00797194" w:rsidP="00295D3A">
      <w:pPr>
        <w:pStyle w:val="Abbildung"/>
      </w:pPr>
      <w:r>
        <w:rPr>
          <w:lang w:val="de-CH" w:eastAsia="de-CH"/>
        </w:rPr>
        <w:drawing>
          <wp:inline distT="0" distB="0" distL="0" distR="0" wp14:anchorId="4462B8CB" wp14:editId="13D80143">
            <wp:extent cx="5598543" cy="3796961"/>
            <wp:effectExtent l="0" t="0" r="254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ross-domain.png"/>
                    <pic:cNvPicPr/>
                  </pic:nvPicPr>
                  <pic:blipFill>
                    <a:blip r:embed="rId44"/>
                    <a:stretch>
                      <a:fillRect/>
                    </a:stretch>
                  </pic:blipFill>
                  <pic:spPr>
                    <a:xfrm>
                      <a:off x="0" y="0"/>
                      <a:ext cx="5602011" cy="3799313"/>
                    </a:xfrm>
                    <a:prstGeom prst="rect">
                      <a:avLst/>
                    </a:prstGeom>
                  </pic:spPr>
                </pic:pic>
              </a:graphicData>
            </a:graphic>
          </wp:inline>
        </w:drawing>
      </w:r>
    </w:p>
    <w:p w14:paraId="359E4131" w14:textId="25968E63" w:rsidR="00295D3A" w:rsidRPr="00770F37" w:rsidRDefault="00295D3A" w:rsidP="000D1394">
      <w:pPr>
        <w:pStyle w:val="Beschriftung"/>
        <w:rPr>
          <w:lang w:val="en-GB"/>
        </w:rPr>
      </w:pPr>
      <w:bookmarkStart w:id="603" w:name="_Toc496078639"/>
      <w:r w:rsidRPr="00770F37">
        <w:rPr>
          <w:lang w:val="en-GB"/>
        </w:rPr>
        <w:t xml:space="preserve">Abbildung </w:t>
      </w:r>
      <w:r w:rsidRPr="00770F37">
        <w:rPr>
          <w:lang w:val="en-GB"/>
        </w:rPr>
        <w:fldChar w:fldCharType="begin"/>
      </w:r>
      <w:r w:rsidRPr="00770F37">
        <w:rPr>
          <w:lang w:val="en-GB"/>
        </w:rPr>
        <w:instrText xml:space="preserve"> SEQ Abbildung \* ARABIC </w:instrText>
      </w:r>
      <w:r w:rsidRPr="00770F37">
        <w:rPr>
          <w:lang w:val="en-GB"/>
        </w:rPr>
        <w:fldChar w:fldCharType="separate"/>
      </w:r>
      <w:r w:rsidR="006863C8">
        <w:rPr>
          <w:noProof/>
          <w:lang w:val="en-GB"/>
        </w:rPr>
        <w:t>21</w:t>
      </w:r>
      <w:r w:rsidRPr="00770F37">
        <w:rPr>
          <w:lang w:val="en-GB"/>
        </w:rPr>
        <w:fldChar w:fldCharType="end"/>
      </w:r>
      <w:r w:rsidR="004A1D98">
        <w:rPr>
          <w:noProof/>
          <w:lang w:val="en-GB"/>
        </w:rPr>
        <w:t xml:space="preserve"> </w:t>
      </w:r>
      <w:r w:rsidRPr="00770F37">
        <w:rPr>
          <w:lang w:val="en-GB"/>
        </w:rPr>
        <w:t>Cross Domain Modell</w:t>
      </w:r>
      <w:bookmarkEnd w:id="603"/>
    </w:p>
    <w:p w14:paraId="1337C0A2" w14:textId="2C2BA26A" w:rsidR="00295D3A" w:rsidRPr="00B706F1" w:rsidRDefault="00295D3A" w:rsidP="00295D3A">
      <w:pPr>
        <w:pStyle w:val="Textkrper"/>
      </w:pPr>
      <w:proofErr w:type="gramStart"/>
      <w:r w:rsidRPr="00774D88">
        <w:rPr>
          <w:lang w:val="en-GB"/>
        </w:rPr>
        <w:lastRenderedPageBreak/>
        <w:t xml:space="preserve">Jede Organisation tauscht im </w:t>
      </w:r>
      <w:r w:rsidRPr="00774D88">
        <w:rPr>
          <w:i/>
          <w:lang w:val="en-GB"/>
        </w:rPr>
        <w:t>Cross Domain Modell</w:t>
      </w:r>
      <w:r w:rsidRPr="00774D88">
        <w:rPr>
          <w:lang w:val="en-GB"/>
        </w:rPr>
        <w:t xml:space="preserve"> Peer-to-Peer ihre </w:t>
      </w:r>
      <w:r w:rsidRPr="00774D88">
        <w:rPr>
          <w:i/>
          <w:lang w:val="en-GB"/>
        </w:rPr>
        <w:t>Metadaten</w:t>
      </w:r>
      <w:r w:rsidRPr="00774D88">
        <w:rPr>
          <w:lang w:val="en-GB"/>
        </w:rPr>
        <w:t xml:space="preserve"> und </w:t>
      </w:r>
      <w:r w:rsidRPr="00774D88">
        <w:rPr>
          <w:i/>
          <w:lang w:val="en-GB"/>
        </w:rPr>
        <w:t>Identity</w:t>
      </w:r>
      <w:r w:rsidRPr="00774D88">
        <w:rPr>
          <w:lang w:val="en-GB"/>
        </w:rPr>
        <w:t xml:space="preserve"> </w:t>
      </w:r>
      <w:r w:rsidRPr="00774D88">
        <w:rPr>
          <w:i/>
          <w:lang w:val="en-GB"/>
        </w:rPr>
        <w:t>Provider</w:t>
      </w:r>
      <w:r w:rsidRPr="00774D88">
        <w:rPr>
          <w:lang w:val="en-GB"/>
        </w:rPr>
        <w:t xml:space="preserve"> Discovery-Informationen aus.</w:t>
      </w:r>
      <w:proofErr w:type="gramEnd"/>
      <w:r w:rsidRPr="00774D88">
        <w:rPr>
          <w:lang w:val="en-GB"/>
        </w:rPr>
        <w:t xml:space="preserve"> </w:t>
      </w:r>
      <w:r>
        <w:t>Wenn der Verbund der Organisationen zu gross wird, skaliert dies schlecht. Deshalb werden diese Dienste vielfach zentralisiert und von einem vertrauenswürdigen Betreiber unterhalten (vgl. Abschnitt</w:t>
      </w:r>
      <w:r w:rsidR="004622A7">
        <w:t xml:space="preserve"> </w:t>
      </w:r>
      <w:r w:rsidR="004622A7">
        <w:fldChar w:fldCharType="begin"/>
      </w:r>
      <w:r w:rsidR="004622A7">
        <w:instrText xml:space="preserve"> REF _Ref485223876 \r \h </w:instrText>
      </w:r>
      <w:r w:rsidR="004622A7">
        <w:fldChar w:fldCharType="separate"/>
      </w:r>
      <w:r w:rsidR="006863C8">
        <w:t>E.4</w:t>
      </w:r>
      <w:r w:rsidR="004622A7">
        <w:fldChar w:fldCharType="end"/>
      </w:r>
      <w:r>
        <w:t>).</w:t>
      </w:r>
      <w:r w:rsidRPr="00531D9C">
        <w:t xml:space="preserve"> </w:t>
      </w:r>
    </w:p>
    <w:p w14:paraId="5CE5B36F" w14:textId="09E4C221" w:rsidR="00295D3A" w:rsidRDefault="00663C01" w:rsidP="00B57ACC">
      <w:pPr>
        <w:pStyle w:val="AnhangA1"/>
      </w:pPr>
      <w:bookmarkStart w:id="604" w:name="_Ref485223876"/>
      <w:bookmarkStart w:id="605" w:name="_Toc496078615"/>
      <w:r w:rsidRPr="003F6E31">
        <w:t>–</w:t>
      </w:r>
      <w:r w:rsidR="004622A7">
        <w:t xml:space="preserve"> </w:t>
      </w:r>
      <w:r w:rsidR="00295D3A">
        <w:t>Zentralisierte Metadaten und Discovery</w:t>
      </w:r>
      <w:bookmarkEnd w:id="604"/>
      <w:bookmarkEnd w:id="605"/>
    </w:p>
    <w:p w14:paraId="6C0946DB" w14:textId="2F9B14FF" w:rsidR="00797194" w:rsidRPr="000A1B87" w:rsidRDefault="00295D3A" w:rsidP="00295D3A">
      <w:pPr>
        <w:pStyle w:val="Textkrper"/>
      </w:pPr>
      <w:r>
        <w:t xml:space="preserve">Die Auslagerung der beiden Dienste Metadaten und Discovery, wie in </w:t>
      </w:r>
      <w:r w:rsidR="004622A7">
        <w:fldChar w:fldCharType="begin"/>
      </w:r>
      <w:r w:rsidR="004622A7">
        <w:instrText xml:space="preserve"> REF _Ref485223832 \h </w:instrText>
      </w:r>
      <w:r w:rsidR="004622A7">
        <w:fldChar w:fldCharType="separate"/>
      </w:r>
      <w:r w:rsidR="006863C8">
        <w:t xml:space="preserve">Abbildung </w:t>
      </w:r>
      <w:r w:rsidR="006863C8">
        <w:rPr>
          <w:noProof/>
        </w:rPr>
        <w:t>22</w:t>
      </w:r>
      <w:r w:rsidR="004622A7">
        <w:fldChar w:fldCharType="end"/>
      </w:r>
      <w:r w:rsidR="004622A7">
        <w:t xml:space="preserve"> </w:t>
      </w:r>
      <w:r>
        <w:t>darg</w:t>
      </w:r>
      <w:r>
        <w:t>e</w:t>
      </w:r>
      <w:r>
        <w:t>stellt, stellt ein typisches Szenario dar. Ein zentraler IAM-Dienstanbieter verwaltet und publ</w:t>
      </w:r>
      <w:r>
        <w:t>i</w:t>
      </w:r>
      <w:r>
        <w:t>ziert die Metadaten aller beteiligter Komponenten mit einem Metadata Aggregator (MDA) Service und unterhält zudem einen zentralen Discovery Service (DS).</w:t>
      </w:r>
    </w:p>
    <w:p w14:paraId="3BC38E76" w14:textId="50401A09" w:rsidR="00797194" w:rsidRPr="00B57ACC" w:rsidRDefault="00295D3A">
      <w:pPr>
        <w:pStyle w:val="Abbildung"/>
        <w:rPr>
          <w:lang w:val="de-CH"/>
        </w:rPr>
      </w:pPr>
      <w:r w:rsidRPr="00D51F77">
        <w:rPr>
          <w:lang w:val="de-CH"/>
        </w:rPr>
        <w:t xml:space="preserve"> </w:t>
      </w:r>
      <w:r w:rsidR="00797194">
        <w:rPr>
          <w:lang w:val="de-CH" w:eastAsia="de-CH"/>
        </w:rPr>
        <w:drawing>
          <wp:inline distT="0" distB="0" distL="0" distR="0" wp14:anchorId="750C36B3" wp14:editId="4FBFDF35">
            <wp:extent cx="4442603" cy="1791538"/>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etadata-and-discovery.png"/>
                    <pic:cNvPicPr/>
                  </pic:nvPicPr>
                  <pic:blipFill>
                    <a:blip r:embed="rId45"/>
                    <a:stretch>
                      <a:fillRect/>
                    </a:stretch>
                  </pic:blipFill>
                  <pic:spPr>
                    <a:xfrm>
                      <a:off x="0" y="0"/>
                      <a:ext cx="4471520" cy="1803199"/>
                    </a:xfrm>
                    <a:prstGeom prst="rect">
                      <a:avLst/>
                    </a:prstGeom>
                  </pic:spPr>
                </pic:pic>
              </a:graphicData>
            </a:graphic>
          </wp:inline>
        </w:drawing>
      </w:r>
    </w:p>
    <w:p w14:paraId="740AACA9" w14:textId="6165085E" w:rsidR="00295D3A" w:rsidRDefault="00295D3A" w:rsidP="000D1394">
      <w:pPr>
        <w:pStyle w:val="Beschriftung"/>
      </w:pPr>
      <w:bookmarkStart w:id="606" w:name="_Ref485223832"/>
      <w:bookmarkStart w:id="607" w:name="_Toc496078640"/>
      <w:r>
        <w:t xml:space="preserve">Abbildung </w:t>
      </w:r>
      <w:fldSimple w:instr=" SEQ Abbildung \* ARABIC ">
        <w:r w:rsidR="006863C8">
          <w:rPr>
            <w:noProof/>
          </w:rPr>
          <w:t>22</w:t>
        </w:r>
      </w:fldSimple>
      <w:bookmarkEnd w:id="606"/>
      <w:r w:rsidR="004A1D98">
        <w:rPr>
          <w:noProof/>
        </w:rPr>
        <w:t xml:space="preserve"> </w:t>
      </w:r>
      <w:r>
        <w:t>Zentralisierte Metadaten und Discovery Service</w:t>
      </w:r>
      <w:bookmarkEnd w:id="607"/>
    </w:p>
    <w:p w14:paraId="588EB333" w14:textId="5C6A344B" w:rsidR="00295D3A" w:rsidRDefault="00295D3A" w:rsidP="00295D3A">
      <w:pPr>
        <w:pStyle w:val="Textkrper"/>
      </w:pPr>
      <w:r>
        <w:t xml:space="preserve">Es können aber noch weitere Dienste zentralisiert werden, wie das </w:t>
      </w:r>
      <w:r w:rsidRPr="00EB6CDB">
        <w:rPr>
          <w:i/>
        </w:rPr>
        <w:t>Hub-'n'-Spoke Modell</w:t>
      </w:r>
      <w:r>
        <w:t xml:space="preserve"> in Abschnitt </w:t>
      </w:r>
      <w:r w:rsidR="004622A7">
        <w:fldChar w:fldCharType="begin"/>
      </w:r>
      <w:r w:rsidR="004622A7">
        <w:instrText xml:space="preserve"> REF _Ref485223504 \r \h </w:instrText>
      </w:r>
      <w:r w:rsidR="004622A7">
        <w:fldChar w:fldCharType="separate"/>
      </w:r>
      <w:r w:rsidR="006863C8">
        <w:t>E.5</w:t>
      </w:r>
      <w:r w:rsidR="004622A7">
        <w:fldChar w:fldCharType="end"/>
      </w:r>
      <w:r w:rsidR="004622A7">
        <w:t xml:space="preserve"> </w:t>
      </w:r>
      <w:r>
        <w:t>aufzeigt.</w:t>
      </w:r>
    </w:p>
    <w:p w14:paraId="757D8344" w14:textId="40F5CAD2" w:rsidR="00295D3A" w:rsidRDefault="00663C01" w:rsidP="00B57ACC">
      <w:pPr>
        <w:pStyle w:val="AnhangA1"/>
      </w:pPr>
      <w:bookmarkStart w:id="608" w:name="_Ref485223504"/>
      <w:bookmarkStart w:id="609" w:name="_Ref485223515"/>
      <w:bookmarkStart w:id="610" w:name="_Toc496078616"/>
      <w:r w:rsidRPr="003F6E31">
        <w:t>–</w:t>
      </w:r>
      <w:r w:rsidR="004622A7">
        <w:t xml:space="preserve"> </w:t>
      </w:r>
      <w:r w:rsidR="00295D3A" w:rsidRPr="00B840D7">
        <w:t>Hub-'n'-Spoke Model</w:t>
      </w:r>
      <w:r w:rsidR="00295D3A">
        <w:t>l</w:t>
      </w:r>
      <w:bookmarkEnd w:id="608"/>
      <w:bookmarkEnd w:id="609"/>
      <w:bookmarkEnd w:id="610"/>
    </w:p>
    <w:p w14:paraId="1CD0987F" w14:textId="48AFFDD3" w:rsidR="00FC2B57" w:rsidRDefault="00295D3A" w:rsidP="00295D3A">
      <w:pPr>
        <w:pStyle w:val="Textkrper"/>
      </w:pPr>
      <w:r>
        <w:t xml:space="preserve">Das </w:t>
      </w:r>
      <w:r w:rsidRPr="00B840D7">
        <w:t>Hub-'n'-Spoke</w:t>
      </w:r>
      <w:r>
        <w:rPr>
          <w:rStyle w:val="Funotenzeichen"/>
        </w:rPr>
        <w:footnoteReference w:id="18"/>
      </w:r>
      <w:r w:rsidRPr="00B840D7">
        <w:t xml:space="preserve"> </w:t>
      </w:r>
      <w:r>
        <w:t xml:space="preserve">Modell basiert auf einem zentralen </w:t>
      </w:r>
      <w:r w:rsidRPr="00770F37">
        <w:rPr>
          <w:i/>
        </w:rPr>
        <w:t>Identity Hub</w:t>
      </w:r>
      <w:r>
        <w:t>, welchem alle beteili</w:t>
      </w:r>
      <w:r>
        <w:t>g</w:t>
      </w:r>
      <w:r>
        <w:t xml:space="preserve">ten Parteien mit ihren Diensten vertrauen. Wie in </w:t>
      </w:r>
      <w:r w:rsidR="004622A7">
        <w:fldChar w:fldCharType="begin"/>
      </w:r>
      <w:r w:rsidR="004622A7">
        <w:instrText xml:space="preserve"> REF _Ref485223416 \h </w:instrText>
      </w:r>
      <w:r w:rsidR="004622A7">
        <w:fldChar w:fldCharType="separate"/>
      </w:r>
      <w:r w:rsidR="006863C8">
        <w:t xml:space="preserve">Abbildung </w:t>
      </w:r>
      <w:r w:rsidR="006863C8">
        <w:rPr>
          <w:noProof/>
        </w:rPr>
        <w:t>23</w:t>
      </w:r>
      <w:r w:rsidR="004622A7">
        <w:fldChar w:fldCharType="end"/>
      </w:r>
      <w:r w:rsidR="004622A7">
        <w:t xml:space="preserve"> </w:t>
      </w:r>
      <w:r>
        <w:t xml:space="preserve">gezeigt, kann dieser </w:t>
      </w:r>
      <w:r w:rsidRPr="002F1D92">
        <w:rPr>
          <w:i/>
        </w:rPr>
        <w:t>Identity Hub</w:t>
      </w:r>
      <w:r w:rsidDel="006F625E">
        <w:t xml:space="preserve"> </w:t>
      </w:r>
      <w:r>
        <w:t xml:space="preserve">weitere Dienste von den Parteien übernehmen und zentral ausüben. Der Protokollablauf zur Laufzeit wird in diesem Modell verändert und damit direkter. Die RPs kommunizieren nur noch mit dem zentralen </w:t>
      </w:r>
      <w:r w:rsidRPr="002F1D92">
        <w:rPr>
          <w:i/>
        </w:rPr>
        <w:t>Identity Hub</w:t>
      </w:r>
      <w:r>
        <w:t xml:space="preserve">. Dieser unterhält eine zentrale Tabelle mit den </w:t>
      </w:r>
      <w:r>
        <w:rPr>
          <w:i/>
        </w:rPr>
        <w:t>E-Identities</w:t>
      </w:r>
      <w:r w:rsidR="004A1D98">
        <w:rPr>
          <w:i/>
        </w:rPr>
        <w:t xml:space="preserve"> </w:t>
      </w:r>
      <w:r>
        <w:t xml:space="preserve">der </w:t>
      </w:r>
      <w:r w:rsidRPr="00F640F3">
        <w:rPr>
          <w:i/>
        </w:rPr>
        <w:t>Subjekte</w:t>
      </w:r>
      <w:r>
        <w:t xml:space="preserve"> (Identity Linking). Damit kann er das </w:t>
      </w:r>
      <w:r w:rsidRPr="00F640F3">
        <w:rPr>
          <w:i/>
        </w:rPr>
        <w:t>Subjekt</w:t>
      </w:r>
      <w:r>
        <w:t xml:space="preserve"> bei einem der angeg</w:t>
      </w:r>
      <w:r>
        <w:t>e</w:t>
      </w:r>
      <w:r>
        <w:t xml:space="preserve">benen </w:t>
      </w:r>
      <w:r w:rsidRPr="00F640F3">
        <w:rPr>
          <w:i/>
        </w:rPr>
        <w:t>Identity</w:t>
      </w:r>
      <w:r>
        <w:t xml:space="preserve"> </w:t>
      </w:r>
      <w:r w:rsidRPr="00F640F3">
        <w:rPr>
          <w:i/>
        </w:rPr>
        <w:t>Provider</w:t>
      </w:r>
      <w:r>
        <w:t xml:space="preserve"> authentifizieren lassen, kann Attributinformationen von anderen </w:t>
      </w:r>
      <w:r w:rsidR="00CD79ED">
        <w:t>Vermittlern</w:t>
      </w:r>
      <w:r>
        <w:t xml:space="preserve"> zusammentragen und stellt diese zu einer aggregierten Antwort an die </w:t>
      </w:r>
      <w:r w:rsidRPr="00770F37">
        <w:rPr>
          <w:i/>
        </w:rPr>
        <w:t>Relying Party</w:t>
      </w:r>
      <w:r>
        <w:t xml:space="preserve"> zusammen.</w:t>
      </w:r>
    </w:p>
    <w:p w14:paraId="690BFDCA" w14:textId="77777777" w:rsidR="00753C47" w:rsidRDefault="00753C47" w:rsidP="00295D3A">
      <w:pPr>
        <w:pStyle w:val="Textkrper"/>
      </w:pPr>
    </w:p>
    <w:p w14:paraId="084714BE" w14:textId="3250FDCE" w:rsidR="00295D3A" w:rsidRPr="00D51F77" w:rsidRDefault="00295D3A" w:rsidP="00295D3A">
      <w:pPr>
        <w:pStyle w:val="Abbildung"/>
        <w:rPr>
          <w:lang w:val="de-CH"/>
        </w:rPr>
      </w:pPr>
      <w:r w:rsidRPr="00D51F77">
        <w:rPr>
          <w:lang w:val="de-CH"/>
        </w:rPr>
        <w:lastRenderedPageBreak/>
        <w:t xml:space="preserve"> </w:t>
      </w:r>
      <w:r w:rsidR="00797194">
        <w:rPr>
          <w:lang w:val="de-CH" w:eastAsia="de-CH"/>
        </w:rPr>
        <w:drawing>
          <wp:inline distT="0" distB="0" distL="0" distR="0" wp14:anchorId="433CA4BC" wp14:editId="3B3B3552">
            <wp:extent cx="5098211" cy="2963606"/>
            <wp:effectExtent l="0" t="0" r="7620" b="825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Hub'n'Spoke.png"/>
                    <pic:cNvPicPr/>
                  </pic:nvPicPr>
                  <pic:blipFill>
                    <a:blip r:embed="rId46"/>
                    <a:stretch>
                      <a:fillRect/>
                    </a:stretch>
                  </pic:blipFill>
                  <pic:spPr>
                    <a:xfrm>
                      <a:off x="0" y="0"/>
                      <a:ext cx="5104705" cy="2967381"/>
                    </a:xfrm>
                    <a:prstGeom prst="rect">
                      <a:avLst/>
                    </a:prstGeom>
                  </pic:spPr>
                </pic:pic>
              </a:graphicData>
            </a:graphic>
          </wp:inline>
        </w:drawing>
      </w:r>
    </w:p>
    <w:p w14:paraId="29F380D6" w14:textId="7C4EAC22" w:rsidR="00295D3A" w:rsidRDefault="00295D3A" w:rsidP="000D1394">
      <w:pPr>
        <w:pStyle w:val="Beschriftung"/>
      </w:pPr>
      <w:bookmarkStart w:id="611" w:name="_Ref485223416"/>
      <w:bookmarkStart w:id="612" w:name="_Toc496078641"/>
      <w:r>
        <w:t xml:space="preserve">Abbildung </w:t>
      </w:r>
      <w:fldSimple w:instr=" SEQ Abbildung \* ARABIC ">
        <w:r w:rsidR="006863C8">
          <w:rPr>
            <w:noProof/>
          </w:rPr>
          <w:t>23</w:t>
        </w:r>
      </w:fldSimple>
      <w:bookmarkEnd w:id="611"/>
      <w:r w:rsidR="004A1D98">
        <w:rPr>
          <w:noProof/>
        </w:rPr>
        <w:t xml:space="preserve"> </w:t>
      </w:r>
      <w:r>
        <w:t>Hub-'n'-Spoke Modell</w:t>
      </w:r>
      <w:bookmarkEnd w:id="612"/>
    </w:p>
    <w:p w14:paraId="577C8D8A" w14:textId="5BB19561" w:rsidR="00295D3A" w:rsidRDefault="00295D3A" w:rsidP="00295D3A">
      <w:pPr>
        <w:pStyle w:val="Textkrper"/>
      </w:pPr>
      <w:r>
        <w:t xml:space="preserve">Das in </w:t>
      </w:r>
      <w:r w:rsidR="004622A7">
        <w:fldChar w:fldCharType="begin"/>
      </w:r>
      <w:r w:rsidR="004622A7">
        <w:instrText xml:space="preserve"> REF _Ref485223416 \h </w:instrText>
      </w:r>
      <w:r w:rsidR="004622A7">
        <w:fldChar w:fldCharType="separate"/>
      </w:r>
      <w:r w:rsidR="006863C8">
        <w:t xml:space="preserve">Abbildung </w:t>
      </w:r>
      <w:r w:rsidR="006863C8">
        <w:rPr>
          <w:noProof/>
        </w:rPr>
        <w:t>23</w:t>
      </w:r>
      <w:r w:rsidR="004622A7">
        <w:fldChar w:fldCharType="end"/>
      </w:r>
      <w:r w:rsidR="004622A7">
        <w:t xml:space="preserve"> </w:t>
      </w:r>
      <w:r>
        <w:t xml:space="preserve">dargestellte </w:t>
      </w:r>
      <w:r w:rsidRPr="00EB6CDB">
        <w:rPr>
          <w:i/>
        </w:rPr>
        <w:t xml:space="preserve">Hub-'n'-Spoke Modell </w:t>
      </w:r>
      <w:r>
        <w:t>zeigt eine Möglichkeit der Zentralisi</w:t>
      </w:r>
      <w:r>
        <w:t>e</w:t>
      </w:r>
      <w:r>
        <w:t xml:space="preserve">rung von Diensten auf. Es sind hier ganz verschiedene Ausprägungen der Zentralisierung möglich, wie es auch Mischformen der hier vorgestellten </w:t>
      </w:r>
      <w:r w:rsidRPr="00F640F3">
        <w:rPr>
          <w:i/>
        </w:rPr>
        <w:t>Identity</w:t>
      </w:r>
      <w:r>
        <w:t xml:space="preserve"> </w:t>
      </w:r>
      <w:r w:rsidRPr="00F640F3">
        <w:rPr>
          <w:i/>
        </w:rPr>
        <w:t>Federation</w:t>
      </w:r>
      <w:r>
        <w:t xml:space="preserve"> Modelle gibt.</w:t>
      </w:r>
    </w:p>
    <w:p w14:paraId="604EBA60" w14:textId="77777777" w:rsidR="00295D3A" w:rsidRDefault="00295D3A" w:rsidP="00295D3A">
      <w:pPr>
        <w:pStyle w:val="Textkrper"/>
      </w:pPr>
      <w:r>
        <w:t xml:space="preserve">Unabhängig von der Art eines eingesetzten </w:t>
      </w:r>
      <w:r w:rsidRPr="00F640F3">
        <w:rPr>
          <w:i/>
        </w:rPr>
        <w:t>Identity</w:t>
      </w:r>
      <w:r>
        <w:t xml:space="preserve"> </w:t>
      </w:r>
      <w:r w:rsidRPr="00F640F3">
        <w:rPr>
          <w:i/>
        </w:rPr>
        <w:t>Federation</w:t>
      </w:r>
      <w:r>
        <w:t xml:space="preserve"> Modells stellt die (</w:t>
      </w:r>
      <w:r w:rsidRPr="003F6E31">
        <w:t>elektron</w:t>
      </w:r>
      <w:r w:rsidRPr="003F6E31">
        <w:t>i</w:t>
      </w:r>
      <w:r w:rsidRPr="003F6E31">
        <w:t>sche</w:t>
      </w:r>
      <w:r>
        <w:t>)</w:t>
      </w:r>
      <w:r w:rsidRPr="003F6E31">
        <w:t xml:space="preserve"> Zusammenarbeit über Organisationsgrenzen</w:t>
      </w:r>
      <w:r>
        <w:t xml:space="preserve"> in jedem Fall eine Herausforderung an die Planung, Vereinheitlichung der Prozesse und Semantik sowie an die Infrastruktur dar. Je grösser ein Organisationsverbund in einer Identity Federation ist, umso mehr muss ein ve</w:t>
      </w:r>
      <w:r>
        <w:t>r</w:t>
      </w:r>
      <w:r>
        <w:t xml:space="preserve">tragliches Regelwerk die Richtlinien für die Beziehungen der einzelnen Parteien festlegen. </w:t>
      </w:r>
    </w:p>
    <w:p w14:paraId="390E4319" w14:textId="77777777" w:rsidR="006F32BE" w:rsidRDefault="006F32BE" w:rsidP="006F32BE">
      <w:pPr>
        <w:pStyle w:val="AnhangA1"/>
      </w:pPr>
      <w:bookmarkStart w:id="613" w:name="_Toc496078617"/>
      <w:r w:rsidRPr="003F6E31">
        <w:t>–</w:t>
      </w:r>
      <w:r>
        <w:t xml:space="preserve"> Proxied Federation</w:t>
      </w:r>
      <w:bookmarkEnd w:id="613"/>
    </w:p>
    <w:p w14:paraId="7330E4AE" w14:textId="2539DB5E" w:rsidR="006F32BE" w:rsidRDefault="006F32BE" w:rsidP="006F32BE">
      <w:pPr>
        <w:pStyle w:val="Textkrper"/>
      </w:pPr>
      <w:r>
        <w:t>In einer Proxied Federation</w:t>
      </w:r>
      <w:r w:rsidR="00C26A46">
        <w:t xml:space="preserve">, einem Spezialfall des </w:t>
      </w:r>
      <w:r w:rsidR="00C26A46" w:rsidRPr="00EB6CDB">
        <w:rPr>
          <w:i/>
        </w:rPr>
        <w:t>Hub-'n'-Spoke Modell</w:t>
      </w:r>
      <w:r w:rsidR="00C26A46" w:rsidRPr="00B57ACC">
        <w:t xml:space="preserve"> (</w:t>
      </w:r>
      <w:r w:rsidR="00C26A46">
        <w:t>Kapitel E.5</w:t>
      </w:r>
      <w:r w:rsidR="00C26A46" w:rsidRPr="00B57ACC">
        <w:t>),</w:t>
      </w:r>
      <w:r w:rsidRPr="00C26A46">
        <w:t xml:space="preserve"> </w:t>
      </w:r>
      <w:r>
        <w:t>wird die direkte Verbindung von IdP (oder IdP/AA) zur einer RP vermieden, die Kommunikation findet über einen Vermittler (Proxy) statt.</w:t>
      </w:r>
    </w:p>
    <w:p w14:paraId="35C1D5CE" w14:textId="4B3EBEAD" w:rsidR="006F32BE" w:rsidRDefault="006F32BE" w:rsidP="006F32BE">
      <w:pPr>
        <w:pStyle w:val="Textkrper"/>
      </w:pPr>
      <w:r>
        <w:t>Dieser Proxy agiert auf der einen Seite als RP gegenüber dem IdP und auf der anderen Se</w:t>
      </w:r>
      <w:r>
        <w:t>i</w:t>
      </w:r>
      <w:r>
        <w:t xml:space="preserve">te als IdP gegenüber </w:t>
      </w:r>
      <w:proofErr w:type="gramStart"/>
      <w:r>
        <w:t>der</w:t>
      </w:r>
      <w:proofErr w:type="gramEnd"/>
      <w:r>
        <w:t xml:space="preserve"> RP.</w:t>
      </w:r>
    </w:p>
    <w:p w14:paraId="14CBFA44" w14:textId="4A8834E7" w:rsidR="006F32BE" w:rsidRDefault="006F32BE" w:rsidP="006F32BE">
      <w:pPr>
        <w:pStyle w:val="Textkrper"/>
      </w:pPr>
      <w:r>
        <w:t xml:space="preserve">Dieses Modell hat mehrere Vorteile. Zum einen wird die technische Integration zw. RP und IdP durch ein gemeinsames, standardisiertes Interface vereinfacht. Zum anderen kann damit </w:t>
      </w:r>
      <w:r w:rsidR="00D2336B">
        <w:t xml:space="preserve">die Informationsgebende (IdP/AA) und die Informationskonsumierende Ebene (RP) getrennt werden. Dadurch kann allgemein </w:t>
      </w:r>
      <w:r>
        <w:t xml:space="preserve">eine </w:t>
      </w:r>
      <w:r w:rsidR="006F2022">
        <w:t>Blindisierung</w:t>
      </w:r>
      <w:r>
        <w:t xml:space="preserve"> zwischen </w:t>
      </w:r>
      <w:r w:rsidR="00D2336B">
        <w:t>diesen beiden Ebenen</w:t>
      </w:r>
      <w:r w:rsidR="008369FA">
        <w:t xml:space="preserve"> erreicht werden u</w:t>
      </w:r>
      <w:r w:rsidR="00D2336B">
        <w:t>m</w:t>
      </w:r>
      <w:r w:rsidR="008369FA">
        <w:t xml:space="preserve"> damit u.a.</w:t>
      </w:r>
      <w:r>
        <w:t xml:space="preserve"> die Anforderungen </w:t>
      </w:r>
      <w:r w:rsidR="008369FA">
        <w:t>an den Schutz der Privatsphäre R1 und R2</w:t>
      </w:r>
      <w:r>
        <w:t xml:space="preserve"> aus Kapitel </w:t>
      </w:r>
      <w:r>
        <w:fldChar w:fldCharType="begin"/>
      </w:r>
      <w:r>
        <w:instrText xml:space="preserve"> REF _Ref491347449 \r \h </w:instrText>
      </w:r>
      <w:r>
        <w:fldChar w:fldCharType="separate"/>
      </w:r>
      <w:r w:rsidR="006863C8">
        <w:t>9.1</w:t>
      </w:r>
      <w:r>
        <w:fldChar w:fldCharType="end"/>
      </w:r>
      <w:r>
        <w:t xml:space="preserve"> erfüllen</w:t>
      </w:r>
      <w:r w:rsidR="00D2336B">
        <w:t xml:space="preserve"> zu können</w:t>
      </w:r>
      <w:r>
        <w:t xml:space="preserve">. </w:t>
      </w:r>
    </w:p>
    <w:p w14:paraId="1E9A5E1A" w14:textId="441BE7DD" w:rsidR="006F32BE" w:rsidRDefault="006F32BE" w:rsidP="00B57ACC">
      <w:pPr>
        <w:keepNext/>
        <w:spacing w:after="0" w:line="240" w:lineRule="auto"/>
      </w:pPr>
      <w:r>
        <w:rPr>
          <w:noProof/>
        </w:rPr>
        <w:lastRenderedPageBreak/>
        <w:drawing>
          <wp:inline distT="0" distB="0" distL="0" distR="0" wp14:anchorId="3F7C8FB6" wp14:editId="0A63E13C">
            <wp:extent cx="4568190" cy="887027"/>
            <wp:effectExtent l="0" t="0" r="3810" b="254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4568190" cy="887027"/>
                    </a:xfrm>
                    <a:prstGeom prst="rect">
                      <a:avLst/>
                    </a:prstGeom>
                    <a:noFill/>
                    <a:ln>
                      <a:noFill/>
                    </a:ln>
                  </pic:spPr>
                </pic:pic>
              </a:graphicData>
            </a:graphic>
          </wp:inline>
        </w:drawing>
      </w:r>
    </w:p>
    <w:p w14:paraId="08C8770F" w14:textId="360153EB" w:rsidR="00295D3A" w:rsidRDefault="006F32BE" w:rsidP="000D1394">
      <w:pPr>
        <w:pStyle w:val="Beschriftung"/>
      </w:pPr>
      <w:bookmarkStart w:id="614" w:name="_Toc496078642"/>
      <w:r>
        <w:t xml:space="preserve">Abbildung </w:t>
      </w:r>
      <w:fldSimple w:instr=" SEQ Abbildung \* ARABIC ">
        <w:r w:rsidR="006863C8">
          <w:rPr>
            <w:noProof/>
          </w:rPr>
          <w:t>24</w:t>
        </w:r>
      </w:fldSimple>
      <w:r>
        <w:t xml:space="preserve"> Proxied Federation</w:t>
      </w:r>
      <w:bookmarkEnd w:id="614"/>
    </w:p>
    <w:p w14:paraId="55D214B9" w14:textId="77777777" w:rsidR="002E2F1A" w:rsidRDefault="002E2F1A">
      <w:pPr>
        <w:spacing w:after="0" w:line="240" w:lineRule="auto"/>
        <w:rPr>
          <w:b/>
          <w:bCs/>
          <w:sz w:val="32"/>
        </w:rPr>
      </w:pPr>
      <w:r>
        <w:br w:type="page"/>
      </w:r>
    </w:p>
    <w:p w14:paraId="0CBE9DCC" w14:textId="456BDB8A" w:rsidR="00E75627" w:rsidRPr="007F230B" w:rsidRDefault="00663C01" w:rsidP="007F230B">
      <w:pPr>
        <w:pStyle w:val="Anhang"/>
      </w:pPr>
      <w:bookmarkStart w:id="615" w:name="_Toc496078618"/>
      <w:r w:rsidRPr="003F6E31">
        <w:lastRenderedPageBreak/>
        <w:t>–</w:t>
      </w:r>
      <w:r w:rsidR="007F230B">
        <w:t xml:space="preserve"> </w:t>
      </w:r>
      <w:r w:rsidR="00C07CD2">
        <w:t>Ä</w:t>
      </w:r>
      <w:r w:rsidR="00BB1B71" w:rsidRPr="00BB1B71">
        <w:t xml:space="preserve">nderungen gegenüber Version </w:t>
      </w:r>
      <w:r w:rsidR="00C07CD2">
        <w:t>2</w:t>
      </w:r>
      <w:r w:rsidR="00BB1B71" w:rsidRPr="00BB1B71">
        <w:t>.</w:t>
      </w:r>
      <w:r w:rsidR="00BB1B71">
        <w:t>00</w:t>
      </w:r>
      <w:bookmarkEnd w:id="594"/>
      <w:bookmarkEnd w:id="615"/>
    </w:p>
    <w:p w14:paraId="76FE18DC" w14:textId="2C6162AC" w:rsidR="00C07CD2" w:rsidRDefault="003B60D6" w:rsidP="003B60D6">
      <w:r>
        <w:t>Der vorliegende Standard basiert auf dem Gestaltungsprinzip eCH-0107</w:t>
      </w:r>
      <w:r w:rsidR="00AE37A3">
        <w:t xml:space="preserve"> </w:t>
      </w:r>
      <w:r>
        <w:t>v</w:t>
      </w:r>
      <w:r w:rsidR="00C07CD2">
        <w:t>2</w:t>
      </w:r>
      <w:r w:rsidR="0016789E">
        <w:t>.00</w:t>
      </w:r>
      <w:r>
        <w:t>. Es sind in der Überarbeitung aber wesentliche neue Erkenntnisse und Konzepte eingeflossen.</w:t>
      </w:r>
    </w:p>
    <w:p w14:paraId="38E7C327" w14:textId="686749DB" w:rsidR="00C07CD2" w:rsidRDefault="00EE1B16" w:rsidP="003B60D6">
      <w:r w:rsidRPr="00774D88">
        <w:t>So wur</w:t>
      </w:r>
      <w:r w:rsidR="00AE37A3" w:rsidRPr="00774D88">
        <w:t xml:space="preserve">de eCH-0107 in der Version </w:t>
      </w:r>
      <w:r w:rsidR="005D5F88" w:rsidRPr="00774D88">
        <w:t>3</w:t>
      </w:r>
      <w:r w:rsidR="00AE37A3" w:rsidRPr="00774D88">
        <w:t>.0</w:t>
      </w:r>
      <w:r w:rsidRPr="00774D88">
        <w:t xml:space="preserve"> in wesentlichen Teilen </w:t>
      </w:r>
      <w:r w:rsidR="005D5F88" w:rsidRPr="00774D88">
        <w:t>über</w:t>
      </w:r>
      <w:r w:rsidRPr="00774D88">
        <w:t>arbeitet.</w:t>
      </w:r>
      <w:r>
        <w:t xml:space="preserve"> </w:t>
      </w:r>
    </w:p>
    <w:p w14:paraId="07B84C1E" w14:textId="5D894141" w:rsidR="003B60D6" w:rsidRDefault="003B60D6" w:rsidP="003B60D6">
      <w:r>
        <w:t>Nachfolgend werden die g</w:t>
      </w:r>
      <w:r w:rsidR="00EE1B16">
        <w:t xml:space="preserve">enerellen Änderungen aufgeführt und auf die jeweiligen Inhalte in eCH-0107 Version </w:t>
      </w:r>
      <w:r w:rsidR="001520AB">
        <w:t>2</w:t>
      </w:r>
      <w:r w:rsidR="00EE1B16">
        <w:t>.00 verwiesen.</w:t>
      </w:r>
    </w:p>
    <w:p w14:paraId="444CC66F" w14:textId="77777777" w:rsidR="003B60D6" w:rsidRDefault="003B60D6" w:rsidP="003B60D6">
      <w:pPr>
        <w:rPr>
          <w:b/>
        </w:rPr>
      </w:pPr>
      <w:r w:rsidRPr="003B60D6">
        <w:rPr>
          <w:b/>
        </w:rPr>
        <w:t>Grundsätzliches</w:t>
      </w:r>
      <w:r>
        <w:rPr>
          <w:b/>
        </w:rPr>
        <w:t xml:space="preserve">: </w:t>
      </w:r>
    </w:p>
    <w:p w14:paraId="5AF79DD6" w14:textId="6865FBC2" w:rsidR="003B60D6" w:rsidRPr="004C13FC" w:rsidRDefault="003B60D6" w:rsidP="004C13FC">
      <w:pPr>
        <w:pStyle w:val="Textkrper"/>
        <w:numPr>
          <w:ilvl w:val="0"/>
          <w:numId w:val="3"/>
        </w:numPr>
        <w:rPr>
          <w:i/>
        </w:rPr>
      </w:pPr>
      <w:r w:rsidRPr="004C13FC">
        <w:rPr>
          <w:i/>
        </w:rPr>
        <w:t xml:space="preserve">Der Aufbau der Kapitel wurde </w:t>
      </w:r>
      <w:r w:rsidR="008E4178">
        <w:rPr>
          <w:i/>
        </w:rPr>
        <w:t xml:space="preserve">nicht </w:t>
      </w:r>
      <w:r w:rsidRPr="004C13FC">
        <w:rPr>
          <w:i/>
        </w:rPr>
        <w:t>grundsätzlich geändert</w:t>
      </w:r>
      <w:r w:rsidR="008E4178">
        <w:rPr>
          <w:i/>
        </w:rPr>
        <w:t>, sondern die einzelnen Kapitel wurden überarbeitet</w:t>
      </w:r>
      <w:r w:rsidR="006F7255" w:rsidRPr="004C13FC">
        <w:rPr>
          <w:i/>
        </w:rPr>
        <w:t xml:space="preserve">. </w:t>
      </w:r>
    </w:p>
    <w:p w14:paraId="07783DF7" w14:textId="7815D5BB" w:rsidR="004C13FC" w:rsidRPr="00774D88" w:rsidRDefault="004C13FC" w:rsidP="00EB6587">
      <w:pPr>
        <w:pStyle w:val="Textkrper"/>
        <w:numPr>
          <w:ilvl w:val="0"/>
          <w:numId w:val="3"/>
        </w:numPr>
        <w:rPr>
          <w:i/>
        </w:rPr>
      </w:pPr>
      <w:r w:rsidRPr="00774D88">
        <w:rPr>
          <w:i/>
        </w:rPr>
        <w:t>V</w:t>
      </w:r>
      <w:r w:rsidR="00AE37A3" w:rsidRPr="00774D88">
        <w:rPr>
          <w:i/>
        </w:rPr>
        <w:t>2.0</w:t>
      </w:r>
      <w:r w:rsidRPr="00774D88">
        <w:rPr>
          <w:i/>
        </w:rPr>
        <w:t xml:space="preserve"> </w:t>
      </w:r>
      <w:r w:rsidR="0051794F" w:rsidRPr="00774D88">
        <w:rPr>
          <w:i/>
        </w:rPr>
        <w:t>beschränkt sich</w:t>
      </w:r>
      <w:r w:rsidR="00EB6587" w:rsidRPr="00774D88">
        <w:rPr>
          <w:i/>
        </w:rPr>
        <w:t xml:space="preserve"> </w:t>
      </w:r>
      <w:r w:rsidRPr="00774D88">
        <w:rPr>
          <w:i/>
        </w:rPr>
        <w:t xml:space="preserve">konsequent </w:t>
      </w:r>
      <w:r w:rsidR="0051794F" w:rsidRPr="00774D88">
        <w:rPr>
          <w:i/>
        </w:rPr>
        <w:t xml:space="preserve">auf </w:t>
      </w:r>
      <w:r w:rsidR="00EB6587" w:rsidRPr="00774D88">
        <w:rPr>
          <w:i/>
        </w:rPr>
        <w:t xml:space="preserve">das </w:t>
      </w:r>
      <w:r w:rsidR="00C05AC3">
        <w:rPr>
          <w:i/>
        </w:rPr>
        <w:t>organisations</w:t>
      </w:r>
      <w:r w:rsidR="00C05AC3" w:rsidRPr="00774D88">
        <w:rPr>
          <w:i/>
        </w:rPr>
        <w:t>übergreifende</w:t>
      </w:r>
      <w:r w:rsidR="00C05AC3">
        <w:rPr>
          <w:i/>
        </w:rPr>
        <w:t>s</w:t>
      </w:r>
      <w:r w:rsidR="00C05AC3" w:rsidRPr="00774D88">
        <w:rPr>
          <w:i/>
        </w:rPr>
        <w:t xml:space="preserve"> </w:t>
      </w:r>
      <w:r w:rsidRPr="00774D88">
        <w:rPr>
          <w:i/>
        </w:rPr>
        <w:t>IAM</w:t>
      </w:r>
      <w:r w:rsidR="0051794F" w:rsidRPr="00774D88">
        <w:rPr>
          <w:i/>
        </w:rPr>
        <w:t>.</w:t>
      </w:r>
      <w:r w:rsidRPr="00774D88">
        <w:rPr>
          <w:i/>
        </w:rPr>
        <w:t xml:space="preserve"> </w:t>
      </w:r>
    </w:p>
    <w:p w14:paraId="5CD41FBE" w14:textId="77777777" w:rsidR="006863C8" w:rsidRPr="006863C8" w:rsidRDefault="008E4178" w:rsidP="006863C8">
      <w:pPr>
        <w:pStyle w:val="Textkrper"/>
        <w:numPr>
          <w:ilvl w:val="0"/>
          <w:numId w:val="3"/>
        </w:numPr>
        <w:rPr>
          <w:b/>
        </w:rPr>
      </w:pPr>
      <w:r w:rsidRPr="002E2F1A">
        <w:rPr>
          <w:i/>
        </w:rPr>
        <w:t xml:space="preserve">Das Glossar </w:t>
      </w:r>
      <w:r w:rsidR="00C05AC3">
        <w:rPr>
          <w:i/>
        </w:rPr>
        <w:t>v</w:t>
      </w:r>
      <w:r w:rsidRPr="002E2F1A">
        <w:rPr>
          <w:i/>
        </w:rPr>
        <w:t>on V2.0</w:t>
      </w:r>
      <w:r w:rsidRPr="008E4178">
        <w:rPr>
          <w:i/>
        </w:rPr>
        <w:t xml:space="preserve"> enth</w:t>
      </w:r>
      <w:r w:rsidRPr="002E2F1A">
        <w:rPr>
          <w:i/>
        </w:rPr>
        <w:t>ielt vi</w:t>
      </w:r>
      <w:r>
        <w:rPr>
          <w:i/>
        </w:rPr>
        <w:t>ele Begriffe aus dem IAM, die nicht im Dokument verwendet wurde. Um in Zukunft eine einheitliche Terminologie bei</w:t>
      </w:r>
      <w:r w:rsidR="00C05AC3">
        <w:rPr>
          <w:i/>
        </w:rPr>
        <w:t xml:space="preserve"> </w:t>
      </w:r>
      <w:r>
        <w:rPr>
          <w:i/>
        </w:rPr>
        <w:t>alle</w:t>
      </w:r>
      <w:r w:rsidR="00C05AC3">
        <w:rPr>
          <w:i/>
        </w:rPr>
        <w:t>n</w:t>
      </w:r>
      <w:r>
        <w:rPr>
          <w:i/>
        </w:rPr>
        <w:t xml:space="preserve"> IAM-Standards verwenden zu können, wurde diese</w:t>
      </w:r>
      <w:r w:rsidR="00C05AC3">
        <w:rPr>
          <w:i/>
        </w:rPr>
        <w:t>s</w:t>
      </w:r>
      <w:r>
        <w:rPr>
          <w:i/>
        </w:rPr>
        <w:t xml:space="preserve"> Glossar in einen eigenen Standard (</w:t>
      </w:r>
      <w:r w:rsidR="00BB351D">
        <w:rPr>
          <w:i/>
        </w:rPr>
        <w:t>e</w:t>
      </w:r>
      <w:r>
        <w:rPr>
          <w:i/>
        </w:rPr>
        <w:t>CH</w:t>
      </w:r>
      <w:r w:rsidR="00BB351D">
        <w:rPr>
          <w:i/>
        </w:rPr>
        <w:t xml:space="preserve">-0219 </w:t>
      </w:r>
      <w:sdt>
        <w:sdtPr>
          <w:rPr>
            <w:i/>
          </w:rPr>
          <w:id w:val="925775924"/>
          <w:citation/>
        </w:sdtPr>
        <w:sdtEndPr/>
        <w:sdtContent>
          <w:r w:rsidR="00BB351D">
            <w:rPr>
              <w:i/>
            </w:rPr>
            <w:fldChar w:fldCharType="begin"/>
          </w:r>
          <w:r w:rsidR="00BB351D">
            <w:rPr>
              <w:i/>
            </w:rPr>
            <w:instrText xml:space="preserve"> CITATION eCH0219 \l 2055 </w:instrText>
          </w:r>
          <w:r w:rsidR="00BB351D">
            <w:rPr>
              <w:i/>
            </w:rPr>
            <w:fldChar w:fldCharType="separate"/>
          </w:r>
          <w:r w:rsidR="006863C8">
            <w:rPr>
              <w:noProof/>
            </w:rPr>
            <w:t>[2]</w:t>
          </w:r>
          <w:r w:rsidR="00BB351D">
            <w:rPr>
              <w:i/>
            </w:rPr>
            <w:fldChar w:fldCharType="end"/>
          </w:r>
        </w:sdtContent>
      </w:sdt>
      <w:r w:rsidR="00BB351D">
        <w:rPr>
          <w:i/>
        </w:rPr>
        <w:t>)</w:t>
      </w:r>
      <w:r>
        <w:rPr>
          <w:i/>
        </w:rPr>
        <w:t xml:space="preserve"> ausgelagert. Im Dokument selbst werden nur</w:t>
      </w:r>
      <w:r w:rsidR="00C05AC3">
        <w:rPr>
          <w:i/>
        </w:rPr>
        <w:t xml:space="preserve"> einige zum Verständnis notwendigen</w:t>
      </w:r>
      <w:r>
        <w:rPr>
          <w:i/>
        </w:rPr>
        <w:t xml:space="preserve"> die verwendeten Begriffe </w:t>
      </w:r>
      <w:r w:rsidR="00ED24FF">
        <w:rPr>
          <w:i/>
        </w:rPr>
        <w:t>zitiert</w:t>
      </w:r>
      <w:r>
        <w:rPr>
          <w:i/>
        </w:rPr>
        <w:t>.</w:t>
      </w:r>
      <w:r w:rsidR="00EE1B16" w:rsidRPr="006E364E">
        <w:rPr>
          <w:b/>
        </w:rPr>
        <w:fldChar w:fldCharType="begin"/>
      </w:r>
      <w:r w:rsidR="00EE1B16" w:rsidRPr="00DF18FD">
        <w:rPr>
          <w:b/>
        </w:rPr>
        <w:instrText xml:space="preserve"> REF _Ref366230804 \h  \* MERGEFORMAT </w:instrText>
      </w:r>
      <w:r w:rsidR="00EE1B16" w:rsidRPr="006E364E">
        <w:rPr>
          <w:b/>
        </w:rPr>
      </w:r>
      <w:r w:rsidR="00EE1B16" w:rsidRPr="006E364E">
        <w:rPr>
          <w:b/>
        </w:rPr>
        <w:fldChar w:fldCharType="separate"/>
      </w:r>
    </w:p>
    <w:p w14:paraId="2AEDCFCC" w14:textId="2F4F3605" w:rsidR="004C13FC" w:rsidRPr="004C13FC" w:rsidRDefault="006863C8" w:rsidP="004C13FC">
      <w:pPr>
        <w:pStyle w:val="Textkrper"/>
        <w:rPr>
          <w:b/>
        </w:rPr>
      </w:pPr>
      <w:r w:rsidRPr="006863C8">
        <w:rPr>
          <w:b/>
        </w:rPr>
        <w:t>Einleitung</w:t>
      </w:r>
      <w:r w:rsidR="00EE1B16" w:rsidRPr="006E364E">
        <w:rPr>
          <w:b/>
        </w:rPr>
        <w:fldChar w:fldCharType="end"/>
      </w:r>
      <w:r w:rsidR="00EE1B16">
        <w:rPr>
          <w:b/>
        </w:rPr>
        <w:t xml:space="preserve"> </w:t>
      </w:r>
      <w:r w:rsidR="007A5BE3">
        <w:rPr>
          <w:b/>
        </w:rPr>
        <w:t>[</w:t>
      </w:r>
      <w:r w:rsidR="00EE1B16">
        <w:rPr>
          <w:b/>
        </w:rPr>
        <w:t xml:space="preserve">eCH-0107 </w:t>
      </w:r>
      <w:r w:rsidR="000F17B4">
        <w:rPr>
          <w:b/>
        </w:rPr>
        <w:t>V</w:t>
      </w:r>
      <w:r w:rsidR="007622AC">
        <w:rPr>
          <w:b/>
        </w:rPr>
        <w:t>2</w:t>
      </w:r>
      <w:r w:rsidR="00EE1B16">
        <w:rPr>
          <w:b/>
        </w:rPr>
        <w:t xml:space="preserve">.0 </w:t>
      </w:r>
      <w:r w:rsidR="007A5BE3">
        <w:rPr>
          <w:b/>
        </w:rPr>
        <w:t xml:space="preserve">Kapitel </w:t>
      </w:r>
      <w:r w:rsidR="007622AC">
        <w:rPr>
          <w:b/>
        </w:rPr>
        <w:t>2</w:t>
      </w:r>
      <w:r w:rsidR="007A5BE3">
        <w:rPr>
          <w:b/>
        </w:rPr>
        <w:t>]</w:t>
      </w:r>
    </w:p>
    <w:p w14:paraId="236F216F" w14:textId="46CE26D7" w:rsidR="00287A99" w:rsidRPr="00774D88" w:rsidRDefault="00287A99" w:rsidP="007A5BE3">
      <w:pPr>
        <w:pStyle w:val="Textkrper"/>
        <w:numPr>
          <w:ilvl w:val="0"/>
          <w:numId w:val="46"/>
        </w:numPr>
        <w:rPr>
          <w:i/>
        </w:rPr>
      </w:pPr>
      <w:r w:rsidRPr="00774D88">
        <w:rPr>
          <w:i/>
        </w:rPr>
        <w:t>Die Einleitung wurde komplett überarbeitet und auf föderiertes IAM</w:t>
      </w:r>
      <w:r w:rsidR="00ED24FF">
        <w:rPr>
          <w:i/>
        </w:rPr>
        <w:t xml:space="preserve"> in organisation</w:t>
      </w:r>
      <w:r w:rsidR="00ED24FF">
        <w:rPr>
          <w:i/>
        </w:rPr>
        <w:t>s</w:t>
      </w:r>
      <w:r w:rsidR="00ED24FF">
        <w:rPr>
          <w:i/>
        </w:rPr>
        <w:t>übergreifenden Kontext fokussiert</w:t>
      </w:r>
      <w:proofErr w:type="gramStart"/>
      <w:r w:rsidR="00ED24FF">
        <w:rPr>
          <w:i/>
        </w:rPr>
        <w:t>.</w:t>
      </w:r>
      <w:r w:rsidR="0051794F" w:rsidRPr="00774D88">
        <w:rPr>
          <w:i/>
        </w:rPr>
        <w:t>.</w:t>
      </w:r>
      <w:proofErr w:type="gramEnd"/>
    </w:p>
    <w:p w14:paraId="7962683A" w14:textId="197BA4B9" w:rsidR="00287A99" w:rsidRPr="0095277E" w:rsidRDefault="007A5BE3" w:rsidP="007A5BE3">
      <w:pPr>
        <w:pStyle w:val="Textkrper"/>
        <w:rPr>
          <w:b/>
        </w:rPr>
      </w:pPr>
      <w:r w:rsidRPr="0095277E">
        <w:rPr>
          <w:b/>
        </w:rPr>
        <w:t xml:space="preserve">Kapitel </w:t>
      </w:r>
      <w:r w:rsidR="0095277E" w:rsidRPr="0095277E">
        <w:rPr>
          <w:b/>
        </w:rPr>
        <w:fldChar w:fldCharType="begin"/>
      </w:r>
      <w:r w:rsidR="0095277E" w:rsidRPr="0095277E">
        <w:rPr>
          <w:b/>
        </w:rPr>
        <w:instrText xml:space="preserve"> REF _Ref496025745 \r \h  \* MERGEFORMAT </w:instrText>
      </w:r>
      <w:r w:rsidR="0095277E" w:rsidRPr="0095277E">
        <w:rPr>
          <w:b/>
        </w:rPr>
      </w:r>
      <w:r w:rsidR="0095277E" w:rsidRPr="0095277E">
        <w:rPr>
          <w:b/>
        </w:rPr>
        <w:fldChar w:fldCharType="separate"/>
      </w:r>
      <w:r w:rsidR="006863C8">
        <w:rPr>
          <w:b/>
        </w:rPr>
        <w:t>3</w:t>
      </w:r>
      <w:r w:rsidR="0095277E" w:rsidRPr="0095277E">
        <w:rPr>
          <w:b/>
        </w:rPr>
        <w:fldChar w:fldCharType="end"/>
      </w:r>
      <w:r w:rsidR="0095277E" w:rsidRPr="0095277E">
        <w:rPr>
          <w:b/>
        </w:rPr>
        <w:t xml:space="preserve"> </w:t>
      </w:r>
      <w:r w:rsidR="0095277E" w:rsidRPr="0095277E">
        <w:rPr>
          <w:b/>
        </w:rPr>
        <w:fldChar w:fldCharType="begin"/>
      </w:r>
      <w:r w:rsidR="0095277E" w:rsidRPr="0095277E">
        <w:rPr>
          <w:b/>
        </w:rPr>
        <w:instrText xml:space="preserve"> REF _Ref496025749 \h  \* MERGEFORMAT </w:instrText>
      </w:r>
      <w:r w:rsidR="0095277E" w:rsidRPr="0095277E">
        <w:rPr>
          <w:b/>
        </w:rPr>
      </w:r>
      <w:r w:rsidR="0095277E" w:rsidRPr="0095277E">
        <w:rPr>
          <w:b/>
        </w:rPr>
        <w:fldChar w:fldCharType="separate"/>
      </w:r>
      <w:r w:rsidR="006863C8" w:rsidRPr="006863C8">
        <w:rPr>
          <w:b/>
        </w:rPr>
        <w:t>Rollen und Stakeholder</w:t>
      </w:r>
      <w:r w:rsidR="0095277E" w:rsidRPr="0095277E">
        <w:rPr>
          <w:b/>
        </w:rPr>
        <w:fldChar w:fldCharType="end"/>
      </w:r>
      <w:r w:rsidR="0095277E" w:rsidRPr="0095277E">
        <w:rPr>
          <w:b/>
        </w:rPr>
        <w:t xml:space="preserve"> </w:t>
      </w:r>
      <w:r w:rsidRPr="0095277E">
        <w:rPr>
          <w:b/>
        </w:rPr>
        <w:t>[</w:t>
      </w:r>
      <w:r w:rsidR="00577D90" w:rsidRPr="0095277E">
        <w:rPr>
          <w:b/>
        </w:rPr>
        <w:t>eCH-0107 V2.0 Kapitel 3</w:t>
      </w:r>
      <w:r w:rsidRPr="0095277E">
        <w:rPr>
          <w:b/>
        </w:rPr>
        <w:t>]</w:t>
      </w:r>
    </w:p>
    <w:p w14:paraId="10BB1DEF" w14:textId="0022BB90" w:rsidR="008211D7" w:rsidRPr="00ED24FF" w:rsidRDefault="00ED24FF">
      <w:pPr>
        <w:pStyle w:val="Textkrper"/>
        <w:numPr>
          <w:ilvl w:val="0"/>
          <w:numId w:val="46"/>
        </w:numPr>
        <w:rPr>
          <w:i/>
          <w:highlight w:val="yellow"/>
        </w:rPr>
      </w:pPr>
      <w:r w:rsidRPr="00ED24FF">
        <w:rPr>
          <w:i/>
        </w:rPr>
        <w:t>Es wird neu zwischen Stakeholder und Rollen im IAM unterschieden; während die Stakeholder den motivierenden Aspekt beschreiben, sind die verschiedenen Rollen die Ausführenden der Prozesse aus Kapitel 6. Die Beziehungen zwischen Stakeho</w:t>
      </w:r>
      <w:r w:rsidRPr="00ED24FF">
        <w:rPr>
          <w:i/>
        </w:rPr>
        <w:t>l</w:t>
      </w:r>
      <w:r w:rsidRPr="00ED24FF">
        <w:rPr>
          <w:i/>
        </w:rPr>
        <w:t>dern und Rollern werden beschrieben</w:t>
      </w:r>
      <w:r w:rsidR="00EE1B16" w:rsidRPr="00774D88">
        <w:rPr>
          <w:i/>
        </w:rPr>
        <w:t>.</w:t>
      </w:r>
    </w:p>
    <w:p w14:paraId="3EDEAF63" w14:textId="14A89A22" w:rsidR="00136034" w:rsidRDefault="00EE1B16" w:rsidP="00136034">
      <w:pPr>
        <w:pStyle w:val="Textkrper"/>
        <w:rPr>
          <w:b/>
        </w:rPr>
      </w:pPr>
      <w:r>
        <w:rPr>
          <w:b/>
        </w:rPr>
        <w:t xml:space="preserve">Kapitel </w:t>
      </w:r>
      <w:r w:rsidR="00577D90">
        <w:rPr>
          <w:b/>
        </w:rPr>
        <w:t>4</w:t>
      </w:r>
      <w:r w:rsidR="000F3CD6" w:rsidRPr="002E2F1A">
        <w:rPr>
          <w:b/>
        </w:rPr>
        <w:t xml:space="preserve"> </w:t>
      </w:r>
      <w:r w:rsidR="0095277E">
        <w:rPr>
          <w:b/>
        </w:rPr>
        <w:t>Anforderungen</w:t>
      </w:r>
    </w:p>
    <w:p w14:paraId="44D1069A" w14:textId="28B83BE6" w:rsidR="00EE1B16" w:rsidRPr="00774D88" w:rsidRDefault="00961854" w:rsidP="00136034">
      <w:pPr>
        <w:pStyle w:val="Textkrper"/>
        <w:rPr>
          <w:i/>
        </w:rPr>
      </w:pPr>
      <w:r w:rsidRPr="00774D88">
        <w:rPr>
          <w:i/>
        </w:rPr>
        <w:t xml:space="preserve">Die Designprinzipien </w:t>
      </w:r>
      <w:r w:rsidR="00ED24FF" w:rsidRPr="00774D88">
        <w:rPr>
          <w:i/>
        </w:rPr>
        <w:t xml:space="preserve">und allgemeine Anforderungen an ein föderiertes IAM System </w:t>
      </w:r>
      <w:r w:rsidRPr="00774D88">
        <w:rPr>
          <w:i/>
        </w:rPr>
        <w:t xml:space="preserve">wurden </w:t>
      </w:r>
      <w:r w:rsidR="00ED24FF" w:rsidRPr="00774D88">
        <w:rPr>
          <w:i/>
        </w:rPr>
        <w:t xml:space="preserve">überarbeitet und durch neue Erkenntnisse (z.B. aus eCH-0168[ref], eCH-0174[ref], eCH-0170[ref]) ergänzt, Sie wurden </w:t>
      </w:r>
      <w:r w:rsidRPr="00774D88">
        <w:rPr>
          <w:i/>
        </w:rPr>
        <w:t xml:space="preserve">neu </w:t>
      </w:r>
      <w:r w:rsidR="00ED24FF" w:rsidRPr="00774D88">
        <w:rPr>
          <w:i/>
        </w:rPr>
        <w:t>strukturiert, klassifiziert und begründet</w:t>
      </w:r>
      <w:r w:rsidR="0051794F" w:rsidRPr="00774D88">
        <w:rPr>
          <w:i/>
        </w:rPr>
        <w:t>.</w:t>
      </w:r>
    </w:p>
    <w:p w14:paraId="21F72587" w14:textId="3B88D262" w:rsidR="00961854" w:rsidRPr="00774D88" w:rsidRDefault="00961854" w:rsidP="00EE1B16">
      <w:pPr>
        <w:pStyle w:val="Textkrper"/>
        <w:numPr>
          <w:ilvl w:val="0"/>
          <w:numId w:val="46"/>
        </w:numPr>
        <w:rPr>
          <w:i/>
        </w:rPr>
      </w:pPr>
      <w:r w:rsidRPr="00774D88">
        <w:rPr>
          <w:i/>
        </w:rPr>
        <w:t>Die Anforderungen</w:t>
      </w:r>
      <w:r w:rsidR="00ED24FF" w:rsidRPr="00774D88">
        <w:rPr>
          <w:i/>
        </w:rPr>
        <w:t xml:space="preserve"> der verschiedenen Stakeholder</w:t>
      </w:r>
      <w:r w:rsidRPr="00774D88">
        <w:rPr>
          <w:i/>
        </w:rPr>
        <w:t xml:space="preserve"> wurden überarbeitet</w:t>
      </w:r>
      <w:r w:rsidR="00ED24FF" w:rsidRPr="00774D88">
        <w:rPr>
          <w:i/>
        </w:rPr>
        <w:t>, erweitert, begründet</w:t>
      </w:r>
      <w:r w:rsidR="0051794F" w:rsidRPr="00774D88">
        <w:rPr>
          <w:i/>
        </w:rPr>
        <w:t>.</w:t>
      </w:r>
    </w:p>
    <w:p w14:paraId="3D022BF8" w14:textId="77777777" w:rsidR="006863C8" w:rsidRDefault="000F3CD6" w:rsidP="006863C8">
      <w:pPr>
        <w:pStyle w:val="Textkrper"/>
        <w:rPr>
          <w:b/>
          <w:bCs/>
          <w:sz w:val="32"/>
        </w:rPr>
      </w:pPr>
      <w:r>
        <w:rPr>
          <w:b/>
        </w:rPr>
        <w:t xml:space="preserve">Kapitel </w:t>
      </w:r>
      <w:r w:rsidR="00D71B7B">
        <w:rPr>
          <w:b/>
        </w:rPr>
        <w:t xml:space="preserve"> </w:t>
      </w:r>
      <w:r>
        <w:rPr>
          <w:b/>
        </w:rPr>
        <w:fldChar w:fldCharType="begin"/>
      </w:r>
      <w:r>
        <w:rPr>
          <w:b/>
        </w:rPr>
        <w:instrText xml:space="preserve"> REF _Ref491348077 \r \h </w:instrText>
      </w:r>
      <w:r>
        <w:rPr>
          <w:b/>
        </w:rPr>
      </w:r>
      <w:r>
        <w:rPr>
          <w:b/>
        </w:rPr>
        <w:fldChar w:fldCharType="separate"/>
      </w:r>
      <w:r w:rsidR="006863C8">
        <w:rPr>
          <w:b/>
        </w:rPr>
        <w:t>5</w:t>
      </w:r>
      <w:r>
        <w:rPr>
          <w:b/>
        </w:rPr>
        <w:fldChar w:fldCharType="end"/>
      </w:r>
      <w:r>
        <w:rPr>
          <w:b/>
        </w:rPr>
        <w:t xml:space="preserve"> </w:t>
      </w:r>
      <w:r w:rsidR="00EE1B16">
        <w:rPr>
          <w:b/>
        </w:rPr>
        <w:fldChar w:fldCharType="begin"/>
      </w:r>
      <w:r w:rsidR="00EE1B16">
        <w:rPr>
          <w:b/>
        </w:rPr>
        <w:instrText xml:space="preserve"> REF _Ref364842471 \h  \* MERGEFORMAT </w:instrText>
      </w:r>
      <w:r w:rsidR="00EE1B16">
        <w:rPr>
          <w:b/>
        </w:rPr>
      </w:r>
      <w:r w:rsidR="00EE1B16">
        <w:rPr>
          <w:b/>
        </w:rPr>
        <w:fldChar w:fldCharType="separate"/>
      </w:r>
      <w:r w:rsidR="006863C8" w:rsidRPr="006863C8">
        <w:rPr>
          <w:b/>
        </w:rPr>
        <w:br w:type="page"/>
      </w:r>
    </w:p>
    <w:p w14:paraId="21676EE2" w14:textId="5382E4C5" w:rsidR="00EE1B16" w:rsidRDefault="006863C8" w:rsidP="00EE1B16">
      <w:pPr>
        <w:pStyle w:val="Textkrper"/>
        <w:rPr>
          <w:b/>
        </w:rPr>
      </w:pPr>
      <w:r w:rsidRPr="00064591">
        <w:lastRenderedPageBreak/>
        <w:t>Informationsarchitektur</w:t>
      </w:r>
      <w:r w:rsidR="00EE1B16">
        <w:rPr>
          <w:b/>
        </w:rPr>
        <w:fldChar w:fldCharType="end"/>
      </w:r>
      <w:r w:rsidR="00EE1B16">
        <w:rPr>
          <w:b/>
        </w:rPr>
        <w:t xml:space="preserve"> [eCH-0107 v</w:t>
      </w:r>
      <w:r w:rsidR="00176C6C">
        <w:rPr>
          <w:b/>
        </w:rPr>
        <w:t>2</w:t>
      </w:r>
      <w:r w:rsidR="00EE1B16">
        <w:rPr>
          <w:b/>
        </w:rPr>
        <w:t>.00</w:t>
      </w:r>
      <w:r w:rsidR="00C4576C">
        <w:rPr>
          <w:b/>
        </w:rPr>
        <w:t xml:space="preserve"> Kapitel 5</w:t>
      </w:r>
      <w:r w:rsidR="00EE1B16">
        <w:rPr>
          <w:b/>
        </w:rPr>
        <w:t>]</w:t>
      </w:r>
    </w:p>
    <w:p w14:paraId="4838E600" w14:textId="37000755" w:rsidR="00C4576C" w:rsidRDefault="00D71B7B" w:rsidP="00D71B7B">
      <w:pPr>
        <w:pStyle w:val="Textkrper"/>
        <w:numPr>
          <w:ilvl w:val="0"/>
          <w:numId w:val="46"/>
        </w:numPr>
        <w:rPr>
          <w:i/>
        </w:rPr>
      </w:pPr>
      <w:r w:rsidRPr="00D71B7B">
        <w:rPr>
          <w:i/>
        </w:rPr>
        <w:t xml:space="preserve">Das Informationsmodell wurde </w:t>
      </w:r>
      <w:r w:rsidR="00176C6C">
        <w:rPr>
          <w:i/>
        </w:rPr>
        <w:t>erweitert. Dabei wur</w:t>
      </w:r>
      <w:r w:rsidR="00C4576C">
        <w:rPr>
          <w:i/>
        </w:rPr>
        <w:t>den die Ergänzungen aus de</w:t>
      </w:r>
      <w:r w:rsidR="009A4968">
        <w:rPr>
          <w:i/>
        </w:rPr>
        <w:t>m</w:t>
      </w:r>
      <w:r w:rsidR="00176C6C">
        <w:rPr>
          <w:i/>
        </w:rPr>
        <w:t xml:space="preserve"> eCH-Standar</w:t>
      </w:r>
      <w:r w:rsidR="00C4576C">
        <w:rPr>
          <w:i/>
        </w:rPr>
        <w:t>d eCH-0170</w:t>
      </w:r>
      <w:r w:rsidR="00176C6C">
        <w:rPr>
          <w:i/>
        </w:rPr>
        <w:t xml:space="preserve"> </w:t>
      </w:r>
      <w:r w:rsidR="009A4968">
        <w:rPr>
          <w:i/>
        </w:rPr>
        <w:t xml:space="preserve">[Ref] </w:t>
      </w:r>
      <w:r w:rsidR="00C4576C">
        <w:rPr>
          <w:i/>
        </w:rPr>
        <w:t>übernommen und in das vorhandene Modell übe</w:t>
      </w:r>
      <w:r w:rsidR="00C4576C">
        <w:rPr>
          <w:i/>
        </w:rPr>
        <w:t>r</w:t>
      </w:r>
      <w:r w:rsidR="00C4576C">
        <w:rPr>
          <w:i/>
        </w:rPr>
        <w:t>nommen.</w:t>
      </w:r>
    </w:p>
    <w:p w14:paraId="1815887B" w14:textId="117DBBF4" w:rsidR="00D71B7B" w:rsidRDefault="00C4576C" w:rsidP="00D71B7B">
      <w:pPr>
        <w:pStyle w:val="Textkrper"/>
        <w:numPr>
          <w:ilvl w:val="0"/>
          <w:numId w:val="46"/>
        </w:numPr>
        <w:rPr>
          <w:i/>
        </w:rPr>
      </w:pPr>
      <w:r>
        <w:rPr>
          <w:i/>
        </w:rPr>
        <w:t xml:space="preserve">Eine weitere Ergänzung betrifft das Subjekt, das neu zusätzlich </w:t>
      </w:r>
      <w:r w:rsidRPr="002E2F1A">
        <w:rPr>
          <w:b/>
          <w:i/>
        </w:rPr>
        <w:t>Dinge</w:t>
      </w:r>
      <w:r>
        <w:rPr>
          <w:i/>
        </w:rPr>
        <w:t xml:space="preserve"> umschliesst</w:t>
      </w:r>
      <w:r w:rsidR="00ED24FF">
        <w:rPr>
          <w:i/>
        </w:rPr>
        <w:t>, sowie die Unterscheidung von handelnden und nicht handelnden Organisationen.</w:t>
      </w:r>
    </w:p>
    <w:p w14:paraId="5A8D3AC3" w14:textId="793FBA3B" w:rsidR="00EE1B16" w:rsidRDefault="000F3CD6" w:rsidP="00D71B7B">
      <w:pPr>
        <w:pStyle w:val="Textkrper"/>
        <w:rPr>
          <w:b/>
        </w:rPr>
      </w:pPr>
      <w:r>
        <w:rPr>
          <w:b/>
        </w:rPr>
        <w:t xml:space="preserve">Kapitel </w:t>
      </w:r>
      <w:r>
        <w:rPr>
          <w:b/>
        </w:rPr>
        <w:fldChar w:fldCharType="begin"/>
      </w:r>
      <w:r>
        <w:rPr>
          <w:b/>
        </w:rPr>
        <w:instrText xml:space="preserve"> REF _Ref491348154 \r \h </w:instrText>
      </w:r>
      <w:r>
        <w:rPr>
          <w:b/>
        </w:rPr>
      </w:r>
      <w:r>
        <w:rPr>
          <w:b/>
        </w:rPr>
        <w:fldChar w:fldCharType="separate"/>
      </w:r>
      <w:r w:rsidR="006863C8">
        <w:rPr>
          <w:b/>
        </w:rPr>
        <w:t>6</w:t>
      </w:r>
      <w:r>
        <w:rPr>
          <w:b/>
        </w:rPr>
        <w:fldChar w:fldCharType="end"/>
      </w:r>
      <w:r>
        <w:rPr>
          <w:b/>
        </w:rPr>
        <w:t xml:space="preserve"> </w:t>
      </w:r>
      <w:r w:rsidRPr="002E2F1A">
        <w:rPr>
          <w:b/>
        </w:rPr>
        <w:fldChar w:fldCharType="begin"/>
      </w:r>
      <w:r w:rsidRPr="002E2F1A">
        <w:rPr>
          <w:b/>
        </w:rPr>
        <w:instrText xml:space="preserve"> REF _Ref491348159 \h </w:instrText>
      </w:r>
      <w:r>
        <w:rPr>
          <w:b/>
        </w:rPr>
        <w:instrText xml:space="preserve"> \* MERGEFORMAT </w:instrText>
      </w:r>
      <w:r w:rsidRPr="002E2F1A">
        <w:rPr>
          <w:b/>
        </w:rPr>
      </w:r>
      <w:r w:rsidRPr="002E2F1A">
        <w:rPr>
          <w:b/>
        </w:rPr>
        <w:fldChar w:fldCharType="separate"/>
      </w:r>
      <w:r w:rsidR="006863C8" w:rsidRPr="006863C8">
        <w:rPr>
          <w:b/>
        </w:rPr>
        <w:t>Prozesse</w:t>
      </w:r>
      <w:r w:rsidRPr="002E2F1A">
        <w:rPr>
          <w:b/>
        </w:rPr>
        <w:fldChar w:fldCharType="end"/>
      </w:r>
      <w:r>
        <w:rPr>
          <w:b/>
        </w:rPr>
        <w:t xml:space="preserve"> [eCH-0107 v2.00 Kapitel 5]</w:t>
      </w:r>
      <w:r w:rsidRPr="00D71B7B" w:rsidDel="000F3CD6">
        <w:rPr>
          <w:b/>
        </w:rPr>
        <w:t xml:space="preserve"> </w:t>
      </w:r>
    </w:p>
    <w:p w14:paraId="06F3A52F" w14:textId="129809B4" w:rsidR="00BB030F" w:rsidRPr="00774D88" w:rsidRDefault="00D71B7B" w:rsidP="0051794F">
      <w:pPr>
        <w:pStyle w:val="Textkrper"/>
        <w:numPr>
          <w:ilvl w:val="0"/>
          <w:numId w:val="46"/>
        </w:numPr>
        <w:rPr>
          <w:i/>
          <w:highlight w:val="yellow"/>
        </w:rPr>
      </w:pPr>
      <w:r w:rsidRPr="00774D88">
        <w:rPr>
          <w:i/>
          <w:highlight w:val="yellow"/>
        </w:rPr>
        <w:t xml:space="preserve">Die Prozesse wurden </w:t>
      </w:r>
      <w:r w:rsidR="000F3CD6" w:rsidRPr="00774D88">
        <w:rPr>
          <w:i/>
          <w:highlight w:val="yellow"/>
        </w:rPr>
        <w:t>aktualisiert und ergänzt.</w:t>
      </w:r>
    </w:p>
    <w:p w14:paraId="7115F936" w14:textId="77777777" w:rsidR="00BB030F" w:rsidRDefault="00BB030F" w:rsidP="002E2F1A">
      <w:pPr>
        <w:pStyle w:val="Textkrper"/>
        <w:rPr>
          <w:b/>
        </w:rPr>
      </w:pPr>
    </w:p>
    <w:p w14:paraId="494BC325" w14:textId="18DB4C0C" w:rsidR="00BB030F" w:rsidRDefault="00BB030F" w:rsidP="002E2F1A">
      <w:pPr>
        <w:pStyle w:val="Textkrper"/>
        <w:rPr>
          <w:b/>
        </w:rPr>
      </w:pPr>
      <w:r>
        <w:rPr>
          <w:b/>
        </w:rPr>
        <w:t xml:space="preserve">Kapitel </w:t>
      </w:r>
      <w:r>
        <w:rPr>
          <w:b/>
        </w:rPr>
        <w:fldChar w:fldCharType="begin"/>
      </w:r>
      <w:r>
        <w:rPr>
          <w:b/>
        </w:rPr>
        <w:instrText xml:space="preserve"> REF _Ref475519946 \r \h </w:instrText>
      </w:r>
      <w:r>
        <w:rPr>
          <w:b/>
        </w:rPr>
      </w:r>
      <w:r>
        <w:rPr>
          <w:b/>
        </w:rPr>
        <w:fldChar w:fldCharType="separate"/>
      </w:r>
      <w:r w:rsidR="006863C8">
        <w:rPr>
          <w:b/>
        </w:rPr>
        <w:t>7</w:t>
      </w:r>
      <w:r>
        <w:rPr>
          <w:b/>
        </w:rPr>
        <w:fldChar w:fldCharType="end"/>
      </w:r>
      <w:r>
        <w:rPr>
          <w:b/>
        </w:rPr>
        <w:t xml:space="preserve"> </w:t>
      </w:r>
      <w:r w:rsidRPr="002E2F1A">
        <w:fldChar w:fldCharType="begin"/>
      </w:r>
      <w:r w:rsidRPr="002E2F1A">
        <w:instrText xml:space="preserve"> REF _Ref475519946 \h </w:instrText>
      </w:r>
      <w:r>
        <w:instrText xml:space="preserve"> \* MERGEFORMAT </w:instrText>
      </w:r>
      <w:r w:rsidRPr="002E2F1A">
        <w:fldChar w:fldCharType="separate"/>
      </w:r>
      <w:r w:rsidR="006863C8" w:rsidRPr="003F6E31">
        <w:t>Geschäftsservices</w:t>
      </w:r>
      <w:r w:rsidRPr="002E2F1A">
        <w:fldChar w:fldCharType="end"/>
      </w:r>
      <w:r>
        <w:rPr>
          <w:b/>
        </w:rPr>
        <w:t xml:space="preserve"> [eCH-0107 v2.00 Kapitel 6]</w:t>
      </w:r>
      <w:r w:rsidRPr="00D71B7B" w:rsidDel="000F3CD6">
        <w:rPr>
          <w:b/>
        </w:rPr>
        <w:t xml:space="preserve"> </w:t>
      </w:r>
    </w:p>
    <w:p w14:paraId="76A2E05C" w14:textId="6AB6683B" w:rsidR="00C859CF" w:rsidRPr="00774D88" w:rsidRDefault="00BB030F" w:rsidP="009B5746">
      <w:pPr>
        <w:pStyle w:val="Textkrper"/>
        <w:numPr>
          <w:ilvl w:val="0"/>
          <w:numId w:val="46"/>
        </w:numPr>
        <w:rPr>
          <w:i/>
          <w:highlight w:val="yellow"/>
        </w:rPr>
      </w:pPr>
      <w:r w:rsidRPr="00774D88">
        <w:rPr>
          <w:i/>
          <w:highlight w:val="yellow"/>
        </w:rPr>
        <w:t>Neu: Schnittstellen</w:t>
      </w:r>
    </w:p>
    <w:p w14:paraId="183E4BFA" w14:textId="77777777" w:rsidR="00403E6E" w:rsidRPr="00403E6E" w:rsidRDefault="00403E6E" w:rsidP="009B5746">
      <w:pPr>
        <w:pStyle w:val="Textkrper"/>
        <w:numPr>
          <w:ilvl w:val="0"/>
          <w:numId w:val="46"/>
        </w:numPr>
        <w:rPr>
          <w:i/>
        </w:rPr>
      </w:pPr>
      <w:r w:rsidRPr="00403E6E">
        <w:rPr>
          <w:i/>
        </w:rPr>
        <w:t xml:space="preserve">Die Geschäftsservices wurden </w:t>
      </w:r>
      <w:r w:rsidR="0051794F">
        <w:rPr>
          <w:i/>
        </w:rPr>
        <w:t>wesentlich</w:t>
      </w:r>
      <w:r w:rsidRPr="007A5BE3">
        <w:rPr>
          <w:i/>
        </w:rPr>
        <w:t xml:space="preserve"> überarbeitet und auf föderiertes IAM au</w:t>
      </w:r>
      <w:r w:rsidRPr="007A5BE3">
        <w:rPr>
          <w:i/>
        </w:rPr>
        <w:t>s</w:t>
      </w:r>
      <w:r w:rsidRPr="007A5BE3">
        <w:rPr>
          <w:i/>
        </w:rPr>
        <w:t>gelegt</w:t>
      </w:r>
      <w:r w:rsidR="0051794F">
        <w:rPr>
          <w:i/>
        </w:rPr>
        <w:t>.</w:t>
      </w:r>
    </w:p>
    <w:p w14:paraId="298CA9F2" w14:textId="72A8810E" w:rsidR="00BB030F" w:rsidRDefault="00BB030F" w:rsidP="00EE1B16">
      <w:pPr>
        <w:pStyle w:val="Textkrper"/>
        <w:rPr>
          <w:b/>
        </w:rPr>
      </w:pPr>
    </w:p>
    <w:p w14:paraId="3F7A1597" w14:textId="2CB24DD6" w:rsidR="00BB030F" w:rsidRDefault="00BB030F" w:rsidP="00EE1B16">
      <w:pPr>
        <w:pStyle w:val="Textkrper"/>
        <w:rPr>
          <w:b/>
        </w:rPr>
      </w:pPr>
      <w:r>
        <w:rPr>
          <w:b/>
        </w:rPr>
        <w:t>Ka</w:t>
      </w:r>
      <w:r w:rsidRPr="002E2F1A">
        <w:rPr>
          <w:b/>
        </w:rPr>
        <w:t>pitel</w:t>
      </w:r>
      <w:r w:rsidR="00C3026D" w:rsidRPr="002E2F1A">
        <w:rPr>
          <w:b/>
        </w:rPr>
        <w:t xml:space="preserve"> </w:t>
      </w:r>
      <w:r w:rsidR="00C3026D" w:rsidRPr="002E2F1A">
        <w:rPr>
          <w:b/>
        </w:rPr>
        <w:fldChar w:fldCharType="begin"/>
      </w:r>
      <w:r w:rsidR="00C3026D" w:rsidRPr="002E2F1A">
        <w:rPr>
          <w:b/>
        </w:rPr>
        <w:instrText xml:space="preserve"> REF _Ref491348953 \r \h  \* MERGEFORMAT </w:instrText>
      </w:r>
      <w:r w:rsidR="00C3026D" w:rsidRPr="002E2F1A">
        <w:rPr>
          <w:b/>
        </w:rPr>
      </w:r>
      <w:r w:rsidR="00C3026D" w:rsidRPr="002E2F1A">
        <w:rPr>
          <w:b/>
        </w:rPr>
        <w:fldChar w:fldCharType="separate"/>
      </w:r>
      <w:r w:rsidR="006863C8">
        <w:rPr>
          <w:b/>
        </w:rPr>
        <w:t>8</w:t>
      </w:r>
      <w:r w:rsidR="00C3026D" w:rsidRPr="002E2F1A">
        <w:rPr>
          <w:b/>
        </w:rPr>
        <w:fldChar w:fldCharType="end"/>
      </w:r>
      <w:r w:rsidR="00C3026D">
        <w:rPr>
          <w:b/>
        </w:rPr>
        <w:t xml:space="preserve"> </w:t>
      </w:r>
      <w:r w:rsidR="00C3026D" w:rsidRPr="002E2F1A">
        <w:rPr>
          <w:b/>
        </w:rPr>
        <w:fldChar w:fldCharType="begin"/>
      </w:r>
      <w:r w:rsidR="00C3026D" w:rsidRPr="002E2F1A">
        <w:rPr>
          <w:b/>
        </w:rPr>
        <w:instrText xml:space="preserve"> REF _Ref491348967 \h  \* MERGEFORMAT </w:instrText>
      </w:r>
      <w:r w:rsidR="00C3026D" w:rsidRPr="002E2F1A">
        <w:rPr>
          <w:b/>
        </w:rPr>
      </w:r>
      <w:r w:rsidR="00C3026D" w:rsidRPr="002E2F1A">
        <w:rPr>
          <w:b/>
        </w:rPr>
        <w:fldChar w:fldCharType="separate"/>
      </w:r>
      <w:r w:rsidR="006863C8" w:rsidRPr="006863C8">
        <w:rPr>
          <w:b/>
        </w:rPr>
        <w:t>IAM für das IoT</w:t>
      </w:r>
      <w:r w:rsidR="00C3026D" w:rsidRPr="002E2F1A">
        <w:rPr>
          <w:b/>
        </w:rPr>
        <w:fldChar w:fldCharType="end"/>
      </w:r>
      <w:r w:rsidR="00C3026D">
        <w:rPr>
          <w:b/>
        </w:rPr>
        <w:t xml:space="preserve"> [neu]</w:t>
      </w:r>
    </w:p>
    <w:p w14:paraId="6BA52901" w14:textId="542C0730" w:rsidR="00BB030F" w:rsidRPr="002E2F1A" w:rsidRDefault="00C3026D" w:rsidP="002E2F1A">
      <w:pPr>
        <w:pStyle w:val="Textkrper"/>
        <w:numPr>
          <w:ilvl w:val="0"/>
          <w:numId w:val="46"/>
        </w:numPr>
        <w:rPr>
          <w:i/>
        </w:rPr>
      </w:pPr>
      <w:r>
        <w:rPr>
          <w:i/>
        </w:rPr>
        <w:t xml:space="preserve">Das Kapitel </w:t>
      </w:r>
      <w:r w:rsidR="005F7F75">
        <w:rPr>
          <w:i/>
        </w:rPr>
        <w:t>adressiert</w:t>
      </w:r>
      <w:r>
        <w:rPr>
          <w:i/>
        </w:rPr>
        <w:t xml:space="preserve"> die Anforderungen und </w:t>
      </w:r>
      <w:r w:rsidRPr="002E2F1A">
        <w:rPr>
          <w:i/>
        </w:rPr>
        <w:t>Auswirkungen des IoT auf die Gesta</w:t>
      </w:r>
      <w:r w:rsidRPr="002E2F1A">
        <w:rPr>
          <w:i/>
        </w:rPr>
        <w:t>l</w:t>
      </w:r>
      <w:r w:rsidRPr="002E2F1A">
        <w:rPr>
          <w:i/>
        </w:rPr>
        <w:t>tungsprinzipien der Identitäts- und Zugriffsverwaltung (IAM).</w:t>
      </w:r>
    </w:p>
    <w:p w14:paraId="28F5676D" w14:textId="5510280F" w:rsidR="00EE1B16" w:rsidRPr="007A5BE3" w:rsidRDefault="00BB030F" w:rsidP="00EE1B16">
      <w:pPr>
        <w:pStyle w:val="Textkrper"/>
        <w:rPr>
          <w:b/>
        </w:rPr>
      </w:pPr>
      <w:r>
        <w:rPr>
          <w:b/>
        </w:rPr>
        <w:t>Kapitel</w:t>
      </w:r>
      <w:r w:rsidR="00C3026D" w:rsidRPr="002E2F1A">
        <w:rPr>
          <w:b/>
        </w:rPr>
        <w:t xml:space="preserve"> </w:t>
      </w:r>
      <w:r w:rsidR="00C3026D" w:rsidRPr="002E2F1A">
        <w:rPr>
          <w:b/>
        </w:rPr>
        <w:fldChar w:fldCharType="begin"/>
      </w:r>
      <w:r w:rsidR="00C3026D" w:rsidRPr="002E2F1A">
        <w:rPr>
          <w:b/>
        </w:rPr>
        <w:instrText xml:space="preserve"> REF _Ref491077990 \r \h  \* MERGEFORMAT </w:instrText>
      </w:r>
      <w:r w:rsidR="00C3026D" w:rsidRPr="002E2F1A">
        <w:rPr>
          <w:b/>
        </w:rPr>
      </w:r>
      <w:r w:rsidR="00C3026D" w:rsidRPr="002E2F1A">
        <w:rPr>
          <w:b/>
        </w:rPr>
        <w:fldChar w:fldCharType="separate"/>
      </w:r>
      <w:r w:rsidR="006863C8">
        <w:rPr>
          <w:b/>
        </w:rPr>
        <w:t>9</w:t>
      </w:r>
      <w:r w:rsidR="00C3026D" w:rsidRPr="002E2F1A">
        <w:rPr>
          <w:b/>
        </w:rPr>
        <w:fldChar w:fldCharType="end"/>
      </w:r>
      <w:r w:rsidR="00C3026D" w:rsidRPr="002E2F1A">
        <w:rPr>
          <w:b/>
        </w:rPr>
        <w:t xml:space="preserve"> </w:t>
      </w:r>
      <w:r w:rsidR="00C3026D" w:rsidRPr="002E2F1A">
        <w:rPr>
          <w:b/>
        </w:rPr>
        <w:fldChar w:fldCharType="begin"/>
      </w:r>
      <w:r w:rsidR="00C3026D" w:rsidRPr="002E2F1A">
        <w:rPr>
          <w:b/>
        </w:rPr>
        <w:instrText xml:space="preserve"> REF _Ref491077990 \h  \* MERGEFORMAT </w:instrText>
      </w:r>
      <w:r w:rsidR="00C3026D" w:rsidRPr="002E2F1A">
        <w:rPr>
          <w:b/>
        </w:rPr>
      </w:r>
      <w:r w:rsidR="00C3026D" w:rsidRPr="002E2F1A">
        <w:rPr>
          <w:b/>
        </w:rPr>
        <w:fldChar w:fldCharType="separate"/>
      </w:r>
      <w:r w:rsidR="006863C8" w:rsidRPr="006863C8">
        <w:rPr>
          <w:b/>
        </w:rPr>
        <w:t>Privacy</w:t>
      </w:r>
      <w:r w:rsidR="00C3026D" w:rsidRPr="002E2F1A">
        <w:rPr>
          <w:b/>
        </w:rPr>
        <w:fldChar w:fldCharType="end"/>
      </w:r>
      <w:r w:rsidR="00C3026D" w:rsidRPr="002E2F1A">
        <w:rPr>
          <w:b/>
        </w:rPr>
        <w:t xml:space="preserve"> [neu]</w:t>
      </w:r>
    </w:p>
    <w:p w14:paraId="1A4D57A3" w14:textId="77777777" w:rsidR="00AA33FF" w:rsidRPr="002E2F1A" w:rsidRDefault="00AA33FF" w:rsidP="002E2F1A">
      <w:pPr>
        <w:pStyle w:val="Textkrper"/>
        <w:numPr>
          <w:ilvl w:val="0"/>
          <w:numId w:val="46"/>
        </w:numPr>
        <w:rPr>
          <w:i/>
        </w:rPr>
      </w:pPr>
      <w:r>
        <w:t>Dieses Kapitel beschreibt Anforderungen zum Schutz der Privatsphäre des Subjektes und  Richtlinien zur Verwaltung und Verarbeitung von subjektbezogenen Daten.</w:t>
      </w:r>
    </w:p>
    <w:p w14:paraId="257D4E46" w14:textId="77777777" w:rsidR="00AA33FF" w:rsidRDefault="00AA33FF" w:rsidP="002E2F1A">
      <w:pPr>
        <w:pStyle w:val="Textkrper"/>
      </w:pPr>
    </w:p>
    <w:p w14:paraId="50FC1098" w14:textId="2438A6BD" w:rsidR="00E75627" w:rsidRPr="002E2F1A" w:rsidRDefault="00AA33FF" w:rsidP="002E2F1A">
      <w:pPr>
        <w:pStyle w:val="Textkrper"/>
        <w:rPr>
          <w:i/>
        </w:rPr>
      </w:pPr>
      <w:r>
        <w:t xml:space="preserve">Das Kapitel </w:t>
      </w:r>
      <w:r w:rsidRPr="002E2F1A">
        <w:rPr>
          <w:b/>
        </w:rPr>
        <w:t>Identity Federation Modells</w:t>
      </w:r>
      <w:r>
        <w:t xml:space="preserve"> </w:t>
      </w:r>
      <w:r>
        <w:rPr>
          <w:b/>
        </w:rPr>
        <w:t>[eCH-0107 v2.00 Kapitel 6]</w:t>
      </w:r>
      <w:r w:rsidRPr="00D71B7B" w:rsidDel="000F3CD6">
        <w:rPr>
          <w:b/>
        </w:rPr>
        <w:t xml:space="preserve"> </w:t>
      </w:r>
      <w:r w:rsidRPr="002E2F1A">
        <w:t>wurde in den Anhang</w:t>
      </w:r>
      <w:r w:rsidR="00117E5B">
        <w:t xml:space="preserve"> E</w:t>
      </w:r>
      <w:r w:rsidRPr="002E2F1A">
        <w:t xml:space="preserve"> verschoben</w:t>
      </w:r>
      <w:r>
        <w:rPr>
          <w:i/>
        </w:rPr>
        <w:t>.</w:t>
      </w:r>
    </w:p>
    <w:sectPr w:rsidR="00E75627" w:rsidRPr="002E2F1A">
      <w:headerReference w:type="default" r:id="rId48"/>
      <w:footerReference w:type="default" r:id="rId49"/>
      <w:pgSz w:w="11907" w:h="16840" w:code="9"/>
      <w:pgMar w:top="1418" w:right="851" w:bottom="1134" w:left="1985" w:header="720" w:footer="68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C68E1D" w14:textId="77777777" w:rsidR="002914BF" w:rsidRDefault="002914BF">
      <w:r>
        <w:separator/>
      </w:r>
    </w:p>
  </w:endnote>
  <w:endnote w:type="continuationSeparator" w:id="0">
    <w:p w14:paraId="761B6642" w14:textId="77777777" w:rsidR="002914BF" w:rsidRDefault="002914BF">
      <w:r>
        <w:continuationSeparator/>
      </w:r>
    </w:p>
  </w:endnote>
  <w:endnote w:type="continuationNotice" w:id="1">
    <w:p w14:paraId="694F91F9" w14:textId="77777777" w:rsidR="002914BF" w:rsidRDefault="002914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heSans Swisscom Light">
    <w:altName w:val="Arial"/>
    <w:charset w:val="00"/>
    <w:family w:val="swiss"/>
    <w:pitch w:val="variable"/>
    <w:sig w:usb0="80000027" w:usb1="5000004A" w:usb2="00000000" w:usb3="00000000" w:csb0="00000001" w:csb1="00000000"/>
  </w:font>
  <w:font w:name="Bodoni MT">
    <w:panose1 w:val="020706030806060202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EAD1FF" w14:textId="77777777" w:rsidR="00133383" w:rsidRDefault="00133383" w:rsidP="004F1818">
    <w:pPr>
      <w:pBdr>
        <w:top w:val="single" w:sz="4" w:space="1" w:color="auto"/>
      </w:pBdr>
      <w:tabs>
        <w:tab w:val="right" w:pos="9072"/>
      </w:tabs>
      <w:rPr>
        <w:sz w:val="20"/>
      </w:rPr>
    </w:pPr>
    <w:r>
      <w:rPr>
        <w:sz w:val="20"/>
      </w:rPr>
      <w:t>Verein eCH, Mainaustrasse 30, Postfach, 8034 Zürich</w:t>
    </w:r>
    <w:r>
      <w:rPr>
        <w:sz w:val="20"/>
      </w:rPr>
      <w:tab/>
      <w:t xml:space="preserve"> </w:t>
    </w:r>
    <w:hyperlink r:id="rId1" w:history="1">
      <w:r>
        <w:rPr>
          <w:rStyle w:val="Hyperlink"/>
          <w:rFonts w:ascii="Arial" w:hAnsi="Arial"/>
        </w:rPr>
        <w:t>info@ech.ch</w:t>
      </w:r>
    </w:hyperlink>
    <w:r>
      <w:rPr>
        <w:sz w:val="20"/>
      </w:rPr>
      <w:br/>
      <w:t>T 044 388 74 64, F 044 388 71 80</w:t>
    </w:r>
    <w:r>
      <w:rPr>
        <w:sz w:val="20"/>
      </w:rPr>
      <w:tab/>
    </w:r>
    <w:hyperlink r:id="rId2" w:history="1">
      <w:r>
        <w:rPr>
          <w:rStyle w:val="Hyperlink"/>
          <w:rFonts w:ascii="Arial" w:hAnsi="Arial"/>
        </w:rPr>
        <w:t>www.ech.ch</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D786CC" w14:textId="77777777" w:rsidR="002914BF" w:rsidRDefault="002914BF">
      <w:r>
        <w:separator/>
      </w:r>
    </w:p>
  </w:footnote>
  <w:footnote w:type="continuationSeparator" w:id="0">
    <w:p w14:paraId="713F3C24" w14:textId="77777777" w:rsidR="002914BF" w:rsidRDefault="002914BF">
      <w:r>
        <w:continuationSeparator/>
      </w:r>
    </w:p>
  </w:footnote>
  <w:footnote w:type="continuationNotice" w:id="1">
    <w:p w14:paraId="08F2F1B3" w14:textId="77777777" w:rsidR="002914BF" w:rsidRDefault="002914BF">
      <w:pPr>
        <w:spacing w:after="0" w:line="240" w:lineRule="auto"/>
      </w:pPr>
    </w:p>
  </w:footnote>
  <w:footnote w:id="2">
    <w:p w14:paraId="418F1668" w14:textId="77777777" w:rsidR="00133383" w:rsidRDefault="00133383" w:rsidP="00552CF8">
      <w:pPr>
        <w:pStyle w:val="Funotentext"/>
      </w:pPr>
      <w:r>
        <w:rPr>
          <w:rStyle w:val="Funotenzeichen"/>
        </w:rPr>
        <w:footnoteRef/>
      </w:r>
      <w:r>
        <w:t xml:space="preserve"> </w:t>
      </w:r>
      <w:r w:rsidRPr="009E684C">
        <w:t>Der Betrieb kann vom IAM-Dienstanbieter selbst gewährleistet oder auch an einem Betre</w:t>
      </w:r>
      <w:r w:rsidRPr="009E684C">
        <w:t>i</w:t>
      </w:r>
      <w:r w:rsidRPr="009E684C">
        <w:t>ber ausgelagert werden (Outsourcing).  Im Outsourcing-Fall überträgt der IAM-Dienstanbieter die an ihn gestellten Anforderungen an den Betreiber. Auf das IAM-Gesamtsystem hat das keinen Einfluss und wird daher in diesem Dokument nicht weiter b</w:t>
      </w:r>
      <w:r w:rsidRPr="009E684C">
        <w:t>e</w:t>
      </w:r>
      <w:r w:rsidRPr="009E684C">
        <w:t>trachtet.</w:t>
      </w:r>
    </w:p>
  </w:footnote>
  <w:footnote w:id="3">
    <w:p w14:paraId="613C06B3" w14:textId="77777777" w:rsidR="00A55576" w:rsidRDefault="00A55576" w:rsidP="00A55576">
      <w:pPr>
        <w:pStyle w:val="Funotentext"/>
      </w:pPr>
      <w:r>
        <w:rPr>
          <w:rStyle w:val="Funotenzeichen"/>
        </w:rPr>
        <w:footnoteRef/>
      </w:r>
      <w:r>
        <w:t xml:space="preserve"> Bei einer Selbstregistrierung übernimmt das Subjekt die Rolle der RA und ggf. der AA, die Überprüfung der Identität des Subjektes und seiner Attribute entfällt.</w:t>
      </w:r>
    </w:p>
  </w:footnote>
  <w:footnote w:id="4">
    <w:p w14:paraId="33A8F404" w14:textId="77777777" w:rsidR="00133383" w:rsidRDefault="00133383" w:rsidP="00552CF8">
      <w:pPr>
        <w:pStyle w:val="Funotentext"/>
      </w:pPr>
      <w:r>
        <w:rPr>
          <w:rStyle w:val="Funotenzeichen"/>
        </w:rPr>
        <w:footnoteRef/>
      </w:r>
      <w:r>
        <w:t xml:space="preserve"> Die hier erwähnte fachliche Leistung ist z.B. die Bestellung einer Funklizenz oder einer Parkkarte, nicht eine IAM-Leistung von einem Dienstanbieter.</w:t>
      </w:r>
    </w:p>
  </w:footnote>
  <w:footnote w:id="5">
    <w:p w14:paraId="14D85EE5" w14:textId="70023F6C" w:rsidR="00133383" w:rsidRDefault="00133383">
      <w:pPr>
        <w:pStyle w:val="Funotentext"/>
      </w:pPr>
      <w:r>
        <w:rPr>
          <w:rStyle w:val="Funotenzeichen"/>
        </w:rPr>
        <w:footnoteRef/>
      </w:r>
      <w:r>
        <w:t xml:space="preserve"> Die vollständigen Beschreibungen mit Abbildungen und Beispielen sind im eCH-0219</w:t>
      </w:r>
      <w:sdt>
        <w:sdtPr>
          <w:id w:val="1584255082"/>
          <w:citation/>
        </w:sdtPr>
        <w:sdtEndPr/>
        <w:sdtContent>
          <w:r>
            <w:fldChar w:fldCharType="begin"/>
          </w:r>
          <w:r>
            <w:instrText xml:space="preserve"> CITATION eCH0219 \l 2055 </w:instrText>
          </w:r>
          <w:r>
            <w:fldChar w:fldCharType="separate"/>
          </w:r>
          <w:r>
            <w:rPr>
              <w:noProof/>
            </w:rPr>
            <w:t xml:space="preserve"> [2]</w:t>
          </w:r>
          <w:r>
            <w:fldChar w:fldCharType="end"/>
          </w:r>
        </w:sdtContent>
      </w:sdt>
      <w:r>
        <w:t xml:space="preserve"> zu finden.</w:t>
      </w:r>
    </w:p>
  </w:footnote>
  <w:footnote w:id="6">
    <w:p w14:paraId="40E0C8FD" w14:textId="2C13CF32" w:rsidR="00133383" w:rsidRDefault="00133383">
      <w:pPr>
        <w:pStyle w:val="Funotentext"/>
      </w:pPr>
      <w:r>
        <w:rPr>
          <w:rStyle w:val="Funotenzeichen"/>
        </w:rPr>
        <w:footnoteRef/>
      </w:r>
      <w:r>
        <w:t xml:space="preserve"> Die Aussage gilt (im Rahmen von eCH-0107) für organisationsübergreifende Systeme. Es wird allerdings empfohlen, bezüglich Eindeutigkeit auch organisationsintern keine Einschrä</w:t>
      </w:r>
      <w:r>
        <w:t>n</w:t>
      </w:r>
      <w:r>
        <w:t>kungen zu machen.</w:t>
      </w:r>
    </w:p>
  </w:footnote>
  <w:footnote w:id="7">
    <w:p w14:paraId="1AD27134" w14:textId="2B7CD9B4" w:rsidR="00133383" w:rsidRDefault="00133383">
      <w:pPr>
        <w:pStyle w:val="Funotentext"/>
      </w:pPr>
      <w:r>
        <w:rPr>
          <w:rStyle w:val="Funotenzeichen"/>
        </w:rPr>
        <w:footnoteRef/>
      </w:r>
      <w:r>
        <w:t xml:space="preserve"> Die Authentifizierungs- und Attributbestätigungen werden im Normalfall gemeinsam vom Vermittler erzeugt und an </w:t>
      </w:r>
      <w:proofErr w:type="gramStart"/>
      <w:r>
        <w:t>die</w:t>
      </w:r>
      <w:proofErr w:type="gramEnd"/>
      <w:r>
        <w:t xml:space="preserve"> RP übergeben.</w:t>
      </w:r>
    </w:p>
  </w:footnote>
  <w:footnote w:id="8">
    <w:p w14:paraId="41376264" w14:textId="1D06573E" w:rsidR="00133383" w:rsidRDefault="00133383" w:rsidP="00D52F43">
      <w:pPr>
        <w:pStyle w:val="Funotentext"/>
      </w:pPr>
      <w:r>
        <w:rPr>
          <w:rStyle w:val="Funotenzeichen"/>
        </w:rPr>
        <w:footnoteRef/>
      </w:r>
      <w:r>
        <w:t xml:space="preserve"> ISMS3 ist eine ISMS komplett auf ISO 27001 abbildbar, nimmt aber zusätzlich die Maturität der Organisation in Betracht.</w:t>
      </w:r>
    </w:p>
  </w:footnote>
  <w:footnote w:id="9">
    <w:p w14:paraId="18046060" w14:textId="77777777" w:rsidR="00133383" w:rsidRDefault="00133383" w:rsidP="003D252A">
      <w:pPr>
        <w:pStyle w:val="Funotentext"/>
      </w:pPr>
      <w:r>
        <w:rPr>
          <w:rStyle w:val="Funotenzeichen"/>
        </w:rPr>
        <w:footnoteRef/>
      </w:r>
      <w:r>
        <w:t xml:space="preserve"> </w:t>
      </w:r>
      <w:r>
        <w:rPr>
          <w:rFonts w:cs="Arial"/>
          <w:szCs w:val="22"/>
        </w:rPr>
        <w:t>O-</w:t>
      </w:r>
      <w:r w:rsidRPr="006A2434">
        <w:rPr>
          <w:rFonts w:cs="Arial"/>
          <w:szCs w:val="22"/>
        </w:rPr>
        <w:t>ISM</w:t>
      </w:r>
      <w:r>
        <w:rPr>
          <w:rFonts w:cs="Arial"/>
          <w:szCs w:val="22"/>
        </w:rPr>
        <w:t xml:space="preserve">3 </w:t>
      </w:r>
      <w:r>
        <w:t>ist eine ISMS komplett auf ISO 27001 Abbildbar, nimmt aber zusätzlich die Matur</w:t>
      </w:r>
      <w:r>
        <w:t>i</w:t>
      </w:r>
      <w:r>
        <w:t>tät der Organisation in Betracht.</w:t>
      </w:r>
    </w:p>
  </w:footnote>
  <w:footnote w:id="10">
    <w:p w14:paraId="21F7DDAF" w14:textId="2EE08ED2" w:rsidR="00133383" w:rsidRDefault="00133383">
      <w:pPr>
        <w:pStyle w:val="Funotentext"/>
      </w:pPr>
      <w:r>
        <w:rPr>
          <w:rStyle w:val="Funotenzeichen"/>
        </w:rPr>
        <w:footnoteRef/>
      </w:r>
      <w:r>
        <w:t xml:space="preserve"> </w:t>
      </w:r>
      <w:r w:rsidRPr="00EE1140">
        <w:rPr>
          <w:rStyle w:val="Standard85Zchn"/>
        </w:rPr>
        <w:t xml:space="preserve">Bei den Services zur </w:t>
      </w:r>
      <w:r>
        <w:rPr>
          <w:rStyle w:val="Standard85Zchn"/>
          <w:lang w:val="de-CH"/>
        </w:rPr>
        <w:t>Laufzeit</w:t>
      </w:r>
      <w:r w:rsidRPr="00EE1140">
        <w:rPr>
          <w:rStyle w:val="Standard85Zchn"/>
        </w:rPr>
        <w:t xml:space="preserve"> werden in der Schnittstelle, die Daten angeben, die zur </w:t>
      </w:r>
      <w:r>
        <w:rPr>
          <w:rStyle w:val="Standard85Zchn"/>
          <w:lang w:val="de-CH"/>
        </w:rPr>
        <w:t>Laufzeit</w:t>
      </w:r>
      <w:r w:rsidRPr="00EE1140">
        <w:rPr>
          <w:rStyle w:val="Standard85Zchn"/>
        </w:rPr>
        <w:t xml:space="preserve"> als Informationen benötigt werden (In-Schnittstelle) bzw. die nach der Ausführung des Services zur Verfügung stehen (Out-Schnittstelle). Werden zur Ausführung zusätzliche Informationen aus der Definitionszeit </w:t>
      </w:r>
      <w:r>
        <w:rPr>
          <w:rStyle w:val="Standard85Zchn"/>
          <w:lang w:val="de-CH"/>
        </w:rPr>
        <w:t xml:space="preserve">oder weitere Services der Laufzeit </w:t>
      </w:r>
      <w:r w:rsidRPr="00EE1140">
        <w:rPr>
          <w:rStyle w:val="Standard85Zchn"/>
        </w:rPr>
        <w:t xml:space="preserve">benötigt, </w:t>
      </w:r>
      <w:r>
        <w:rPr>
          <w:rStyle w:val="Standard85Zchn"/>
          <w:lang w:val="de-CH"/>
        </w:rPr>
        <w:t xml:space="preserve">so </w:t>
      </w:r>
      <w:r w:rsidRPr="00EE1140">
        <w:rPr>
          <w:rStyle w:val="Standard85Zchn"/>
        </w:rPr>
        <w:t>werden die entspr. Services angegeben (Braucht-Schnittstelle).</w:t>
      </w:r>
    </w:p>
  </w:footnote>
  <w:footnote w:id="11">
    <w:p w14:paraId="61FB2CEA" w14:textId="77777777" w:rsidR="00133383" w:rsidRDefault="00133383" w:rsidP="00136C6F">
      <w:pPr>
        <w:pStyle w:val="Funotentext"/>
        <w:spacing w:after="0" w:line="240" w:lineRule="auto"/>
      </w:pPr>
      <w:r>
        <w:rPr>
          <w:rStyle w:val="Funotenzeichen"/>
          <w:b/>
          <w:bCs/>
        </w:rPr>
        <w:footnoteRef/>
      </w:r>
      <w:r>
        <w:t xml:space="preserve"> inkl. Beziehung linkedID</w:t>
      </w:r>
    </w:p>
  </w:footnote>
  <w:footnote w:id="12">
    <w:p w14:paraId="7BF6FC6C" w14:textId="21E5B2A9" w:rsidR="00133383" w:rsidRDefault="00133383" w:rsidP="00136C6F">
      <w:pPr>
        <w:pStyle w:val="Funotentext"/>
        <w:spacing w:after="0" w:line="240" w:lineRule="auto"/>
      </w:pPr>
      <w:r>
        <w:rPr>
          <w:rStyle w:val="Funotenzeichen"/>
          <w:b/>
          <w:bCs/>
        </w:rPr>
        <w:footnoteRef/>
      </w:r>
      <w:r>
        <w:t xml:space="preserve"> inkl. Beziehung zu E-Identity</w:t>
      </w:r>
    </w:p>
  </w:footnote>
  <w:footnote w:id="13">
    <w:p w14:paraId="4D3EBF42" w14:textId="77777777" w:rsidR="00133383" w:rsidRDefault="00133383" w:rsidP="00136C6F">
      <w:pPr>
        <w:pStyle w:val="Funotentext"/>
        <w:spacing w:after="0" w:line="240" w:lineRule="auto"/>
      </w:pPr>
      <w:r>
        <w:rPr>
          <w:rStyle w:val="Funotenzeichen"/>
        </w:rPr>
        <w:footnoteRef/>
      </w:r>
      <w:r>
        <w:t xml:space="preserve"> B für Identifikator (ist auch ein Attribut)</w:t>
      </w:r>
    </w:p>
  </w:footnote>
  <w:footnote w:id="14">
    <w:p w14:paraId="4D143FFA" w14:textId="5318CA3D" w:rsidR="00133383" w:rsidRDefault="00133383" w:rsidP="00136C6F">
      <w:pPr>
        <w:pStyle w:val="Funotentext"/>
        <w:spacing w:after="0" w:line="240" w:lineRule="auto"/>
      </w:pPr>
      <w:r>
        <w:rPr>
          <w:rStyle w:val="Funotenzeichen"/>
        </w:rPr>
        <w:footnoteRef/>
      </w:r>
      <w:r w:rsidRPr="00136C6F">
        <w:t xml:space="preserve"> B, wenn Broker selber kombinierte </w:t>
      </w:r>
      <w:r w:rsidRPr="00136C6F">
        <w:rPr>
          <w:i/>
        </w:rPr>
        <w:t>Authenti</w:t>
      </w:r>
      <w:r>
        <w:rPr>
          <w:i/>
        </w:rPr>
        <w:t>fizierungs-</w:t>
      </w:r>
      <w:r w:rsidRPr="00136C6F">
        <w:rPr>
          <w:i/>
        </w:rPr>
        <w:t xml:space="preserve"> </w:t>
      </w:r>
      <w:r>
        <w:rPr>
          <w:i/>
        </w:rPr>
        <w:t>u</w:t>
      </w:r>
      <w:r w:rsidRPr="00136C6F">
        <w:rPr>
          <w:i/>
        </w:rPr>
        <w:t>nd Attribut</w:t>
      </w:r>
      <w:r>
        <w:rPr>
          <w:i/>
        </w:rPr>
        <w:t>bestätigungen</w:t>
      </w:r>
      <w:r w:rsidRPr="00136C6F">
        <w:t xml:space="preserve"> ausstellt</w:t>
      </w:r>
    </w:p>
  </w:footnote>
  <w:footnote w:id="15">
    <w:p w14:paraId="27BB6B1E" w14:textId="77777777" w:rsidR="00133383" w:rsidRDefault="00133383" w:rsidP="005F0775">
      <w:pPr>
        <w:pStyle w:val="Funotentext"/>
      </w:pPr>
      <w:r>
        <w:rPr>
          <w:rStyle w:val="Funotenzeichen"/>
        </w:rPr>
        <w:footnoteRef/>
      </w:r>
      <w:r>
        <w:t xml:space="preserve"> Der Besitzer kann eventuell auf den Hersteller des Dings Regress nehmen, was hier aber nicht weiter vertieft wird.</w:t>
      </w:r>
    </w:p>
  </w:footnote>
  <w:footnote w:id="16">
    <w:p w14:paraId="4D234940" w14:textId="77777777" w:rsidR="00133383" w:rsidRDefault="00133383" w:rsidP="0034704D">
      <w:pPr>
        <w:pStyle w:val="Funotentext"/>
      </w:pPr>
      <w:r>
        <w:rPr>
          <w:rStyle w:val="Funotenzeichen"/>
        </w:rPr>
        <w:footnoteRef/>
      </w:r>
      <w:r>
        <w:t xml:space="preserve"> Umgekehrt kann auch die Anforderung bestehen, dass eine </w:t>
      </w:r>
      <w:r>
        <w:rPr>
          <w:sz w:val="20"/>
        </w:rPr>
        <w:t>beteiligte RP</w:t>
      </w:r>
      <w:r w:rsidRPr="00AB4B40">
        <w:rPr>
          <w:sz w:val="20"/>
        </w:rPr>
        <w:t xml:space="preserve"> nicht feststellen können</w:t>
      </w:r>
      <w:r>
        <w:rPr>
          <w:sz w:val="20"/>
        </w:rPr>
        <w:t xml:space="preserve"> soll</w:t>
      </w:r>
      <w:r w:rsidRPr="00AB4B40">
        <w:rPr>
          <w:sz w:val="20"/>
        </w:rPr>
        <w:t>, bei welchem IdP/AA sich ein bestim</w:t>
      </w:r>
      <w:r>
        <w:rPr>
          <w:sz w:val="20"/>
        </w:rPr>
        <w:t xml:space="preserve">mter Benutzer authentisiert hat. Diese Anforderung ist in der Praxis eher unrealistisch. </w:t>
      </w:r>
      <w:proofErr w:type="gramStart"/>
      <w:r>
        <w:rPr>
          <w:sz w:val="20"/>
        </w:rPr>
        <w:t>Eine</w:t>
      </w:r>
      <w:proofErr w:type="gramEnd"/>
      <w:r>
        <w:rPr>
          <w:sz w:val="20"/>
        </w:rPr>
        <w:t xml:space="preserve"> RP muss i.d. Regel prüfen können, bei welchem IdP/AA sich ein Benutzer authentisiert hat, um das notwendige Vertrauen aufbauen zu können.  </w:t>
      </w:r>
    </w:p>
  </w:footnote>
  <w:footnote w:id="17">
    <w:p w14:paraId="09C23D52" w14:textId="77BB4D24" w:rsidR="00133383" w:rsidRDefault="00133383" w:rsidP="009C3135">
      <w:pPr>
        <w:pStyle w:val="Funotentext"/>
      </w:pPr>
      <w:r>
        <w:rPr>
          <w:rStyle w:val="Funotenzeichen"/>
        </w:rPr>
        <w:footnoteRef/>
      </w:r>
      <w:r>
        <w:t xml:space="preserve"> Diese allgemein formulierte Anforderung beinhaltet auch den Assertion Diebstahl über e</w:t>
      </w:r>
      <w:r>
        <w:t>i</w:t>
      </w:r>
      <w:r>
        <w:t>nen Browser. Diese Anforderung kann z.Zt. nur mit SAML und dem Holder-of-Key Profil (HoK) sinnvoll umgesetzt werden.</w:t>
      </w:r>
    </w:p>
  </w:footnote>
  <w:footnote w:id="18">
    <w:p w14:paraId="4E17AE6B" w14:textId="77777777" w:rsidR="00133383" w:rsidRDefault="00133383" w:rsidP="00295D3A">
      <w:pPr>
        <w:pStyle w:val="Funotentext"/>
      </w:pPr>
      <w:r>
        <w:rPr>
          <w:rStyle w:val="Funotenzeichen"/>
        </w:rPr>
        <w:footnoteRef/>
      </w:r>
      <w:r>
        <w:t xml:space="preserve"> </w:t>
      </w:r>
      <w:r>
        <w:rPr>
          <w:lang w:val="de-DE"/>
        </w:rPr>
        <w:t>Nabe und Speich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C7974D" w14:textId="77777777" w:rsidR="00133383" w:rsidRDefault="00133383">
    <w:pPr>
      <w:pStyle w:val="Kopfzeile"/>
    </w:pPr>
  </w:p>
  <w:p w14:paraId="170421BE" w14:textId="6F4DF8FC" w:rsidR="00133383" w:rsidRDefault="00133383">
    <w:pPr>
      <w:pStyle w:val="Kopfzeile"/>
      <w:tabs>
        <w:tab w:val="left" w:pos="1418"/>
      </w:tabs>
    </w:pPr>
    <w:r>
      <w:rPr>
        <w:noProof/>
      </w:rPr>
      <mc:AlternateContent>
        <mc:Choice Requires="wpc">
          <w:drawing>
            <wp:inline distT="0" distB="0" distL="0" distR="0" wp14:anchorId="01951CAB" wp14:editId="50798BF6">
              <wp:extent cx="937260" cy="408940"/>
              <wp:effectExtent l="0" t="0" r="15240" b="10160"/>
              <wp:docPr id="23" name="Canvas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 name="Rectangle 4"/>
                      <wps:cNvSpPr>
                        <a:spLocks noChangeArrowheads="1"/>
                      </wps:cNvSpPr>
                      <wps:spPr bwMode="auto">
                        <a:xfrm>
                          <a:off x="0" y="0"/>
                          <a:ext cx="937260" cy="408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bodyPr rot="0" vert="horz" wrap="square" lIns="91440" tIns="45720" rIns="91440" bIns="45720" anchor="t" anchorCtr="0" upright="1">
                        <a:noAutofit/>
                      </wps:bodyPr>
                    </wps:wsp>
                    <wps:wsp>
                      <wps:cNvPr id="3" name="Freeform 5"/>
                      <wps:cNvSpPr>
                        <a:spLocks noEditPoints="1"/>
                      </wps:cNvSpPr>
                      <wps:spPr bwMode="auto">
                        <a:xfrm>
                          <a:off x="0" y="1905"/>
                          <a:ext cx="236220" cy="249555"/>
                        </a:xfrm>
                        <a:custGeom>
                          <a:avLst/>
                          <a:gdLst>
                            <a:gd name="T0" fmla="*/ 361 w 372"/>
                            <a:gd name="T1" fmla="*/ 199 h 393"/>
                            <a:gd name="T2" fmla="*/ 324 w 372"/>
                            <a:gd name="T3" fmla="*/ 266 h 393"/>
                            <a:gd name="T4" fmla="*/ 266 w 372"/>
                            <a:gd name="T5" fmla="*/ 327 h 393"/>
                            <a:gd name="T6" fmla="*/ 184 w 372"/>
                            <a:gd name="T7" fmla="*/ 377 h 393"/>
                            <a:gd name="T8" fmla="*/ 103 w 372"/>
                            <a:gd name="T9" fmla="*/ 393 h 393"/>
                            <a:gd name="T10" fmla="*/ 53 w 372"/>
                            <a:gd name="T11" fmla="*/ 383 h 393"/>
                            <a:gd name="T12" fmla="*/ 18 w 372"/>
                            <a:gd name="T13" fmla="*/ 356 h 393"/>
                            <a:gd name="T14" fmla="*/ 1 w 372"/>
                            <a:gd name="T15" fmla="*/ 316 h 393"/>
                            <a:gd name="T16" fmla="*/ 4 w 372"/>
                            <a:gd name="T17" fmla="*/ 251 h 393"/>
                            <a:gd name="T18" fmla="*/ 34 w 372"/>
                            <a:gd name="T19" fmla="*/ 172 h 393"/>
                            <a:gd name="T20" fmla="*/ 94 w 372"/>
                            <a:gd name="T21" fmla="*/ 94 h 393"/>
                            <a:gd name="T22" fmla="*/ 170 w 372"/>
                            <a:gd name="T23" fmla="*/ 34 h 393"/>
                            <a:gd name="T24" fmla="*/ 251 w 372"/>
                            <a:gd name="T25" fmla="*/ 4 h 393"/>
                            <a:gd name="T26" fmla="*/ 316 w 372"/>
                            <a:gd name="T27" fmla="*/ 2 h 393"/>
                            <a:gd name="T28" fmla="*/ 353 w 372"/>
                            <a:gd name="T29" fmla="*/ 20 h 393"/>
                            <a:gd name="T30" fmla="*/ 369 w 372"/>
                            <a:gd name="T31" fmla="*/ 55 h 393"/>
                            <a:gd name="T32" fmla="*/ 89 w 372"/>
                            <a:gd name="T33" fmla="*/ 163 h 393"/>
                            <a:gd name="T34" fmla="*/ 82 w 372"/>
                            <a:gd name="T35" fmla="*/ 203 h 393"/>
                            <a:gd name="T36" fmla="*/ 83 w 372"/>
                            <a:gd name="T37" fmla="*/ 242 h 393"/>
                            <a:gd name="T38" fmla="*/ 109 w 372"/>
                            <a:gd name="T39" fmla="*/ 280 h 393"/>
                            <a:gd name="T40" fmla="*/ 146 w 372"/>
                            <a:gd name="T41" fmla="*/ 297 h 393"/>
                            <a:gd name="T42" fmla="*/ 206 w 372"/>
                            <a:gd name="T43" fmla="*/ 295 h 393"/>
                            <a:gd name="T44" fmla="*/ 278 w 372"/>
                            <a:gd name="T45" fmla="*/ 261 h 393"/>
                            <a:gd name="T46" fmla="*/ 335 w 372"/>
                            <a:gd name="T47" fmla="*/ 199 h 393"/>
                            <a:gd name="T48" fmla="*/ 370 w 372"/>
                            <a:gd name="T49" fmla="*/ 162 h 393"/>
                            <a:gd name="T50" fmla="*/ 276 w 372"/>
                            <a:gd name="T51" fmla="*/ 63 h 393"/>
                            <a:gd name="T52" fmla="*/ 263 w 372"/>
                            <a:gd name="T53" fmla="*/ 40 h 393"/>
                            <a:gd name="T54" fmla="*/ 233 w 372"/>
                            <a:gd name="T55" fmla="*/ 32 h 393"/>
                            <a:gd name="T56" fmla="*/ 178 w 372"/>
                            <a:gd name="T57" fmla="*/ 47 h 393"/>
                            <a:gd name="T58" fmla="*/ 128 w 372"/>
                            <a:gd name="T59" fmla="*/ 88 h 393"/>
                            <a:gd name="T60" fmla="*/ 95 w 372"/>
                            <a:gd name="T61" fmla="*/ 142 h 393"/>
                            <a:gd name="T62" fmla="*/ 278 w 372"/>
                            <a:gd name="T63" fmla="*/ 80 h 3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72" h="393">
                              <a:moveTo>
                                <a:pt x="370" y="162"/>
                              </a:moveTo>
                              <a:lnTo>
                                <a:pt x="361" y="199"/>
                              </a:lnTo>
                              <a:lnTo>
                                <a:pt x="346" y="234"/>
                              </a:lnTo>
                              <a:lnTo>
                                <a:pt x="324" y="266"/>
                              </a:lnTo>
                              <a:lnTo>
                                <a:pt x="298" y="297"/>
                              </a:lnTo>
                              <a:lnTo>
                                <a:pt x="266" y="327"/>
                              </a:lnTo>
                              <a:lnTo>
                                <a:pt x="225" y="356"/>
                              </a:lnTo>
                              <a:lnTo>
                                <a:pt x="184" y="377"/>
                              </a:lnTo>
                              <a:lnTo>
                                <a:pt x="143" y="389"/>
                              </a:lnTo>
                              <a:lnTo>
                                <a:pt x="103" y="393"/>
                              </a:lnTo>
                              <a:lnTo>
                                <a:pt x="76" y="391"/>
                              </a:lnTo>
                              <a:lnTo>
                                <a:pt x="53" y="383"/>
                              </a:lnTo>
                              <a:lnTo>
                                <a:pt x="33" y="370"/>
                              </a:lnTo>
                              <a:lnTo>
                                <a:pt x="18" y="356"/>
                              </a:lnTo>
                              <a:lnTo>
                                <a:pt x="8" y="337"/>
                              </a:lnTo>
                              <a:lnTo>
                                <a:pt x="1" y="316"/>
                              </a:lnTo>
                              <a:lnTo>
                                <a:pt x="0" y="293"/>
                              </a:lnTo>
                              <a:lnTo>
                                <a:pt x="4" y="251"/>
                              </a:lnTo>
                              <a:lnTo>
                                <a:pt x="15" y="211"/>
                              </a:lnTo>
                              <a:lnTo>
                                <a:pt x="34" y="172"/>
                              </a:lnTo>
                              <a:lnTo>
                                <a:pt x="60" y="132"/>
                              </a:lnTo>
                              <a:lnTo>
                                <a:pt x="94" y="94"/>
                              </a:lnTo>
                              <a:lnTo>
                                <a:pt x="131" y="61"/>
                              </a:lnTo>
                              <a:lnTo>
                                <a:pt x="170" y="34"/>
                              </a:lnTo>
                              <a:lnTo>
                                <a:pt x="210" y="15"/>
                              </a:lnTo>
                              <a:lnTo>
                                <a:pt x="251" y="4"/>
                              </a:lnTo>
                              <a:lnTo>
                                <a:pt x="291" y="0"/>
                              </a:lnTo>
                              <a:lnTo>
                                <a:pt x="316" y="2"/>
                              </a:lnTo>
                              <a:lnTo>
                                <a:pt x="336" y="9"/>
                              </a:lnTo>
                              <a:lnTo>
                                <a:pt x="353" y="20"/>
                              </a:lnTo>
                              <a:lnTo>
                                <a:pt x="364" y="35"/>
                              </a:lnTo>
                              <a:lnTo>
                                <a:pt x="369" y="55"/>
                              </a:lnTo>
                              <a:lnTo>
                                <a:pt x="372" y="80"/>
                              </a:lnTo>
                              <a:lnTo>
                                <a:pt x="89" y="163"/>
                              </a:lnTo>
                              <a:lnTo>
                                <a:pt x="84" y="185"/>
                              </a:lnTo>
                              <a:lnTo>
                                <a:pt x="82" y="203"/>
                              </a:lnTo>
                              <a:lnTo>
                                <a:pt x="80" y="216"/>
                              </a:lnTo>
                              <a:lnTo>
                                <a:pt x="83" y="242"/>
                              </a:lnTo>
                              <a:lnTo>
                                <a:pt x="93" y="264"/>
                              </a:lnTo>
                              <a:lnTo>
                                <a:pt x="109" y="280"/>
                              </a:lnTo>
                              <a:lnTo>
                                <a:pt x="127" y="291"/>
                              </a:lnTo>
                              <a:lnTo>
                                <a:pt x="146" y="297"/>
                              </a:lnTo>
                              <a:lnTo>
                                <a:pt x="167" y="299"/>
                              </a:lnTo>
                              <a:lnTo>
                                <a:pt x="206" y="295"/>
                              </a:lnTo>
                              <a:lnTo>
                                <a:pt x="242" y="282"/>
                              </a:lnTo>
                              <a:lnTo>
                                <a:pt x="278" y="261"/>
                              </a:lnTo>
                              <a:lnTo>
                                <a:pt x="309" y="232"/>
                              </a:lnTo>
                              <a:lnTo>
                                <a:pt x="335" y="199"/>
                              </a:lnTo>
                              <a:lnTo>
                                <a:pt x="355" y="158"/>
                              </a:lnTo>
                              <a:lnTo>
                                <a:pt x="370" y="162"/>
                              </a:lnTo>
                              <a:close/>
                              <a:moveTo>
                                <a:pt x="278" y="80"/>
                              </a:moveTo>
                              <a:lnTo>
                                <a:pt x="276" y="63"/>
                              </a:lnTo>
                              <a:lnTo>
                                <a:pt x="271" y="50"/>
                              </a:lnTo>
                              <a:lnTo>
                                <a:pt x="263" y="40"/>
                              </a:lnTo>
                              <a:lnTo>
                                <a:pt x="249" y="34"/>
                              </a:lnTo>
                              <a:lnTo>
                                <a:pt x="233" y="32"/>
                              </a:lnTo>
                              <a:lnTo>
                                <a:pt x="206" y="36"/>
                              </a:lnTo>
                              <a:lnTo>
                                <a:pt x="178" y="47"/>
                              </a:lnTo>
                              <a:lnTo>
                                <a:pt x="153" y="65"/>
                              </a:lnTo>
                              <a:lnTo>
                                <a:pt x="128" y="88"/>
                              </a:lnTo>
                              <a:lnTo>
                                <a:pt x="109" y="113"/>
                              </a:lnTo>
                              <a:lnTo>
                                <a:pt x="95" y="142"/>
                              </a:lnTo>
                              <a:lnTo>
                                <a:pt x="278" y="86"/>
                              </a:lnTo>
                              <a:lnTo>
                                <a:pt x="278" y="80"/>
                              </a:lnTo>
                              <a:close/>
                            </a:path>
                          </a:pathLst>
                        </a:custGeom>
                        <a:solidFill>
                          <a:srgbClr val="FA1A56"/>
                        </a:solidFill>
                        <a:ln w="0">
                          <a:solidFill>
                            <a:srgbClr val="FA1A56"/>
                          </a:solidFill>
                          <a:prstDash val="solid"/>
                          <a:round/>
                          <a:headEnd/>
                          <a:tailEnd/>
                        </a:ln>
                      </wps:spPr>
                      <wps:bodyPr rot="0" vert="horz" wrap="square" lIns="91440" tIns="45720" rIns="91440" bIns="45720" anchor="t" anchorCtr="0" upright="1">
                        <a:noAutofit/>
                      </wps:bodyPr>
                    </wps:wsp>
                    <wps:wsp>
                      <wps:cNvPr id="21" name="Freeform 6"/>
                      <wps:cNvSpPr>
                        <a:spLocks/>
                      </wps:cNvSpPr>
                      <wps:spPr bwMode="auto">
                        <a:xfrm>
                          <a:off x="250190" y="99060"/>
                          <a:ext cx="326390" cy="307975"/>
                        </a:xfrm>
                        <a:custGeom>
                          <a:avLst/>
                          <a:gdLst>
                            <a:gd name="T0" fmla="*/ 401 w 514"/>
                            <a:gd name="T1" fmla="*/ 155 h 485"/>
                            <a:gd name="T2" fmla="*/ 371 w 514"/>
                            <a:gd name="T3" fmla="*/ 111 h 485"/>
                            <a:gd name="T4" fmla="*/ 322 w 514"/>
                            <a:gd name="T5" fmla="*/ 82 h 485"/>
                            <a:gd name="T6" fmla="*/ 258 w 514"/>
                            <a:gd name="T7" fmla="*/ 73 h 485"/>
                            <a:gd name="T8" fmla="*/ 202 w 514"/>
                            <a:gd name="T9" fmla="*/ 81 h 485"/>
                            <a:gd name="T10" fmla="*/ 156 w 514"/>
                            <a:gd name="T11" fmla="*/ 108 h 485"/>
                            <a:gd name="T12" fmla="*/ 122 w 514"/>
                            <a:gd name="T13" fmla="*/ 152 h 485"/>
                            <a:gd name="T14" fmla="*/ 104 w 514"/>
                            <a:gd name="T15" fmla="*/ 215 h 485"/>
                            <a:gd name="T16" fmla="*/ 104 w 514"/>
                            <a:gd name="T17" fmla="*/ 286 h 485"/>
                            <a:gd name="T18" fmla="*/ 128 w 514"/>
                            <a:gd name="T19" fmla="*/ 346 h 485"/>
                            <a:gd name="T20" fmla="*/ 171 w 514"/>
                            <a:gd name="T21" fmla="*/ 389 h 485"/>
                            <a:gd name="T22" fmla="*/ 231 w 514"/>
                            <a:gd name="T23" fmla="*/ 412 h 485"/>
                            <a:gd name="T24" fmla="*/ 296 w 514"/>
                            <a:gd name="T25" fmla="*/ 414 h 485"/>
                            <a:gd name="T26" fmla="*/ 345 w 514"/>
                            <a:gd name="T27" fmla="*/ 396 h 485"/>
                            <a:gd name="T28" fmla="*/ 379 w 514"/>
                            <a:gd name="T29" fmla="*/ 368 h 485"/>
                            <a:gd name="T30" fmla="*/ 398 w 514"/>
                            <a:gd name="T31" fmla="*/ 332 h 485"/>
                            <a:gd name="T32" fmla="*/ 408 w 514"/>
                            <a:gd name="T33" fmla="*/ 299 h 485"/>
                            <a:gd name="T34" fmla="*/ 510 w 514"/>
                            <a:gd name="T35" fmla="*/ 322 h 485"/>
                            <a:gd name="T36" fmla="*/ 494 w 514"/>
                            <a:gd name="T37" fmla="*/ 366 h 485"/>
                            <a:gd name="T38" fmla="*/ 467 w 514"/>
                            <a:gd name="T39" fmla="*/ 408 h 485"/>
                            <a:gd name="T40" fmla="*/ 426 w 514"/>
                            <a:gd name="T41" fmla="*/ 445 h 485"/>
                            <a:gd name="T42" fmla="*/ 369 w 514"/>
                            <a:gd name="T43" fmla="*/ 472 h 485"/>
                            <a:gd name="T44" fmla="*/ 296 w 514"/>
                            <a:gd name="T45" fmla="*/ 485 h 485"/>
                            <a:gd name="T46" fmla="*/ 204 w 514"/>
                            <a:gd name="T47" fmla="*/ 485 h 485"/>
                            <a:gd name="T48" fmla="*/ 130 w 514"/>
                            <a:gd name="T49" fmla="*/ 465 h 485"/>
                            <a:gd name="T50" fmla="*/ 73 w 514"/>
                            <a:gd name="T51" fmla="*/ 427 h 485"/>
                            <a:gd name="T52" fmla="*/ 32 w 514"/>
                            <a:gd name="T53" fmla="*/ 374 h 485"/>
                            <a:gd name="T54" fmla="*/ 8 w 514"/>
                            <a:gd name="T55" fmla="*/ 312 h 485"/>
                            <a:gd name="T56" fmla="*/ 0 w 514"/>
                            <a:gd name="T57" fmla="*/ 243 h 485"/>
                            <a:gd name="T58" fmla="*/ 6 w 514"/>
                            <a:gd name="T59" fmla="*/ 181 h 485"/>
                            <a:gd name="T60" fmla="*/ 27 w 514"/>
                            <a:gd name="T61" fmla="*/ 123 h 485"/>
                            <a:gd name="T62" fmla="*/ 61 w 514"/>
                            <a:gd name="T63" fmla="*/ 73 h 485"/>
                            <a:gd name="T64" fmla="*/ 111 w 514"/>
                            <a:gd name="T65" fmla="*/ 33 h 485"/>
                            <a:gd name="T66" fmla="*/ 177 w 514"/>
                            <a:gd name="T67" fmla="*/ 9 h 485"/>
                            <a:gd name="T68" fmla="*/ 260 w 514"/>
                            <a:gd name="T69" fmla="*/ 0 h 485"/>
                            <a:gd name="T70" fmla="*/ 347 w 514"/>
                            <a:gd name="T71" fmla="*/ 9 h 485"/>
                            <a:gd name="T72" fmla="*/ 416 w 514"/>
                            <a:gd name="T73" fmla="*/ 36 h 485"/>
                            <a:gd name="T74" fmla="*/ 467 w 514"/>
                            <a:gd name="T75" fmla="*/ 75 h 485"/>
                            <a:gd name="T76" fmla="*/ 499 w 514"/>
                            <a:gd name="T77" fmla="*/ 125 h 485"/>
                            <a:gd name="T78" fmla="*/ 514 w 514"/>
                            <a:gd name="T79" fmla="*/ 184 h 485"/>
                            <a:gd name="T80" fmla="*/ 408 w 514"/>
                            <a:gd name="T81" fmla="*/ 184 h 4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514" h="485">
                              <a:moveTo>
                                <a:pt x="408" y="184"/>
                              </a:moveTo>
                              <a:lnTo>
                                <a:pt x="401" y="155"/>
                              </a:lnTo>
                              <a:lnTo>
                                <a:pt x="389" y="131"/>
                              </a:lnTo>
                              <a:lnTo>
                                <a:pt x="371" y="111"/>
                              </a:lnTo>
                              <a:lnTo>
                                <a:pt x="349" y="94"/>
                              </a:lnTo>
                              <a:lnTo>
                                <a:pt x="322" y="82"/>
                              </a:lnTo>
                              <a:lnTo>
                                <a:pt x="292" y="74"/>
                              </a:lnTo>
                              <a:lnTo>
                                <a:pt x="258" y="73"/>
                              </a:lnTo>
                              <a:lnTo>
                                <a:pt x="230" y="74"/>
                              </a:lnTo>
                              <a:lnTo>
                                <a:pt x="202" y="81"/>
                              </a:lnTo>
                              <a:lnTo>
                                <a:pt x="178" y="92"/>
                              </a:lnTo>
                              <a:lnTo>
                                <a:pt x="156" y="108"/>
                              </a:lnTo>
                              <a:lnTo>
                                <a:pt x="137" y="128"/>
                              </a:lnTo>
                              <a:lnTo>
                                <a:pt x="122" y="152"/>
                              </a:lnTo>
                              <a:lnTo>
                                <a:pt x="111" y="181"/>
                              </a:lnTo>
                              <a:lnTo>
                                <a:pt x="104" y="215"/>
                              </a:lnTo>
                              <a:lnTo>
                                <a:pt x="102" y="253"/>
                              </a:lnTo>
                              <a:lnTo>
                                <a:pt x="104" y="286"/>
                              </a:lnTo>
                              <a:lnTo>
                                <a:pt x="114" y="319"/>
                              </a:lnTo>
                              <a:lnTo>
                                <a:pt x="128" y="346"/>
                              </a:lnTo>
                              <a:lnTo>
                                <a:pt x="147" y="370"/>
                              </a:lnTo>
                              <a:lnTo>
                                <a:pt x="171" y="389"/>
                              </a:lnTo>
                              <a:lnTo>
                                <a:pt x="198" y="404"/>
                              </a:lnTo>
                              <a:lnTo>
                                <a:pt x="231" y="412"/>
                              </a:lnTo>
                              <a:lnTo>
                                <a:pt x="265" y="415"/>
                              </a:lnTo>
                              <a:lnTo>
                                <a:pt x="296" y="414"/>
                              </a:lnTo>
                              <a:lnTo>
                                <a:pt x="324" y="407"/>
                              </a:lnTo>
                              <a:lnTo>
                                <a:pt x="345" y="396"/>
                              </a:lnTo>
                              <a:lnTo>
                                <a:pt x="364" y="382"/>
                              </a:lnTo>
                              <a:lnTo>
                                <a:pt x="379" y="368"/>
                              </a:lnTo>
                              <a:lnTo>
                                <a:pt x="390" y="350"/>
                              </a:lnTo>
                              <a:lnTo>
                                <a:pt x="398" y="332"/>
                              </a:lnTo>
                              <a:lnTo>
                                <a:pt x="405" y="315"/>
                              </a:lnTo>
                              <a:lnTo>
                                <a:pt x="408" y="299"/>
                              </a:lnTo>
                              <a:lnTo>
                                <a:pt x="514" y="299"/>
                              </a:lnTo>
                              <a:lnTo>
                                <a:pt x="510" y="322"/>
                              </a:lnTo>
                              <a:lnTo>
                                <a:pt x="503" y="345"/>
                              </a:lnTo>
                              <a:lnTo>
                                <a:pt x="494" y="366"/>
                              </a:lnTo>
                              <a:lnTo>
                                <a:pt x="482" y="388"/>
                              </a:lnTo>
                              <a:lnTo>
                                <a:pt x="467" y="408"/>
                              </a:lnTo>
                              <a:lnTo>
                                <a:pt x="447" y="427"/>
                              </a:lnTo>
                              <a:lnTo>
                                <a:pt x="426" y="445"/>
                              </a:lnTo>
                              <a:lnTo>
                                <a:pt x="400" y="460"/>
                              </a:lnTo>
                              <a:lnTo>
                                <a:pt x="369" y="472"/>
                              </a:lnTo>
                              <a:lnTo>
                                <a:pt x="333" y="480"/>
                              </a:lnTo>
                              <a:lnTo>
                                <a:pt x="296" y="485"/>
                              </a:lnTo>
                              <a:lnTo>
                                <a:pt x="209" y="485"/>
                              </a:lnTo>
                              <a:lnTo>
                                <a:pt x="204" y="485"/>
                              </a:lnTo>
                              <a:lnTo>
                                <a:pt x="166" y="477"/>
                              </a:lnTo>
                              <a:lnTo>
                                <a:pt x="130" y="465"/>
                              </a:lnTo>
                              <a:lnTo>
                                <a:pt x="99" y="447"/>
                              </a:lnTo>
                              <a:lnTo>
                                <a:pt x="73" y="427"/>
                              </a:lnTo>
                              <a:lnTo>
                                <a:pt x="50" y="403"/>
                              </a:lnTo>
                              <a:lnTo>
                                <a:pt x="32" y="374"/>
                              </a:lnTo>
                              <a:lnTo>
                                <a:pt x="17" y="345"/>
                              </a:lnTo>
                              <a:lnTo>
                                <a:pt x="8" y="312"/>
                              </a:lnTo>
                              <a:lnTo>
                                <a:pt x="2" y="278"/>
                              </a:lnTo>
                              <a:lnTo>
                                <a:pt x="0" y="243"/>
                              </a:lnTo>
                              <a:lnTo>
                                <a:pt x="1" y="212"/>
                              </a:lnTo>
                              <a:lnTo>
                                <a:pt x="6" y="181"/>
                              </a:lnTo>
                              <a:lnTo>
                                <a:pt x="14" y="151"/>
                              </a:lnTo>
                              <a:lnTo>
                                <a:pt x="27" y="123"/>
                              </a:lnTo>
                              <a:lnTo>
                                <a:pt x="42" y="97"/>
                              </a:lnTo>
                              <a:lnTo>
                                <a:pt x="61" y="73"/>
                              </a:lnTo>
                              <a:lnTo>
                                <a:pt x="84" y="52"/>
                              </a:lnTo>
                              <a:lnTo>
                                <a:pt x="111" y="33"/>
                              </a:lnTo>
                              <a:lnTo>
                                <a:pt x="142" y="20"/>
                              </a:lnTo>
                              <a:lnTo>
                                <a:pt x="177" y="9"/>
                              </a:lnTo>
                              <a:lnTo>
                                <a:pt x="216" y="2"/>
                              </a:lnTo>
                              <a:lnTo>
                                <a:pt x="260" y="0"/>
                              </a:lnTo>
                              <a:lnTo>
                                <a:pt x="306" y="2"/>
                              </a:lnTo>
                              <a:lnTo>
                                <a:pt x="347" y="9"/>
                              </a:lnTo>
                              <a:lnTo>
                                <a:pt x="383" y="20"/>
                              </a:lnTo>
                              <a:lnTo>
                                <a:pt x="416" y="36"/>
                              </a:lnTo>
                              <a:lnTo>
                                <a:pt x="443" y="54"/>
                              </a:lnTo>
                              <a:lnTo>
                                <a:pt x="467" y="75"/>
                              </a:lnTo>
                              <a:lnTo>
                                <a:pt x="484" y="100"/>
                              </a:lnTo>
                              <a:lnTo>
                                <a:pt x="499" y="125"/>
                              </a:lnTo>
                              <a:lnTo>
                                <a:pt x="509" y="154"/>
                              </a:lnTo>
                              <a:lnTo>
                                <a:pt x="514" y="184"/>
                              </a:lnTo>
                              <a:lnTo>
                                <a:pt x="408" y="184"/>
                              </a:lnTo>
                              <a:lnTo>
                                <a:pt x="408" y="184"/>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2" name="Freeform 7"/>
                      <wps:cNvSpPr>
                        <a:spLocks/>
                      </wps:cNvSpPr>
                      <wps:spPr bwMode="auto">
                        <a:xfrm>
                          <a:off x="626745" y="114300"/>
                          <a:ext cx="307340" cy="292735"/>
                        </a:xfrm>
                        <a:custGeom>
                          <a:avLst/>
                          <a:gdLst>
                            <a:gd name="T0" fmla="*/ 0 w 484"/>
                            <a:gd name="T1" fmla="*/ 0 h 461"/>
                            <a:gd name="T2" fmla="*/ 98 w 484"/>
                            <a:gd name="T3" fmla="*/ 0 h 461"/>
                            <a:gd name="T4" fmla="*/ 98 w 484"/>
                            <a:gd name="T5" fmla="*/ 180 h 461"/>
                            <a:gd name="T6" fmla="*/ 387 w 484"/>
                            <a:gd name="T7" fmla="*/ 180 h 461"/>
                            <a:gd name="T8" fmla="*/ 387 w 484"/>
                            <a:gd name="T9" fmla="*/ 0 h 461"/>
                            <a:gd name="T10" fmla="*/ 484 w 484"/>
                            <a:gd name="T11" fmla="*/ 0 h 461"/>
                            <a:gd name="T12" fmla="*/ 484 w 484"/>
                            <a:gd name="T13" fmla="*/ 461 h 461"/>
                            <a:gd name="T14" fmla="*/ 387 w 484"/>
                            <a:gd name="T15" fmla="*/ 461 h 461"/>
                            <a:gd name="T16" fmla="*/ 387 w 484"/>
                            <a:gd name="T17" fmla="*/ 252 h 461"/>
                            <a:gd name="T18" fmla="*/ 98 w 484"/>
                            <a:gd name="T19" fmla="*/ 252 h 461"/>
                            <a:gd name="T20" fmla="*/ 98 w 484"/>
                            <a:gd name="T21" fmla="*/ 461 h 461"/>
                            <a:gd name="T22" fmla="*/ 0 w 484"/>
                            <a:gd name="T23" fmla="*/ 461 h 461"/>
                            <a:gd name="T24" fmla="*/ 0 w 484"/>
                            <a:gd name="T25" fmla="*/ 0 h 461"/>
                            <a:gd name="T26" fmla="*/ 0 w 484"/>
                            <a:gd name="T27" fmla="*/ 0 h 4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84" h="461">
                              <a:moveTo>
                                <a:pt x="0" y="0"/>
                              </a:moveTo>
                              <a:lnTo>
                                <a:pt x="98" y="0"/>
                              </a:lnTo>
                              <a:lnTo>
                                <a:pt x="98" y="180"/>
                              </a:lnTo>
                              <a:lnTo>
                                <a:pt x="387" y="180"/>
                              </a:lnTo>
                              <a:lnTo>
                                <a:pt x="387" y="0"/>
                              </a:lnTo>
                              <a:lnTo>
                                <a:pt x="484" y="0"/>
                              </a:lnTo>
                              <a:lnTo>
                                <a:pt x="484" y="461"/>
                              </a:lnTo>
                              <a:lnTo>
                                <a:pt x="387" y="461"/>
                              </a:lnTo>
                              <a:lnTo>
                                <a:pt x="387" y="252"/>
                              </a:lnTo>
                              <a:lnTo>
                                <a:pt x="98" y="252"/>
                              </a:lnTo>
                              <a:lnTo>
                                <a:pt x="98" y="461"/>
                              </a:lnTo>
                              <a:lnTo>
                                <a:pt x="0" y="461"/>
                              </a:lnTo>
                              <a:lnTo>
                                <a:pt x="0" y="0"/>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c:wpc>
                </a:graphicData>
              </a:graphic>
            </wp:inline>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5006278" id="Canvas 2" o:spid="_x0000_s1026" editas="canvas" style="width:73.8pt;height:32.2pt;mso-position-horizontal-relative:char;mso-position-vertical-relative:line" coordsize="9372,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9372;height:4089;visibility:visible;mso-wrap-style:square">
                <v:fill o:detectmouseclick="t"/>
                <v:path o:connecttype="none"/>
              </v:shape>
              <v:rect id="Rectangle 4" o:spid="_x0000_s1028" style="position:absolute;width:9372;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" filled="f" stroked="f" strokeweight="0"/>
              <v:shape id="Freeform 5" o:spid="_x0000_s1029" style="position:absolute;top:19;width:2362;height:2495;visibility:visible;mso-wrap-style:square;v-text-anchor:top" coordsize="372,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" path="m370,162r-9,37l346,234r-22,32l298,297r-32,30l225,356r-41,21l143,389r-40,4l76,391,53,383,33,370,18,356,8,337,1,316,,293,4,251,15,211,34,172,60,132,94,94,131,61,170,34,210,15,251,4,291,r25,2l336,9r17,11l364,35r5,20l372,80,89,163r-5,22l82,203r-2,13l83,242r10,22l109,280r18,11l146,297r21,2l206,295r36,-13l278,261r31,-29l335,199r20,-41l370,162xm278,80l276,63,271,50,263,40,249,34,233,32r-27,4l178,47,153,65,128,88r-19,25l95,142,278,86r,-6xe" fillcolor="#fa1a56" strokecolor="#fa1a56" strokeweight="0">
                <v:path arrowok="t" o:connecttype="custom" o:connectlocs="229235,126365;205740,168910;168910,207645;116840,239395;65405,249555;33655,243205;11430,226060;635,200660;2540,159385;21590,109220;59690,59690;107950,21590;159385,2540;200660,1270;224155,12700;234315,34925;56515,103505;52070,128905;52705,153670;69215,177800;92710,188595;130810,187325;176530,165735;212725,126365;234950,102870;175260,40005;167005,25400;147955,20320;113030,29845;81280,55880;60325,90170;176530,50800" o:connectangles="0,0,0,0,0,0,0,0,0,0,0,0,0,0,0,0,0,0,0,0,0,0,0,0,0,0,0,0,0,0,0,0"/>
                <o:lock v:ext="edit" verticies="t"/>
              </v:shape>
              <v:shape id="Freeform 6" o:spid="_x0000_s1030" style="position:absolute;left:2501;top:990;width:3264;height:3080;visibility:visible;mso-wrap-style:square;v-text-anchor:top" coordsize="514,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" path="m408,184r-7,-29l389,131,371,111,349,94,322,82,292,74,258,73r-28,1l202,81,178,92r-22,16l137,128r-15,24l111,181r-7,34l102,253r2,33l114,319r14,27l147,370r24,19l198,404r33,8l265,415r31,-1l324,407r21,-11l364,382r15,-14l390,350r8,-18l405,315r3,-16l514,299r-4,23l503,345r-9,21l482,388r-15,20l447,427r-21,18l400,460r-31,12l333,480r-37,5l209,485r-5,l166,477,130,465,99,447,73,427,50,403,32,374,17,345,8,312,2,278,,243,1,212,6,181r8,-30l27,123,42,97,61,73,84,52,111,33,142,20,177,9,216,2,260,r46,2l347,9r36,11l416,36r27,18l467,75r17,25l499,125r10,29l514,184r-106,l408,184xe" fillcolor="black" strokeweight="0">
                <v:path arrowok="t" o:connecttype="custom" o:connectlocs="254635,98425;235585,70485;204470,52070;163830,46355;128270,51435;99060,68580;77470,96520;66040,136525;66040,181610;81280,219710;108585,247015;146685,261620;187960,262890;219075,251460;240665,233680;252730,210820;259080,189865;323850,204470;313690,232410;296545,259080;270510,282575;234315,299720;187960,307975;129540,307975;82550,295275;46355,271145;20320,237490;5080,198120;0,154305;3810,114935;17145,78105;38735,46355;70485,20955;112395,5715;165100,0;220345,5715;264160,22860;296545,47625;316865,79375;326390,116840;259080,116840" o:connectangles="0,0,0,0,0,0,0,0,0,0,0,0,0,0,0,0,0,0,0,0,0,0,0,0,0,0,0,0,0,0,0,0,0,0,0,0,0,0,0,0,0"/>
              </v:shape>
              <v:shape id="Freeform 7" o:spid="_x0000_s1031" style="position:absolute;left:6267;top:1143;width:3073;height:2927;visibility:visible;mso-wrap-style:square;v-text-anchor:top" coordsize="484,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" path="m,l98,r,180l387,180,387,r97,l484,461r-97,l387,252r-289,l98,461,,461,,,,xe" fillcolor="black" strokeweight="0">
                <v:path arrowok="t" o:connecttype="custom" o:connectlocs="0,0;62230,0;62230,114300;245745,114300;245745,0;307340,0;307340,292735;245745,292735;245745,160020;62230,160020;62230,292735;0,292735;0,0;0,0" o:connectangles="0,0,0,0,0,0,0,0,0,0,0,0,0,0"/>
              </v:shape>
              <w10:anchorlock/>
            </v:group>
          </w:pict>
        </mc:Fallback>
      </mc:AlternateContent>
    </w:r>
    <w:r>
      <w:t xml:space="preserve"> E-Government-Standards</w:t>
    </w:r>
    <w:r>
      <w:rPr>
        <w:b/>
      </w:rPr>
      <w:tab/>
    </w:r>
    <w:r>
      <w:t xml:space="preserve">Seite </w:t>
    </w:r>
    <w:r>
      <w:fldChar w:fldCharType="begin"/>
    </w:r>
    <w:r>
      <w:instrText xml:space="preserve"> PAGE </w:instrText>
    </w:r>
    <w:r>
      <w:fldChar w:fldCharType="separate"/>
    </w:r>
    <w:r w:rsidR="006863C8">
      <w:rPr>
        <w:noProof/>
      </w:rPr>
      <w:t>24</w:t>
    </w:r>
    <w:r>
      <w:fldChar w:fldCharType="end"/>
    </w:r>
    <w:r>
      <w:t xml:space="preserve"> von </w:t>
    </w:r>
    <w:fldSimple w:instr=" NUMPAGES ">
      <w:r w:rsidR="006863C8">
        <w:rPr>
          <w:noProof/>
        </w:rPr>
        <w:t>82</w:t>
      </w:r>
    </w:fldSimple>
  </w:p>
  <w:p w14:paraId="148F43CD" w14:textId="77777777" w:rsidR="00133383" w:rsidRDefault="00133383">
    <w:pPr>
      <w:pStyle w:val="Fuzeile"/>
      <w:pBdr>
        <w:top w:val="single" w:sz="6"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34C2A"/>
    <w:multiLevelType w:val="hybridMultilevel"/>
    <w:tmpl w:val="9578999C"/>
    <w:lvl w:ilvl="0" w:tplc="E506C4B2">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nsid w:val="06192FA7"/>
    <w:multiLevelType w:val="hybridMultilevel"/>
    <w:tmpl w:val="89ECB7C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nsid w:val="0C2C1400"/>
    <w:multiLevelType w:val="hybridMultilevel"/>
    <w:tmpl w:val="D278FBEC"/>
    <w:lvl w:ilvl="0" w:tplc="08070001">
      <w:start w:val="1"/>
      <w:numFmt w:val="bullet"/>
      <w:lvlText w:val=""/>
      <w:lvlJc w:val="left"/>
      <w:pPr>
        <w:ind w:left="1069" w:hanging="360"/>
      </w:pPr>
      <w:rPr>
        <w:rFonts w:ascii="Symbol" w:hAnsi="Symbol" w:hint="default"/>
      </w:rPr>
    </w:lvl>
    <w:lvl w:ilvl="1" w:tplc="08070003">
      <w:start w:val="1"/>
      <w:numFmt w:val="bullet"/>
      <w:lvlText w:val="o"/>
      <w:lvlJc w:val="left"/>
      <w:pPr>
        <w:ind w:left="1789" w:hanging="360"/>
      </w:pPr>
      <w:rPr>
        <w:rFonts w:ascii="Courier New" w:hAnsi="Courier New" w:hint="default"/>
      </w:rPr>
    </w:lvl>
    <w:lvl w:ilvl="2" w:tplc="08070005" w:tentative="1">
      <w:start w:val="1"/>
      <w:numFmt w:val="bullet"/>
      <w:lvlText w:val=""/>
      <w:lvlJc w:val="left"/>
      <w:pPr>
        <w:ind w:left="2509" w:hanging="360"/>
      </w:pPr>
      <w:rPr>
        <w:rFonts w:ascii="Wingdings" w:hAnsi="Wingdings" w:hint="default"/>
      </w:rPr>
    </w:lvl>
    <w:lvl w:ilvl="3" w:tplc="08070001" w:tentative="1">
      <w:start w:val="1"/>
      <w:numFmt w:val="bullet"/>
      <w:lvlText w:val=""/>
      <w:lvlJc w:val="left"/>
      <w:pPr>
        <w:ind w:left="3229" w:hanging="360"/>
      </w:pPr>
      <w:rPr>
        <w:rFonts w:ascii="Symbol" w:hAnsi="Symbol" w:hint="default"/>
      </w:rPr>
    </w:lvl>
    <w:lvl w:ilvl="4" w:tplc="08070003" w:tentative="1">
      <w:start w:val="1"/>
      <w:numFmt w:val="bullet"/>
      <w:lvlText w:val="o"/>
      <w:lvlJc w:val="left"/>
      <w:pPr>
        <w:ind w:left="3949" w:hanging="360"/>
      </w:pPr>
      <w:rPr>
        <w:rFonts w:ascii="Courier New" w:hAnsi="Courier New" w:hint="default"/>
      </w:rPr>
    </w:lvl>
    <w:lvl w:ilvl="5" w:tplc="08070005" w:tentative="1">
      <w:start w:val="1"/>
      <w:numFmt w:val="bullet"/>
      <w:lvlText w:val=""/>
      <w:lvlJc w:val="left"/>
      <w:pPr>
        <w:ind w:left="4669" w:hanging="360"/>
      </w:pPr>
      <w:rPr>
        <w:rFonts w:ascii="Wingdings" w:hAnsi="Wingdings" w:hint="default"/>
      </w:rPr>
    </w:lvl>
    <w:lvl w:ilvl="6" w:tplc="08070001" w:tentative="1">
      <w:start w:val="1"/>
      <w:numFmt w:val="bullet"/>
      <w:lvlText w:val=""/>
      <w:lvlJc w:val="left"/>
      <w:pPr>
        <w:ind w:left="5389" w:hanging="360"/>
      </w:pPr>
      <w:rPr>
        <w:rFonts w:ascii="Symbol" w:hAnsi="Symbol" w:hint="default"/>
      </w:rPr>
    </w:lvl>
    <w:lvl w:ilvl="7" w:tplc="08070003" w:tentative="1">
      <w:start w:val="1"/>
      <w:numFmt w:val="bullet"/>
      <w:lvlText w:val="o"/>
      <w:lvlJc w:val="left"/>
      <w:pPr>
        <w:ind w:left="6109" w:hanging="360"/>
      </w:pPr>
      <w:rPr>
        <w:rFonts w:ascii="Courier New" w:hAnsi="Courier New" w:hint="default"/>
      </w:rPr>
    </w:lvl>
    <w:lvl w:ilvl="8" w:tplc="08070005" w:tentative="1">
      <w:start w:val="1"/>
      <w:numFmt w:val="bullet"/>
      <w:lvlText w:val=""/>
      <w:lvlJc w:val="left"/>
      <w:pPr>
        <w:ind w:left="6829" w:hanging="360"/>
      </w:pPr>
      <w:rPr>
        <w:rFonts w:ascii="Wingdings" w:hAnsi="Wingdings" w:hint="default"/>
      </w:rPr>
    </w:lvl>
  </w:abstractNum>
  <w:abstractNum w:abstractNumId="3">
    <w:nsid w:val="0C4F75E8"/>
    <w:multiLevelType w:val="hybridMultilevel"/>
    <w:tmpl w:val="3D8C72A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nsid w:val="0CB22B27"/>
    <w:multiLevelType w:val="hybridMultilevel"/>
    <w:tmpl w:val="85A2418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nsid w:val="0F1E31BE"/>
    <w:multiLevelType w:val="hybridMultilevel"/>
    <w:tmpl w:val="45BCA8DC"/>
    <w:lvl w:ilvl="0" w:tplc="08070017">
      <w:start w:val="1"/>
      <w:numFmt w:val="lowerLetter"/>
      <w:lvlText w:val="%1)"/>
      <w:lvlJc w:val="left"/>
      <w:pPr>
        <w:ind w:left="720" w:hanging="360"/>
      </w:pPr>
      <w:rPr>
        <w:rFonts w:cs="Times New Roman" w:hint="default"/>
      </w:rPr>
    </w:lvl>
    <w:lvl w:ilvl="1" w:tplc="08070019" w:tentative="1">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abstractNum w:abstractNumId="6">
    <w:nsid w:val="12FB5FE0"/>
    <w:multiLevelType w:val="hybridMultilevel"/>
    <w:tmpl w:val="ABA6A166"/>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7">
    <w:nsid w:val="17990202"/>
    <w:multiLevelType w:val="hybridMultilevel"/>
    <w:tmpl w:val="6CF692A8"/>
    <w:lvl w:ilvl="0" w:tplc="08070001">
      <w:start w:val="1"/>
      <w:numFmt w:val="bullet"/>
      <w:lvlText w:val=""/>
      <w:lvlJc w:val="left"/>
      <w:pPr>
        <w:ind w:left="780" w:hanging="360"/>
      </w:pPr>
      <w:rPr>
        <w:rFonts w:ascii="Symbol" w:hAnsi="Symbol" w:hint="default"/>
      </w:rPr>
    </w:lvl>
    <w:lvl w:ilvl="1" w:tplc="08070003">
      <w:start w:val="1"/>
      <w:numFmt w:val="bullet"/>
      <w:lvlText w:val="o"/>
      <w:lvlJc w:val="left"/>
      <w:pPr>
        <w:ind w:left="1500" w:hanging="360"/>
      </w:pPr>
      <w:rPr>
        <w:rFonts w:ascii="Courier New" w:hAnsi="Courier New" w:hint="default"/>
      </w:rPr>
    </w:lvl>
    <w:lvl w:ilvl="2" w:tplc="08070005" w:tentative="1">
      <w:start w:val="1"/>
      <w:numFmt w:val="bullet"/>
      <w:lvlText w:val=""/>
      <w:lvlJc w:val="left"/>
      <w:pPr>
        <w:ind w:left="2220" w:hanging="360"/>
      </w:pPr>
      <w:rPr>
        <w:rFonts w:ascii="Wingdings" w:hAnsi="Wingdings" w:hint="default"/>
      </w:rPr>
    </w:lvl>
    <w:lvl w:ilvl="3" w:tplc="08070001" w:tentative="1">
      <w:start w:val="1"/>
      <w:numFmt w:val="bullet"/>
      <w:lvlText w:val=""/>
      <w:lvlJc w:val="left"/>
      <w:pPr>
        <w:ind w:left="2940" w:hanging="360"/>
      </w:pPr>
      <w:rPr>
        <w:rFonts w:ascii="Symbol" w:hAnsi="Symbol" w:hint="default"/>
      </w:rPr>
    </w:lvl>
    <w:lvl w:ilvl="4" w:tplc="08070003" w:tentative="1">
      <w:start w:val="1"/>
      <w:numFmt w:val="bullet"/>
      <w:lvlText w:val="o"/>
      <w:lvlJc w:val="left"/>
      <w:pPr>
        <w:ind w:left="3660" w:hanging="360"/>
      </w:pPr>
      <w:rPr>
        <w:rFonts w:ascii="Courier New" w:hAnsi="Courier New" w:hint="default"/>
      </w:rPr>
    </w:lvl>
    <w:lvl w:ilvl="5" w:tplc="08070005" w:tentative="1">
      <w:start w:val="1"/>
      <w:numFmt w:val="bullet"/>
      <w:lvlText w:val=""/>
      <w:lvlJc w:val="left"/>
      <w:pPr>
        <w:ind w:left="4380" w:hanging="360"/>
      </w:pPr>
      <w:rPr>
        <w:rFonts w:ascii="Wingdings" w:hAnsi="Wingdings" w:hint="default"/>
      </w:rPr>
    </w:lvl>
    <w:lvl w:ilvl="6" w:tplc="08070001" w:tentative="1">
      <w:start w:val="1"/>
      <w:numFmt w:val="bullet"/>
      <w:lvlText w:val=""/>
      <w:lvlJc w:val="left"/>
      <w:pPr>
        <w:ind w:left="5100" w:hanging="360"/>
      </w:pPr>
      <w:rPr>
        <w:rFonts w:ascii="Symbol" w:hAnsi="Symbol" w:hint="default"/>
      </w:rPr>
    </w:lvl>
    <w:lvl w:ilvl="7" w:tplc="08070003" w:tentative="1">
      <w:start w:val="1"/>
      <w:numFmt w:val="bullet"/>
      <w:lvlText w:val="o"/>
      <w:lvlJc w:val="left"/>
      <w:pPr>
        <w:ind w:left="5820" w:hanging="360"/>
      </w:pPr>
      <w:rPr>
        <w:rFonts w:ascii="Courier New" w:hAnsi="Courier New" w:hint="default"/>
      </w:rPr>
    </w:lvl>
    <w:lvl w:ilvl="8" w:tplc="08070005" w:tentative="1">
      <w:start w:val="1"/>
      <w:numFmt w:val="bullet"/>
      <w:lvlText w:val=""/>
      <w:lvlJc w:val="left"/>
      <w:pPr>
        <w:ind w:left="6540" w:hanging="360"/>
      </w:pPr>
      <w:rPr>
        <w:rFonts w:ascii="Wingdings" w:hAnsi="Wingdings" w:hint="default"/>
      </w:rPr>
    </w:lvl>
  </w:abstractNum>
  <w:abstractNum w:abstractNumId="8">
    <w:nsid w:val="1883079F"/>
    <w:multiLevelType w:val="hybridMultilevel"/>
    <w:tmpl w:val="FACAC77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nsid w:val="19297416"/>
    <w:multiLevelType w:val="hybridMultilevel"/>
    <w:tmpl w:val="955C594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nsid w:val="1A6A0B40"/>
    <w:multiLevelType w:val="hybridMultilevel"/>
    <w:tmpl w:val="70501AAC"/>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1">
    <w:nsid w:val="21934228"/>
    <w:multiLevelType w:val="hybridMultilevel"/>
    <w:tmpl w:val="B6D6B1C6"/>
    <w:lvl w:ilvl="0" w:tplc="76FE72BA">
      <w:numFmt w:val="bullet"/>
      <w:lvlText w:val="-"/>
      <w:lvlJc w:val="left"/>
      <w:pPr>
        <w:ind w:left="720" w:hanging="360"/>
      </w:pPr>
      <w:rPr>
        <w:rFonts w:ascii="Arial" w:eastAsia="Times New Roman" w:hAnsi="Aria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nsid w:val="246900C0"/>
    <w:multiLevelType w:val="hybridMultilevel"/>
    <w:tmpl w:val="FC7843AC"/>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nsid w:val="259924DE"/>
    <w:multiLevelType w:val="hybridMultilevel"/>
    <w:tmpl w:val="AB6AA28C"/>
    <w:lvl w:ilvl="0" w:tplc="FFFFFFFF">
      <w:start w:val="1"/>
      <w:numFmt w:val="bullet"/>
      <w:lvlText w:val=""/>
      <w:lvlJc w:val="left"/>
      <w:pPr>
        <w:tabs>
          <w:tab w:val="num" w:pos="720"/>
        </w:tabs>
        <w:ind w:left="720" w:hanging="360"/>
      </w:pPr>
      <w:rPr>
        <w:rFonts w:ascii="Symbol" w:hAnsi="Symbol" w:hint="default"/>
      </w:rPr>
    </w:lvl>
    <w:lvl w:ilvl="1" w:tplc="08070003">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4">
    <w:nsid w:val="263A47D1"/>
    <w:multiLevelType w:val="hybridMultilevel"/>
    <w:tmpl w:val="315CE6BE"/>
    <w:lvl w:ilvl="0" w:tplc="CC0A1FDA">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nsid w:val="282E13E6"/>
    <w:multiLevelType w:val="hybridMultilevel"/>
    <w:tmpl w:val="31C23EE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nsid w:val="2B3F549F"/>
    <w:multiLevelType w:val="hybridMultilevel"/>
    <w:tmpl w:val="61E85B8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nsid w:val="2B5216AE"/>
    <w:multiLevelType w:val="hybridMultilevel"/>
    <w:tmpl w:val="6E88B53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nsid w:val="2D2E018E"/>
    <w:multiLevelType w:val="hybridMultilevel"/>
    <w:tmpl w:val="45BCA8DC"/>
    <w:lvl w:ilvl="0" w:tplc="08070017">
      <w:start w:val="1"/>
      <w:numFmt w:val="lowerLetter"/>
      <w:lvlText w:val="%1)"/>
      <w:lvlJc w:val="left"/>
      <w:pPr>
        <w:ind w:left="720" w:hanging="360"/>
      </w:pPr>
      <w:rPr>
        <w:rFonts w:cs="Times New Roman" w:hint="default"/>
      </w:rPr>
    </w:lvl>
    <w:lvl w:ilvl="1" w:tplc="08070019" w:tentative="1">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abstractNum w:abstractNumId="19">
    <w:nsid w:val="301148CF"/>
    <w:multiLevelType w:val="hybridMultilevel"/>
    <w:tmpl w:val="0250321A"/>
    <w:lvl w:ilvl="0" w:tplc="08070001">
      <w:start w:val="1"/>
      <w:numFmt w:val="bullet"/>
      <w:lvlText w:val=""/>
      <w:lvlJc w:val="left"/>
      <w:pPr>
        <w:ind w:left="720" w:hanging="360"/>
      </w:pPr>
      <w:rPr>
        <w:rFonts w:ascii="Symbol" w:hAnsi="Symbol" w:hint="default"/>
      </w:rPr>
    </w:lvl>
    <w:lvl w:ilvl="1" w:tplc="79DEC64A">
      <w:numFmt w:val="bullet"/>
      <w:lvlText w:val="•"/>
      <w:lvlJc w:val="left"/>
      <w:pPr>
        <w:ind w:left="1440" w:hanging="360"/>
      </w:pPr>
      <w:rPr>
        <w:rFonts w:ascii="Arial" w:eastAsia="Times New Roman" w:hAnsi="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nsid w:val="31955E91"/>
    <w:multiLevelType w:val="hybridMultilevel"/>
    <w:tmpl w:val="F0B272DA"/>
    <w:lvl w:ilvl="0" w:tplc="F720211E">
      <w:numFmt w:val="bullet"/>
      <w:lvlText w:val=""/>
      <w:lvlJc w:val="left"/>
      <w:pPr>
        <w:ind w:left="720" w:hanging="360"/>
      </w:pPr>
      <w:rPr>
        <w:rFonts w:ascii="Wingdings" w:eastAsia="Times New Roman" w:hAnsi="Wingdings"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nsid w:val="31B1197C"/>
    <w:multiLevelType w:val="hybridMultilevel"/>
    <w:tmpl w:val="C0EEE8C4"/>
    <w:lvl w:ilvl="0" w:tplc="0807000F">
      <w:start w:val="1"/>
      <w:numFmt w:val="decimal"/>
      <w:lvlText w:val="%1."/>
      <w:lvlJc w:val="left"/>
      <w:pPr>
        <w:ind w:left="720" w:hanging="360"/>
      </w:pPr>
      <w:rPr>
        <w:rFonts w:cs="Times New Roman"/>
      </w:rPr>
    </w:lvl>
    <w:lvl w:ilvl="1" w:tplc="08070019" w:tentative="1">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abstractNum w:abstractNumId="22">
    <w:nsid w:val="3930255E"/>
    <w:multiLevelType w:val="hybridMultilevel"/>
    <w:tmpl w:val="6E54117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3">
    <w:nsid w:val="3B3D6126"/>
    <w:multiLevelType w:val="hybridMultilevel"/>
    <w:tmpl w:val="9452732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nsid w:val="3B4458B5"/>
    <w:multiLevelType w:val="hybridMultilevel"/>
    <w:tmpl w:val="D8C4575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nsid w:val="3D953C9B"/>
    <w:multiLevelType w:val="hybridMultilevel"/>
    <w:tmpl w:val="891446FC"/>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nsid w:val="40693F56"/>
    <w:multiLevelType w:val="hybridMultilevel"/>
    <w:tmpl w:val="28860BB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nsid w:val="420A4DE2"/>
    <w:multiLevelType w:val="hybridMultilevel"/>
    <w:tmpl w:val="45727D5C"/>
    <w:lvl w:ilvl="0" w:tplc="08070003">
      <w:start w:val="1"/>
      <w:numFmt w:val="bullet"/>
      <w:lvlText w:val="o"/>
      <w:lvlJc w:val="left"/>
      <w:pPr>
        <w:tabs>
          <w:tab w:val="num" w:pos="720"/>
        </w:tabs>
        <w:ind w:left="720" w:hanging="360"/>
      </w:pPr>
      <w:rPr>
        <w:rFonts w:ascii="Courier New" w:hAnsi="Courier New" w:hint="default"/>
      </w:rPr>
    </w:lvl>
    <w:lvl w:ilvl="1" w:tplc="08070003" w:tentative="1">
      <w:start w:val="1"/>
      <w:numFmt w:val="bullet"/>
      <w:lvlText w:val="o"/>
      <w:lvlJc w:val="left"/>
      <w:pPr>
        <w:tabs>
          <w:tab w:val="num" w:pos="1440"/>
        </w:tabs>
        <w:ind w:left="1440" w:hanging="360"/>
      </w:pPr>
      <w:rPr>
        <w:rFonts w:ascii="Courier New" w:hAnsi="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8">
    <w:nsid w:val="42A040F9"/>
    <w:multiLevelType w:val="hybridMultilevel"/>
    <w:tmpl w:val="C14AE86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nsid w:val="43BC5241"/>
    <w:multiLevelType w:val="hybridMultilevel"/>
    <w:tmpl w:val="B734DDD4"/>
    <w:lvl w:ilvl="0" w:tplc="08070001">
      <w:start w:val="1"/>
      <w:numFmt w:val="bullet"/>
      <w:lvlText w:val=""/>
      <w:lvlJc w:val="left"/>
      <w:pPr>
        <w:ind w:left="1433" w:hanging="360"/>
      </w:pPr>
      <w:rPr>
        <w:rFonts w:ascii="Symbol" w:hAnsi="Symbol" w:hint="default"/>
      </w:rPr>
    </w:lvl>
    <w:lvl w:ilvl="1" w:tplc="08070003" w:tentative="1">
      <w:start w:val="1"/>
      <w:numFmt w:val="bullet"/>
      <w:lvlText w:val="o"/>
      <w:lvlJc w:val="left"/>
      <w:pPr>
        <w:ind w:left="2153" w:hanging="360"/>
      </w:pPr>
      <w:rPr>
        <w:rFonts w:ascii="Courier New" w:hAnsi="Courier New" w:cs="Courier New" w:hint="default"/>
      </w:rPr>
    </w:lvl>
    <w:lvl w:ilvl="2" w:tplc="08070005" w:tentative="1">
      <w:start w:val="1"/>
      <w:numFmt w:val="bullet"/>
      <w:lvlText w:val=""/>
      <w:lvlJc w:val="left"/>
      <w:pPr>
        <w:ind w:left="2873" w:hanging="360"/>
      </w:pPr>
      <w:rPr>
        <w:rFonts w:ascii="Wingdings" w:hAnsi="Wingdings" w:hint="default"/>
      </w:rPr>
    </w:lvl>
    <w:lvl w:ilvl="3" w:tplc="08070001" w:tentative="1">
      <w:start w:val="1"/>
      <w:numFmt w:val="bullet"/>
      <w:lvlText w:val=""/>
      <w:lvlJc w:val="left"/>
      <w:pPr>
        <w:ind w:left="3593" w:hanging="360"/>
      </w:pPr>
      <w:rPr>
        <w:rFonts w:ascii="Symbol" w:hAnsi="Symbol" w:hint="default"/>
      </w:rPr>
    </w:lvl>
    <w:lvl w:ilvl="4" w:tplc="08070003" w:tentative="1">
      <w:start w:val="1"/>
      <w:numFmt w:val="bullet"/>
      <w:lvlText w:val="o"/>
      <w:lvlJc w:val="left"/>
      <w:pPr>
        <w:ind w:left="4313" w:hanging="360"/>
      </w:pPr>
      <w:rPr>
        <w:rFonts w:ascii="Courier New" w:hAnsi="Courier New" w:cs="Courier New" w:hint="default"/>
      </w:rPr>
    </w:lvl>
    <w:lvl w:ilvl="5" w:tplc="08070005" w:tentative="1">
      <w:start w:val="1"/>
      <w:numFmt w:val="bullet"/>
      <w:lvlText w:val=""/>
      <w:lvlJc w:val="left"/>
      <w:pPr>
        <w:ind w:left="5033" w:hanging="360"/>
      </w:pPr>
      <w:rPr>
        <w:rFonts w:ascii="Wingdings" w:hAnsi="Wingdings" w:hint="default"/>
      </w:rPr>
    </w:lvl>
    <w:lvl w:ilvl="6" w:tplc="08070001" w:tentative="1">
      <w:start w:val="1"/>
      <w:numFmt w:val="bullet"/>
      <w:lvlText w:val=""/>
      <w:lvlJc w:val="left"/>
      <w:pPr>
        <w:ind w:left="5753" w:hanging="360"/>
      </w:pPr>
      <w:rPr>
        <w:rFonts w:ascii="Symbol" w:hAnsi="Symbol" w:hint="default"/>
      </w:rPr>
    </w:lvl>
    <w:lvl w:ilvl="7" w:tplc="08070003" w:tentative="1">
      <w:start w:val="1"/>
      <w:numFmt w:val="bullet"/>
      <w:lvlText w:val="o"/>
      <w:lvlJc w:val="left"/>
      <w:pPr>
        <w:ind w:left="6473" w:hanging="360"/>
      </w:pPr>
      <w:rPr>
        <w:rFonts w:ascii="Courier New" w:hAnsi="Courier New" w:cs="Courier New" w:hint="default"/>
      </w:rPr>
    </w:lvl>
    <w:lvl w:ilvl="8" w:tplc="08070005" w:tentative="1">
      <w:start w:val="1"/>
      <w:numFmt w:val="bullet"/>
      <w:lvlText w:val=""/>
      <w:lvlJc w:val="left"/>
      <w:pPr>
        <w:ind w:left="7193" w:hanging="360"/>
      </w:pPr>
      <w:rPr>
        <w:rFonts w:ascii="Wingdings" w:hAnsi="Wingdings" w:hint="default"/>
      </w:rPr>
    </w:lvl>
  </w:abstractNum>
  <w:abstractNum w:abstractNumId="30">
    <w:nsid w:val="4862159E"/>
    <w:multiLevelType w:val="hybridMultilevel"/>
    <w:tmpl w:val="E86066E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1">
    <w:nsid w:val="493533B4"/>
    <w:multiLevelType w:val="hybridMultilevel"/>
    <w:tmpl w:val="00FACBD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nsid w:val="4B2C1B4F"/>
    <w:multiLevelType w:val="hybridMultilevel"/>
    <w:tmpl w:val="0EB0CFDA"/>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3">
    <w:nsid w:val="4B7F1DB6"/>
    <w:multiLevelType w:val="multilevel"/>
    <w:tmpl w:val="08070027"/>
    <w:lvl w:ilvl="0">
      <w:start w:val="1"/>
      <w:numFmt w:val="upperRoman"/>
      <w:pStyle w:val="berschrift11"/>
      <w:lvlText w:val="%1."/>
      <w:lvlJc w:val="left"/>
      <w:pPr>
        <w:ind w:left="0" w:firstLine="0"/>
      </w:pPr>
    </w:lvl>
    <w:lvl w:ilvl="1">
      <w:start w:val="1"/>
      <w:numFmt w:val="upperLetter"/>
      <w:pStyle w:val="berschrift21"/>
      <w:lvlText w:val="%2."/>
      <w:lvlJc w:val="left"/>
      <w:pPr>
        <w:ind w:left="720" w:firstLine="0"/>
      </w:pPr>
    </w:lvl>
    <w:lvl w:ilvl="2">
      <w:start w:val="1"/>
      <w:numFmt w:val="decimal"/>
      <w:pStyle w:val="berschrift31"/>
      <w:lvlText w:val="%3."/>
      <w:lvlJc w:val="left"/>
      <w:pPr>
        <w:ind w:left="1440" w:firstLine="0"/>
      </w:pPr>
    </w:lvl>
    <w:lvl w:ilvl="3">
      <w:start w:val="1"/>
      <w:numFmt w:val="lowerLetter"/>
      <w:pStyle w:val="berschrift41"/>
      <w:lvlText w:val="%4)"/>
      <w:lvlJc w:val="left"/>
      <w:pPr>
        <w:ind w:left="2160" w:firstLine="0"/>
      </w:pPr>
    </w:lvl>
    <w:lvl w:ilvl="4">
      <w:start w:val="1"/>
      <w:numFmt w:val="decimal"/>
      <w:pStyle w:val="berschrift51"/>
      <w:lvlText w:val="(%5)"/>
      <w:lvlJc w:val="left"/>
      <w:pPr>
        <w:ind w:left="2880" w:firstLine="0"/>
      </w:pPr>
    </w:lvl>
    <w:lvl w:ilvl="5">
      <w:start w:val="1"/>
      <w:numFmt w:val="lowerLetter"/>
      <w:pStyle w:val="berschrift61"/>
      <w:lvlText w:val="(%6)"/>
      <w:lvlJc w:val="left"/>
      <w:pPr>
        <w:ind w:left="3600" w:firstLine="0"/>
      </w:pPr>
    </w:lvl>
    <w:lvl w:ilvl="6">
      <w:start w:val="1"/>
      <w:numFmt w:val="lowerRoman"/>
      <w:pStyle w:val="berschrift71"/>
      <w:lvlText w:val="(%7)"/>
      <w:lvlJc w:val="left"/>
      <w:pPr>
        <w:ind w:left="4320" w:firstLine="0"/>
      </w:pPr>
    </w:lvl>
    <w:lvl w:ilvl="7">
      <w:start w:val="1"/>
      <w:numFmt w:val="lowerLetter"/>
      <w:pStyle w:val="berschrift81"/>
      <w:lvlText w:val="(%8)"/>
      <w:lvlJc w:val="left"/>
      <w:pPr>
        <w:ind w:left="5040" w:firstLine="0"/>
      </w:pPr>
    </w:lvl>
    <w:lvl w:ilvl="8">
      <w:start w:val="1"/>
      <w:numFmt w:val="lowerRoman"/>
      <w:pStyle w:val="berschrift91"/>
      <w:lvlText w:val="(%9)"/>
      <w:lvlJc w:val="left"/>
      <w:pPr>
        <w:ind w:left="5760" w:firstLine="0"/>
      </w:pPr>
    </w:lvl>
  </w:abstractNum>
  <w:abstractNum w:abstractNumId="34">
    <w:nsid w:val="4BD85078"/>
    <w:multiLevelType w:val="hybridMultilevel"/>
    <w:tmpl w:val="C66A44CE"/>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35">
    <w:nsid w:val="4FCF046D"/>
    <w:multiLevelType w:val="hybridMultilevel"/>
    <w:tmpl w:val="D2163E04"/>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6">
    <w:nsid w:val="514F0B4C"/>
    <w:multiLevelType w:val="hybridMultilevel"/>
    <w:tmpl w:val="44A4D12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7">
    <w:nsid w:val="522D3C09"/>
    <w:multiLevelType w:val="hybridMultilevel"/>
    <w:tmpl w:val="B6EC06F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8">
    <w:nsid w:val="5246169B"/>
    <w:multiLevelType w:val="hybridMultilevel"/>
    <w:tmpl w:val="3DB814E4"/>
    <w:lvl w:ilvl="0" w:tplc="B350906E">
      <w:start w:val="2009"/>
      <w:numFmt w:val="bullet"/>
      <w:lvlText w:val="-"/>
      <w:lvlJc w:val="left"/>
      <w:pPr>
        <w:ind w:left="720" w:hanging="360"/>
      </w:pPr>
      <w:rPr>
        <w:rFonts w:ascii="Arial" w:eastAsia="Times New Roman" w:hAnsi="Aria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9">
    <w:nsid w:val="534240FC"/>
    <w:multiLevelType w:val="hybridMultilevel"/>
    <w:tmpl w:val="A96640F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0">
    <w:nsid w:val="54034F44"/>
    <w:multiLevelType w:val="hybridMultilevel"/>
    <w:tmpl w:val="56CC64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1">
    <w:nsid w:val="5B633467"/>
    <w:multiLevelType w:val="hybridMultilevel"/>
    <w:tmpl w:val="22AC7AB6"/>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hint="default"/>
      </w:rPr>
    </w:lvl>
    <w:lvl w:ilvl="2" w:tplc="08070005">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42">
    <w:nsid w:val="5E1F1B78"/>
    <w:multiLevelType w:val="hybridMultilevel"/>
    <w:tmpl w:val="F14C9A52"/>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3">
    <w:nsid w:val="62FF1F1C"/>
    <w:multiLevelType w:val="hybridMultilevel"/>
    <w:tmpl w:val="4DA4E6A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4">
    <w:nsid w:val="66A1741E"/>
    <w:multiLevelType w:val="hybridMultilevel"/>
    <w:tmpl w:val="8FB6CA6A"/>
    <w:lvl w:ilvl="0" w:tplc="12CC8EBE">
      <w:start w:val="1"/>
      <w:numFmt w:val="decimal"/>
      <w:lvlText w:val="E.%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5">
    <w:nsid w:val="6CD86333"/>
    <w:multiLevelType w:val="hybridMultilevel"/>
    <w:tmpl w:val="B7FA929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6">
    <w:nsid w:val="6D202427"/>
    <w:multiLevelType w:val="hybridMultilevel"/>
    <w:tmpl w:val="68BECC7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7">
    <w:nsid w:val="6DF22F42"/>
    <w:multiLevelType w:val="hybridMultilevel"/>
    <w:tmpl w:val="860CDC36"/>
    <w:lvl w:ilvl="0" w:tplc="08070003">
      <w:start w:val="1"/>
      <w:numFmt w:val="bullet"/>
      <w:lvlText w:val="o"/>
      <w:lvlJc w:val="left"/>
      <w:pPr>
        <w:tabs>
          <w:tab w:val="num" w:pos="720"/>
        </w:tabs>
        <w:ind w:left="720" w:hanging="360"/>
      </w:pPr>
      <w:rPr>
        <w:rFonts w:ascii="Courier New" w:hAnsi="Courier New" w:hint="default"/>
      </w:rPr>
    </w:lvl>
    <w:lvl w:ilvl="1" w:tplc="08070003" w:tentative="1">
      <w:start w:val="1"/>
      <w:numFmt w:val="bullet"/>
      <w:lvlText w:val="o"/>
      <w:lvlJc w:val="left"/>
      <w:pPr>
        <w:tabs>
          <w:tab w:val="num" w:pos="1440"/>
        </w:tabs>
        <w:ind w:left="1440" w:hanging="360"/>
      </w:pPr>
      <w:rPr>
        <w:rFonts w:ascii="Courier New" w:hAnsi="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48">
    <w:nsid w:val="73A12D0C"/>
    <w:multiLevelType w:val="hybridMultilevel"/>
    <w:tmpl w:val="3E862D64"/>
    <w:lvl w:ilvl="0" w:tplc="C6E27D02">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9">
    <w:nsid w:val="7A097071"/>
    <w:multiLevelType w:val="hybridMultilevel"/>
    <w:tmpl w:val="DC66B6D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0">
    <w:nsid w:val="7A7119D2"/>
    <w:multiLevelType w:val="multilevel"/>
    <w:tmpl w:val="9F9001C8"/>
    <w:lvl w:ilvl="0">
      <w:start w:val="1"/>
      <w:numFmt w:val="decimal"/>
      <w:pStyle w:val="berschrift1"/>
      <w:lvlText w:val="%1"/>
      <w:lvlJc w:val="left"/>
      <w:pPr>
        <w:tabs>
          <w:tab w:val="num" w:pos="567"/>
        </w:tabs>
        <w:ind w:left="567" w:hanging="567"/>
      </w:pPr>
      <w:rPr>
        <w:rFonts w:cs="Times New Roman" w:hint="default"/>
      </w:rPr>
    </w:lvl>
    <w:lvl w:ilvl="1">
      <w:start w:val="1"/>
      <w:numFmt w:val="decimal"/>
      <w:pStyle w:val="berschrift2"/>
      <w:lvlText w:val="%1.%2"/>
      <w:lvlJc w:val="left"/>
      <w:pPr>
        <w:tabs>
          <w:tab w:val="num" w:pos="680"/>
        </w:tabs>
        <w:ind w:left="680" w:hanging="680"/>
      </w:pPr>
      <w:rPr>
        <w:rFonts w:cs="Times New Roman" w:hint="default"/>
      </w:rPr>
    </w:lvl>
    <w:lvl w:ilvl="2">
      <w:start w:val="1"/>
      <w:numFmt w:val="decimal"/>
      <w:pStyle w:val="berschrift3"/>
      <w:lvlText w:val="%1.%2.%3"/>
      <w:lvlJc w:val="left"/>
      <w:pPr>
        <w:tabs>
          <w:tab w:val="num" w:pos="2921"/>
        </w:tabs>
        <w:ind w:left="2921" w:hanging="794"/>
      </w:pPr>
      <w:rPr>
        <w:rFonts w:cs="Times New Roman" w:hint="default"/>
      </w:rPr>
    </w:lvl>
    <w:lvl w:ilvl="3">
      <w:start w:val="1"/>
      <w:numFmt w:val="decimal"/>
      <w:pStyle w:val="berschrift4"/>
      <w:lvlText w:val="%1.%2.%3.%4"/>
      <w:lvlJc w:val="left"/>
      <w:pPr>
        <w:tabs>
          <w:tab w:val="num" w:pos="1080"/>
        </w:tabs>
        <w:ind w:left="907" w:hanging="907"/>
      </w:pPr>
      <w:rPr>
        <w:rFonts w:cs="Times New Roman" w:hint="default"/>
      </w:rPr>
    </w:lvl>
    <w:lvl w:ilvl="4">
      <w:start w:val="1"/>
      <w:numFmt w:val="decimal"/>
      <w:pStyle w:val="berschrift5"/>
      <w:lvlText w:val="%1.%2.%3.%4.%5"/>
      <w:lvlJc w:val="left"/>
      <w:pPr>
        <w:tabs>
          <w:tab w:val="num" w:pos="1440"/>
        </w:tabs>
        <w:ind w:left="1021" w:hanging="1021"/>
      </w:pPr>
      <w:rPr>
        <w:rFonts w:cs="Times New Roman" w:hint="default"/>
      </w:rPr>
    </w:lvl>
    <w:lvl w:ilvl="5">
      <w:start w:val="1"/>
      <w:numFmt w:val="decimal"/>
      <w:pStyle w:val="berschrift6"/>
      <w:lvlText w:val="%1.%2.%3.%4.%5.%6"/>
      <w:lvlJc w:val="left"/>
      <w:pPr>
        <w:tabs>
          <w:tab w:val="num" w:pos="1152"/>
        </w:tabs>
        <w:ind w:left="1152" w:hanging="1152"/>
      </w:pPr>
      <w:rPr>
        <w:rFonts w:cs="Times New Roman" w:hint="default"/>
      </w:rPr>
    </w:lvl>
    <w:lvl w:ilvl="6">
      <w:start w:val="1"/>
      <w:numFmt w:val="decimal"/>
      <w:pStyle w:val="berschrift7"/>
      <w:lvlText w:val="%1.%2.%3.%4.%5.%6.%7"/>
      <w:lvlJc w:val="left"/>
      <w:pPr>
        <w:tabs>
          <w:tab w:val="num" w:pos="1800"/>
        </w:tabs>
        <w:ind w:left="1296" w:hanging="1296"/>
      </w:pPr>
      <w:rPr>
        <w:rFonts w:cs="Times New Roman" w:hint="default"/>
      </w:rPr>
    </w:lvl>
    <w:lvl w:ilvl="7">
      <w:start w:val="1"/>
      <w:numFmt w:val="decimal"/>
      <w:pStyle w:val="berschrift8"/>
      <w:lvlText w:val="%1.%2.%3.%4.%5.%6.%7.%8"/>
      <w:lvlJc w:val="left"/>
      <w:pPr>
        <w:tabs>
          <w:tab w:val="num" w:pos="1440"/>
        </w:tabs>
        <w:ind w:left="1440" w:hanging="1440"/>
      </w:pPr>
      <w:rPr>
        <w:rFonts w:cs="Times New Roman" w:hint="default"/>
      </w:rPr>
    </w:lvl>
    <w:lvl w:ilvl="8">
      <w:start w:val="1"/>
      <w:numFmt w:val="decimal"/>
      <w:pStyle w:val="berschrift9"/>
      <w:lvlText w:val="%1.%2.%3.%4.%5.%6.%7.%8.%9"/>
      <w:lvlJc w:val="left"/>
      <w:pPr>
        <w:tabs>
          <w:tab w:val="num" w:pos="2520"/>
        </w:tabs>
        <w:ind w:left="1584" w:hanging="1584"/>
      </w:pPr>
      <w:rPr>
        <w:rFonts w:cs="Times New Roman" w:hint="default"/>
      </w:rPr>
    </w:lvl>
  </w:abstractNum>
  <w:abstractNum w:abstractNumId="51">
    <w:nsid w:val="7DEE564C"/>
    <w:multiLevelType w:val="hybridMultilevel"/>
    <w:tmpl w:val="3CC48728"/>
    <w:lvl w:ilvl="0" w:tplc="944A4818">
      <w:numFmt w:val="bullet"/>
      <w:lvlText w:val="-"/>
      <w:lvlJc w:val="left"/>
      <w:pPr>
        <w:ind w:left="720" w:hanging="360"/>
      </w:pPr>
      <w:rPr>
        <w:rFonts w:ascii="Arial" w:eastAsia="Times New Roman" w:hAnsi="Aria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2">
    <w:nsid w:val="7DFE4F17"/>
    <w:multiLevelType w:val="hybridMultilevel"/>
    <w:tmpl w:val="B16C1D7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3">
    <w:nsid w:val="7ED50A71"/>
    <w:multiLevelType w:val="multilevel"/>
    <w:tmpl w:val="47BE9006"/>
    <w:lvl w:ilvl="0">
      <w:start w:val="1"/>
      <w:numFmt w:val="upperLetter"/>
      <w:pStyle w:val="Anhang"/>
      <w:suff w:val="space"/>
      <w:lvlText w:val="Anhang %1"/>
      <w:lvlJc w:val="left"/>
      <w:pPr>
        <w:ind w:left="0" w:firstLine="0"/>
      </w:pPr>
      <w:rPr>
        <w:rFonts w:hint="default"/>
      </w:rPr>
    </w:lvl>
    <w:lvl w:ilvl="1">
      <w:start w:val="1"/>
      <w:numFmt w:val="decimal"/>
      <w:pStyle w:val="AnhangA1"/>
      <w:suff w:val="space"/>
      <w:lvlText w:val="%1.%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num w:numId="1">
    <w:abstractNumId w:val="50"/>
  </w:num>
  <w:num w:numId="2">
    <w:abstractNumId w:val="42"/>
  </w:num>
  <w:num w:numId="3">
    <w:abstractNumId w:val="13"/>
  </w:num>
  <w:num w:numId="4">
    <w:abstractNumId w:val="38"/>
  </w:num>
  <w:num w:numId="5">
    <w:abstractNumId w:val="46"/>
  </w:num>
  <w:num w:numId="6">
    <w:abstractNumId w:val="5"/>
  </w:num>
  <w:num w:numId="7">
    <w:abstractNumId w:val="18"/>
  </w:num>
  <w:num w:numId="8">
    <w:abstractNumId w:val="8"/>
  </w:num>
  <w:num w:numId="9">
    <w:abstractNumId w:val="9"/>
  </w:num>
  <w:num w:numId="10">
    <w:abstractNumId w:val="12"/>
  </w:num>
  <w:num w:numId="11">
    <w:abstractNumId w:val="19"/>
  </w:num>
  <w:num w:numId="12">
    <w:abstractNumId w:val="16"/>
  </w:num>
  <w:num w:numId="13">
    <w:abstractNumId w:val="26"/>
  </w:num>
  <w:num w:numId="14">
    <w:abstractNumId w:val="28"/>
  </w:num>
  <w:num w:numId="15">
    <w:abstractNumId w:val="24"/>
  </w:num>
  <w:num w:numId="16">
    <w:abstractNumId w:val="43"/>
  </w:num>
  <w:num w:numId="17">
    <w:abstractNumId w:val="7"/>
  </w:num>
  <w:num w:numId="18">
    <w:abstractNumId w:val="40"/>
  </w:num>
  <w:num w:numId="19">
    <w:abstractNumId w:val="11"/>
  </w:num>
  <w:num w:numId="20">
    <w:abstractNumId w:val="51"/>
  </w:num>
  <w:num w:numId="21">
    <w:abstractNumId w:val="47"/>
  </w:num>
  <w:num w:numId="22">
    <w:abstractNumId w:val="27"/>
  </w:num>
  <w:num w:numId="23">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0"/>
  </w:num>
  <w:num w:numId="25">
    <w:abstractNumId w:val="50"/>
  </w:num>
  <w:num w:numId="26">
    <w:abstractNumId w:val="50"/>
  </w:num>
  <w:num w:numId="27">
    <w:abstractNumId w:val="50"/>
  </w:num>
  <w:num w:numId="28">
    <w:abstractNumId w:val="50"/>
  </w:num>
  <w:num w:numId="29">
    <w:abstractNumId w:val="31"/>
  </w:num>
  <w:num w:numId="30">
    <w:abstractNumId w:val="17"/>
  </w:num>
  <w:num w:numId="31">
    <w:abstractNumId w:val="36"/>
  </w:num>
  <w:num w:numId="32">
    <w:abstractNumId w:val="23"/>
  </w:num>
  <w:num w:numId="33">
    <w:abstractNumId w:val="6"/>
  </w:num>
  <w:num w:numId="34">
    <w:abstractNumId w:val="2"/>
  </w:num>
  <w:num w:numId="35">
    <w:abstractNumId w:val="52"/>
  </w:num>
  <w:num w:numId="36">
    <w:abstractNumId w:val="35"/>
  </w:num>
  <w:num w:numId="37">
    <w:abstractNumId w:val="39"/>
  </w:num>
  <w:num w:numId="38">
    <w:abstractNumId w:val="22"/>
  </w:num>
  <w:num w:numId="39">
    <w:abstractNumId w:val="3"/>
  </w:num>
  <w:num w:numId="40">
    <w:abstractNumId w:val="10"/>
  </w:num>
  <w:num w:numId="41">
    <w:abstractNumId w:val="41"/>
  </w:num>
  <w:num w:numId="42">
    <w:abstractNumId w:val="34"/>
  </w:num>
  <w:num w:numId="43">
    <w:abstractNumId w:val="21"/>
  </w:num>
  <w:num w:numId="44">
    <w:abstractNumId w:val="20"/>
  </w:num>
  <w:num w:numId="45">
    <w:abstractNumId w:val="14"/>
  </w:num>
  <w:num w:numId="46">
    <w:abstractNumId w:val="48"/>
  </w:num>
  <w:num w:numId="47">
    <w:abstractNumId w:val="50"/>
  </w:num>
  <w:num w:numId="48">
    <w:abstractNumId w:val="50"/>
  </w:num>
  <w:num w:numId="49">
    <w:abstractNumId w:val="32"/>
  </w:num>
  <w:num w:numId="50">
    <w:abstractNumId w:val="44"/>
  </w:num>
  <w:num w:numId="51">
    <w:abstractNumId w:val="33"/>
  </w:num>
  <w:num w:numId="52">
    <w:abstractNumId w:val="53"/>
  </w:num>
  <w:num w:numId="53">
    <w:abstractNumId w:val="30"/>
  </w:num>
  <w:num w:numId="54">
    <w:abstractNumId w:val="37"/>
  </w:num>
  <w:num w:numId="55">
    <w:abstractNumId w:val="50"/>
  </w:num>
  <w:num w:numId="56">
    <w:abstractNumId w:val="50"/>
  </w:num>
  <w:num w:numId="57">
    <w:abstractNumId w:val="50"/>
  </w:num>
  <w:num w:numId="58">
    <w:abstractNumId w:val="50"/>
  </w:num>
  <w:num w:numId="59">
    <w:abstractNumId w:val="50"/>
  </w:num>
  <w:num w:numId="60">
    <w:abstractNumId w:val="29"/>
  </w:num>
  <w:num w:numId="61">
    <w:abstractNumId w:val="25"/>
  </w:num>
  <w:num w:numId="62">
    <w:abstractNumId w:val="50"/>
  </w:num>
  <w:num w:numId="63">
    <w:abstractNumId w:val="50"/>
  </w:num>
  <w:num w:numId="64">
    <w:abstractNumId w:val="50"/>
  </w:num>
  <w:num w:numId="65">
    <w:abstractNumId w:val="15"/>
  </w:num>
  <w:num w:numId="66">
    <w:abstractNumId w:val="53"/>
  </w:num>
  <w:num w:numId="67">
    <w:abstractNumId w:val="4"/>
  </w:num>
  <w:num w:numId="68">
    <w:abstractNumId w:val="45"/>
  </w:num>
  <w:num w:numId="69">
    <w:abstractNumId w:val="1"/>
  </w:num>
  <w:num w:numId="70">
    <w:abstractNumId w:val="50"/>
  </w:num>
  <w:num w:numId="71">
    <w:abstractNumId w:val="49"/>
  </w:num>
  <w:num w:numId="72">
    <w:abstractNumId w:val="50"/>
  </w:num>
  <w:num w:numId="73">
    <w:abstractNumId w:val="0"/>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340"/>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4D24"/>
    <w:rsid w:val="00000862"/>
    <w:rsid w:val="0000093D"/>
    <w:rsid w:val="00001DAB"/>
    <w:rsid w:val="00001F4F"/>
    <w:rsid w:val="0000229C"/>
    <w:rsid w:val="00003A48"/>
    <w:rsid w:val="00004662"/>
    <w:rsid w:val="00004A22"/>
    <w:rsid w:val="00004CF2"/>
    <w:rsid w:val="00004D7E"/>
    <w:rsid w:val="00004FC5"/>
    <w:rsid w:val="000052E1"/>
    <w:rsid w:val="00005841"/>
    <w:rsid w:val="00005E23"/>
    <w:rsid w:val="0000687E"/>
    <w:rsid w:val="00007F65"/>
    <w:rsid w:val="0001037C"/>
    <w:rsid w:val="00010BCF"/>
    <w:rsid w:val="0001273D"/>
    <w:rsid w:val="00013662"/>
    <w:rsid w:val="0001370B"/>
    <w:rsid w:val="00013F6C"/>
    <w:rsid w:val="00014890"/>
    <w:rsid w:val="00014FFA"/>
    <w:rsid w:val="000178CA"/>
    <w:rsid w:val="00017DA5"/>
    <w:rsid w:val="0002088D"/>
    <w:rsid w:val="0002094F"/>
    <w:rsid w:val="00020DBD"/>
    <w:rsid w:val="000211D2"/>
    <w:rsid w:val="00021C68"/>
    <w:rsid w:val="000226C9"/>
    <w:rsid w:val="0002281C"/>
    <w:rsid w:val="000228C7"/>
    <w:rsid w:val="00023061"/>
    <w:rsid w:val="00023456"/>
    <w:rsid w:val="000242C8"/>
    <w:rsid w:val="00024542"/>
    <w:rsid w:val="00024A73"/>
    <w:rsid w:val="00025351"/>
    <w:rsid w:val="00025452"/>
    <w:rsid w:val="000259E7"/>
    <w:rsid w:val="00025CB4"/>
    <w:rsid w:val="00025EFD"/>
    <w:rsid w:val="00026827"/>
    <w:rsid w:val="00026F13"/>
    <w:rsid w:val="00026F53"/>
    <w:rsid w:val="0002700D"/>
    <w:rsid w:val="0002779B"/>
    <w:rsid w:val="00027FD8"/>
    <w:rsid w:val="00030017"/>
    <w:rsid w:val="0003066F"/>
    <w:rsid w:val="000314C8"/>
    <w:rsid w:val="000317A3"/>
    <w:rsid w:val="000324BC"/>
    <w:rsid w:val="00032ACF"/>
    <w:rsid w:val="00032B16"/>
    <w:rsid w:val="00032B25"/>
    <w:rsid w:val="000331DA"/>
    <w:rsid w:val="00033818"/>
    <w:rsid w:val="00033AE0"/>
    <w:rsid w:val="00034547"/>
    <w:rsid w:val="00035211"/>
    <w:rsid w:val="000365FF"/>
    <w:rsid w:val="00036F87"/>
    <w:rsid w:val="000374A4"/>
    <w:rsid w:val="000418BB"/>
    <w:rsid w:val="00042002"/>
    <w:rsid w:val="000421FD"/>
    <w:rsid w:val="00042CBB"/>
    <w:rsid w:val="000433AE"/>
    <w:rsid w:val="0004405B"/>
    <w:rsid w:val="00044101"/>
    <w:rsid w:val="0004594D"/>
    <w:rsid w:val="00045DF0"/>
    <w:rsid w:val="0004611F"/>
    <w:rsid w:val="000465A1"/>
    <w:rsid w:val="00046A6C"/>
    <w:rsid w:val="00046AE1"/>
    <w:rsid w:val="00046B12"/>
    <w:rsid w:val="00047759"/>
    <w:rsid w:val="00047A12"/>
    <w:rsid w:val="00050D48"/>
    <w:rsid w:val="00050EE6"/>
    <w:rsid w:val="0005129E"/>
    <w:rsid w:val="00051BFD"/>
    <w:rsid w:val="000521B6"/>
    <w:rsid w:val="00052481"/>
    <w:rsid w:val="000528BA"/>
    <w:rsid w:val="0005558F"/>
    <w:rsid w:val="00056478"/>
    <w:rsid w:val="00056C7B"/>
    <w:rsid w:val="00057A0D"/>
    <w:rsid w:val="00057DE7"/>
    <w:rsid w:val="00060D83"/>
    <w:rsid w:val="00060F5F"/>
    <w:rsid w:val="000612A4"/>
    <w:rsid w:val="000614E3"/>
    <w:rsid w:val="0006195B"/>
    <w:rsid w:val="00062C1C"/>
    <w:rsid w:val="00062FE7"/>
    <w:rsid w:val="00063071"/>
    <w:rsid w:val="0006365D"/>
    <w:rsid w:val="000638FE"/>
    <w:rsid w:val="00063C73"/>
    <w:rsid w:val="00063C8F"/>
    <w:rsid w:val="00064591"/>
    <w:rsid w:val="000645A6"/>
    <w:rsid w:val="0006460E"/>
    <w:rsid w:val="00064814"/>
    <w:rsid w:val="00065028"/>
    <w:rsid w:val="0006508D"/>
    <w:rsid w:val="00065261"/>
    <w:rsid w:val="00065FF7"/>
    <w:rsid w:val="000661BA"/>
    <w:rsid w:val="000668BE"/>
    <w:rsid w:val="00066DB7"/>
    <w:rsid w:val="00067119"/>
    <w:rsid w:val="000671FD"/>
    <w:rsid w:val="00067D41"/>
    <w:rsid w:val="00067F1E"/>
    <w:rsid w:val="00070743"/>
    <w:rsid w:val="00073258"/>
    <w:rsid w:val="00074ACC"/>
    <w:rsid w:val="00074CEB"/>
    <w:rsid w:val="00074D48"/>
    <w:rsid w:val="000758B5"/>
    <w:rsid w:val="00075F64"/>
    <w:rsid w:val="00076405"/>
    <w:rsid w:val="000766F6"/>
    <w:rsid w:val="00076F4F"/>
    <w:rsid w:val="000808EC"/>
    <w:rsid w:val="00080AA2"/>
    <w:rsid w:val="00080B43"/>
    <w:rsid w:val="00080E80"/>
    <w:rsid w:val="00081085"/>
    <w:rsid w:val="000813A5"/>
    <w:rsid w:val="00081C5F"/>
    <w:rsid w:val="00084E69"/>
    <w:rsid w:val="0008505B"/>
    <w:rsid w:val="00085328"/>
    <w:rsid w:val="00085734"/>
    <w:rsid w:val="0008586D"/>
    <w:rsid w:val="00085FA4"/>
    <w:rsid w:val="00086825"/>
    <w:rsid w:val="00086EE1"/>
    <w:rsid w:val="000870A7"/>
    <w:rsid w:val="00087AE0"/>
    <w:rsid w:val="00087D32"/>
    <w:rsid w:val="00090522"/>
    <w:rsid w:val="00090776"/>
    <w:rsid w:val="00092837"/>
    <w:rsid w:val="00092E40"/>
    <w:rsid w:val="00093229"/>
    <w:rsid w:val="0009356E"/>
    <w:rsid w:val="00093EDD"/>
    <w:rsid w:val="00094369"/>
    <w:rsid w:val="00095870"/>
    <w:rsid w:val="00095A5F"/>
    <w:rsid w:val="00096327"/>
    <w:rsid w:val="000A02DA"/>
    <w:rsid w:val="000A12BD"/>
    <w:rsid w:val="000A1368"/>
    <w:rsid w:val="000A1B87"/>
    <w:rsid w:val="000A220B"/>
    <w:rsid w:val="000A2DBE"/>
    <w:rsid w:val="000A2E3A"/>
    <w:rsid w:val="000A3D19"/>
    <w:rsid w:val="000A41A3"/>
    <w:rsid w:val="000A5217"/>
    <w:rsid w:val="000A59AA"/>
    <w:rsid w:val="000A5CBE"/>
    <w:rsid w:val="000A67FE"/>
    <w:rsid w:val="000A6C21"/>
    <w:rsid w:val="000A7530"/>
    <w:rsid w:val="000A7862"/>
    <w:rsid w:val="000B0B99"/>
    <w:rsid w:val="000B1459"/>
    <w:rsid w:val="000B23F0"/>
    <w:rsid w:val="000B26C0"/>
    <w:rsid w:val="000B2D70"/>
    <w:rsid w:val="000B3386"/>
    <w:rsid w:val="000B49B1"/>
    <w:rsid w:val="000B4CFF"/>
    <w:rsid w:val="000B5241"/>
    <w:rsid w:val="000B5DFE"/>
    <w:rsid w:val="000B6D2E"/>
    <w:rsid w:val="000B761A"/>
    <w:rsid w:val="000C0204"/>
    <w:rsid w:val="000C049B"/>
    <w:rsid w:val="000C0F8D"/>
    <w:rsid w:val="000C245F"/>
    <w:rsid w:val="000C3688"/>
    <w:rsid w:val="000C4331"/>
    <w:rsid w:val="000C4469"/>
    <w:rsid w:val="000C47E1"/>
    <w:rsid w:val="000C5EAB"/>
    <w:rsid w:val="000C5F79"/>
    <w:rsid w:val="000C6337"/>
    <w:rsid w:val="000C64FC"/>
    <w:rsid w:val="000C6BD1"/>
    <w:rsid w:val="000C6FDE"/>
    <w:rsid w:val="000C75B7"/>
    <w:rsid w:val="000C79ED"/>
    <w:rsid w:val="000C7F9C"/>
    <w:rsid w:val="000D06AB"/>
    <w:rsid w:val="000D06D1"/>
    <w:rsid w:val="000D07D8"/>
    <w:rsid w:val="000D0A3C"/>
    <w:rsid w:val="000D1228"/>
    <w:rsid w:val="000D1394"/>
    <w:rsid w:val="000D14B4"/>
    <w:rsid w:val="000D18AA"/>
    <w:rsid w:val="000D1B45"/>
    <w:rsid w:val="000D20E3"/>
    <w:rsid w:val="000D3346"/>
    <w:rsid w:val="000D4F3A"/>
    <w:rsid w:val="000D5EDA"/>
    <w:rsid w:val="000D62B5"/>
    <w:rsid w:val="000D65C9"/>
    <w:rsid w:val="000D68CF"/>
    <w:rsid w:val="000D6F4C"/>
    <w:rsid w:val="000D79BD"/>
    <w:rsid w:val="000E003E"/>
    <w:rsid w:val="000E03DD"/>
    <w:rsid w:val="000E1102"/>
    <w:rsid w:val="000E189E"/>
    <w:rsid w:val="000E1E8D"/>
    <w:rsid w:val="000E1FEA"/>
    <w:rsid w:val="000E24D3"/>
    <w:rsid w:val="000E2924"/>
    <w:rsid w:val="000E2C45"/>
    <w:rsid w:val="000E340D"/>
    <w:rsid w:val="000E3956"/>
    <w:rsid w:val="000E3E79"/>
    <w:rsid w:val="000E3FE9"/>
    <w:rsid w:val="000E49C8"/>
    <w:rsid w:val="000E49E4"/>
    <w:rsid w:val="000E4E56"/>
    <w:rsid w:val="000E4EC3"/>
    <w:rsid w:val="000E62C9"/>
    <w:rsid w:val="000E6D62"/>
    <w:rsid w:val="000E6FF2"/>
    <w:rsid w:val="000E75F5"/>
    <w:rsid w:val="000E7BBC"/>
    <w:rsid w:val="000F0807"/>
    <w:rsid w:val="000F0880"/>
    <w:rsid w:val="000F0B24"/>
    <w:rsid w:val="000F17B4"/>
    <w:rsid w:val="000F1D3C"/>
    <w:rsid w:val="000F1D76"/>
    <w:rsid w:val="000F203D"/>
    <w:rsid w:val="000F27DB"/>
    <w:rsid w:val="000F2D74"/>
    <w:rsid w:val="000F31B3"/>
    <w:rsid w:val="000F3CD6"/>
    <w:rsid w:val="000F43B6"/>
    <w:rsid w:val="000F4891"/>
    <w:rsid w:val="000F5015"/>
    <w:rsid w:val="000F5267"/>
    <w:rsid w:val="000F5E75"/>
    <w:rsid w:val="000F6717"/>
    <w:rsid w:val="000F6A1E"/>
    <w:rsid w:val="000F6DBC"/>
    <w:rsid w:val="00100011"/>
    <w:rsid w:val="00101BC1"/>
    <w:rsid w:val="00101DC0"/>
    <w:rsid w:val="001028FF"/>
    <w:rsid w:val="00104076"/>
    <w:rsid w:val="00105362"/>
    <w:rsid w:val="00107167"/>
    <w:rsid w:val="00107A56"/>
    <w:rsid w:val="00107A9F"/>
    <w:rsid w:val="00111027"/>
    <w:rsid w:val="0011139D"/>
    <w:rsid w:val="0011302C"/>
    <w:rsid w:val="0011400C"/>
    <w:rsid w:val="00114A08"/>
    <w:rsid w:val="00114FD6"/>
    <w:rsid w:val="001163A5"/>
    <w:rsid w:val="001165EF"/>
    <w:rsid w:val="001167C3"/>
    <w:rsid w:val="0011785F"/>
    <w:rsid w:val="00117E5B"/>
    <w:rsid w:val="0012053B"/>
    <w:rsid w:val="0012073E"/>
    <w:rsid w:val="00121419"/>
    <w:rsid w:val="00121629"/>
    <w:rsid w:val="00122265"/>
    <w:rsid w:val="001229F8"/>
    <w:rsid w:val="00122ECA"/>
    <w:rsid w:val="00123924"/>
    <w:rsid w:val="00123E0F"/>
    <w:rsid w:val="0012474F"/>
    <w:rsid w:val="001247F3"/>
    <w:rsid w:val="00124A9E"/>
    <w:rsid w:val="00124C3F"/>
    <w:rsid w:val="0012797A"/>
    <w:rsid w:val="00130EE1"/>
    <w:rsid w:val="00130F1F"/>
    <w:rsid w:val="001314A8"/>
    <w:rsid w:val="00131557"/>
    <w:rsid w:val="0013163A"/>
    <w:rsid w:val="00131C19"/>
    <w:rsid w:val="00133289"/>
    <w:rsid w:val="00133383"/>
    <w:rsid w:val="00134325"/>
    <w:rsid w:val="00134C34"/>
    <w:rsid w:val="00134DD2"/>
    <w:rsid w:val="0013556C"/>
    <w:rsid w:val="00135814"/>
    <w:rsid w:val="00136034"/>
    <w:rsid w:val="00136C6F"/>
    <w:rsid w:val="00141157"/>
    <w:rsid w:val="00141570"/>
    <w:rsid w:val="00141600"/>
    <w:rsid w:val="0014262D"/>
    <w:rsid w:val="0014325B"/>
    <w:rsid w:val="001437EB"/>
    <w:rsid w:val="00144290"/>
    <w:rsid w:val="00145033"/>
    <w:rsid w:val="00145523"/>
    <w:rsid w:val="00147125"/>
    <w:rsid w:val="001505FB"/>
    <w:rsid w:val="001513D4"/>
    <w:rsid w:val="00151F09"/>
    <w:rsid w:val="001520AB"/>
    <w:rsid w:val="001521BD"/>
    <w:rsid w:val="00152227"/>
    <w:rsid w:val="00152630"/>
    <w:rsid w:val="001526CF"/>
    <w:rsid w:val="001531DB"/>
    <w:rsid w:val="001532B2"/>
    <w:rsid w:val="00153660"/>
    <w:rsid w:val="0015375D"/>
    <w:rsid w:val="00154176"/>
    <w:rsid w:val="00156D89"/>
    <w:rsid w:val="00156FF4"/>
    <w:rsid w:val="00157239"/>
    <w:rsid w:val="00157733"/>
    <w:rsid w:val="00157B4B"/>
    <w:rsid w:val="00157EEE"/>
    <w:rsid w:val="001600D1"/>
    <w:rsid w:val="0016028A"/>
    <w:rsid w:val="001614C2"/>
    <w:rsid w:val="0016183C"/>
    <w:rsid w:val="00161869"/>
    <w:rsid w:val="001628FA"/>
    <w:rsid w:val="00162A0F"/>
    <w:rsid w:val="00162B13"/>
    <w:rsid w:val="00163757"/>
    <w:rsid w:val="00163F3A"/>
    <w:rsid w:val="001640EC"/>
    <w:rsid w:val="00164B05"/>
    <w:rsid w:val="00164BBA"/>
    <w:rsid w:val="001655E4"/>
    <w:rsid w:val="00165932"/>
    <w:rsid w:val="00166549"/>
    <w:rsid w:val="00166A29"/>
    <w:rsid w:val="00166A3D"/>
    <w:rsid w:val="00166A9E"/>
    <w:rsid w:val="0016789E"/>
    <w:rsid w:val="00171DAA"/>
    <w:rsid w:val="00172242"/>
    <w:rsid w:val="0017245F"/>
    <w:rsid w:val="00172C41"/>
    <w:rsid w:val="00173CE7"/>
    <w:rsid w:val="00173FD3"/>
    <w:rsid w:val="00174419"/>
    <w:rsid w:val="00174A3B"/>
    <w:rsid w:val="0017529C"/>
    <w:rsid w:val="001757ED"/>
    <w:rsid w:val="0017597A"/>
    <w:rsid w:val="00175BB3"/>
    <w:rsid w:val="00176C6C"/>
    <w:rsid w:val="00176F8C"/>
    <w:rsid w:val="00177169"/>
    <w:rsid w:val="00177FDE"/>
    <w:rsid w:val="0018012B"/>
    <w:rsid w:val="001804D6"/>
    <w:rsid w:val="00180694"/>
    <w:rsid w:val="00180A66"/>
    <w:rsid w:val="00180D46"/>
    <w:rsid w:val="0018226C"/>
    <w:rsid w:val="00182391"/>
    <w:rsid w:val="00183207"/>
    <w:rsid w:val="0018381C"/>
    <w:rsid w:val="00183F27"/>
    <w:rsid w:val="001840AB"/>
    <w:rsid w:val="00185177"/>
    <w:rsid w:val="00185371"/>
    <w:rsid w:val="001863DD"/>
    <w:rsid w:val="00186CAF"/>
    <w:rsid w:val="0018763E"/>
    <w:rsid w:val="00187D58"/>
    <w:rsid w:val="001916C9"/>
    <w:rsid w:val="00192283"/>
    <w:rsid w:val="00193E78"/>
    <w:rsid w:val="00194A47"/>
    <w:rsid w:val="00194A6B"/>
    <w:rsid w:val="001957DF"/>
    <w:rsid w:val="00195934"/>
    <w:rsid w:val="00195E14"/>
    <w:rsid w:val="001975BD"/>
    <w:rsid w:val="001975F0"/>
    <w:rsid w:val="001A0689"/>
    <w:rsid w:val="001A1652"/>
    <w:rsid w:val="001A1AED"/>
    <w:rsid w:val="001A1CB4"/>
    <w:rsid w:val="001A21B0"/>
    <w:rsid w:val="001A2503"/>
    <w:rsid w:val="001A2659"/>
    <w:rsid w:val="001A39C3"/>
    <w:rsid w:val="001A39FC"/>
    <w:rsid w:val="001A42A2"/>
    <w:rsid w:val="001A4889"/>
    <w:rsid w:val="001A4A9E"/>
    <w:rsid w:val="001A4D15"/>
    <w:rsid w:val="001A77B2"/>
    <w:rsid w:val="001A7F36"/>
    <w:rsid w:val="001B0050"/>
    <w:rsid w:val="001B02E2"/>
    <w:rsid w:val="001B0550"/>
    <w:rsid w:val="001B12EB"/>
    <w:rsid w:val="001B1820"/>
    <w:rsid w:val="001B273E"/>
    <w:rsid w:val="001B463E"/>
    <w:rsid w:val="001B48BA"/>
    <w:rsid w:val="001B5A13"/>
    <w:rsid w:val="001B5BAF"/>
    <w:rsid w:val="001B668A"/>
    <w:rsid w:val="001B67A5"/>
    <w:rsid w:val="001B6D3B"/>
    <w:rsid w:val="001B7817"/>
    <w:rsid w:val="001B78AA"/>
    <w:rsid w:val="001B7D42"/>
    <w:rsid w:val="001C0866"/>
    <w:rsid w:val="001C0D3A"/>
    <w:rsid w:val="001C133D"/>
    <w:rsid w:val="001C20E4"/>
    <w:rsid w:val="001C219B"/>
    <w:rsid w:val="001C2596"/>
    <w:rsid w:val="001C2B2C"/>
    <w:rsid w:val="001C34A9"/>
    <w:rsid w:val="001C3C9C"/>
    <w:rsid w:val="001C446D"/>
    <w:rsid w:val="001C4EFC"/>
    <w:rsid w:val="001C5637"/>
    <w:rsid w:val="001C5A34"/>
    <w:rsid w:val="001C5B54"/>
    <w:rsid w:val="001C665B"/>
    <w:rsid w:val="001C7374"/>
    <w:rsid w:val="001C7661"/>
    <w:rsid w:val="001C7802"/>
    <w:rsid w:val="001C7C60"/>
    <w:rsid w:val="001C7FC4"/>
    <w:rsid w:val="001D033B"/>
    <w:rsid w:val="001D07E8"/>
    <w:rsid w:val="001D0BEC"/>
    <w:rsid w:val="001D10FB"/>
    <w:rsid w:val="001D11E3"/>
    <w:rsid w:val="001D142F"/>
    <w:rsid w:val="001D2897"/>
    <w:rsid w:val="001D29D8"/>
    <w:rsid w:val="001D38C6"/>
    <w:rsid w:val="001D45D0"/>
    <w:rsid w:val="001D49CA"/>
    <w:rsid w:val="001D49DF"/>
    <w:rsid w:val="001D5246"/>
    <w:rsid w:val="001D5E3D"/>
    <w:rsid w:val="001D60F8"/>
    <w:rsid w:val="001D7136"/>
    <w:rsid w:val="001D7442"/>
    <w:rsid w:val="001D769C"/>
    <w:rsid w:val="001D7A52"/>
    <w:rsid w:val="001E13C6"/>
    <w:rsid w:val="001E151D"/>
    <w:rsid w:val="001E1575"/>
    <w:rsid w:val="001E170E"/>
    <w:rsid w:val="001E1C61"/>
    <w:rsid w:val="001E2107"/>
    <w:rsid w:val="001E23A1"/>
    <w:rsid w:val="001E278B"/>
    <w:rsid w:val="001E38B9"/>
    <w:rsid w:val="001E4250"/>
    <w:rsid w:val="001E4345"/>
    <w:rsid w:val="001E4E0A"/>
    <w:rsid w:val="001E55E0"/>
    <w:rsid w:val="001E5DBD"/>
    <w:rsid w:val="001E60C5"/>
    <w:rsid w:val="001E7246"/>
    <w:rsid w:val="001E77AF"/>
    <w:rsid w:val="001E79DC"/>
    <w:rsid w:val="001F0A3C"/>
    <w:rsid w:val="001F0BDD"/>
    <w:rsid w:val="001F0C53"/>
    <w:rsid w:val="001F1016"/>
    <w:rsid w:val="001F15AE"/>
    <w:rsid w:val="001F15DF"/>
    <w:rsid w:val="001F18F1"/>
    <w:rsid w:val="001F2778"/>
    <w:rsid w:val="001F28A7"/>
    <w:rsid w:val="001F6479"/>
    <w:rsid w:val="001F7180"/>
    <w:rsid w:val="001F7380"/>
    <w:rsid w:val="001F74D5"/>
    <w:rsid w:val="001F7FDA"/>
    <w:rsid w:val="0020005C"/>
    <w:rsid w:val="0020041A"/>
    <w:rsid w:val="002005DB"/>
    <w:rsid w:val="002006C7"/>
    <w:rsid w:val="00200B1D"/>
    <w:rsid w:val="00200FF3"/>
    <w:rsid w:val="00201482"/>
    <w:rsid w:val="0020193F"/>
    <w:rsid w:val="00201A1D"/>
    <w:rsid w:val="002020C3"/>
    <w:rsid w:val="002031F4"/>
    <w:rsid w:val="0020347B"/>
    <w:rsid w:val="0020525E"/>
    <w:rsid w:val="0020536C"/>
    <w:rsid w:val="002053CF"/>
    <w:rsid w:val="0020581C"/>
    <w:rsid w:val="00205A87"/>
    <w:rsid w:val="00205B13"/>
    <w:rsid w:val="00206084"/>
    <w:rsid w:val="0020632A"/>
    <w:rsid w:val="0020699D"/>
    <w:rsid w:val="00206BFA"/>
    <w:rsid w:val="00207B58"/>
    <w:rsid w:val="00210C9A"/>
    <w:rsid w:val="00210FCE"/>
    <w:rsid w:val="00211939"/>
    <w:rsid w:val="00212D29"/>
    <w:rsid w:val="00212F05"/>
    <w:rsid w:val="00213EDF"/>
    <w:rsid w:val="002153EA"/>
    <w:rsid w:val="0021582B"/>
    <w:rsid w:val="00216020"/>
    <w:rsid w:val="00216BDD"/>
    <w:rsid w:val="00217584"/>
    <w:rsid w:val="002177D9"/>
    <w:rsid w:val="00217C87"/>
    <w:rsid w:val="00220347"/>
    <w:rsid w:val="002207DA"/>
    <w:rsid w:val="00221432"/>
    <w:rsid w:val="002214EF"/>
    <w:rsid w:val="002215F1"/>
    <w:rsid w:val="00221CC2"/>
    <w:rsid w:val="002225FD"/>
    <w:rsid w:val="00222D9B"/>
    <w:rsid w:val="00223343"/>
    <w:rsid w:val="00224730"/>
    <w:rsid w:val="00224B01"/>
    <w:rsid w:val="0022523C"/>
    <w:rsid w:val="002259E3"/>
    <w:rsid w:val="00226DA3"/>
    <w:rsid w:val="00226E07"/>
    <w:rsid w:val="0022721B"/>
    <w:rsid w:val="00227E68"/>
    <w:rsid w:val="002301CA"/>
    <w:rsid w:val="002324C8"/>
    <w:rsid w:val="002326B6"/>
    <w:rsid w:val="00234C15"/>
    <w:rsid w:val="00234CD1"/>
    <w:rsid w:val="00234D73"/>
    <w:rsid w:val="002355B4"/>
    <w:rsid w:val="0023576E"/>
    <w:rsid w:val="0023667D"/>
    <w:rsid w:val="002376D3"/>
    <w:rsid w:val="00237781"/>
    <w:rsid w:val="00240B8E"/>
    <w:rsid w:val="00241D4A"/>
    <w:rsid w:val="00241E0F"/>
    <w:rsid w:val="002420D9"/>
    <w:rsid w:val="0024225B"/>
    <w:rsid w:val="00242F52"/>
    <w:rsid w:val="002430CB"/>
    <w:rsid w:val="002442AB"/>
    <w:rsid w:val="00246E65"/>
    <w:rsid w:val="00247231"/>
    <w:rsid w:val="00247269"/>
    <w:rsid w:val="00247682"/>
    <w:rsid w:val="0024786A"/>
    <w:rsid w:val="002479F9"/>
    <w:rsid w:val="00247B04"/>
    <w:rsid w:val="00250386"/>
    <w:rsid w:val="00251B58"/>
    <w:rsid w:val="00252449"/>
    <w:rsid w:val="002528F9"/>
    <w:rsid w:val="00252C15"/>
    <w:rsid w:val="00254510"/>
    <w:rsid w:val="00254AB4"/>
    <w:rsid w:val="00254C84"/>
    <w:rsid w:val="00255330"/>
    <w:rsid w:val="00255EAD"/>
    <w:rsid w:val="00256505"/>
    <w:rsid w:val="00260F35"/>
    <w:rsid w:val="0026101C"/>
    <w:rsid w:val="00261214"/>
    <w:rsid w:val="00262AB9"/>
    <w:rsid w:val="00263232"/>
    <w:rsid w:val="002638C6"/>
    <w:rsid w:val="00263997"/>
    <w:rsid w:val="00264E27"/>
    <w:rsid w:val="002651F9"/>
    <w:rsid w:val="0026598F"/>
    <w:rsid w:val="00265F7E"/>
    <w:rsid w:val="00266F92"/>
    <w:rsid w:val="00270B25"/>
    <w:rsid w:val="002714F3"/>
    <w:rsid w:val="00271BAC"/>
    <w:rsid w:val="002724EA"/>
    <w:rsid w:val="00273025"/>
    <w:rsid w:val="00273209"/>
    <w:rsid w:val="00273688"/>
    <w:rsid w:val="00274A57"/>
    <w:rsid w:val="00274CF3"/>
    <w:rsid w:val="00274EBB"/>
    <w:rsid w:val="002758A5"/>
    <w:rsid w:val="00276078"/>
    <w:rsid w:val="00276A17"/>
    <w:rsid w:val="00276F55"/>
    <w:rsid w:val="00277FED"/>
    <w:rsid w:val="002803BB"/>
    <w:rsid w:val="00280634"/>
    <w:rsid w:val="0028079C"/>
    <w:rsid w:val="00280CAC"/>
    <w:rsid w:val="002822B4"/>
    <w:rsid w:val="00282EE2"/>
    <w:rsid w:val="00282FEC"/>
    <w:rsid w:val="002830DD"/>
    <w:rsid w:val="00283BB0"/>
    <w:rsid w:val="002845A1"/>
    <w:rsid w:val="002848E5"/>
    <w:rsid w:val="00284935"/>
    <w:rsid w:val="00284C61"/>
    <w:rsid w:val="00285537"/>
    <w:rsid w:val="0028594E"/>
    <w:rsid w:val="00286312"/>
    <w:rsid w:val="002879FE"/>
    <w:rsid w:val="00287A99"/>
    <w:rsid w:val="00287AFA"/>
    <w:rsid w:val="0029133D"/>
    <w:rsid w:val="002914BF"/>
    <w:rsid w:val="00291DB7"/>
    <w:rsid w:val="002921EB"/>
    <w:rsid w:val="002928B5"/>
    <w:rsid w:val="002929C2"/>
    <w:rsid w:val="00293A28"/>
    <w:rsid w:val="00293D2C"/>
    <w:rsid w:val="0029432F"/>
    <w:rsid w:val="0029498F"/>
    <w:rsid w:val="00294F72"/>
    <w:rsid w:val="00295B94"/>
    <w:rsid w:val="00295D3A"/>
    <w:rsid w:val="002975F0"/>
    <w:rsid w:val="002A065B"/>
    <w:rsid w:val="002A21B3"/>
    <w:rsid w:val="002A27EB"/>
    <w:rsid w:val="002A32AA"/>
    <w:rsid w:val="002A3450"/>
    <w:rsid w:val="002A371F"/>
    <w:rsid w:val="002A37A0"/>
    <w:rsid w:val="002A384B"/>
    <w:rsid w:val="002A39C9"/>
    <w:rsid w:val="002A3A51"/>
    <w:rsid w:val="002A45E0"/>
    <w:rsid w:val="002A5129"/>
    <w:rsid w:val="002A53A2"/>
    <w:rsid w:val="002A53C1"/>
    <w:rsid w:val="002A5A76"/>
    <w:rsid w:val="002A5AE5"/>
    <w:rsid w:val="002A5CA9"/>
    <w:rsid w:val="002A5F99"/>
    <w:rsid w:val="002A620D"/>
    <w:rsid w:val="002A677C"/>
    <w:rsid w:val="002A6861"/>
    <w:rsid w:val="002A76C1"/>
    <w:rsid w:val="002A79D3"/>
    <w:rsid w:val="002A7E49"/>
    <w:rsid w:val="002B0309"/>
    <w:rsid w:val="002B04BF"/>
    <w:rsid w:val="002B0A73"/>
    <w:rsid w:val="002B256D"/>
    <w:rsid w:val="002B2662"/>
    <w:rsid w:val="002B2AAB"/>
    <w:rsid w:val="002B2B1C"/>
    <w:rsid w:val="002B35C6"/>
    <w:rsid w:val="002B37B4"/>
    <w:rsid w:val="002B39C7"/>
    <w:rsid w:val="002B41FB"/>
    <w:rsid w:val="002B47A3"/>
    <w:rsid w:val="002B488B"/>
    <w:rsid w:val="002B55B7"/>
    <w:rsid w:val="002B5863"/>
    <w:rsid w:val="002B5969"/>
    <w:rsid w:val="002B5C33"/>
    <w:rsid w:val="002B6126"/>
    <w:rsid w:val="002B6201"/>
    <w:rsid w:val="002B62C5"/>
    <w:rsid w:val="002B6D04"/>
    <w:rsid w:val="002B6FEC"/>
    <w:rsid w:val="002B7BA5"/>
    <w:rsid w:val="002C01A3"/>
    <w:rsid w:val="002C029D"/>
    <w:rsid w:val="002C0514"/>
    <w:rsid w:val="002C075A"/>
    <w:rsid w:val="002C3029"/>
    <w:rsid w:val="002C3663"/>
    <w:rsid w:val="002C4C22"/>
    <w:rsid w:val="002C5228"/>
    <w:rsid w:val="002C58BA"/>
    <w:rsid w:val="002C5F89"/>
    <w:rsid w:val="002C664F"/>
    <w:rsid w:val="002C6796"/>
    <w:rsid w:val="002C684B"/>
    <w:rsid w:val="002C745D"/>
    <w:rsid w:val="002D0C2C"/>
    <w:rsid w:val="002D1040"/>
    <w:rsid w:val="002D15E3"/>
    <w:rsid w:val="002D2364"/>
    <w:rsid w:val="002D25EA"/>
    <w:rsid w:val="002D287C"/>
    <w:rsid w:val="002D3012"/>
    <w:rsid w:val="002D3478"/>
    <w:rsid w:val="002D4308"/>
    <w:rsid w:val="002D43AD"/>
    <w:rsid w:val="002D48D1"/>
    <w:rsid w:val="002D4EE0"/>
    <w:rsid w:val="002D520D"/>
    <w:rsid w:val="002D5A40"/>
    <w:rsid w:val="002D639A"/>
    <w:rsid w:val="002D6B29"/>
    <w:rsid w:val="002D6C37"/>
    <w:rsid w:val="002D6E8E"/>
    <w:rsid w:val="002D6E97"/>
    <w:rsid w:val="002D7348"/>
    <w:rsid w:val="002D764C"/>
    <w:rsid w:val="002D7A7A"/>
    <w:rsid w:val="002E176D"/>
    <w:rsid w:val="002E245D"/>
    <w:rsid w:val="002E2529"/>
    <w:rsid w:val="002E27D2"/>
    <w:rsid w:val="002E2F1A"/>
    <w:rsid w:val="002E3493"/>
    <w:rsid w:val="002E3535"/>
    <w:rsid w:val="002E3631"/>
    <w:rsid w:val="002E364B"/>
    <w:rsid w:val="002E39D4"/>
    <w:rsid w:val="002E48DC"/>
    <w:rsid w:val="002E4F54"/>
    <w:rsid w:val="002E5081"/>
    <w:rsid w:val="002E565D"/>
    <w:rsid w:val="002E5FB8"/>
    <w:rsid w:val="002E6647"/>
    <w:rsid w:val="002E6B17"/>
    <w:rsid w:val="002E6C14"/>
    <w:rsid w:val="002E79C6"/>
    <w:rsid w:val="002F0482"/>
    <w:rsid w:val="002F04C7"/>
    <w:rsid w:val="002F0672"/>
    <w:rsid w:val="002F1157"/>
    <w:rsid w:val="002F1416"/>
    <w:rsid w:val="002F182B"/>
    <w:rsid w:val="002F1B7B"/>
    <w:rsid w:val="002F1D92"/>
    <w:rsid w:val="002F2D8C"/>
    <w:rsid w:val="002F42B2"/>
    <w:rsid w:val="002F4327"/>
    <w:rsid w:val="002F4365"/>
    <w:rsid w:val="002F4A30"/>
    <w:rsid w:val="002F4C8A"/>
    <w:rsid w:val="002F512E"/>
    <w:rsid w:val="002F635A"/>
    <w:rsid w:val="002F63E2"/>
    <w:rsid w:val="002F63FB"/>
    <w:rsid w:val="002F6633"/>
    <w:rsid w:val="002F67BF"/>
    <w:rsid w:val="002F6946"/>
    <w:rsid w:val="002F6EF7"/>
    <w:rsid w:val="002F779C"/>
    <w:rsid w:val="00300185"/>
    <w:rsid w:val="00300670"/>
    <w:rsid w:val="00300ADA"/>
    <w:rsid w:val="00300AE7"/>
    <w:rsid w:val="00300CF9"/>
    <w:rsid w:val="0030135E"/>
    <w:rsid w:val="0030157B"/>
    <w:rsid w:val="00301E23"/>
    <w:rsid w:val="003020DB"/>
    <w:rsid w:val="00302135"/>
    <w:rsid w:val="003054D5"/>
    <w:rsid w:val="00305ED9"/>
    <w:rsid w:val="003061A2"/>
    <w:rsid w:val="003063E0"/>
    <w:rsid w:val="0030662F"/>
    <w:rsid w:val="00306799"/>
    <w:rsid w:val="003071D7"/>
    <w:rsid w:val="0030766A"/>
    <w:rsid w:val="00307E31"/>
    <w:rsid w:val="0031012B"/>
    <w:rsid w:val="003110B3"/>
    <w:rsid w:val="00311482"/>
    <w:rsid w:val="003128CD"/>
    <w:rsid w:val="00312B7A"/>
    <w:rsid w:val="00313477"/>
    <w:rsid w:val="00314ABF"/>
    <w:rsid w:val="00314E31"/>
    <w:rsid w:val="0031621E"/>
    <w:rsid w:val="0031630D"/>
    <w:rsid w:val="003167F8"/>
    <w:rsid w:val="003168D6"/>
    <w:rsid w:val="00316F88"/>
    <w:rsid w:val="00317C2C"/>
    <w:rsid w:val="00320104"/>
    <w:rsid w:val="003203B1"/>
    <w:rsid w:val="00320E3B"/>
    <w:rsid w:val="003218F0"/>
    <w:rsid w:val="003219D1"/>
    <w:rsid w:val="00321AEF"/>
    <w:rsid w:val="003220C3"/>
    <w:rsid w:val="00323621"/>
    <w:rsid w:val="00325776"/>
    <w:rsid w:val="00325B9D"/>
    <w:rsid w:val="003264A7"/>
    <w:rsid w:val="00326C2C"/>
    <w:rsid w:val="00326EDD"/>
    <w:rsid w:val="00327377"/>
    <w:rsid w:val="00327AD3"/>
    <w:rsid w:val="003300AF"/>
    <w:rsid w:val="00330293"/>
    <w:rsid w:val="0033093D"/>
    <w:rsid w:val="00330C01"/>
    <w:rsid w:val="00330CB2"/>
    <w:rsid w:val="003313AE"/>
    <w:rsid w:val="00331E36"/>
    <w:rsid w:val="003323F8"/>
    <w:rsid w:val="00332444"/>
    <w:rsid w:val="003330D5"/>
    <w:rsid w:val="00333283"/>
    <w:rsid w:val="003334AA"/>
    <w:rsid w:val="00333755"/>
    <w:rsid w:val="0033428A"/>
    <w:rsid w:val="00334DF3"/>
    <w:rsid w:val="00335DA2"/>
    <w:rsid w:val="00336814"/>
    <w:rsid w:val="00336BE3"/>
    <w:rsid w:val="0033767D"/>
    <w:rsid w:val="00337872"/>
    <w:rsid w:val="00337B11"/>
    <w:rsid w:val="00337DD6"/>
    <w:rsid w:val="00341016"/>
    <w:rsid w:val="00342361"/>
    <w:rsid w:val="003436B0"/>
    <w:rsid w:val="00343C64"/>
    <w:rsid w:val="00343EDD"/>
    <w:rsid w:val="003454B6"/>
    <w:rsid w:val="00345F3F"/>
    <w:rsid w:val="003463C2"/>
    <w:rsid w:val="0034704D"/>
    <w:rsid w:val="003500D1"/>
    <w:rsid w:val="003503B4"/>
    <w:rsid w:val="0035126D"/>
    <w:rsid w:val="00351B6E"/>
    <w:rsid w:val="00352319"/>
    <w:rsid w:val="00352BCC"/>
    <w:rsid w:val="00353709"/>
    <w:rsid w:val="00353B49"/>
    <w:rsid w:val="00354BD8"/>
    <w:rsid w:val="00355BBF"/>
    <w:rsid w:val="00356143"/>
    <w:rsid w:val="0035677D"/>
    <w:rsid w:val="00357074"/>
    <w:rsid w:val="00357719"/>
    <w:rsid w:val="00361072"/>
    <w:rsid w:val="00361783"/>
    <w:rsid w:val="003628C9"/>
    <w:rsid w:val="003635EA"/>
    <w:rsid w:val="00363873"/>
    <w:rsid w:val="00363FA5"/>
    <w:rsid w:val="00364860"/>
    <w:rsid w:val="00364B87"/>
    <w:rsid w:val="00364FFD"/>
    <w:rsid w:val="00366CDA"/>
    <w:rsid w:val="00367189"/>
    <w:rsid w:val="00367340"/>
    <w:rsid w:val="00370839"/>
    <w:rsid w:val="0037126F"/>
    <w:rsid w:val="00371A3A"/>
    <w:rsid w:val="00372111"/>
    <w:rsid w:val="003728AC"/>
    <w:rsid w:val="00372C5A"/>
    <w:rsid w:val="00373869"/>
    <w:rsid w:val="00373F7C"/>
    <w:rsid w:val="00373FA7"/>
    <w:rsid w:val="00374182"/>
    <w:rsid w:val="003746E7"/>
    <w:rsid w:val="003746EF"/>
    <w:rsid w:val="00375255"/>
    <w:rsid w:val="00375606"/>
    <w:rsid w:val="003756A6"/>
    <w:rsid w:val="0037683C"/>
    <w:rsid w:val="00376BDB"/>
    <w:rsid w:val="00377F83"/>
    <w:rsid w:val="003804FA"/>
    <w:rsid w:val="00380D48"/>
    <w:rsid w:val="00381702"/>
    <w:rsid w:val="003819BE"/>
    <w:rsid w:val="00381BEC"/>
    <w:rsid w:val="00381CF2"/>
    <w:rsid w:val="003823CB"/>
    <w:rsid w:val="00382EA0"/>
    <w:rsid w:val="00383325"/>
    <w:rsid w:val="00383B6F"/>
    <w:rsid w:val="0038416A"/>
    <w:rsid w:val="003844DF"/>
    <w:rsid w:val="00384AC0"/>
    <w:rsid w:val="00385BCE"/>
    <w:rsid w:val="003869C1"/>
    <w:rsid w:val="00386FD2"/>
    <w:rsid w:val="00387742"/>
    <w:rsid w:val="003877C8"/>
    <w:rsid w:val="00390394"/>
    <w:rsid w:val="003904D5"/>
    <w:rsid w:val="003909F1"/>
    <w:rsid w:val="00391EAA"/>
    <w:rsid w:val="00392280"/>
    <w:rsid w:val="00393919"/>
    <w:rsid w:val="00393CE9"/>
    <w:rsid w:val="00393F69"/>
    <w:rsid w:val="00394117"/>
    <w:rsid w:val="00395005"/>
    <w:rsid w:val="0039586F"/>
    <w:rsid w:val="003966D8"/>
    <w:rsid w:val="003969E3"/>
    <w:rsid w:val="00397247"/>
    <w:rsid w:val="003A0504"/>
    <w:rsid w:val="003A16EA"/>
    <w:rsid w:val="003A1FB9"/>
    <w:rsid w:val="003A238E"/>
    <w:rsid w:val="003A2636"/>
    <w:rsid w:val="003A2CB7"/>
    <w:rsid w:val="003A2FDE"/>
    <w:rsid w:val="003A39CC"/>
    <w:rsid w:val="003A3B69"/>
    <w:rsid w:val="003A5A7D"/>
    <w:rsid w:val="003A6287"/>
    <w:rsid w:val="003A6F3A"/>
    <w:rsid w:val="003A7657"/>
    <w:rsid w:val="003A787A"/>
    <w:rsid w:val="003B06D2"/>
    <w:rsid w:val="003B08D2"/>
    <w:rsid w:val="003B0ADC"/>
    <w:rsid w:val="003B0ADD"/>
    <w:rsid w:val="003B1E85"/>
    <w:rsid w:val="003B2185"/>
    <w:rsid w:val="003B3FBD"/>
    <w:rsid w:val="003B44EA"/>
    <w:rsid w:val="003B44EF"/>
    <w:rsid w:val="003B5C22"/>
    <w:rsid w:val="003B60D6"/>
    <w:rsid w:val="003B649E"/>
    <w:rsid w:val="003B6B2A"/>
    <w:rsid w:val="003B732A"/>
    <w:rsid w:val="003B7764"/>
    <w:rsid w:val="003C08F1"/>
    <w:rsid w:val="003C2559"/>
    <w:rsid w:val="003C2A41"/>
    <w:rsid w:val="003C2E80"/>
    <w:rsid w:val="003C433A"/>
    <w:rsid w:val="003C435A"/>
    <w:rsid w:val="003C43B2"/>
    <w:rsid w:val="003C44E5"/>
    <w:rsid w:val="003C4676"/>
    <w:rsid w:val="003C467B"/>
    <w:rsid w:val="003C497F"/>
    <w:rsid w:val="003C4D13"/>
    <w:rsid w:val="003C4DE9"/>
    <w:rsid w:val="003C50BD"/>
    <w:rsid w:val="003C5374"/>
    <w:rsid w:val="003C5546"/>
    <w:rsid w:val="003C6CCF"/>
    <w:rsid w:val="003C6D69"/>
    <w:rsid w:val="003C7591"/>
    <w:rsid w:val="003D03F5"/>
    <w:rsid w:val="003D0B94"/>
    <w:rsid w:val="003D0D33"/>
    <w:rsid w:val="003D18CB"/>
    <w:rsid w:val="003D1A5C"/>
    <w:rsid w:val="003D252A"/>
    <w:rsid w:val="003D2BDF"/>
    <w:rsid w:val="003D38B5"/>
    <w:rsid w:val="003D397D"/>
    <w:rsid w:val="003D45E0"/>
    <w:rsid w:val="003D4D24"/>
    <w:rsid w:val="003D4DF3"/>
    <w:rsid w:val="003D4E30"/>
    <w:rsid w:val="003D52AC"/>
    <w:rsid w:val="003D62A8"/>
    <w:rsid w:val="003D6825"/>
    <w:rsid w:val="003E01B2"/>
    <w:rsid w:val="003E09DF"/>
    <w:rsid w:val="003E0B22"/>
    <w:rsid w:val="003E25CC"/>
    <w:rsid w:val="003E26DB"/>
    <w:rsid w:val="003E4F19"/>
    <w:rsid w:val="003E5192"/>
    <w:rsid w:val="003E5274"/>
    <w:rsid w:val="003E5398"/>
    <w:rsid w:val="003E5429"/>
    <w:rsid w:val="003E584D"/>
    <w:rsid w:val="003F0E5C"/>
    <w:rsid w:val="003F1680"/>
    <w:rsid w:val="003F1942"/>
    <w:rsid w:val="003F367C"/>
    <w:rsid w:val="003F43D1"/>
    <w:rsid w:val="003F47D5"/>
    <w:rsid w:val="003F5134"/>
    <w:rsid w:val="003F5828"/>
    <w:rsid w:val="003F6093"/>
    <w:rsid w:val="003F6906"/>
    <w:rsid w:val="003F6C95"/>
    <w:rsid w:val="003F6E31"/>
    <w:rsid w:val="003F700B"/>
    <w:rsid w:val="003F7352"/>
    <w:rsid w:val="003F73A2"/>
    <w:rsid w:val="003F758C"/>
    <w:rsid w:val="003F7A63"/>
    <w:rsid w:val="00400350"/>
    <w:rsid w:val="004007D6"/>
    <w:rsid w:val="0040124C"/>
    <w:rsid w:val="00401394"/>
    <w:rsid w:val="004022E8"/>
    <w:rsid w:val="0040242F"/>
    <w:rsid w:val="004026A3"/>
    <w:rsid w:val="004027B5"/>
    <w:rsid w:val="0040281F"/>
    <w:rsid w:val="004028E2"/>
    <w:rsid w:val="00402A42"/>
    <w:rsid w:val="00402F83"/>
    <w:rsid w:val="00403210"/>
    <w:rsid w:val="004035EE"/>
    <w:rsid w:val="00403C49"/>
    <w:rsid w:val="00403E3D"/>
    <w:rsid w:val="00403E6E"/>
    <w:rsid w:val="004042AA"/>
    <w:rsid w:val="0040440E"/>
    <w:rsid w:val="00404547"/>
    <w:rsid w:val="004047B7"/>
    <w:rsid w:val="00404B7F"/>
    <w:rsid w:val="00404F39"/>
    <w:rsid w:val="00405CBE"/>
    <w:rsid w:val="004061C1"/>
    <w:rsid w:val="0041215B"/>
    <w:rsid w:val="00412CC4"/>
    <w:rsid w:val="00412F38"/>
    <w:rsid w:val="004136AB"/>
    <w:rsid w:val="00413EBF"/>
    <w:rsid w:val="00413F05"/>
    <w:rsid w:val="00414727"/>
    <w:rsid w:val="0041650E"/>
    <w:rsid w:val="00416785"/>
    <w:rsid w:val="00416BE0"/>
    <w:rsid w:val="004171A6"/>
    <w:rsid w:val="00417A06"/>
    <w:rsid w:val="00417A10"/>
    <w:rsid w:val="0042022F"/>
    <w:rsid w:val="004202E0"/>
    <w:rsid w:val="00420B21"/>
    <w:rsid w:val="00421AD3"/>
    <w:rsid w:val="00421C3A"/>
    <w:rsid w:val="0042279F"/>
    <w:rsid w:val="00422847"/>
    <w:rsid w:val="00423202"/>
    <w:rsid w:val="00423C7C"/>
    <w:rsid w:val="00425C37"/>
    <w:rsid w:val="00426460"/>
    <w:rsid w:val="00426697"/>
    <w:rsid w:val="00426A32"/>
    <w:rsid w:val="00427754"/>
    <w:rsid w:val="00430193"/>
    <w:rsid w:val="00430BC4"/>
    <w:rsid w:val="004311C9"/>
    <w:rsid w:val="004333CA"/>
    <w:rsid w:val="004334C2"/>
    <w:rsid w:val="00433FCD"/>
    <w:rsid w:val="004345D7"/>
    <w:rsid w:val="00434FB2"/>
    <w:rsid w:val="004355FB"/>
    <w:rsid w:val="004367BA"/>
    <w:rsid w:val="004372DD"/>
    <w:rsid w:val="0043753B"/>
    <w:rsid w:val="00437902"/>
    <w:rsid w:val="00437924"/>
    <w:rsid w:val="00440221"/>
    <w:rsid w:val="00441A43"/>
    <w:rsid w:val="00442D69"/>
    <w:rsid w:val="0044467F"/>
    <w:rsid w:val="00444901"/>
    <w:rsid w:val="004449B1"/>
    <w:rsid w:val="00444D3C"/>
    <w:rsid w:val="004450DC"/>
    <w:rsid w:val="0044573E"/>
    <w:rsid w:val="00445F57"/>
    <w:rsid w:val="0044670C"/>
    <w:rsid w:val="00446DF6"/>
    <w:rsid w:val="004470CF"/>
    <w:rsid w:val="004471D5"/>
    <w:rsid w:val="004506D5"/>
    <w:rsid w:val="0045086A"/>
    <w:rsid w:val="00450AC4"/>
    <w:rsid w:val="00450F24"/>
    <w:rsid w:val="00451FD0"/>
    <w:rsid w:val="004521F0"/>
    <w:rsid w:val="00452783"/>
    <w:rsid w:val="00452C00"/>
    <w:rsid w:val="00453C0B"/>
    <w:rsid w:val="00454623"/>
    <w:rsid w:val="00454877"/>
    <w:rsid w:val="00454889"/>
    <w:rsid w:val="00454FB9"/>
    <w:rsid w:val="00455531"/>
    <w:rsid w:val="00457813"/>
    <w:rsid w:val="0045784D"/>
    <w:rsid w:val="00457B39"/>
    <w:rsid w:val="00460552"/>
    <w:rsid w:val="00461028"/>
    <w:rsid w:val="004619E5"/>
    <w:rsid w:val="004622A7"/>
    <w:rsid w:val="0046295B"/>
    <w:rsid w:val="004641D1"/>
    <w:rsid w:val="00464645"/>
    <w:rsid w:val="00464B18"/>
    <w:rsid w:val="00467C3D"/>
    <w:rsid w:val="0047049D"/>
    <w:rsid w:val="0047060C"/>
    <w:rsid w:val="0047078A"/>
    <w:rsid w:val="004710F2"/>
    <w:rsid w:val="00471775"/>
    <w:rsid w:val="00471B30"/>
    <w:rsid w:val="00471D5C"/>
    <w:rsid w:val="0047375D"/>
    <w:rsid w:val="00473C05"/>
    <w:rsid w:val="0047452B"/>
    <w:rsid w:val="00474A9B"/>
    <w:rsid w:val="00474F14"/>
    <w:rsid w:val="00474F1D"/>
    <w:rsid w:val="00475A02"/>
    <w:rsid w:val="0047644C"/>
    <w:rsid w:val="00476533"/>
    <w:rsid w:val="00476AC7"/>
    <w:rsid w:val="00476D8F"/>
    <w:rsid w:val="004771F7"/>
    <w:rsid w:val="00477A4E"/>
    <w:rsid w:val="00477C95"/>
    <w:rsid w:val="00477E83"/>
    <w:rsid w:val="00480106"/>
    <w:rsid w:val="00480D5D"/>
    <w:rsid w:val="00481910"/>
    <w:rsid w:val="0048192C"/>
    <w:rsid w:val="00481AFD"/>
    <w:rsid w:val="00481DD0"/>
    <w:rsid w:val="00481F49"/>
    <w:rsid w:val="00482182"/>
    <w:rsid w:val="00482506"/>
    <w:rsid w:val="00482D85"/>
    <w:rsid w:val="00483C7E"/>
    <w:rsid w:val="00483E82"/>
    <w:rsid w:val="004840BC"/>
    <w:rsid w:val="004848C1"/>
    <w:rsid w:val="004848E1"/>
    <w:rsid w:val="00486081"/>
    <w:rsid w:val="0048672A"/>
    <w:rsid w:val="00486DB6"/>
    <w:rsid w:val="00487947"/>
    <w:rsid w:val="00487F8F"/>
    <w:rsid w:val="004905A7"/>
    <w:rsid w:val="00491B59"/>
    <w:rsid w:val="00491CFA"/>
    <w:rsid w:val="00491F95"/>
    <w:rsid w:val="0049259C"/>
    <w:rsid w:val="004931A5"/>
    <w:rsid w:val="00493337"/>
    <w:rsid w:val="004933F3"/>
    <w:rsid w:val="0049368C"/>
    <w:rsid w:val="00493900"/>
    <w:rsid w:val="00493B98"/>
    <w:rsid w:val="0049424F"/>
    <w:rsid w:val="0049434E"/>
    <w:rsid w:val="0049447A"/>
    <w:rsid w:val="004949F7"/>
    <w:rsid w:val="004950AA"/>
    <w:rsid w:val="00495BB0"/>
    <w:rsid w:val="00496101"/>
    <w:rsid w:val="00496135"/>
    <w:rsid w:val="004965A5"/>
    <w:rsid w:val="00496E7A"/>
    <w:rsid w:val="004977D4"/>
    <w:rsid w:val="00497A18"/>
    <w:rsid w:val="004A0735"/>
    <w:rsid w:val="004A0CB3"/>
    <w:rsid w:val="004A0FDF"/>
    <w:rsid w:val="004A19FB"/>
    <w:rsid w:val="004A1D98"/>
    <w:rsid w:val="004A210F"/>
    <w:rsid w:val="004A296B"/>
    <w:rsid w:val="004A3A57"/>
    <w:rsid w:val="004A3B5A"/>
    <w:rsid w:val="004A41DF"/>
    <w:rsid w:val="004A4CFB"/>
    <w:rsid w:val="004A52FB"/>
    <w:rsid w:val="004A53A9"/>
    <w:rsid w:val="004A55CE"/>
    <w:rsid w:val="004A65FF"/>
    <w:rsid w:val="004A678A"/>
    <w:rsid w:val="004A7BDA"/>
    <w:rsid w:val="004A7EDF"/>
    <w:rsid w:val="004B098B"/>
    <w:rsid w:val="004B0ACF"/>
    <w:rsid w:val="004B0BE3"/>
    <w:rsid w:val="004B0EE4"/>
    <w:rsid w:val="004B1A12"/>
    <w:rsid w:val="004B1D76"/>
    <w:rsid w:val="004B231F"/>
    <w:rsid w:val="004B38B9"/>
    <w:rsid w:val="004B3926"/>
    <w:rsid w:val="004B4C62"/>
    <w:rsid w:val="004B4D78"/>
    <w:rsid w:val="004B5054"/>
    <w:rsid w:val="004B566A"/>
    <w:rsid w:val="004B623F"/>
    <w:rsid w:val="004B6254"/>
    <w:rsid w:val="004B6589"/>
    <w:rsid w:val="004B7441"/>
    <w:rsid w:val="004B791F"/>
    <w:rsid w:val="004B79BB"/>
    <w:rsid w:val="004B7D6F"/>
    <w:rsid w:val="004B7E7B"/>
    <w:rsid w:val="004B7EC6"/>
    <w:rsid w:val="004C0656"/>
    <w:rsid w:val="004C0704"/>
    <w:rsid w:val="004C07AF"/>
    <w:rsid w:val="004C08BA"/>
    <w:rsid w:val="004C13FC"/>
    <w:rsid w:val="004C1A38"/>
    <w:rsid w:val="004C246A"/>
    <w:rsid w:val="004C24CF"/>
    <w:rsid w:val="004C309A"/>
    <w:rsid w:val="004C32F0"/>
    <w:rsid w:val="004C3409"/>
    <w:rsid w:val="004C415A"/>
    <w:rsid w:val="004C47CE"/>
    <w:rsid w:val="004C4D52"/>
    <w:rsid w:val="004C4EA1"/>
    <w:rsid w:val="004C547E"/>
    <w:rsid w:val="004C5627"/>
    <w:rsid w:val="004C57FC"/>
    <w:rsid w:val="004C7573"/>
    <w:rsid w:val="004C7B5C"/>
    <w:rsid w:val="004D1CAC"/>
    <w:rsid w:val="004D1CDF"/>
    <w:rsid w:val="004D2360"/>
    <w:rsid w:val="004D2C2D"/>
    <w:rsid w:val="004D2D4F"/>
    <w:rsid w:val="004D5CA1"/>
    <w:rsid w:val="004D66DC"/>
    <w:rsid w:val="004D7594"/>
    <w:rsid w:val="004D77DC"/>
    <w:rsid w:val="004E0DB2"/>
    <w:rsid w:val="004E1002"/>
    <w:rsid w:val="004E114B"/>
    <w:rsid w:val="004E12D5"/>
    <w:rsid w:val="004E15DD"/>
    <w:rsid w:val="004E1E1F"/>
    <w:rsid w:val="004E1F84"/>
    <w:rsid w:val="004E2357"/>
    <w:rsid w:val="004E2369"/>
    <w:rsid w:val="004E338C"/>
    <w:rsid w:val="004E3525"/>
    <w:rsid w:val="004E4E3A"/>
    <w:rsid w:val="004E528B"/>
    <w:rsid w:val="004E5431"/>
    <w:rsid w:val="004E6CE4"/>
    <w:rsid w:val="004E6EBD"/>
    <w:rsid w:val="004E7AD3"/>
    <w:rsid w:val="004E7CB5"/>
    <w:rsid w:val="004F0326"/>
    <w:rsid w:val="004F127D"/>
    <w:rsid w:val="004F133D"/>
    <w:rsid w:val="004F151A"/>
    <w:rsid w:val="004F1818"/>
    <w:rsid w:val="004F1E4E"/>
    <w:rsid w:val="004F213B"/>
    <w:rsid w:val="004F237A"/>
    <w:rsid w:val="004F34A5"/>
    <w:rsid w:val="004F3824"/>
    <w:rsid w:val="004F394A"/>
    <w:rsid w:val="004F3A8F"/>
    <w:rsid w:val="004F456A"/>
    <w:rsid w:val="004F4B9E"/>
    <w:rsid w:val="004F50ED"/>
    <w:rsid w:val="004F6169"/>
    <w:rsid w:val="004F6835"/>
    <w:rsid w:val="004F6C25"/>
    <w:rsid w:val="004F76E9"/>
    <w:rsid w:val="004F7C81"/>
    <w:rsid w:val="004F7C92"/>
    <w:rsid w:val="0050156D"/>
    <w:rsid w:val="005015A5"/>
    <w:rsid w:val="00501866"/>
    <w:rsid w:val="00502440"/>
    <w:rsid w:val="00502543"/>
    <w:rsid w:val="005028D9"/>
    <w:rsid w:val="00502AD7"/>
    <w:rsid w:val="00503005"/>
    <w:rsid w:val="00503D34"/>
    <w:rsid w:val="00503FD4"/>
    <w:rsid w:val="0050416D"/>
    <w:rsid w:val="005046D9"/>
    <w:rsid w:val="00504DB3"/>
    <w:rsid w:val="0050521D"/>
    <w:rsid w:val="0050530D"/>
    <w:rsid w:val="005056E2"/>
    <w:rsid w:val="005064E7"/>
    <w:rsid w:val="00506997"/>
    <w:rsid w:val="00507489"/>
    <w:rsid w:val="005074D5"/>
    <w:rsid w:val="00507A14"/>
    <w:rsid w:val="00507B78"/>
    <w:rsid w:val="005103CA"/>
    <w:rsid w:val="0051052A"/>
    <w:rsid w:val="00510A17"/>
    <w:rsid w:val="00510A8C"/>
    <w:rsid w:val="00511195"/>
    <w:rsid w:val="0051119F"/>
    <w:rsid w:val="0051138C"/>
    <w:rsid w:val="005114E4"/>
    <w:rsid w:val="005123B3"/>
    <w:rsid w:val="005124D5"/>
    <w:rsid w:val="0051264A"/>
    <w:rsid w:val="0051593D"/>
    <w:rsid w:val="00515E6D"/>
    <w:rsid w:val="00515EC3"/>
    <w:rsid w:val="0051647D"/>
    <w:rsid w:val="005165F9"/>
    <w:rsid w:val="00516D5B"/>
    <w:rsid w:val="00516D73"/>
    <w:rsid w:val="0051792E"/>
    <w:rsid w:val="0051794F"/>
    <w:rsid w:val="00520CCC"/>
    <w:rsid w:val="0052159E"/>
    <w:rsid w:val="005217F1"/>
    <w:rsid w:val="00521952"/>
    <w:rsid w:val="00521B8C"/>
    <w:rsid w:val="00522B6E"/>
    <w:rsid w:val="00522EAA"/>
    <w:rsid w:val="00523512"/>
    <w:rsid w:val="00523DCB"/>
    <w:rsid w:val="00524135"/>
    <w:rsid w:val="0052482F"/>
    <w:rsid w:val="005248E9"/>
    <w:rsid w:val="00524C12"/>
    <w:rsid w:val="00525438"/>
    <w:rsid w:val="0052723B"/>
    <w:rsid w:val="005276B6"/>
    <w:rsid w:val="00530707"/>
    <w:rsid w:val="00531172"/>
    <w:rsid w:val="00531D9C"/>
    <w:rsid w:val="005321F2"/>
    <w:rsid w:val="00532209"/>
    <w:rsid w:val="00532685"/>
    <w:rsid w:val="0053424E"/>
    <w:rsid w:val="005342ED"/>
    <w:rsid w:val="00534537"/>
    <w:rsid w:val="00534899"/>
    <w:rsid w:val="005359AD"/>
    <w:rsid w:val="00535A03"/>
    <w:rsid w:val="00536008"/>
    <w:rsid w:val="005360E1"/>
    <w:rsid w:val="005369DA"/>
    <w:rsid w:val="005372A7"/>
    <w:rsid w:val="005372DC"/>
    <w:rsid w:val="0054052E"/>
    <w:rsid w:val="00540DA5"/>
    <w:rsid w:val="00540E15"/>
    <w:rsid w:val="00541F0A"/>
    <w:rsid w:val="00541F36"/>
    <w:rsid w:val="0054280F"/>
    <w:rsid w:val="0054316C"/>
    <w:rsid w:val="0054336F"/>
    <w:rsid w:val="005433C2"/>
    <w:rsid w:val="00543EAB"/>
    <w:rsid w:val="00544566"/>
    <w:rsid w:val="00545629"/>
    <w:rsid w:val="005457CD"/>
    <w:rsid w:val="00545D06"/>
    <w:rsid w:val="00546069"/>
    <w:rsid w:val="005463BA"/>
    <w:rsid w:val="00547DA2"/>
    <w:rsid w:val="00547DBB"/>
    <w:rsid w:val="00550082"/>
    <w:rsid w:val="00550896"/>
    <w:rsid w:val="00550A66"/>
    <w:rsid w:val="00550D54"/>
    <w:rsid w:val="00550DD4"/>
    <w:rsid w:val="00551E9C"/>
    <w:rsid w:val="00552C6B"/>
    <w:rsid w:val="00552CF8"/>
    <w:rsid w:val="00552E0A"/>
    <w:rsid w:val="00553571"/>
    <w:rsid w:val="00554D87"/>
    <w:rsid w:val="00555203"/>
    <w:rsid w:val="0055564C"/>
    <w:rsid w:val="005556DE"/>
    <w:rsid w:val="005560B4"/>
    <w:rsid w:val="00560872"/>
    <w:rsid w:val="0056261A"/>
    <w:rsid w:val="005638F0"/>
    <w:rsid w:val="00563EB9"/>
    <w:rsid w:val="005640F8"/>
    <w:rsid w:val="00564515"/>
    <w:rsid w:val="005646EF"/>
    <w:rsid w:val="00565162"/>
    <w:rsid w:val="00566698"/>
    <w:rsid w:val="00566D4D"/>
    <w:rsid w:val="005700DC"/>
    <w:rsid w:val="00570F88"/>
    <w:rsid w:val="00571127"/>
    <w:rsid w:val="0057240A"/>
    <w:rsid w:val="0057283B"/>
    <w:rsid w:val="0057292A"/>
    <w:rsid w:val="00573221"/>
    <w:rsid w:val="00573B4D"/>
    <w:rsid w:val="00575C6D"/>
    <w:rsid w:val="00575F29"/>
    <w:rsid w:val="00575F53"/>
    <w:rsid w:val="00576727"/>
    <w:rsid w:val="005768BD"/>
    <w:rsid w:val="00576D90"/>
    <w:rsid w:val="00577176"/>
    <w:rsid w:val="005774C3"/>
    <w:rsid w:val="00577C7D"/>
    <w:rsid w:val="00577D90"/>
    <w:rsid w:val="00577DE6"/>
    <w:rsid w:val="00577F1E"/>
    <w:rsid w:val="0058000B"/>
    <w:rsid w:val="0058078C"/>
    <w:rsid w:val="0058090B"/>
    <w:rsid w:val="00580937"/>
    <w:rsid w:val="00580A37"/>
    <w:rsid w:val="00580BF6"/>
    <w:rsid w:val="00581226"/>
    <w:rsid w:val="0058169B"/>
    <w:rsid w:val="005822D5"/>
    <w:rsid w:val="00582C9F"/>
    <w:rsid w:val="0058364E"/>
    <w:rsid w:val="00583D23"/>
    <w:rsid w:val="0058524B"/>
    <w:rsid w:val="005859F5"/>
    <w:rsid w:val="00585C14"/>
    <w:rsid w:val="00586C1E"/>
    <w:rsid w:val="005874E4"/>
    <w:rsid w:val="00587AC7"/>
    <w:rsid w:val="0059035A"/>
    <w:rsid w:val="00590C95"/>
    <w:rsid w:val="005910D8"/>
    <w:rsid w:val="0059138E"/>
    <w:rsid w:val="00591B05"/>
    <w:rsid w:val="00592A0A"/>
    <w:rsid w:val="00593519"/>
    <w:rsid w:val="00593525"/>
    <w:rsid w:val="005938B2"/>
    <w:rsid w:val="00593DBC"/>
    <w:rsid w:val="00595086"/>
    <w:rsid w:val="00595AEA"/>
    <w:rsid w:val="00596BA0"/>
    <w:rsid w:val="00597D50"/>
    <w:rsid w:val="005A0E46"/>
    <w:rsid w:val="005A0E4D"/>
    <w:rsid w:val="005A1AEE"/>
    <w:rsid w:val="005A21B8"/>
    <w:rsid w:val="005A2838"/>
    <w:rsid w:val="005A2D02"/>
    <w:rsid w:val="005A3E6D"/>
    <w:rsid w:val="005A5B34"/>
    <w:rsid w:val="005A636E"/>
    <w:rsid w:val="005A6AC5"/>
    <w:rsid w:val="005A750B"/>
    <w:rsid w:val="005A7970"/>
    <w:rsid w:val="005A79D9"/>
    <w:rsid w:val="005A7A1F"/>
    <w:rsid w:val="005A7DA0"/>
    <w:rsid w:val="005A7DD0"/>
    <w:rsid w:val="005A7E8E"/>
    <w:rsid w:val="005B0237"/>
    <w:rsid w:val="005B21BD"/>
    <w:rsid w:val="005B25AD"/>
    <w:rsid w:val="005B2B33"/>
    <w:rsid w:val="005B2D8C"/>
    <w:rsid w:val="005B4001"/>
    <w:rsid w:val="005B543B"/>
    <w:rsid w:val="005B5E05"/>
    <w:rsid w:val="005B65CF"/>
    <w:rsid w:val="005B702A"/>
    <w:rsid w:val="005B7435"/>
    <w:rsid w:val="005C0044"/>
    <w:rsid w:val="005C0051"/>
    <w:rsid w:val="005C01E6"/>
    <w:rsid w:val="005C0BA1"/>
    <w:rsid w:val="005C0C7D"/>
    <w:rsid w:val="005C135F"/>
    <w:rsid w:val="005C197B"/>
    <w:rsid w:val="005C1F2E"/>
    <w:rsid w:val="005C4310"/>
    <w:rsid w:val="005C4C32"/>
    <w:rsid w:val="005C521A"/>
    <w:rsid w:val="005C5F4E"/>
    <w:rsid w:val="005C6620"/>
    <w:rsid w:val="005C69B6"/>
    <w:rsid w:val="005C69DB"/>
    <w:rsid w:val="005C7868"/>
    <w:rsid w:val="005C7CE7"/>
    <w:rsid w:val="005D0652"/>
    <w:rsid w:val="005D0762"/>
    <w:rsid w:val="005D1116"/>
    <w:rsid w:val="005D1CAA"/>
    <w:rsid w:val="005D2071"/>
    <w:rsid w:val="005D2605"/>
    <w:rsid w:val="005D2B1D"/>
    <w:rsid w:val="005D2B50"/>
    <w:rsid w:val="005D4222"/>
    <w:rsid w:val="005D4D91"/>
    <w:rsid w:val="005D4F3C"/>
    <w:rsid w:val="005D5A42"/>
    <w:rsid w:val="005D5F88"/>
    <w:rsid w:val="005D602F"/>
    <w:rsid w:val="005D646C"/>
    <w:rsid w:val="005D69EA"/>
    <w:rsid w:val="005D6D07"/>
    <w:rsid w:val="005D7994"/>
    <w:rsid w:val="005D7C21"/>
    <w:rsid w:val="005D7DF9"/>
    <w:rsid w:val="005D7F65"/>
    <w:rsid w:val="005E03AF"/>
    <w:rsid w:val="005E096D"/>
    <w:rsid w:val="005E181C"/>
    <w:rsid w:val="005E1BF2"/>
    <w:rsid w:val="005E2575"/>
    <w:rsid w:val="005E2FAE"/>
    <w:rsid w:val="005E3093"/>
    <w:rsid w:val="005E41AB"/>
    <w:rsid w:val="005E43F9"/>
    <w:rsid w:val="005E5A86"/>
    <w:rsid w:val="005E61E1"/>
    <w:rsid w:val="005E6799"/>
    <w:rsid w:val="005E68ED"/>
    <w:rsid w:val="005E6B4E"/>
    <w:rsid w:val="005E6E9D"/>
    <w:rsid w:val="005E75A5"/>
    <w:rsid w:val="005E799B"/>
    <w:rsid w:val="005E7B3A"/>
    <w:rsid w:val="005F06C4"/>
    <w:rsid w:val="005F0775"/>
    <w:rsid w:val="005F07D7"/>
    <w:rsid w:val="005F08C9"/>
    <w:rsid w:val="005F0D29"/>
    <w:rsid w:val="005F3B82"/>
    <w:rsid w:val="005F4C39"/>
    <w:rsid w:val="005F5C6A"/>
    <w:rsid w:val="005F663C"/>
    <w:rsid w:val="005F6CF0"/>
    <w:rsid w:val="005F6D89"/>
    <w:rsid w:val="005F7203"/>
    <w:rsid w:val="005F77D7"/>
    <w:rsid w:val="005F7F75"/>
    <w:rsid w:val="005F7FB1"/>
    <w:rsid w:val="00600CBA"/>
    <w:rsid w:val="00600F99"/>
    <w:rsid w:val="00600FE2"/>
    <w:rsid w:val="0060145D"/>
    <w:rsid w:val="0060185E"/>
    <w:rsid w:val="00602D34"/>
    <w:rsid w:val="00603E1B"/>
    <w:rsid w:val="00604348"/>
    <w:rsid w:val="006045CC"/>
    <w:rsid w:val="0060558B"/>
    <w:rsid w:val="00605873"/>
    <w:rsid w:val="006060A9"/>
    <w:rsid w:val="00607586"/>
    <w:rsid w:val="006103CB"/>
    <w:rsid w:val="00610CBC"/>
    <w:rsid w:val="00611F14"/>
    <w:rsid w:val="00612550"/>
    <w:rsid w:val="00612EBB"/>
    <w:rsid w:val="006130D5"/>
    <w:rsid w:val="006134BC"/>
    <w:rsid w:val="0061362E"/>
    <w:rsid w:val="00613739"/>
    <w:rsid w:val="00613A4B"/>
    <w:rsid w:val="00614329"/>
    <w:rsid w:val="0061447A"/>
    <w:rsid w:val="006153B1"/>
    <w:rsid w:val="00616501"/>
    <w:rsid w:val="006169CB"/>
    <w:rsid w:val="00616DEA"/>
    <w:rsid w:val="0061704B"/>
    <w:rsid w:val="006171FB"/>
    <w:rsid w:val="00620684"/>
    <w:rsid w:val="006206CC"/>
    <w:rsid w:val="00621791"/>
    <w:rsid w:val="00621A32"/>
    <w:rsid w:val="00621F6C"/>
    <w:rsid w:val="006222AA"/>
    <w:rsid w:val="00622818"/>
    <w:rsid w:val="006228FA"/>
    <w:rsid w:val="00623940"/>
    <w:rsid w:val="00623A52"/>
    <w:rsid w:val="006242D5"/>
    <w:rsid w:val="00625467"/>
    <w:rsid w:val="00626DF1"/>
    <w:rsid w:val="00627757"/>
    <w:rsid w:val="00627B96"/>
    <w:rsid w:val="00627F7B"/>
    <w:rsid w:val="00630551"/>
    <w:rsid w:val="00630DEB"/>
    <w:rsid w:val="006312BC"/>
    <w:rsid w:val="00632000"/>
    <w:rsid w:val="0063228F"/>
    <w:rsid w:val="00632383"/>
    <w:rsid w:val="0063326F"/>
    <w:rsid w:val="006341B0"/>
    <w:rsid w:val="0063483A"/>
    <w:rsid w:val="00634B68"/>
    <w:rsid w:val="00635B7E"/>
    <w:rsid w:val="00635F51"/>
    <w:rsid w:val="00636571"/>
    <w:rsid w:val="006405E5"/>
    <w:rsid w:val="006412A5"/>
    <w:rsid w:val="00641558"/>
    <w:rsid w:val="00641808"/>
    <w:rsid w:val="006425E2"/>
    <w:rsid w:val="00642D7D"/>
    <w:rsid w:val="00642E29"/>
    <w:rsid w:val="00642E2B"/>
    <w:rsid w:val="00642E9F"/>
    <w:rsid w:val="0064397E"/>
    <w:rsid w:val="00644518"/>
    <w:rsid w:val="006448E6"/>
    <w:rsid w:val="0064494D"/>
    <w:rsid w:val="00644D03"/>
    <w:rsid w:val="00645BCA"/>
    <w:rsid w:val="00646529"/>
    <w:rsid w:val="00646B8B"/>
    <w:rsid w:val="00650C39"/>
    <w:rsid w:val="00650FA7"/>
    <w:rsid w:val="00650FD7"/>
    <w:rsid w:val="006512ED"/>
    <w:rsid w:val="00651791"/>
    <w:rsid w:val="00651A6D"/>
    <w:rsid w:val="0065271B"/>
    <w:rsid w:val="006528AF"/>
    <w:rsid w:val="00652D63"/>
    <w:rsid w:val="00652FE5"/>
    <w:rsid w:val="00653402"/>
    <w:rsid w:val="00653532"/>
    <w:rsid w:val="0065512D"/>
    <w:rsid w:val="0065556F"/>
    <w:rsid w:val="00657878"/>
    <w:rsid w:val="00660BC1"/>
    <w:rsid w:val="006613B6"/>
    <w:rsid w:val="00661EE4"/>
    <w:rsid w:val="006622AB"/>
    <w:rsid w:val="00662D0E"/>
    <w:rsid w:val="00663BB2"/>
    <w:rsid w:val="00663C01"/>
    <w:rsid w:val="00665135"/>
    <w:rsid w:val="00665B47"/>
    <w:rsid w:val="00665EA0"/>
    <w:rsid w:val="00667978"/>
    <w:rsid w:val="00667B4B"/>
    <w:rsid w:val="00667BA8"/>
    <w:rsid w:val="00671253"/>
    <w:rsid w:val="00671991"/>
    <w:rsid w:val="00671F4C"/>
    <w:rsid w:val="0067232E"/>
    <w:rsid w:val="0067233F"/>
    <w:rsid w:val="00673642"/>
    <w:rsid w:val="006736C6"/>
    <w:rsid w:val="00674DDE"/>
    <w:rsid w:val="006761A1"/>
    <w:rsid w:val="00676583"/>
    <w:rsid w:val="00676647"/>
    <w:rsid w:val="006778BA"/>
    <w:rsid w:val="0068010B"/>
    <w:rsid w:val="00680392"/>
    <w:rsid w:val="006804F6"/>
    <w:rsid w:val="00680517"/>
    <w:rsid w:val="006808B0"/>
    <w:rsid w:val="006817C4"/>
    <w:rsid w:val="00681E88"/>
    <w:rsid w:val="0068294F"/>
    <w:rsid w:val="0068388E"/>
    <w:rsid w:val="006838DC"/>
    <w:rsid w:val="00683B8A"/>
    <w:rsid w:val="006845E9"/>
    <w:rsid w:val="00684FC0"/>
    <w:rsid w:val="006851BE"/>
    <w:rsid w:val="00685C94"/>
    <w:rsid w:val="00686348"/>
    <w:rsid w:val="006863C8"/>
    <w:rsid w:val="00686B77"/>
    <w:rsid w:val="006877DC"/>
    <w:rsid w:val="006900C3"/>
    <w:rsid w:val="00690469"/>
    <w:rsid w:val="00690DA5"/>
    <w:rsid w:val="00692711"/>
    <w:rsid w:val="00693636"/>
    <w:rsid w:val="00693BF3"/>
    <w:rsid w:val="0069431F"/>
    <w:rsid w:val="006946FF"/>
    <w:rsid w:val="0069528C"/>
    <w:rsid w:val="00695AA6"/>
    <w:rsid w:val="00695B3A"/>
    <w:rsid w:val="0069627F"/>
    <w:rsid w:val="006963C1"/>
    <w:rsid w:val="00697016"/>
    <w:rsid w:val="006977F7"/>
    <w:rsid w:val="0069792B"/>
    <w:rsid w:val="00697A20"/>
    <w:rsid w:val="00697FDD"/>
    <w:rsid w:val="006A0C14"/>
    <w:rsid w:val="006A1479"/>
    <w:rsid w:val="006A1A6D"/>
    <w:rsid w:val="006A20EA"/>
    <w:rsid w:val="006A2207"/>
    <w:rsid w:val="006A2434"/>
    <w:rsid w:val="006A2A2E"/>
    <w:rsid w:val="006A37FD"/>
    <w:rsid w:val="006A3A4E"/>
    <w:rsid w:val="006A4045"/>
    <w:rsid w:val="006A45ED"/>
    <w:rsid w:val="006A513D"/>
    <w:rsid w:val="006A55E9"/>
    <w:rsid w:val="006A5BBD"/>
    <w:rsid w:val="006A5D5F"/>
    <w:rsid w:val="006A5E99"/>
    <w:rsid w:val="006A5F10"/>
    <w:rsid w:val="006A6446"/>
    <w:rsid w:val="006A6D97"/>
    <w:rsid w:val="006A726E"/>
    <w:rsid w:val="006A7361"/>
    <w:rsid w:val="006A7B70"/>
    <w:rsid w:val="006B0875"/>
    <w:rsid w:val="006B11B3"/>
    <w:rsid w:val="006B12DA"/>
    <w:rsid w:val="006B1575"/>
    <w:rsid w:val="006B1A9E"/>
    <w:rsid w:val="006B2CD9"/>
    <w:rsid w:val="006B2DC6"/>
    <w:rsid w:val="006B3C2C"/>
    <w:rsid w:val="006B3ED8"/>
    <w:rsid w:val="006B40EC"/>
    <w:rsid w:val="006B506B"/>
    <w:rsid w:val="006B55A0"/>
    <w:rsid w:val="006B5936"/>
    <w:rsid w:val="006B5FBC"/>
    <w:rsid w:val="006B6340"/>
    <w:rsid w:val="006B6A7B"/>
    <w:rsid w:val="006B6E6C"/>
    <w:rsid w:val="006B7262"/>
    <w:rsid w:val="006B7427"/>
    <w:rsid w:val="006B7643"/>
    <w:rsid w:val="006B799E"/>
    <w:rsid w:val="006C0915"/>
    <w:rsid w:val="006C0AF6"/>
    <w:rsid w:val="006C0F63"/>
    <w:rsid w:val="006C1521"/>
    <w:rsid w:val="006C259B"/>
    <w:rsid w:val="006C31C8"/>
    <w:rsid w:val="006C33C9"/>
    <w:rsid w:val="006C379D"/>
    <w:rsid w:val="006C42ED"/>
    <w:rsid w:val="006C5384"/>
    <w:rsid w:val="006C56A1"/>
    <w:rsid w:val="006C6790"/>
    <w:rsid w:val="006D092E"/>
    <w:rsid w:val="006D0D54"/>
    <w:rsid w:val="006D0E28"/>
    <w:rsid w:val="006D13DE"/>
    <w:rsid w:val="006D1B67"/>
    <w:rsid w:val="006D1D18"/>
    <w:rsid w:val="006D28C7"/>
    <w:rsid w:val="006D3263"/>
    <w:rsid w:val="006D3363"/>
    <w:rsid w:val="006D3564"/>
    <w:rsid w:val="006D39CE"/>
    <w:rsid w:val="006D3C62"/>
    <w:rsid w:val="006D3EF6"/>
    <w:rsid w:val="006D4C3F"/>
    <w:rsid w:val="006D504D"/>
    <w:rsid w:val="006D56C6"/>
    <w:rsid w:val="006D5B95"/>
    <w:rsid w:val="006D63C0"/>
    <w:rsid w:val="006D709C"/>
    <w:rsid w:val="006D7713"/>
    <w:rsid w:val="006D7EE0"/>
    <w:rsid w:val="006D7F49"/>
    <w:rsid w:val="006E0620"/>
    <w:rsid w:val="006E06FA"/>
    <w:rsid w:val="006E146B"/>
    <w:rsid w:val="006E1778"/>
    <w:rsid w:val="006E243E"/>
    <w:rsid w:val="006E2C29"/>
    <w:rsid w:val="006E364E"/>
    <w:rsid w:val="006E3C4A"/>
    <w:rsid w:val="006E43F2"/>
    <w:rsid w:val="006E45C4"/>
    <w:rsid w:val="006E49A4"/>
    <w:rsid w:val="006E5423"/>
    <w:rsid w:val="006E5E2F"/>
    <w:rsid w:val="006E64ED"/>
    <w:rsid w:val="006E685C"/>
    <w:rsid w:val="006E6B9B"/>
    <w:rsid w:val="006E7689"/>
    <w:rsid w:val="006E7A6B"/>
    <w:rsid w:val="006F02A2"/>
    <w:rsid w:val="006F1028"/>
    <w:rsid w:val="006F1139"/>
    <w:rsid w:val="006F1172"/>
    <w:rsid w:val="006F17E0"/>
    <w:rsid w:val="006F1E3D"/>
    <w:rsid w:val="006F2022"/>
    <w:rsid w:val="006F32BE"/>
    <w:rsid w:val="006F45A8"/>
    <w:rsid w:val="006F4F5E"/>
    <w:rsid w:val="006F5896"/>
    <w:rsid w:val="006F5966"/>
    <w:rsid w:val="006F5BBF"/>
    <w:rsid w:val="006F5E80"/>
    <w:rsid w:val="006F625E"/>
    <w:rsid w:val="006F63BE"/>
    <w:rsid w:val="006F6631"/>
    <w:rsid w:val="006F68B4"/>
    <w:rsid w:val="006F68C7"/>
    <w:rsid w:val="006F694B"/>
    <w:rsid w:val="006F6A25"/>
    <w:rsid w:val="006F7255"/>
    <w:rsid w:val="006F7384"/>
    <w:rsid w:val="006F762B"/>
    <w:rsid w:val="006F7829"/>
    <w:rsid w:val="007009C5"/>
    <w:rsid w:val="00700A22"/>
    <w:rsid w:val="00701189"/>
    <w:rsid w:val="00701194"/>
    <w:rsid w:val="00702764"/>
    <w:rsid w:val="007030B1"/>
    <w:rsid w:val="00703467"/>
    <w:rsid w:val="007037D6"/>
    <w:rsid w:val="00703BB7"/>
    <w:rsid w:val="00703FF2"/>
    <w:rsid w:val="007040C7"/>
    <w:rsid w:val="007042F9"/>
    <w:rsid w:val="007051FD"/>
    <w:rsid w:val="00705AE2"/>
    <w:rsid w:val="00705D87"/>
    <w:rsid w:val="007074AE"/>
    <w:rsid w:val="007078CF"/>
    <w:rsid w:val="007079D7"/>
    <w:rsid w:val="00710248"/>
    <w:rsid w:val="00710F57"/>
    <w:rsid w:val="00713013"/>
    <w:rsid w:val="00713304"/>
    <w:rsid w:val="00714193"/>
    <w:rsid w:val="0071457B"/>
    <w:rsid w:val="0071471E"/>
    <w:rsid w:val="00715209"/>
    <w:rsid w:val="00715408"/>
    <w:rsid w:val="00715675"/>
    <w:rsid w:val="00715761"/>
    <w:rsid w:val="00715DA6"/>
    <w:rsid w:val="00716953"/>
    <w:rsid w:val="00716DBE"/>
    <w:rsid w:val="00716E26"/>
    <w:rsid w:val="00717CEA"/>
    <w:rsid w:val="007209C4"/>
    <w:rsid w:val="00720DCF"/>
    <w:rsid w:val="00721466"/>
    <w:rsid w:val="00721767"/>
    <w:rsid w:val="00722640"/>
    <w:rsid w:val="007236D6"/>
    <w:rsid w:val="00725517"/>
    <w:rsid w:val="00725FDB"/>
    <w:rsid w:val="00726269"/>
    <w:rsid w:val="00726A44"/>
    <w:rsid w:val="00726ADA"/>
    <w:rsid w:val="00726DCE"/>
    <w:rsid w:val="00727027"/>
    <w:rsid w:val="0072771C"/>
    <w:rsid w:val="007300C9"/>
    <w:rsid w:val="00730469"/>
    <w:rsid w:val="007308F2"/>
    <w:rsid w:val="00730BFC"/>
    <w:rsid w:val="00730EA9"/>
    <w:rsid w:val="00732689"/>
    <w:rsid w:val="007331CB"/>
    <w:rsid w:val="007332C2"/>
    <w:rsid w:val="007338D3"/>
    <w:rsid w:val="0073394E"/>
    <w:rsid w:val="00734282"/>
    <w:rsid w:val="00734516"/>
    <w:rsid w:val="00734830"/>
    <w:rsid w:val="00735000"/>
    <w:rsid w:val="00735194"/>
    <w:rsid w:val="00735A98"/>
    <w:rsid w:val="00736723"/>
    <w:rsid w:val="00736886"/>
    <w:rsid w:val="00737047"/>
    <w:rsid w:val="00737485"/>
    <w:rsid w:val="007400CD"/>
    <w:rsid w:val="00740450"/>
    <w:rsid w:val="00740679"/>
    <w:rsid w:val="00740960"/>
    <w:rsid w:val="00741D08"/>
    <w:rsid w:val="00741FBC"/>
    <w:rsid w:val="00742B09"/>
    <w:rsid w:val="00743562"/>
    <w:rsid w:val="00743820"/>
    <w:rsid w:val="00743953"/>
    <w:rsid w:val="00743CCA"/>
    <w:rsid w:val="00743F05"/>
    <w:rsid w:val="0074428D"/>
    <w:rsid w:val="007445DD"/>
    <w:rsid w:val="00745D04"/>
    <w:rsid w:val="00746D29"/>
    <w:rsid w:val="00746E2A"/>
    <w:rsid w:val="00747745"/>
    <w:rsid w:val="0074787B"/>
    <w:rsid w:val="0075128A"/>
    <w:rsid w:val="00751E39"/>
    <w:rsid w:val="00752F27"/>
    <w:rsid w:val="00753C47"/>
    <w:rsid w:val="007541A1"/>
    <w:rsid w:val="007541C8"/>
    <w:rsid w:val="00754BE2"/>
    <w:rsid w:val="0075501A"/>
    <w:rsid w:val="00755173"/>
    <w:rsid w:val="007557FE"/>
    <w:rsid w:val="00756B08"/>
    <w:rsid w:val="00756C0A"/>
    <w:rsid w:val="00757434"/>
    <w:rsid w:val="00757749"/>
    <w:rsid w:val="00757808"/>
    <w:rsid w:val="007579DC"/>
    <w:rsid w:val="00757DB7"/>
    <w:rsid w:val="0076051B"/>
    <w:rsid w:val="00760B1E"/>
    <w:rsid w:val="00760B4E"/>
    <w:rsid w:val="007614F7"/>
    <w:rsid w:val="0076183A"/>
    <w:rsid w:val="00762022"/>
    <w:rsid w:val="007622AC"/>
    <w:rsid w:val="007622B9"/>
    <w:rsid w:val="0076328D"/>
    <w:rsid w:val="00763577"/>
    <w:rsid w:val="00763FC4"/>
    <w:rsid w:val="0076529A"/>
    <w:rsid w:val="00765D34"/>
    <w:rsid w:val="00765E5C"/>
    <w:rsid w:val="00766DF6"/>
    <w:rsid w:val="007673D2"/>
    <w:rsid w:val="00767AEA"/>
    <w:rsid w:val="00770F37"/>
    <w:rsid w:val="007721CD"/>
    <w:rsid w:val="00772633"/>
    <w:rsid w:val="00772BCC"/>
    <w:rsid w:val="00772C95"/>
    <w:rsid w:val="00772E6E"/>
    <w:rsid w:val="007731D0"/>
    <w:rsid w:val="007733AF"/>
    <w:rsid w:val="007742F0"/>
    <w:rsid w:val="007742F8"/>
    <w:rsid w:val="00774D88"/>
    <w:rsid w:val="007756A1"/>
    <w:rsid w:val="00775EA5"/>
    <w:rsid w:val="00776612"/>
    <w:rsid w:val="00776B98"/>
    <w:rsid w:val="00776E33"/>
    <w:rsid w:val="007771DB"/>
    <w:rsid w:val="00777CD9"/>
    <w:rsid w:val="00781391"/>
    <w:rsid w:val="00781734"/>
    <w:rsid w:val="00781820"/>
    <w:rsid w:val="00781DD8"/>
    <w:rsid w:val="0078222D"/>
    <w:rsid w:val="007829FA"/>
    <w:rsid w:val="00782B29"/>
    <w:rsid w:val="00782FA5"/>
    <w:rsid w:val="0078363A"/>
    <w:rsid w:val="007836A7"/>
    <w:rsid w:val="00783FCB"/>
    <w:rsid w:val="00784B11"/>
    <w:rsid w:val="00785064"/>
    <w:rsid w:val="00785DCE"/>
    <w:rsid w:val="00787893"/>
    <w:rsid w:val="00791128"/>
    <w:rsid w:val="00791975"/>
    <w:rsid w:val="0079229E"/>
    <w:rsid w:val="00792A30"/>
    <w:rsid w:val="00793B02"/>
    <w:rsid w:val="00793C2B"/>
    <w:rsid w:val="0079489F"/>
    <w:rsid w:val="00794A8E"/>
    <w:rsid w:val="00795022"/>
    <w:rsid w:val="0079574D"/>
    <w:rsid w:val="00795A08"/>
    <w:rsid w:val="00795A2B"/>
    <w:rsid w:val="00795EFA"/>
    <w:rsid w:val="00796F8B"/>
    <w:rsid w:val="00797194"/>
    <w:rsid w:val="0079721A"/>
    <w:rsid w:val="007979D3"/>
    <w:rsid w:val="00797AD4"/>
    <w:rsid w:val="007A0158"/>
    <w:rsid w:val="007A06A5"/>
    <w:rsid w:val="007A14AC"/>
    <w:rsid w:val="007A16DF"/>
    <w:rsid w:val="007A22CD"/>
    <w:rsid w:val="007A2EF7"/>
    <w:rsid w:val="007A3CC2"/>
    <w:rsid w:val="007A4D5C"/>
    <w:rsid w:val="007A5BE3"/>
    <w:rsid w:val="007A6A49"/>
    <w:rsid w:val="007A709D"/>
    <w:rsid w:val="007A7361"/>
    <w:rsid w:val="007A73C4"/>
    <w:rsid w:val="007B0634"/>
    <w:rsid w:val="007B1CFF"/>
    <w:rsid w:val="007B2257"/>
    <w:rsid w:val="007B2A7A"/>
    <w:rsid w:val="007B2B6F"/>
    <w:rsid w:val="007B3203"/>
    <w:rsid w:val="007B3C94"/>
    <w:rsid w:val="007B44CD"/>
    <w:rsid w:val="007B4633"/>
    <w:rsid w:val="007B56FE"/>
    <w:rsid w:val="007B6411"/>
    <w:rsid w:val="007B6569"/>
    <w:rsid w:val="007B675C"/>
    <w:rsid w:val="007B67C6"/>
    <w:rsid w:val="007B6B4B"/>
    <w:rsid w:val="007B6EAE"/>
    <w:rsid w:val="007B6F0C"/>
    <w:rsid w:val="007B7A4D"/>
    <w:rsid w:val="007B7F4F"/>
    <w:rsid w:val="007B7F9C"/>
    <w:rsid w:val="007C06D9"/>
    <w:rsid w:val="007C15CF"/>
    <w:rsid w:val="007C30BD"/>
    <w:rsid w:val="007C313F"/>
    <w:rsid w:val="007C4840"/>
    <w:rsid w:val="007C5629"/>
    <w:rsid w:val="007C573A"/>
    <w:rsid w:val="007C60C2"/>
    <w:rsid w:val="007C6A28"/>
    <w:rsid w:val="007C6EA4"/>
    <w:rsid w:val="007C7223"/>
    <w:rsid w:val="007C7713"/>
    <w:rsid w:val="007C79E9"/>
    <w:rsid w:val="007C7CF6"/>
    <w:rsid w:val="007D0AA5"/>
    <w:rsid w:val="007D18EA"/>
    <w:rsid w:val="007D1B27"/>
    <w:rsid w:val="007D1B9E"/>
    <w:rsid w:val="007D250D"/>
    <w:rsid w:val="007D3127"/>
    <w:rsid w:val="007D5BCB"/>
    <w:rsid w:val="007D5CBA"/>
    <w:rsid w:val="007D5CDE"/>
    <w:rsid w:val="007D5E48"/>
    <w:rsid w:val="007D6B76"/>
    <w:rsid w:val="007D6DB2"/>
    <w:rsid w:val="007D7675"/>
    <w:rsid w:val="007D7DD2"/>
    <w:rsid w:val="007D7DEA"/>
    <w:rsid w:val="007E07D8"/>
    <w:rsid w:val="007E12D3"/>
    <w:rsid w:val="007E22E7"/>
    <w:rsid w:val="007E2508"/>
    <w:rsid w:val="007E3602"/>
    <w:rsid w:val="007E384C"/>
    <w:rsid w:val="007E3C19"/>
    <w:rsid w:val="007E3E8C"/>
    <w:rsid w:val="007E4350"/>
    <w:rsid w:val="007E522F"/>
    <w:rsid w:val="007E5391"/>
    <w:rsid w:val="007E576E"/>
    <w:rsid w:val="007E5A29"/>
    <w:rsid w:val="007E5D6E"/>
    <w:rsid w:val="007E6147"/>
    <w:rsid w:val="007E6BC1"/>
    <w:rsid w:val="007E7D58"/>
    <w:rsid w:val="007E7FAC"/>
    <w:rsid w:val="007F012A"/>
    <w:rsid w:val="007F121B"/>
    <w:rsid w:val="007F230B"/>
    <w:rsid w:val="007F2815"/>
    <w:rsid w:val="007F36D5"/>
    <w:rsid w:val="007F424A"/>
    <w:rsid w:val="007F4A13"/>
    <w:rsid w:val="007F53CE"/>
    <w:rsid w:val="007F56E2"/>
    <w:rsid w:val="007F5E32"/>
    <w:rsid w:val="007F65FC"/>
    <w:rsid w:val="007F67CC"/>
    <w:rsid w:val="007F695D"/>
    <w:rsid w:val="007F6A3E"/>
    <w:rsid w:val="007F74C6"/>
    <w:rsid w:val="008004AD"/>
    <w:rsid w:val="00801730"/>
    <w:rsid w:val="0080197F"/>
    <w:rsid w:val="00801D5C"/>
    <w:rsid w:val="00801D66"/>
    <w:rsid w:val="00801D9F"/>
    <w:rsid w:val="0080235E"/>
    <w:rsid w:val="00803508"/>
    <w:rsid w:val="0080403F"/>
    <w:rsid w:val="00804454"/>
    <w:rsid w:val="00805AEC"/>
    <w:rsid w:val="00805F15"/>
    <w:rsid w:val="0080621B"/>
    <w:rsid w:val="00807447"/>
    <w:rsid w:val="008076C8"/>
    <w:rsid w:val="00807AC3"/>
    <w:rsid w:val="00810195"/>
    <w:rsid w:val="00810D91"/>
    <w:rsid w:val="00811803"/>
    <w:rsid w:val="008118CE"/>
    <w:rsid w:val="008130F3"/>
    <w:rsid w:val="00813241"/>
    <w:rsid w:val="0081339D"/>
    <w:rsid w:val="0081354B"/>
    <w:rsid w:val="00813FAE"/>
    <w:rsid w:val="008141B6"/>
    <w:rsid w:val="00814EE5"/>
    <w:rsid w:val="00815323"/>
    <w:rsid w:val="0081568E"/>
    <w:rsid w:val="00815D2B"/>
    <w:rsid w:val="0081619F"/>
    <w:rsid w:val="00816562"/>
    <w:rsid w:val="008173C1"/>
    <w:rsid w:val="00817DC2"/>
    <w:rsid w:val="00817E48"/>
    <w:rsid w:val="00820333"/>
    <w:rsid w:val="008211D7"/>
    <w:rsid w:val="008211F0"/>
    <w:rsid w:val="008213D4"/>
    <w:rsid w:val="00821918"/>
    <w:rsid w:val="00822FAE"/>
    <w:rsid w:val="008234C4"/>
    <w:rsid w:val="00823599"/>
    <w:rsid w:val="00824075"/>
    <w:rsid w:val="008246BD"/>
    <w:rsid w:val="00824FF1"/>
    <w:rsid w:val="00825C5A"/>
    <w:rsid w:val="0083118F"/>
    <w:rsid w:val="00831A98"/>
    <w:rsid w:val="00831D5E"/>
    <w:rsid w:val="00832A72"/>
    <w:rsid w:val="00832D12"/>
    <w:rsid w:val="00833008"/>
    <w:rsid w:val="008332BC"/>
    <w:rsid w:val="0083353A"/>
    <w:rsid w:val="00833709"/>
    <w:rsid w:val="00833A97"/>
    <w:rsid w:val="00833EBB"/>
    <w:rsid w:val="008347E7"/>
    <w:rsid w:val="00834F15"/>
    <w:rsid w:val="008369FA"/>
    <w:rsid w:val="00836EF6"/>
    <w:rsid w:val="008371F0"/>
    <w:rsid w:val="0083780D"/>
    <w:rsid w:val="00840661"/>
    <w:rsid w:val="00840783"/>
    <w:rsid w:val="008414A7"/>
    <w:rsid w:val="00841E20"/>
    <w:rsid w:val="0084201F"/>
    <w:rsid w:val="008433D5"/>
    <w:rsid w:val="00844227"/>
    <w:rsid w:val="008449D8"/>
    <w:rsid w:val="00844B48"/>
    <w:rsid w:val="00844F50"/>
    <w:rsid w:val="008450E0"/>
    <w:rsid w:val="00845481"/>
    <w:rsid w:val="008454B6"/>
    <w:rsid w:val="0084559A"/>
    <w:rsid w:val="00845EA1"/>
    <w:rsid w:val="008463A9"/>
    <w:rsid w:val="00847288"/>
    <w:rsid w:val="00847B2C"/>
    <w:rsid w:val="00847D7D"/>
    <w:rsid w:val="0085114F"/>
    <w:rsid w:val="008517BA"/>
    <w:rsid w:val="008524C5"/>
    <w:rsid w:val="0085252A"/>
    <w:rsid w:val="00852702"/>
    <w:rsid w:val="008528EB"/>
    <w:rsid w:val="00852AE8"/>
    <w:rsid w:val="00853155"/>
    <w:rsid w:val="00853161"/>
    <w:rsid w:val="00854923"/>
    <w:rsid w:val="008549B5"/>
    <w:rsid w:val="00855630"/>
    <w:rsid w:val="0085607A"/>
    <w:rsid w:val="00856B42"/>
    <w:rsid w:val="00856B8F"/>
    <w:rsid w:val="00857CD4"/>
    <w:rsid w:val="00857CD5"/>
    <w:rsid w:val="008612C1"/>
    <w:rsid w:val="00861BF1"/>
    <w:rsid w:val="0086267D"/>
    <w:rsid w:val="00863157"/>
    <w:rsid w:val="00863757"/>
    <w:rsid w:val="00864804"/>
    <w:rsid w:val="008667B1"/>
    <w:rsid w:val="00866DBA"/>
    <w:rsid w:val="00866F1A"/>
    <w:rsid w:val="00867474"/>
    <w:rsid w:val="00867A28"/>
    <w:rsid w:val="00871FC0"/>
    <w:rsid w:val="00872568"/>
    <w:rsid w:val="00872952"/>
    <w:rsid w:val="00872AF1"/>
    <w:rsid w:val="00872D95"/>
    <w:rsid w:val="00873B43"/>
    <w:rsid w:val="00873BF5"/>
    <w:rsid w:val="008744CB"/>
    <w:rsid w:val="00874A15"/>
    <w:rsid w:val="008766DE"/>
    <w:rsid w:val="00876953"/>
    <w:rsid w:val="00876C1B"/>
    <w:rsid w:val="008772EE"/>
    <w:rsid w:val="008773B7"/>
    <w:rsid w:val="00877561"/>
    <w:rsid w:val="00877DC8"/>
    <w:rsid w:val="0088235F"/>
    <w:rsid w:val="008829A2"/>
    <w:rsid w:val="00882C06"/>
    <w:rsid w:val="00882E4C"/>
    <w:rsid w:val="00882E65"/>
    <w:rsid w:val="008842CC"/>
    <w:rsid w:val="0088435E"/>
    <w:rsid w:val="008851B1"/>
    <w:rsid w:val="0088522B"/>
    <w:rsid w:val="008853C5"/>
    <w:rsid w:val="00885BAE"/>
    <w:rsid w:val="008861C9"/>
    <w:rsid w:val="008864F6"/>
    <w:rsid w:val="00886764"/>
    <w:rsid w:val="008877EC"/>
    <w:rsid w:val="0089023F"/>
    <w:rsid w:val="008917F0"/>
    <w:rsid w:val="00891DC9"/>
    <w:rsid w:val="00891FD3"/>
    <w:rsid w:val="00892201"/>
    <w:rsid w:val="008923DF"/>
    <w:rsid w:val="008923E6"/>
    <w:rsid w:val="00892409"/>
    <w:rsid w:val="00892A81"/>
    <w:rsid w:val="00893050"/>
    <w:rsid w:val="008932FD"/>
    <w:rsid w:val="0089338E"/>
    <w:rsid w:val="008936E8"/>
    <w:rsid w:val="00893AAE"/>
    <w:rsid w:val="00894342"/>
    <w:rsid w:val="0089434F"/>
    <w:rsid w:val="00894F86"/>
    <w:rsid w:val="00895946"/>
    <w:rsid w:val="008960A1"/>
    <w:rsid w:val="008960B4"/>
    <w:rsid w:val="0089632D"/>
    <w:rsid w:val="00897124"/>
    <w:rsid w:val="008978C2"/>
    <w:rsid w:val="00897CFF"/>
    <w:rsid w:val="00897D28"/>
    <w:rsid w:val="008A0673"/>
    <w:rsid w:val="008A13AB"/>
    <w:rsid w:val="008A1712"/>
    <w:rsid w:val="008A28CE"/>
    <w:rsid w:val="008A31CE"/>
    <w:rsid w:val="008A39A7"/>
    <w:rsid w:val="008A424E"/>
    <w:rsid w:val="008A493B"/>
    <w:rsid w:val="008A5333"/>
    <w:rsid w:val="008A533C"/>
    <w:rsid w:val="008A7B55"/>
    <w:rsid w:val="008B0152"/>
    <w:rsid w:val="008B0454"/>
    <w:rsid w:val="008B0D40"/>
    <w:rsid w:val="008B124E"/>
    <w:rsid w:val="008B1405"/>
    <w:rsid w:val="008B1992"/>
    <w:rsid w:val="008B1D38"/>
    <w:rsid w:val="008B32E8"/>
    <w:rsid w:val="008B3FC5"/>
    <w:rsid w:val="008B47F6"/>
    <w:rsid w:val="008B7709"/>
    <w:rsid w:val="008C0470"/>
    <w:rsid w:val="008C088C"/>
    <w:rsid w:val="008C0959"/>
    <w:rsid w:val="008C0B85"/>
    <w:rsid w:val="008C1135"/>
    <w:rsid w:val="008C124C"/>
    <w:rsid w:val="008C20AB"/>
    <w:rsid w:val="008C2187"/>
    <w:rsid w:val="008C25D1"/>
    <w:rsid w:val="008C2911"/>
    <w:rsid w:val="008C3145"/>
    <w:rsid w:val="008C3A2F"/>
    <w:rsid w:val="008C3C43"/>
    <w:rsid w:val="008C3E71"/>
    <w:rsid w:val="008C5A5C"/>
    <w:rsid w:val="008C5B13"/>
    <w:rsid w:val="008C5BD1"/>
    <w:rsid w:val="008C5CF0"/>
    <w:rsid w:val="008C5D24"/>
    <w:rsid w:val="008C7AC6"/>
    <w:rsid w:val="008C7CF0"/>
    <w:rsid w:val="008D0E97"/>
    <w:rsid w:val="008D2A81"/>
    <w:rsid w:val="008D40AF"/>
    <w:rsid w:val="008D43B4"/>
    <w:rsid w:val="008D6E22"/>
    <w:rsid w:val="008D6E37"/>
    <w:rsid w:val="008D7E6B"/>
    <w:rsid w:val="008E0B51"/>
    <w:rsid w:val="008E1452"/>
    <w:rsid w:val="008E1794"/>
    <w:rsid w:val="008E1B67"/>
    <w:rsid w:val="008E1DE3"/>
    <w:rsid w:val="008E2627"/>
    <w:rsid w:val="008E40F1"/>
    <w:rsid w:val="008E4120"/>
    <w:rsid w:val="008E4178"/>
    <w:rsid w:val="008E4CC2"/>
    <w:rsid w:val="008E52CE"/>
    <w:rsid w:val="008E58FA"/>
    <w:rsid w:val="008E77A0"/>
    <w:rsid w:val="008E7979"/>
    <w:rsid w:val="008E7D9F"/>
    <w:rsid w:val="008F0B91"/>
    <w:rsid w:val="008F2304"/>
    <w:rsid w:val="008F2FA5"/>
    <w:rsid w:val="008F44A1"/>
    <w:rsid w:val="008F45CF"/>
    <w:rsid w:val="008F535A"/>
    <w:rsid w:val="008F5819"/>
    <w:rsid w:val="008F6D9C"/>
    <w:rsid w:val="008F75D8"/>
    <w:rsid w:val="008F7FFC"/>
    <w:rsid w:val="00900B15"/>
    <w:rsid w:val="00900F27"/>
    <w:rsid w:val="00901975"/>
    <w:rsid w:val="00901EF3"/>
    <w:rsid w:val="00902C80"/>
    <w:rsid w:val="00903BE9"/>
    <w:rsid w:val="00903D1F"/>
    <w:rsid w:val="00903F59"/>
    <w:rsid w:val="0090438F"/>
    <w:rsid w:val="0090464B"/>
    <w:rsid w:val="00904E0D"/>
    <w:rsid w:val="00906061"/>
    <w:rsid w:val="009067E9"/>
    <w:rsid w:val="00910169"/>
    <w:rsid w:val="009104E4"/>
    <w:rsid w:val="00910606"/>
    <w:rsid w:val="00910732"/>
    <w:rsid w:val="00910B34"/>
    <w:rsid w:val="00912489"/>
    <w:rsid w:val="0091251A"/>
    <w:rsid w:val="009135E9"/>
    <w:rsid w:val="00913916"/>
    <w:rsid w:val="00913C4E"/>
    <w:rsid w:val="0091416C"/>
    <w:rsid w:val="009143A2"/>
    <w:rsid w:val="00914435"/>
    <w:rsid w:val="00915510"/>
    <w:rsid w:val="00915514"/>
    <w:rsid w:val="00915A0C"/>
    <w:rsid w:val="009162BB"/>
    <w:rsid w:val="009168FD"/>
    <w:rsid w:val="00916FA5"/>
    <w:rsid w:val="0091759C"/>
    <w:rsid w:val="0092114C"/>
    <w:rsid w:val="009216DC"/>
    <w:rsid w:val="00922F75"/>
    <w:rsid w:val="00923FF5"/>
    <w:rsid w:val="009248FF"/>
    <w:rsid w:val="0092523F"/>
    <w:rsid w:val="0092609C"/>
    <w:rsid w:val="0092655C"/>
    <w:rsid w:val="0092713E"/>
    <w:rsid w:val="0092740D"/>
    <w:rsid w:val="009276CE"/>
    <w:rsid w:val="0092782A"/>
    <w:rsid w:val="00927AFC"/>
    <w:rsid w:val="00927C71"/>
    <w:rsid w:val="009300AB"/>
    <w:rsid w:val="00930557"/>
    <w:rsid w:val="00930813"/>
    <w:rsid w:val="0093169D"/>
    <w:rsid w:val="0093278E"/>
    <w:rsid w:val="009336B4"/>
    <w:rsid w:val="009336BB"/>
    <w:rsid w:val="009343B7"/>
    <w:rsid w:val="00934909"/>
    <w:rsid w:val="009351A3"/>
    <w:rsid w:val="009351BD"/>
    <w:rsid w:val="00935B22"/>
    <w:rsid w:val="009360A0"/>
    <w:rsid w:val="00940085"/>
    <w:rsid w:val="009404E4"/>
    <w:rsid w:val="00940A1A"/>
    <w:rsid w:val="00940F9C"/>
    <w:rsid w:val="009415C0"/>
    <w:rsid w:val="00941B58"/>
    <w:rsid w:val="009434EC"/>
    <w:rsid w:val="00943DA4"/>
    <w:rsid w:val="0094405A"/>
    <w:rsid w:val="00944AA6"/>
    <w:rsid w:val="00945746"/>
    <w:rsid w:val="0094677D"/>
    <w:rsid w:val="00946C00"/>
    <w:rsid w:val="00946FBB"/>
    <w:rsid w:val="00950777"/>
    <w:rsid w:val="0095133D"/>
    <w:rsid w:val="0095277E"/>
    <w:rsid w:val="0095293D"/>
    <w:rsid w:val="00952F96"/>
    <w:rsid w:val="0095384E"/>
    <w:rsid w:val="00953A05"/>
    <w:rsid w:val="009550B4"/>
    <w:rsid w:val="00955A35"/>
    <w:rsid w:val="00955EAD"/>
    <w:rsid w:val="0095626B"/>
    <w:rsid w:val="00956E33"/>
    <w:rsid w:val="0095718D"/>
    <w:rsid w:val="0095780D"/>
    <w:rsid w:val="009605D8"/>
    <w:rsid w:val="00960F6E"/>
    <w:rsid w:val="00961854"/>
    <w:rsid w:val="00962A90"/>
    <w:rsid w:val="00964EAE"/>
    <w:rsid w:val="009659DF"/>
    <w:rsid w:val="00966311"/>
    <w:rsid w:val="00966B72"/>
    <w:rsid w:val="00966ED5"/>
    <w:rsid w:val="0096704C"/>
    <w:rsid w:val="00967808"/>
    <w:rsid w:val="00967AF4"/>
    <w:rsid w:val="00967B18"/>
    <w:rsid w:val="00970997"/>
    <w:rsid w:val="00970F92"/>
    <w:rsid w:val="009714A8"/>
    <w:rsid w:val="009731D8"/>
    <w:rsid w:val="00973332"/>
    <w:rsid w:val="00973B63"/>
    <w:rsid w:val="009746FB"/>
    <w:rsid w:val="00974D34"/>
    <w:rsid w:val="00975022"/>
    <w:rsid w:val="009752FF"/>
    <w:rsid w:val="009753BF"/>
    <w:rsid w:val="009755B1"/>
    <w:rsid w:val="0097661D"/>
    <w:rsid w:val="00977D2D"/>
    <w:rsid w:val="00977D9B"/>
    <w:rsid w:val="0098023C"/>
    <w:rsid w:val="00980A95"/>
    <w:rsid w:val="009810FA"/>
    <w:rsid w:val="00981550"/>
    <w:rsid w:val="009816A5"/>
    <w:rsid w:val="009831CD"/>
    <w:rsid w:val="009839DB"/>
    <w:rsid w:val="00984C1D"/>
    <w:rsid w:val="00984EB4"/>
    <w:rsid w:val="00986903"/>
    <w:rsid w:val="00986E93"/>
    <w:rsid w:val="009873AB"/>
    <w:rsid w:val="009878F8"/>
    <w:rsid w:val="00987DF0"/>
    <w:rsid w:val="0099014D"/>
    <w:rsid w:val="00990B62"/>
    <w:rsid w:val="0099113D"/>
    <w:rsid w:val="00991629"/>
    <w:rsid w:val="00991CBA"/>
    <w:rsid w:val="00991EB0"/>
    <w:rsid w:val="00992278"/>
    <w:rsid w:val="00992645"/>
    <w:rsid w:val="00992F21"/>
    <w:rsid w:val="009938A3"/>
    <w:rsid w:val="00993CC4"/>
    <w:rsid w:val="00994058"/>
    <w:rsid w:val="00994130"/>
    <w:rsid w:val="0099416F"/>
    <w:rsid w:val="0099486B"/>
    <w:rsid w:val="0099513E"/>
    <w:rsid w:val="009955C3"/>
    <w:rsid w:val="0099585E"/>
    <w:rsid w:val="00995B2B"/>
    <w:rsid w:val="00995D17"/>
    <w:rsid w:val="00996796"/>
    <w:rsid w:val="00997F44"/>
    <w:rsid w:val="009A0EDA"/>
    <w:rsid w:val="009A1474"/>
    <w:rsid w:val="009A15CC"/>
    <w:rsid w:val="009A1605"/>
    <w:rsid w:val="009A16ED"/>
    <w:rsid w:val="009A2460"/>
    <w:rsid w:val="009A2813"/>
    <w:rsid w:val="009A29F8"/>
    <w:rsid w:val="009A2BB2"/>
    <w:rsid w:val="009A2BF2"/>
    <w:rsid w:val="009A2EFD"/>
    <w:rsid w:val="009A32DA"/>
    <w:rsid w:val="009A3AC6"/>
    <w:rsid w:val="009A3F10"/>
    <w:rsid w:val="009A4692"/>
    <w:rsid w:val="009A477C"/>
    <w:rsid w:val="009A4968"/>
    <w:rsid w:val="009A59AE"/>
    <w:rsid w:val="009A5E85"/>
    <w:rsid w:val="009A5ECD"/>
    <w:rsid w:val="009A67F3"/>
    <w:rsid w:val="009A6C45"/>
    <w:rsid w:val="009A729A"/>
    <w:rsid w:val="009A75BE"/>
    <w:rsid w:val="009A7654"/>
    <w:rsid w:val="009A7B9B"/>
    <w:rsid w:val="009B0174"/>
    <w:rsid w:val="009B079B"/>
    <w:rsid w:val="009B09D5"/>
    <w:rsid w:val="009B1C79"/>
    <w:rsid w:val="009B24EC"/>
    <w:rsid w:val="009B2C2A"/>
    <w:rsid w:val="009B2FAE"/>
    <w:rsid w:val="009B3019"/>
    <w:rsid w:val="009B32F6"/>
    <w:rsid w:val="009B36F1"/>
    <w:rsid w:val="009B405F"/>
    <w:rsid w:val="009B4179"/>
    <w:rsid w:val="009B41B3"/>
    <w:rsid w:val="009B4BD7"/>
    <w:rsid w:val="009B5746"/>
    <w:rsid w:val="009B61F1"/>
    <w:rsid w:val="009B722F"/>
    <w:rsid w:val="009B7598"/>
    <w:rsid w:val="009B781F"/>
    <w:rsid w:val="009C104E"/>
    <w:rsid w:val="009C1EB1"/>
    <w:rsid w:val="009C233A"/>
    <w:rsid w:val="009C2FDF"/>
    <w:rsid w:val="009C30A1"/>
    <w:rsid w:val="009C3135"/>
    <w:rsid w:val="009C3691"/>
    <w:rsid w:val="009C38D3"/>
    <w:rsid w:val="009C40FF"/>
    <w:rsid w:val="009C52A4"/>
    <w:rsid w:val="009C571F"/>
    <w:rsid w:val="009C6003"/>
    <w:rsid w:val="009C60F2"/>
    <w:rsid w:val="009C6642"/>
    <w:rsid w:val="009C753F"/>
    <w:rsid w:val="009C7DB0"/>
    <w:rsid w:val="009D0002"/>
    <w:rsid w:val="009D02CD"/>
    <w:rsid w:val="009D067C"/>
    <w:rsid w:val="009D1540"/>
    <w:rsid w:val="009D1C7E"/>
    <w:rsid w:val="009D20DD"/>
    <w:rsid w:val="009D2163"/>
    <w:rsid w:val="009D224A"/>
    <w:rsid w:val="009D2A10"/>
    <w:rsid w:val="009D2A39"/>
    <w:rsid w:val="009D2F9B"/>
    <w:rsid w:val="009D34F9"/>
    <w:rsid w:val="009D47AA"/>
    <w:rsid w:val="009D4D02"/>
    <w:rsid w:val="009D4D66"/>
    <w:rsid w:val="009D59F5"/>
    <w:rsid w:val="009D5D30"/>
    <w:rsid w:val="009D5F6F"/>
    <w:rsid w:val="009D620E"/>
    <w:rsid w:val="009D6F88"/>
    <w:rsid w:val="009D7075"/>
    <w:rsid w:val="009D7163"/>
    <w:rsid w:val="009D766B"/>
    <w:rsid w:val="009D7C0B"/>
    <w:rsid w:val="009E03AD"/>
    <w:rsid w:val="009E0DEA"/>
    <w:rsid w:val="009E1538"/>
    <w:rsid w:val="009E1BD3"/>
    <w:rsid w:val="009E1E29"/>
    <w:rsid w:val="009E296F"/>
    <w:rsid w:val="009E2C1D"/>
    <w:rsid w:val="009E324D"/>
    <w:rsid w:val="009E34D2"/>
    <w:rsid w:val="009E3F02"/>
    <w:rsid w:val="009E41F8"/>
    <w:rsid w:val="009E45A2"/>
    <w:rsid w:val="009E58E2"/>
    <w:rsid w:val="009E5E79"/>
    <w:rsid w:val="009E684C"/>
    <w:rsid w:val="009E6E98"/>
    <w:rsid w:val="009E7258"/>
    <w:rsid w:val="009E779D"/>
    <w:rsid w:val="009F08F0"/>
    <w:rsid w:val="009F0FD2"/>
    <w:rsid w:val="009F1471"/>
    <w:rsid w:val="009F270D"/>
    <w:rsid w:val="009F3E3B"/>
    <w:rsid w:val="009F514A"/>
    <w:rsid w:val="009F51E6"/>
    <w:rsid w:val="009F5341"/>
    <w:rsid w:val="009F55BC"/>
    <w:rsid w:val="009F57FB"/>
    <w:rsid w:val="009F58D0"/>
    <w:rsid w:val="009F5D7B"/>
    <w:rsid w:val="009F6098"/>
    <w:rsid w:val="009F63C7"/>
    <w:rsid w:val="009F64ED"/>
    <w:rsid w:val="009F7431"/>
    <w:rsid w:val="009F7BBF"/>
    <w:rsid w:val="009F7F1C"/>
    <w:rsid w:val="009F7FCE"/>
    <w:rsid w:val="00A00318"/>
    <w:rsid w:val="00A0093C"/>
    <w:rsid w:val="00A0158D"/>
    <w:rsid w:val="00A01DA5"/>
    <w:rsid w:val="00A02766"/>
    <w:rsid w:val="00A0370D"/>
    <w:rsid w:val="00A03713"/>
    <w:rsid w:val="00A03DEE"/>
    <w:rsid w:val="00A04EDB"/>
    <w:rsid w:val="00A05B97"/>
    <w:rsid w:val="00A0625E"/>
    <w:rsid w:val="00A06365"/>
    <w:rsid w:val="00A06A62"/>
    <w:rsid w:val="00A0713D"/>
    <w:rsid w:val="00A1082A"/>
    <w:rsid w:val="00A108C4"/>
    <w:rsid w:val="00A10BBD"/>
    <w:rsid w:val="00A113E8"/>
    <w:rsid w:val="00A11A8C"/>
    <w:rsid w:val="00A1263C"/>
    <w:rsid w:val="00A16A21"/>
    <w:rsid w:val="00A171DF"/>
    <w:rsid w:val="00A17335"/>
    <w:rsid w:val="00A17C56"/>
    <w:rsid w:val="00A20235"/>
    <w:rsid w:val="00A20A6F"/>
    <w:rsid w:val="00A218EF"/>
    <w:rsid w:val="00A23100"/>
    <w:rsid w:val="00A2346A"/>
    <w:rsid w:val="00A246A7"/>
    <w:rsid w:val="00A254ED"/>
    <w:rsid w:val="00A2576B"/>
    <w:rsid w:val="00A25AA0"/>
    <w:rsid w:val="00A26299"/>
    <w:rsid w:val="00A276B8"/>
    <w:rsid w:val="00A278B5"/>
    <w:rsid w:val="00A27F16"/>
    <w:rsid w:val="00A30C5E"/>
    <w:rsid w:val="00A30CCA"/>
    <w:rsid w:val="00A311FD"/>
    <w:rsid w:val="00A32120"/>
    <w:rsid w:val="00A322C2"/>
    <w:rsid w:val="00A3240D"/>
    <w:rsid w:val="00A327BB"/>
    <w:rsid w:val="00A329D8"/>
    <w:rsid w:val="00A331D6"/>
    <w:rsid w:val="00A34022"/>
    <w:rsid w:val="00A348FD"/>
    <w:rsid w:val="00A35889"/>
    <w:rsid w:val="00A365B1"/>
    <w:rsid w:val="00A366A9"/>
    <w:rsid w:val="00A367AA"/>
    <w:rsid w:val="00A37783"/>
    <w:rsid w:val="00A37AAA"/>
    <w:rsid w:val="00A37C37"/>
    <w:rsid w:val="00A37FAA"/>
    <w:rsid w:val="00A407FC"/>
    <w:rsid w:val="00A4104B"/>
    <w:rsid w:val="00A41FB1"/>
    <w:rsid w:val="00A422C5"/>
    <w:rsid w:val="00A425EB"/>
    <w:rsid w:val="00A42E11"/>
    <w:rsid w:val="00A430E5"/>
    <w:rsid w:val="00A431BB"/>
    <w:rsid w:val="00A434FB"/>
    <w:rsid w:val="00A43C7D"/>
    <w:rsid w:val="00A446A6"/>
    <w:rsid w:val="00A44B9D"/>
    <w:rsid w:val="00A45C0A"/>
    <w:rsid w:val="00A45FF7"/>
    <w:rsid w:val="00A46989"/>
    <w:rsid w:val="00A46F27"/>
    <w:rsid w:val="00A4722D"/>
    <w:rsid w:val="00A47D25"/>
    <w:rsid w:val="00A47EE5"/>
    <w:rsid w:val="00A505A3"/>
    <w:rsid w:val="00A506EC"/>
    <w:rsid w:val="00A50BE6"/>
    <w:rsid w:val="00A510C0"/>
    <w:rsid w:val="00A51624"/>
    <w:rsid w:val="00A51F89"/>
    <w:rsid w:val="00A52861"/>
    <w:rsid w:val="00A52C4B"/>
    <w:rsid w:val="00A53B51"/>
    <w:rsid w:val="00A53E06"/>
    <w:rsid w:val="00A53FD7"/>
    <w:rsid w:val="00A5409C"/>
    <w:rsid w:val="00A54239"/>
    <w:rsid w:val="00A55576"/>
    <w:rsid w:val="00A557CB"/>
    <w:rsid w:val="00A55D70"/>
    <w:rsid w:val="00A561C3"/>
    <w:rsid w:val="00A56861"/>
    <w:rsid w:val="00A57953"/>
    <w:rsid w:val="00A57B13"/>
    <w:rsid w:val="00A57D9D"/>
    <w:rsid w:val="00A607BA"/>
    <w:rsid w:val="00A61027"/>
    <w:rsid w:val="00A6113B"/>
    <w:rsid w:val="00A61335"/>
    <w:rsid w:val="00A614C0"/>
    <w:rsid w:val="00A61697"/>
    <w:rsid w:val="00A61F61"/>
    <w:rsid w:val="00A622C6"/>
    <w:rsid w:val="00A62D1D"/>
    <w:rsid w:val="00A63658"/>
    <w:rsid w:val="00A637EF"/>
    <w:rsid w:val="00A63DD6"/>
    <w:rsid w:val="00A6481E"/>
    <w:rsid w:val="00A658D8"/>
    <w:rsid w:val="00A6596C"/>
    <w:rsid w:val="00A65DE1"/>
    <w:rsid w:val="00A65F31"/>
    <w:rsid w:val="00A66A2A"/>
    <w:rsid w:val="00A6769F"/>
    <w:rsid w:val="00A678ED"/>
    <w:rsid w:val="00A67C40"/>
    <w:rsid w:val="00A67D2D"/>
    <w:rsid w:val="00A700A4"/>
    <w:rsid w:val="00A7080C"/>
    <w:rsid w:val="00A710F3"/>
    <w:rsid w:val="00A711BC"/>
    <w:rsid w:val="00A71B31"/>
    <w:rsid w:val="00A71D03"/>
    <w:rsid w:val="00A72C14"/>
    <w:rsid w:val="00A7388F"/>
    <w:rsid w:val="00A74B55"/>
    <w:rsid w:val="00A75044"/>
    <w:rsid w:val="00A75396"/>
    <w:rsid w:val="00A7684E"/>
    <w:rsid w:val="00A7785C"/>
    <w:rsid w:val="00A8128C"/>
    <w:rsid w:val="00A81506"/>
    <w:rsid w:val="00A82DB2"/>
    <w:rsid w:val="00A82FFD"/>
    <w:rsid w:val="00A83756"/>
    <w:rsid w:val="00A84971"/>
    <w:rsid w:val="00A84D13"/>
    <w:rsid w:val="00A85092"/>
    <w:rsid w:val="00A85220"/>
    <w:rsid w:val="00A85D67"/>
    <w:rsid w:val="00A86624"/>
    <w:rsid w:val="00A86C41"/>
    <w:rsid w:val="00A873AC"/>
    <w:rsid w:val="00A8789A"/>
    <w:rsid w:val="00A907E8"/>
    <w:rsid w:val="00A90B5E"/>
    <w:rsid w:val="00A9141A"/>
    <w:rsid w:val="00A91AA4"/>
    <w:rsid w:val="00A92CBC"/>
    <w:rsid w:val="00A9489D"/>
    <w:rsid w:val="00A94A19"/>
    <w:rsid w:val="00A954EA"/>
    <w:rsid w:val="00A964D1"/>
    <w:rsid w:val="00A96B34"/>
    <w:rsid w:val="00A97075"/>
    <w:rsid w:val="00A97236"/>
    <w:rsid w:val="00A97932"/>
    <w:rsid w:val="00A97A0A"/>
    <w:rsid w:val="00A97B1F"/>
    <w:rsid w:val="00A97C2F"/>
    <w:rsid w:val="00AA15D6"/>
    <w:rsid w:val="00AA2270"/>
    <w:rsid w:val="00AA2459"/>
    <w:rsid w:val="00AA2610"/>
    <w:rsid w:val="00AA2A09"/>
    <w:rsid w:val="00AA2A97"/>
    <w:rsid w:val="00AA2ACF"/>
    <w:rsid w:val="00AA2BFF"/>
    <w:rsid w:val="00AA2F78"/>
    <w:rsid w:val="00AA33FF"/>
    <w:rsid w:val="00AA342B"/>
    <w:rsid w:val="00AA37C0"/>
    <w:rsid w:val="00AA4997"/>
    <w:rsid w:val="00AA5136"/>
    <w:rsid w:val="00AA54B1"/>
    <w:rsid w:val="00AA5CD9"/>
    <w:rsid w:val="00AA5DA9"/>
    <w:rsid w:val="00AA5F9A"/>
    <w:rsid w:val="00AA60AD"/>
    <w:rsid w:val="00AA6732"/>
    <w:rsid w:val="00AA7E06"/>
    <w:rsid w:val="00AB03CB"/>
    <w:rsid w:val="00AB0461"/>
    <w:rsid w:val="00AB29A8"/>
    <w:rsid w:val="00AB3355"/>
    <w:rsid w:val="00AB5029"/>
    <w:rsid w:val="00AB54AC"/>
    <w:rsid w:val="00AB5DB3"/>
    <w:rsid w:val="00AB745A"/>
    <w:rsid w:val="00AC1409"/>
    <w:rsid w:val="00AC2584"/>
    <w:rsid w:val="00AC31AB"/>
    <w:rsid w:val="00AC3765"/>
    <w:rsid w:val="00AC3AAB"/>
    <w:rsid w:val="00AC3DB1"/>
    <w:rsid w:val="00AC4222"/>
    <w:rsid w:val="00AC46A9"/>
    <w:rsid w:val="00AC47A7"/>
    <w:rsid w:val="00AC6C1A"/>
    <w:rsid w:val="00AC6CAF"/>
    <w:rsid w:val="00AC6D5C"/>
    <w:rsid w:val="00AD0D11"/>
    <w:rsid w:val="00AD16E1"/>
    <w:rsid w:val="00AD1C32"/>
    <w:rsid w:val="00AD1D49"/>
    <w:rsid w:val="00AD225B"/>
    <w:rsid w:val="00AD269D"/>
    <w:rsid w:val="00AD26AE"/>
    <w:rsid w:val="00AD2CCE"/>
    <w:rsid w:val="00AD2E11"/>
    <w:rsid w:val="00AD2E14"/>
    <w:rsid w:val="00AD3C62"/>
    <w:rsid w:val="00AD4253"/>
    <w:rsid w:val="00AD46E5"/>
    <w:rsid w:val="00AD4C90"/>
    <w:rsid w:val="00AD5173"/>
    <w:rsid w:val="00AD57CB"/>
    <w:rsid w:val="00AD5BEE"/>
    <w:rsid w:val="00AD6444"/>
    <w:rsid w:val="00AD6608"/>
    <w:rsid w:val="00AD6D5A"/>
    <w:rsid w:val="00AD6F27"/>
    <w:rsid w:val="00AD72F6"/>
    <w:rsid w:val="00AD74C8"/>
    <w:rsid w:val="00AE0259"/>
    <w:rsid w:val="00AE25D2"/>
    <w:rsid w:val="00AE296D"/>
    <w:rsid w:val="00AE2E03"/>
    <w:rsid w:val="00AE328A"/>
    <w:rsid w:val="00AE3419"/>
    <w:rsid w:val="00AE37A3"/>
    <w:rsid w:val="00AE3A34"/>
    <w:rsid w:val="00AE3A74"/>
    <w:rsid w:val="00AE3F76"/>
    <w:rsid w:val="00AE4329"/>
    <w:rsid w:val="00AE4890"/>
    <w:rsid w:val="00AE4D02"/>
    <w:rsid w:val="00AE64DB"/>
    <w:rsid w:val="00AE67D2"/>
    <w:rsid w:val="00AE7E58"/>
    <w:rsid w:val="00AF0172"/>
    <w:rsid w:val="00AF029F"/>
    <w:rsid w:val="00AF0706"/>
    <w:rsid w:val="00AF0D39"/>
    <w:rsid w:val="00AF1B09"/>
    <w:rsid w:val="00AF250C"/>
    <w:rsid w:val="00AF3306"/>
    <w:rsid w:val="00AF38CF"/>
    <w:rsid w:val="00AF3A02"/>
    <w:rsid w:val="00AF3CCB"/>
    <w:rsid w:val="00AF3EF2"/>
    <w:rsid w:val="00AF3FF5"/>
    <w:rsid w:val="00AF44C0"/>
    <w:rsid w:val="00AF5A63"/>
    <w:rsid w:val="00AF5E5A"/>
    <w:rsid w:val="00AF601C"/>
    <w:rsid w:val="00AF6A16"/>
    <w:rsid w:val="00AF6DBC"/>
    <w:rsid w:val="00AF6E10"/>
    <w:rsid w:val="00AF7537"/>
    <w:rsid w:val="00B01014"/>
    <w:rsid w:val="00B01361"/>
    <w:rsid w:val="00B016A5"/>
    <w:rsid w:val="00B02C2A"/>
    <w:rsid w:val="00B02C73"/>
    <w:rsid w:val="00B04124"/>
    <w:rsid w:val="00B04ED4"/>
    <w:rsid w:val="00B0508A"/>
    <w:rsid w:val="00B05102"/>
    <w:rsid w:val="00B055AA"/>
    <w:rsid w:val="00B060AB"/>
    <w:rsid w:val="00B0699E"/>
    <w:rsid w:val="00B06DFC"/>
    <w:rsid w:val="00B07A6C"/>
    <w:rsid w:val="00B102D1"/>
    <w:rsid w:val="00B105CD"/>
    <w:rsid w:val="00B10F43"/>
    <w:rsid w:val="00B12805"/>
    <w:rsid w:val="00B128D7"/>
    <w:rsid w:val="00B12B6D"/>
    <w:rsid w:val="00B136FF"/>
    <w:rsid w:val="00B13776"/>
    <w:rsid w:val="00B13A0B"/>
    <w:rsid w:val="00B13AF2"/>
    <w:rsid w:val="00B1421C"/>
    <w:rsid w:val="00B14AE8"/>
    <w:rsid w:val="00B14CC3"/>
    <w:rsid w:val="00B1522A"/>
    <w:rsid w:val="00B155ED"/>
    <w:rsid w:val="00B15BA0"/>
    <w:rsid w:val="00B16306"/>
    <w:rsid w:val="00B174F6"/>
    <w:rsid w:val="00B1785B"/>
    <w:rsid w:val="00B17C79"/>
    <w:rsid w:val="00B200FA"/>
    <w:rsid w:val="00B21213"/>
    <w:rsid w:val="00B216D1"/>
    <w:rsid w:val="00B221DF"/>
    <w:rsid w:val="00B22202"/>
    <w:rsid w:val="00B2306D"/>
    <w:rsid w:val="00B230C7"/>
    <w:rsid w:val="00B233B4"/>
    <w:rsid w:val="00B23A34"/>
    <w:rsid w:val="00B23FA0"/>
    <w:rsid w:val="00B2419A"/>
    <w:rsid w:val="00B24C01"/>
    <w:rsid w:val="00B254D1"/>
    <w:rsid w:val="00B25753"/>
    <w:rsid w:val="00B26078"/>
    <w:rsid w:val="00B261D9"/>
    <w:rsid w:val="00B26335"/>
    <w:rsid w:val="00B26A22"/>
    <w:rsid w:val="00B26B4E"/>
    <w:rsid w:val="00B2746A"/>
    <w:rsid w:val="00B27CA6"/>
    <w:rsid w:val="00B306AA"/>
    <w:rsid w:val="00B30892"/>
    <w:rsid w:val="00B308D2"/>
    <w:rsid w:val="00B30D72"/>
    <w:rsid w:val="00B319F4"/>
    <w:rsid w:val="00B31D4E"/>
    <w:rsid w:val="00B32E97"/>
    <w:rsid w:val="00B3305C"/>
    <w:rsid w:val="00B33B4A"/>
    <w:rsid w:val="00B34B1E"/>
    <w:rsid w:val="00B356A6"/>
    <w:rsid w:val="00B3595A"/>
    <w:rsid w:val="00B35B60"/>
    <w:rsid w:val="00B361F3"/>
    <w:rsid w:val="00B366E6"/>
    <w:rsid w:val="00B373EE"/>
    <w:rsid w:val="00B400D0"/>
    <w:rsid w:val="00B40D55"/>
    <w:rsid w:val="00B4123E"/>
    <w:rsid w:val="00B41D7D"/>
    <w:rsid w:val="00B42023"/>
    <w:rsid w:val="00B4209E"/>
    <w:rsid w:val="00B42347"/>
    <w:rsid w:val="00B423FC"/>
    <w:rsid w:val="00B42949"/>
    <w:rsid w:val="00B42EBE"/>
    <w:rsid w:val="00B430C1"/>
    <w:rsid w:val="00B436DE"/>
    <w:rsid w:val="00B43E42"/>
    <w:rsid w:val="00B45344"/>
    <w:rsid w:val="00B45ECB"/>
    <w:rsid w:val="00B46255"/>
    <w:rsid w:val="00B46F75"/>
    <w:rsid w:val="00B476F2"/>
    <w:rsid w:val="00B50F71"/>
    <w:rsid w:val="00B510CF"/>
    <w:rsid w:val="00B5113E"/>
    <w:rsid w:val="00B53256"/>
    <w:rsid w:val="00B53E70"/>
    <w:rsid w:val="00B55CBE"/>
    <w:rsid w:val="00B55D61"/>
    <w:rsid w:val="00B56484"/>
    <w:rsid w:val="00B56BAA"/>
    <w:rsid w:val="00B578E3"/>
    <w:rsid w:val="00B57ACC"/>
    <w:rsid w:val="00B57ADB"/>
    <w:rsid w:val="00B60036"/>
    <w:rsid w:val="00B6077A"/>
    <w:rsid w:val="00B60E12"/>
    <w:rsid w:val="00B61AF1"/>
    <w:rsid w:val="00B62EB3"/>
    <w:rsid w:val="00B63A4D"/>
    <w:rsid w:val="00B64E65"/>
    <w:rsid w:val="00B64F64"/>
    <w:rsid w:val="00B65205"/>
    <w:rsid w:val="00B65371"/>
    <w:rsid w:val="00B66140"/>
    <w:rsid w:val="00B662A8"/>
    <w:rsid w:val="00B66529"/>
    <w:rsid w:val="00B66734"/>
    <w:rsid w:val="00B668CE"/>
    <w:rsid w:val="00B67515"/>
    <w:rsid w:val="00B7006A"/>
    <w:rsid w:val="00B706F1"/>
    <w:rsid w:val="00B70FA6"/>
    <w:rsid w:val="00B722BA"/>
    <w:rsid w:val="00B722D3"/>
    <w:rsid w:val="00B72F3B"/>
    <w:rsid w:val="00B73259"/>
    <w:rsid w:val="00B748F4"/>
    <w:rsid w:val="00B752C3"/>
    <w:rsid w:val="00B8190D"/>
    <w:rsid w:val="00B81A1C"/>
    <w:rsid w:val="00B8206C"/>
    <w:rsid w:val="00B821B0"/>
    <w:rsid w:val="00B829E5"/>
    <w:rsid w:val="00B83038"/>
    <w:rsid w:val="00B83A34"/>
    <w:rsid w:val="00B83E15"/>
    <w:rsid w:val="00B840D7"/>
    <w:rsid w:val="00B8494F"/>
    <w:rsid w:val="00B84CDA"/>
    <w:rsid w:val="00B84DA4"/>
    <w:rsid w:val="00B850E8"/>
    <w:rsid w:val="00B85187"/>
    <w:rsid w:val="00B8534D"/>
    <w:rsid w:val="00B85CF9"/>
    <w:rsid w:val="00B85E09"/>
    <w:rsid w:val="00B861CB"/>
    <w:rsid w:val="00B8628C"/>
    <w:rsid w:val="00B877A5"/>
    <w:rsid w:val="00B87D00"/>
    <w:rsid w:val="00B90DB9"/>
    <w:rsid w:val="00B916C9"/>
    <w:rsid w:val="00B92952"/>
    <w:rsid w:val="00B937D5"/>
    <w:rsid w:val="00B939A0"/>
    <w:rsid w:val="00B939F2"/>
    <w:rsid w:val="00B947C7"/>
    <w:rsid w:val="00B9485E"/>
    <w:rsid w:val="00B95194"/>
    <w:rsid w:val="00B95AD1"/>
    <w:rsid w:val="00B95C24"/>
    <w:rsid w:val="00B95E27"/>
    <w:rsid w:val="00B95FD6"/>
    <w:rsid w:val="00B967E6"/>
    <w:rsid w:val="00B9687B"/>
    <w:rsid w:val="00B96AA7"/>
    <w:rsid w:val="00B96EDA"/>
    <w:rsid w:val="00B97657"/>
    <w:rsid w:val="00B97684"/>
    <w:rsid w:val="00B97A6F"/>
    <w:rsid w:val="00BA06C3"/>
    <w:rsid w:val="00BA0811"/>
    <w:rsid w:val="00BA0A61"/>
    <w:rsid w:val="00BA177F"/>
    <w:rsid w:val="00BA18EB"/>
    <w:rsid w:val="00BA2D17"/>
    <w:rsid w:val="00BA4783"/>
    <w:rsid w:val="00BA4909"/>
    <w:rsid w:val="00BA4EC8"/>
    <w:rsid w:val="00BA6CEC"/>
    <w:rsid w:val="00BA6F13"/>
    <w:rsid w:val="00BA70C3"/>
    <w:rsid w:val="00BA71E8"/>
    <w:rsid w:val="00BA774B"/>
    <w:rsid w:val="00BB01CB"/>
    <w:rsid w:val="00BB030F"/>
    <w:rsid w:val="00BB0473"/>
    <w:rsid w:val="00BB0F8E"/>
    <w:rsid w:val="00BB1177"/>
    <w:rsid w:val="00BB185F"/>
    <w:rsid w:val="00BB1961"/>
    <w:rsid w:val="00BB1B71"/>
    <w:rsid w:val="00BB1C44"/>
    <w:rsid w:val="00BB2970"/>
    <w:rsid w:val="00BB351D"/>
    <w:rsid w:val="00BB3C4E"/>
    <w:rsid w:val="00BB4A1D"/>
    <w:rsid w:val="00BB5525"/>
    <w:rsid w:val="00BB5EE8"/>
    <w:rsid w:val="00BB5F4E"/>
    <w:rsid w:val="00BB6398"/>
    <w:rsid w:val="00BB687C"/>
    <w:rsid w:val="00BB743D"/>
    <w:rsid w:val="00BB7651"/>
    <w:rsid w:val="00BB7A70"/>
    <w:rsid w:val="00BB7F13"/>
    <w:rsid w:val="00BC1088"/>
    <w:rsid w:val="00BC26A3"/>
    <w:rsid w:val="00BC27BB"/>
    <w:rsid w:val="00BC2B09"/>
    <w:rsid w:val="00BC2F91"/>
    <w:rsid w:val="00BC3E38"/>
    <w:rsid w:val="00BC42D2"/>
    <w:rsid w:val="00BC4D2F"/>
    <w:rsid w:val="00BC52D6"/>
    <w:rsid w:val="00BC5FE0"/>
    <w:rsid w:val="00BC64A0"/>
    <w:rsid w:val="00BC6EB7"/>
    <w:rsid w:val="00BC71FF"/>
    <w:rsid w:val="00BC72DF"/>
    <w:rsid w:val="00BC78E5"/>
    <w:rsid w:val="00BD01B9"/>
    <w:rsid w:val="00BD047F"/>
    <w:rsid w:val="00BD088C"/>
    <w:rsid w:val="00BD08AF"/>
    <w:rsid w:val="00BD0B90"/>
    <w:rsid w:val="00BD12AB"/>
    <w:rsid w:val="00BD12EE"/>
    <w:rsid w:val="00BD1A6D"/>
    <w:rsid w:val="00BD2D00"/>
    <w:rsid w:val="00BD337A"/>
    <w:rsid w:val="00BD362C"/>
    <w:rsid w:val="00BD4C8E"/>
    <w:rsid w:val="00BD5E3B"/>
    <w:rsid w:val="00BD61A5"/>
    <w:rsid w:val="00BD7379"/>
    <w:rsid w:val="00BD799A"/>
    <w:rsid w:val="00BD7F18"/>
    <w:rsid w:val="00BE04A9"/>
    <w:rsid w:val="00BE0DF5"/>
    <w:rsid w:val="00BE10E6"/>
    <w:rsid w:val="00BE1DFC"/>
    <w:rsid w:val="00BE2460"/>
    <w:rsid w:val="00BE2E16"/>
    <w:rsid w:val="00BE39D5"/>
    <w:rsid w:val="00BE3F9F"/>
    <w:rsid w:val="00BE4921"/>
    <w:rsid w:val="00BE4BDF"/>
    <w:rsid w:val="00BE51BE"/>
    <w:rsid w:val="00BE56A9"/>
    <w:rsid w:val="00BE5BA0"/>
    <w:rsid w:val="00BE5E4F"/>
    <w:rsid w:val="00BE68F7"/>
    <w:rsid w:val="00BE69E9"/>
    <w:rsid w:val="00BE6B6B"/>
    <w:rsid w:val="00BE7CF8"/>
    <w:rsid w:val="00BE7E17"/>
    <w:rsid w:val="00BE7FD2"/>
    <w:rsid w:val="00BF0840"/>
    <w:rsid w:val="00BF0976"/>
    <w:rsid w:val="00BF11B7"/>
    <w:rsid w:val="00BF2625"/>
    <w:rsid w:val="00BF2DF9"/>
    <w:rsid w:val="00BF3BEA"/>
    <w:rsid w:val="00BF4152"/>
    <w:rsid w:val="00BF4981"/>
    <w:rsid w:val="00BF520E"/>
    <w:rsid w:val="00BF5676"/>
    <w:rsid w:val="00BF5BD9"/>
    <w:rsid w:val="00BF6882"/>
    <w:rsid w:val="00BF6C7C"/>
    <w:rsid w:val="00BF6CF4"/>
    <w:rsid w:val="00BF6E9F"/>
    <w:rsid w:val="00BF7A62"/>
    <w:rsid w:val="00C01240"/>
    <w:rsid w:val="00C012AD"/>
    <w:rsid w:val="00C0144C"/>
    <w:rsid w:val="00C01E1C"/>
    <w:rsid w:val="00C0254C"/>
    <w:rsid w:val="00C02C70"/>
    <w:rsid w:val="00C02CB7"/>
    <w:rsid w:val="00C030E4"/>
    <w:rsid w:val="00C03329"/>
    <w:rsid w:val="00C033EB"/>
    <w:rsid w:val="00C0542B"/>
    <w:rsid w:val="00C0547E"/>
    <w:rsid w:val="00C059C2"/>
    <w:rsid w:val="00C05AC3"/>
    <w:rsid w:val="00C0618E"/>
    <w:rsid w:val="00C07AF7"/>
    <w:rsid w:val="00C07CD2"/>
    <w:rsid w:val="00C07D9C"/>
    <w:rsid w:val="00C07EAB"/>
    <w:rsid w:val="00C104FA"/>
    <w:rsid w:val="00C10A07"/>
    <w:rsid w:val="00C10C5B"/>
    <w:rsid w:val="00C10ED7"/>
    <w:rsid w:val="00C11304"/>
    <w:rsid w:val="00C1200F"/>
    <w:rsid w:val="00C12067"/>
    <w:rsid w:val="00C1241E"/>
    <w:rsid w:val="00C127E1"/>
    <w:rsid w:val="00C12A60"/>
    <w:rsid w:val="00C13285"/>
    <w:rsid w:val="00C13EA8"/>
    <w:rsid w:val="00C13F65"/>
    <w:rsid w:val="00C141D7"/>
    <w:rsid w:val="00C14C84"/>
    <w:rsid w:val="00C14F08"/>
    <w:rsid w:val="00C1577A"/>
    <w:rsid w:val="00C15E53"/>
    <w:rsid w:val="00C15F97"/>
    <w:rsid w:val="00C170B3"/>
    <w:rsid w:val="00C17971"/>
    <w:rsid w:val="00C21362"/>
    <w:rsid w:val="00C216B4"/>
    <w:rsid w:val="00C22161"/>
    <w:rsid w:val="00C22E82"/>
    <w:rsid w:val="00C22F39"/>
    <w:rsid w:val="00C22F5D"/>
    <w:rsid w:val="00C22FEC"/>
    <w:rsid w:val="00C23237"/>
    <w:rsid w:val="00C233DD"/>
    <w:rsid w:val="00C2367A"/>
    <w:rsid w:val="00C23CB5"/>
    <w:rsid w:val="00C24AF2"/>
    <w:rsid w:val="00C24B09"/>
    <w:rsid w:val="00C25431"/>
    <w:rsid w:val="00C25A57"/>
    <w:rsid w:val="00C25C97"/>
    <w:rsid w:val="00C2615B"/>
    <w:rsid w:val="00C26681"/>
    <w:rsid w:val="00C26A46"/>
    <w:rsid w:val="00C26E88"/>
    <w:rsid w:val="00C3026D"/>
    <w:rsid w:val="00C312A0"/>
    <w:rsid w:val="00C31784"/>
    <w:rsid w:val="00C31940"/>
    <w:rsid w:val="00C3195B"/>
    <w:rsid w:val="00C323A0"/>
    <w:rsid w:val="00C32998"/>
    <w:rsid w:val="00C32D56"/>
    <w:rsid w:val="00C3373A"/>
    <w:rsid w:val="00C346CE"/>
    <w:rsid w:val="00C35547"/>
    <w:rsid w:val="00C35718"/>
    <w:rsid w:val="00C3596A"/>
    <w:rsid w:val="00C35C8F"/>
    <w:rsid w:val="00C364F0"/>
    <w:rsid w:val="00C378D0"/>
    <w:rsid w:val="00C40257"/>
    <w:rsid w:val="00C406CB"/>
    <w:rsid w:val="00C4158F"/>
    <w:rsid w:val="00C41B81"/>
    <w:rsid w:val="00C41ECC"/>
    <w:rsid w:val="00C42011"/>
    <w:rsid w:val="00C42307"/>
    <w:rsid w:val="00C4257C"/>
    <w:rsid w:val="00C42C3D"/>
    <w:rsid w:val="00C42D26"/>
    <w:rsid w:val="00C42F92"/>
    <w:rsid w:val="00C4355C"/>
    <w:rsid w:val="00C43C74"/>
    <w:rsid w:val="00C4492E"/>
    <w:rsid w:val="00C451CA"/>
    <w:rsid w:val="00C452A9"/>
    <w:rsid w:val="00C4576C"/>
    <w:rsid w:val="00C46072"/>
    <w:rsid w:val="00C46ABB"/>
    <w:rsid w:val="00C46B53"/>
    <w:rsid w:val="00C46BD1"/>
    <w:rsid w:val="00C474D9"/>
    <w:rsid w:val="00C47BBC"/>
    <w:rsid w:val="00C50D97"/>
    <w:rsid w:val="00C51347"/>
    <w:rsid w:val="00C51497"/>
    <w:rsid w:val="00C514AE"/>
    <w:rsid w:val="00C51E93"/>
    <w:rsid w:val="00C52815"/>
    <w:rsid w:val="00C528CE"/>
    <w:rsid w:val="00C53D17"/>
    <w:rsid w:val="00C556D1"/>
    <w:rsid w:val="00C557C7"/>
    <w:rsid w:val="00C56444"/>
    <w:rsid w:val="00C567B6"/>
    <w:rsid w:val="00C56CBB"/>
    <w:rsid w:val="00C5711E"/>
    <w:rsid w:val="00C576CB"/>
    <w:rsid w:val="00C578B4"/>
    <w:rsid w:val="00C601F6"/>
    <w:rsid w:val="00C60472"/>
    <w:rsid w:val="00C60E52"/>
    <w:rsid w:val="00C622AB"/>
    <w:rsid w:val="00C62428"/>
    <w:rsid w:val="00C62570"/>
    <w:rsid w:val="00C625BF"/>
    <w:rsid w:val="00C633B4"/>
    <w:rsid w:val="00C63F29"/>
    <w:rsid w:val="00C65342"/>
    <w:rsid w:val="00C657D0"/>
    <w:rsid w:val="00C6585E"/>
    <w:rsid w:val="00C65CE5"/>
    <w:rsid w:val="00C677EA"/>
    <w:rsid w:val="00C7006F"/>
    <w:rsid w:val="00C704D4"/>
    <w:rsid w:val="00C705F7"/>
    <w:rsid w:val="00C70D70"/>
    <w:rsid w:val="00C70E87"/>
    <w:rsid w:val="00C71397"/>
    <w:rsid w:val="00C71720"/>
    <w:rsid w:val="00C727A7"/>
    <w:rsid w:val="00C736E0"/>
    <w:rsid w:val="00C73D34"/>
    <w:rsid w:val="00C74342"/>
    <w:rsid w:val="00C744FB"/>
    <w:rsid w:val="00C74E6B"/>
    <w:rsid w:val="00C754E3"/>
    <w:rsid w:val="00C76286"/>
    <w:rsid w:val="00C765EC"/>
    <w:rsid w:val="00C76DBA"/>
    <w:rsid w:val="00C77615"/>
    <w:rsid w:val="00C77D42"/>
    <w:rsid w:val="00C80F62"/>
    <w:rsid w:val="00C8117F"/>
    <w:rsid w:val="00C8163F"/>
    <w:rsid w:val="00C81DF7"/>
    <w:rsid w:val="00C82527"/>
    <w:rsid w:val="00C82E48"/>
    <w:rsid w:val="00C83FE2"/>
    <w:rsid w:val="00C8422C"/>
    <w:rsid w:val="00C859CF"/>
    <w:rsid w:val="00C85BFA"/>
    <w:rsid w:val="00C86763"/>
    <w:rsid w:val="00C86959"/>
    <w:rsid w:val="00C87539"/>
    <w:rsid w:val="00C87B48"/>
    <w:rsid w:val="00C9016A"/>
    <w:rsid w:val="00C9019D"/>
    <w:rsid w:val="00C907E9"/>
    <w:rsid w:val="00C911B3"/>
    <w:rsid w:val="00C91B4D"/>
    <w:rsid w:val="00C91D03"/>
    <w:rsid w:val="00C91FB9"/>
    <w:rsid w:val="00C932AB"/>
    <w:rsid w:val="00C93684"/>
    <w:rsid w:val="00C94498"/>
    <w:rsid w:val="00C94997"/>
    <w:rsid w:val="00C96FE7"/>
    <w:rsid w:val="00CA01A9"/>
    <w:rsid w:val="00CA023E"/>
    <w:rsid w:val="00CA0322"/>
    <w:rsid w:val="00CA1278"/>
    <w:rsid w:val="00CA14DE"/>
    <w:rsid w:val="00CA15AC"/>
    <w:rsid w:val="00CA1A29"/>
    <w:rsid w:val="00CA2B57"/>
    <w:rsid w:val="00CA2E2F"/>
    <w:rsid w:val="00CA3023"/>
    <w:rsid w:val="00CA3FA0"/>
    <w:rsid w:val="00CA4368"/>
    <w:rsid w:val="00CA4952"/>
    <w:rsid w:val="00CA5413"/>
    <w:rsid w:val="00CA54B3"/>
    <w:rsid w:val="00CA5B09"/>
    <w:rsid w:val="00CA5C7A"/>
    <w:rsid w:val="00CA6370"/>
    <w:rsid w:val="00CA65C5"/>
    <w:rsid w:val="00CA69B6"/>
    <w:rsid w:val="00CB103E"/>
    <w:rsid w:val="00CB10C6"/>
    <w:rsid w:val="00CB115F"/>
    <w:rsid w:val="00CB1531"/>
    <w:rsid w:val="00CB1547"/>
    <w:rsid w:val="00CB2C94"/>
    <w:rsid w:val="00CB3454"/>
    <w:rsid w:val="00CB39EC"/>
    <w:rsid w:val="00CB3F98"/>
    <w:rsid w:val="00CB4E6C"/>
    <w:rsid w:val="00CB4F01"/>
    <w:rsid w:val="00CB52EE"/>
    <w:rsid w:val="00CB5607"/>
    <w:rsid w:val="00CB5876"/>
    <w:rsid w:val="00CB5B80"/>
    <w:rsid w:val="00CB5F07"/>
    <w:rsid w:val="00CC1058"/>
    <w:rsid w:val="00CC12D1"/>
    <w:rsid w:val="00CC17FD"/>
    <w:rsid w:val="00CC1ABB"/>
    <w:rsid w:val="00CC227A"/>
    <w:rsid w:val="00CC3058"/>
    <w:rsid w:val="00CC35D1"/>
    <w:rsid w:val="00CC412E"/>
    <w:rsid w:val="00CC4ACC"/>
    <w:rsid w:val="00CC4E74"/>
    <w:rsid w:val="00CC4F63"/>
    <w:rsid w:val="00CC543D"/>
    <w:rsid w:val="00CC5988"/>
    <w:rsid w:val="00CC7F3E"/>
    <w:rsid w:val="00CD02C9"/>
    <w:rsid w:val="00CD04B3"/>
    <w:rsid w:val="00CD1CCE"/>
    <w:rsid w:val="00CD2051"/>
    <w:rsid w:val="00CD20E6"/>
    <w:rsid w:val="00CD2DED"/>
    <w:rsid w:val="00CD343A"/>
    <w:rsid w:val="00CD4426"/>
    <w:rsid w:val="00CD44EB"/>
    <w:rsid w:val="00CD4708"/>
    <w:rsid w:val="00CD4D97"/>
    <w:rsid w:val="00CD4DDB"/>
    <w:rsid w:val="00CD535D"/>
    <w:rsid w:val="00CD5B67"/>
    <w:rsid w:val="00CD7985"/>
    <w:rsid w:val="00CD79ED"/>
    <w:rsid w:val="00CE0319"/>
    <w:rsid w:val="00CE0D87"/>
    <w:rsid w:val="00CE0DF0"/>
    <w:rsid w:val="00CE138A"/>
    <w:rsid w:val="00CE15B4"/>
    <w:rsid w:val="00CE196D"/>
    <w:rsid w:val="00CE277A"/>
    <w:rsid w:val="00CE3039"/>
    <w:rsid w:val="00CE34BB"/>
    <w:rsid w:val="00CE44A0"/>
    <w:rsid w:val="00CE487C"/>
    <w:rsid w:val="00CE4F4D"/>
    <w:rsid w:val="00CE4FAD"/>
    <w:rsid w:val="00CE53A5"/>
    <w:rsid w:val="00CE54FF"/>
    <w:rsid w:val="00CE58DF"/>
    <w:rsid w:val="00CE62EA"/>
    <w:rsid w:val="00CE6A0D"/>
    <w:rsid w:val="00CE7333"/>
    <w:rsid w:val="00CF0036"/>
    <w:rsid w:val="00CF05B2"/>
    <w:rsid w:val="00CF1510"/>
    <w:rsid w:val="00CF1554"/>
    <w:rsid w:val="00CF21B9"/>
    <w:rsid w:val="00CF2759"/>
    <w:rsid w:val="00CF2E5F"/>
    <w:rsid w:val="00CF39AC"/>
    <w:rsid w:val="00CF4223"/>
    <w:rsid w:val="00CF437D"/>
    <w:rsid w:val="00CF4870"/>
    <w:rsid w:val="00CF4F21"/>
    <w:rsid w:val="00CF5748"/>
    <w:rsid w:val="00CF5749"/>
    <w:rsid w:val="00CF5B9F"/>
    <w:rsid w:val="00D008A3"/>
    <w:rsid w:val="00D0133C"/>
    <w:rsid w:val="00D01ADC"/>
    <w:rsid w:val="00D01CB1"/>
    <w:rsid w:val="00D034FB"/>
    <w:rsid w:val="00D05205"/>
    <w:rsid w:val="00D05881"/>
    <w:rsid w:val="00D05F7A"/>
    <w:rsid w:val="00D072B1"/>
    <w:rsid w:val="00D07848"/>
    <w:rsid w:val="00D10D7D"/>
    <w:rsid w:val="00D11242"/>
    <w:rsid w:val="00D11345"/>
    <w:rsid w:val="00D1201A"/>
    <w:rsid w:val="00D1251D"/>
    <w:rsid w:val="00D135F9"/>
    <w:rsid w:val="00D141AD"/>
    <w:rsid w:val="00D146B2"/>
    <w:rsid w:val="00D1482D"/>
    <w:rsid w:val="00D14BE5"/>
    <w:rsid w:val="00D14CA3"/>
    <w:rsid w:val="00D14EC3"/>
    <w:rsid w:val="00D1546C"/>
    <w:rsid w:val="00D155FA"/>
    <w:rsid w:val="00D16000"/>
    <w:rsid w:val="00D16296"/>
    <w:rsid w:val="00D1647B"/>
    <w:rsid w:val="00D16A03"/>
    <w:rsid w:val="00D16A91"/>
    <w:rsid w:val="00D16B5B"/>
    <w:rsid w:val="00D16CFA"/>
    <w:rsid w:val="00D17807"/>
    <w:rsid w:val="00D17DCB"/>
    <w:rsid w:val="00D17F2D"/>
    <w:rsid w:val="00D2014E"/>
    <w:rsid w:val="00D203EB"/>
    <w:rsid w:val="00D2259D"/>
    <w:rsid w:val="00D2336B"/>
    <w:rsid w:val="00D25103"/>
    <w:rsid w:val="00D25C88"/>
    <w:rsid w:val="00D25F11"/>
    <w:rsid w:val="00D26471"/>
    <w:rsid w:val="00D26AE1"/>
    <w:rsid w:val="00D27E01"/>
    <w:rsid w:val="00D3065B"/>
    <w:rsid w:val="00D30F24"/>
    <w:rsid w:val="00D31AAE"/>
    <w:rsid w:val="00D32654"/>
    <w:rsid w:val="00D32A3B"/>
    <w:rsid w:val="00D32C47"/>
    <w:rsid w:val="00D3317C"/>
    <w:rsid w:val="00D339E9"/>
    <w:rsid w:val="00D34514"/>
    <w:rsid w:val="00D35665"/>
    <w:rsid w:val="00D35ACA"/>
    <w:rsid w:val="00D35B74"/>
    <w:rsid w:val="00D35FAD"/>
    <w:rsid w:val="00D3611E"/>
    <w:rsid w:val="00D364A7"/>
    <w:rsid w:val="00D3670F"/>
    <w:rsid w:val="00D36AA0"/>
    <w:rsid w:val="00D36DE2"/>
    <w:rsid w:val="00D40004"/>
    <w:rsid w:val="00D40065"/>
    <w:rsid w:val="00D4027C"/>
    <w:rsid w:val="00D405F5"/>
    <w:rsid w:val="00D40CC4"/>
    <w:rsid w:val="00D40E80"/>
    <w:rsid w:val="00D416C0"/>
    <w:rsid w:val="00D41BE2"/>
    <w:rsid w:val="00D4219D"/>
    <w:rsid w:val="00D423B5"/>
    <w:rsid w:val="00D424C1"/>
    <w:rsid w:val="00D429EF"/>
    <w:rsid w:val="00D42FA1"/>
    <w:rsid w:val="00D43B8B"/>
    <w:rsid w:val="00D44F8D"/>
    <w:rsid w:val="00D45438"/>
    <w:rsid w:val="00D462BB"/>
    <w:rsid w:val="00D468BE"/>
    <w:rsid w:val="00D5082A"/>
    <w:rsid w:val="00D519A2"/>
    <w:rsid w:val="00D51A5B"/>
    <w:rsid w:val="00D51F77"/>
    <w:rsid w:val="00D52F43"/>
    <w:rsid w:val="00D530D0"/>
    <w:rsid w:val="00D53149"/>
    <w:rsid w:val="00D53C41"/>
    <w:rsid w:val="00D53CCD"/>
    <w:rsid w:val="00D543D3"/>
    <w:rsid w:val="00D55D8B"/>
    <w:rsid w:val="00D56DC8"/>
    <w:rsid w:val="00D5780E"/>
    <w:rsid w:val="00D60490"/>
    <w:rsid w:val="00D6201D"/>
    <w:rsid w:val="00D635F2"/>
    <w:rsid w:val="00D641AA"/>
    <w:rsid w:val="00D64E82"/>
    <w:rsid w:val="00D64FBF"/>
    <w:rsid w:val="00D65110"/>
    <w:rsid w:val="00D65C85"/>
    <w:rsid w:val="00D66377"/>
    <w:rsid w:val="00D671A0"/>
    <w:rsid w:val="00D671AC"/>
    <w:rsid w:val="00D67833"/>
    <w:rsid w:val="00D70472"/>
    <w:rsid w:val="00D716C3"/>
    <w:rsid w:val="00D71B7B"/>
    <w:rsid w:val="00D71E33"/>
    <w:rsid w:val="00D7201D"/>
    <w:rsid w:val="00D728B3"/>
    <w:rsid w:val="00D72957"/>
    <w:rsid w:val="00D7346D"/>
    <w:rsid w:val="00D73D45"/>
    <w:rsid w:val="00D74B69"/>
    <w:rsid w:val="00D7516E"/>
    <w:rsid w:val="00D753C6"/>
    <w:rsid w:val="00D76289"/>
    <w:rsid w:val="00D76BD6"/>
    <w:rsid w:val="00D76D0D"/>
    <w:rsid w:val="00D7705E"/>
    <w:rsid w:val="00D7773A"/>
    <w:rsid w:val="00D7788C"/>
    <w:rsid w:val="00D77A57"/>
    <w:rsid w:val="00D80530"/>
    <w:rsid w:val="00D80C59"/>
    <w:rsid w:val="00D80C62"/>
    <w:rsid w:val="00D80F0E"/>
    <w:rsid w:val="00D81166"/>
    <w:rsid w:val="00D81219"/>
    <w:rsid w:val="00D8140B"/>
    <w:rsid w:val="00D815FD"/>
    <w:rsid w:val="00D816ED"/>
    <w:rsid w:val="00D82590"/>
    <w:rsid w:val="00D82927"/>
    <w:rsid w:val="00D82A0F"/>
    <w:rsid w:val="00D82E4A"/>
    <w:rsid w:val="00D830A1"/>
    <w:rsid w:val="00D83E32"/>
    <w:rsid w:val="00D841DD"/>
    <w:rsid w:val="00D84751"/>
    <w:rsid w:val="00D84B7D"/>
    <w:rsid w:val="00D8500B"/>
    <w:rsid w:val="00D85026"/>
    <w:rsid w:val="00D8595B"/>
    <w:rsid w:val="00D8603E"/>
    <w:rsid w:val="00D8643F"/>
    <w:rsid w:val="00D86757"/>
    <w:rsid w:val="00D86BA7"/>
    <w:rsid w:val="00D86F33"/>
    <w:rsid w:val="00D8773E"/>
    <w:rsid w:val="00D879A4"/>
    <w:rsid w:val="00D87BF4"/>
    <w:rsid w:val="00D913F2"/>
    <w:rsid w:val="00D9159F"/>
    <w:rsid w:val="00D91730"/>
    <w:rsid w:val="00D91F3C"/>
    <w:rsid w:val="00D9252C"/>
    <w:rsid w:val="00D925E7"/>
    <w:rsid w:val="00D9298B"/>
    <w:rsid w:val="00D93351"/>
    <w:rsid w:val="00D93AC1"/>
    <w:rsid w:val="00D93B75"/>
    <w:rsid w:val="00D93B7B"/>
    <w:rsid w:val="00D95C8E"/>
    <w:rsid w:val="00D96AD8"/>
    <w:rsid w:val="00D9753F"/>
    <w:rsid w:val="00D97D36"/>
    <w:rsid w:val="00DA0AB5"/>
    <w:rsid w:val="00DA1A46"/>
    <w:rsid w:val="00DA1C1A"/>
    <w:rsid w:val="00DA1C94"/>
    <w:rsid w:val="00DA1CD0"/>
    <w:rsid w:val="00DA36EB"/>
    <w:rsid w:val="00DA39FC"/>
    <w:rsid w:val="00DA58EB"/>
    <w:rsid w:val="00DA6192"/>
    <w:rsid w:val="00DA688E"/>
    <w:rsid w:val="00DA697C"/>
    <w:rsid w:val="00DA6C97"/>
    <w:rsid w:val="00DA6D94"/>
    <w:rsid w:val="00DA70C7"/>
    <w:rsid w:val="00DA73F7"/>
    <w:rsid w:val="00DA78AB"/>
    <w:rsid w:val="00DB0200"/>
    <w:rsid w:val="00DB0560"/>
    <w:rsid w:val="00DB081E"/>
    <w:rsid w:val="00DB136E"/>
    <w:rsid w:val="00DB15FA"/>
    <w:rsid w:val="00DB1EB9"/>
    <w:rsid w:val="00DB270B"/>
    <w:rsid w:val="00DB301F"/>
    <w:rsid w:val="00DB3334"/>
    <w:rsid w:val="00DB35A6"/>
    <w:rsid w:val="00DB3B3F"/>
    <w:rsid w:val="00DB4B79"/>
    <w:rsid w:val="00DB511B"/>
    <w:rsid w:val="00DB5568"/>
    <w:rsid w:val="00DB58F1"/>
    <w:rsid w:val="00DB64D9"/>
    <w:rsid w:val="00DB69D8"/>
    <w:rsid w:val="00DB70CC"/>
    <w:rsid w:val="00DB7BC4"/>
    <w:rsid w:val="00DC0239"/>
    <w:rsid w:val="00DC0F38"/>
    <w:rsid w:val="00DC151F"/>
    <w:rsid w:val="00DC2817"/>
    <w:rsid w:val="00DC28E2"/>
    <w:rsid w:val="00DC2B8F"/>
    <w:rsid w:val="00DC3B1E"/>
    <w:rsid w:val="00DC3FE5"/>
    <w:rsid w:val="00DC4D7C"/>
    <w:rsid w:val="00DC5143"/>
    <w:rsid w:val="00DC57F4"/>
    <w:rsid w:val="00DC5A6F"/>
    <w:rsid w:val="00DC668D"/>
    <w:rsid w:val="00DC6836"/>
    <w:rsid w:val="00DC6B24"/>
    <w:rsid w:val="00DC6CFB"/>
    <w:rsid w:val="00DD052F"/>
    <w:rsid w:val="00DD0AF6"/>
    <w:rsid w:val="00DD1662"/>
    <w:rsid w:val="00DD1B16"/>
    <w:rsid w:val="00DD2B23"/>
    <w:rsid w:val="00DD4203"/>
    <w:rsid w:val="00DD49E1"/>
    <w:rsid w:val="00DD4AE9"/>
    <w:rsid w:val="00DD50C8"/>
    <w:rsid w:val="00DD5264"/>
    <w:rsid w:val="00DD5367"/>
    <w:rsid w:val="00DD566D"/>
    <w:rsid w:val="00DD580D"/>
    <w:rsid w:val="00DD64FF"/>
    <w:rsid w:val="00DD6C0E"/>
    <w:rsid w:val="00DD6F1C"/>
    <w:rsid w:val="00DD730F"/>
    <w:rsid w:val="00DD7772"/>
    <w:rsid w:val="00DD797E"/>
    <w:rsid w:val="00DD7ACA"/>
    <w:rsid w:val="00DD7D31"/>
    <w:rsid w:val="00DE15EA"/>
    <w:rsid w:val="00DE1765"/>
    <w:rsid w:val="00DE2902"/>
    <w:rsid w:val="00DE335F"/>
    <w:rsid w:val="00DE33F2"/>
    <w:rsid w:val="00DE3AE1"/>
    <w:rsid w:val="00DE3D9E"/>
    <w:rsid w:val="00DE4CFE"/>
    <w:rsid w:val="00DE4D32"/>
    <w:rsid w:val="00DE4E91"/>
    <w:rsid w:val="00DE5EEB"/>
    <w:rsid w:val="00DF00BC"/>
    <w:rsid w:val="00DF0EB7"/>
    <w:rsid w:val="00DF18FD"/>
    <w:rsid w:val="00DF1E76"/>
    <w:rsid w:val="00DF2634"/>
    <w:rsid w:val="00DF29F9"/>
    <w:rsid w:val="00DF2A06"/>
    <w:rsid w:val="00DF3DB0"/>
    <w:rsid w:val="00DF4970"/>
    <w:rsid w:val="00DF4A13"/>
    <w:rsid w:val="00DF5987"/>
    <w:rsid w:val="00DF5C2D"/>
    <w:rsid w:val="00DF78C2"/>
    <w:rsid w:val="00DF7965"/>
    <w:rsid w:val="00DF7DD3"/>
    <w:rsid w:val="00E008F2"/>
    <w:rsid w:val="00E00B7F"/>
    <w:rsid w:val="00E00CCC"/>
    <w:rsid w:val="00E014EC"/>
    <w:rsid w:val="00E01A61"/>
    <w:rsid w:val="00E031EF"/>
    <w:rsid w:val="00E039CF"/>
    <w:rsid w:val="00E03C76"/>
    <w:rsid w:val="00E043CD"/>
    <w:rsid w:val="00E047D3"/>
    <w:rsid w:val="00E04F1A"/>
    <w:rsid w:val="00E066DD"/>
    <w:rsid w:val="00E06DFC"/>
    <w:rsid w:val="00E1002A"/>
    <w:rsid w:val="00E102D2"/>
    <w:rsid w:val="00E10A9F"/>
    <w:rsid w:val="00E1249A"/>
    <w:rsid w:val="00E13AAE"/>
    <w:rsid w:val="00E13BBD"/>
    <w:rsid w:val="00E13DC9"/>
    <w:rsid w:val="00E1425C"/>
    <w:rsid w:val="00E147D4"/>
    <w:rsid w:val="00E15518"/>
    <w:rsid w:val="00E15889"/>
    <w:rsid w:val="00E16453"/>
    <w:rsid w:val="00E17660"/>
    <w:rsid w:val="00E17C2C"/>
    <w:rsid w:val="00E200C2"/>
    <w:rsid w:val="00E2019E"/>
    <w:rsid w:val="00E20D12"/>
    <w:rsid w:val="00E21021"/>
    <w:rsid w:val="00E21158"/>
    <w:rsid w:val="00E2186D"/>
    <w:rsid w:val="00E21FD8"/>
    <w:rsid w:val="00E22275"/>
    <w:rsid w:val="00E2235D"/>
    <w:rsid w:val="00E22DAE"/>
    <w:rsid w:val="00E235D0"/>
    <w:rsid w:val="00E23CDB"/>
    <w:rsid w:val="00E23E8C"/>
    <w:rsid w:val="00E2457A"/>
    <w:rsid w:val="00E2537D"/>
    <w:rsid w:val="00E25615"/>
    <w:rsid w:val="00E25A2D"/>
    <w:rsid w:val="00E25A94"/>
    <w:rsid w:val="00E25DB6"/>
    <w:rsid w:val="00E2619C"/>
    <w:rsid w:val="00E26945"/>
    <w:rsid w:val="00E26AD3"/>
    <w:rsid w:val="00E26F89"/>
    <w:rsid w:val="00E2723C"/>
    <w:rsid w:val="00E2733F"/>
    <w:rsid w:val="00E27880"/>
    <w:rsid w:val="00E27B5D"/>
    <w:rsid w:val="00E30D33"/>
    <w:rsid w:val="00E30F42"/>
    <w:rsid w:val="00E327CC"/>
    <w:rsid w:val="00E32D60"/>
    <w:rsid w:val="00E32E23"/>
    <w:rsid w:val="00E32F29"/>
    <w:rsid w:val="00E3452E"/>
    <w:rsid w:val="00E3511C"/>
    <w:rsid w:val="00E357A1"/>
    <w:rsid w:val="00E36447"/>
    <w:rsid w:val="00E369BD"/>
    <w:rsid w:val="00E36C30"/>
    <w:rsid w:val="00E376D4"/>
    <w:rsid w:val="00E37C2F"/>
    <w:rsid w:val="00E37F1C"/>
    <w:rsid w:val="00E40045"/>
    <w:rsid w:val="00E4064B"/>
    <w:rsid w:val="00E40681"/>
    <w:rsid w:val="00E41411"/>
    <w:rsid w:val="00E41B6D"/>
    <w:rsid w:val="00E41EA3"/>
    <w:rsid w:val="00E41F4F"/>
    <w:rsid w:val="00E422AA"/>
    <w:rsid w:val="00E42FCE"/>
    <w:rsid w:val="00E435D0"/>
    <w:rsid w:val="00E44D2D"/>
    <w:rsid w:val="00E45EBF"/>
    <w:rsid w:val="00E465C8"/>
    <w:rsid w:val="00E46B83"/>
    <w:rsid w:val="00E47ADB"/>
    <w:rsid w:val="00E47D86"/>
    <w:rsid w:val="00E47F3E"/>
    <w:rsid w:val="00E51A87"/>
    <w:rsid w:val="00E52C56"/>
    <w:rsid w:val="00E53062"/>
    <w:rsid w:val="00E53361"/>
    <w:rsid w:val="00E53F5E"/>
    <w:rsid w:val="00E54705"/>
    <w:rsid w:val="00E55102"/>
    <w:rsid w:val="00E565E4"/>
    <w:rsid w:val="00E572E2"/>
    <w:rsid w:val="00E57922"/>
    <w:rsid w:val="00E600DA"/>
    <w:rsid w:val="00E6070C"/>
    <w:rsid w:val="00E61220"/>
    <w:rsid w:val="00E61522"/>
    <w:rsid w:val="00E62CDE"/>
    <w:rsid w:val="00E63C9B"/>
    <w:rsid w:val="00E63E30"/>
    <w:rsid w:val="00E6437E"/>
    <w:rsid w:val="00E64B3D"/>
    <w:rsid w:val="00E651A7"/>
    <w:rsid w:val="00E6594C"/>
    <w:rsid w:val="00E65BC7"/>
    <w:rsid w:val="00E662A2"/>
    <w:rsid w:val="00E6730B"/>
    <w:rsid w:val="00E6776A"/>
    <w:rsid w:val="00E67B10"/>
    <w:rsid w:val="00E700E2"/>
    <w:rsid w:val="00E70B1C"/>
    <w:rsid w:val="00E7155D"/>
    <w:rsid w:val="00E71867"/>
    <w:rsid w:val="00E72878"/>
    <w:rsid w:val="00E72BD3"/>
    <w:rsid w:val="00E72D98"/>
    <w:rsid w:val="00E7391E"/>
    <w:rsid w:val="00E73C7B"/>
    <w:rsid w:val="00E73CBF"/>
    <w:rsid w:val="00E742D0"/>
    <w:rsid w:val="00E74CBE"/>
    <w:rsid w:val="00E75130"/>
    <w:rsid w:val="00E754A4"/>
    <w:rsid w:val="00E75627"/>
    <w:rsid w:val="00E7625A"/>
    <w:rsid w:val="00E7670A"/>
    <w:rsid w:val="00E81E85"/>
    <w:rsid w:val="00E82C5D"/>
    <w:rsid w:val="00E82DB9"/>
    <w:rsid w:val="00E83057"/>
    <w:rsid w:val="00E83580"/>
    <w:rsid w:val="00E83941"/>
    <w:rsid w:val="00E84950"/>
    <w:rsid w:val="00E84AA3"/>
    <w:rsid w:val="00E84BE4"/>
    <w:rsid w:val="00E84E78"/>
    <w:rsid w:val="00E85B07"/>
    <w:rsid w:val="00E8613E"/>
    <w:rsid w:val="00E86405"/>
    <w:rsid w:val="00E86604"/>
    <w:rsid w:val="00E86A01"/>
    <w:rsid w:val="00E86D12"/>
    <w:rsid w:val="00E86D1B"/>
    <w:rsid w:val="00E90E9C"/>
    <w:rsid w:val="00E90F38"/>
    <w:rsid w:val="00E9116A"/>
    <w:rsid w:val="00E913BC"/>
    <w:rsid w:val="00E92141"/>
    <w:rsid w:val="00E92D36"/>
    <w:rsid w:val="00E93271"/>
    <w:rsid w:val="00E93BEF"/>
    <w:rsid w:val="00E9416D"/>
    <w:rsid w:val="00E94209"/>
    <w:rsid w:val="00E94429"/>
    <w:rsid w:val="00E958EE"/>
    <w:rsid w:val="00E95DEC"/>
    <w:rsid w:val="00E96345"/>
    <w:rsid w:val="00E963F0"/>
    <w:rsid w:val="00E96CC0"/>
    <w:rsid w:val="00E96E35"/>
    <w:rsid w:val="00E979D4"/>
    <w:rsid w:val="00EA0711"/>
    <w:rsid w:val="00EA1277"/>
    <w:rsid w:val="00EA12CC"/>
    <w:rsid w:val="00EA19B5"/>
    <w:rsid w:val="00EA2748"/>
    <w:rsid w:val="00EA2C46"/>
    <w:rsid w:val="00EA2E1B"/>
    <w:rsid w:val="00EA2F4A"/>
    <w:rsid w:val="00EA33C5"/>
    <w:rsid w:val="00EA3814"/>
    <w:rsid w:val="00EA3990"/>
    <w:rsid w:val="00EA481B"/>
    <w:rsid w:val="00EA4D7D"/>
    <w:rsid w:val="00EA4DA7"/>
    <w:rsid w:val="00EA51CF"/>
    <w:rsid w:val="00EA5206"/>
    <w:rsid w:val="00EA5D9D"/>
    <w:rsid w:val="00EA5FAD"/>
    <w:rsid w:val="00EA7148"/>
    <w:rsid w:val="00EA7E52"/>
    <w:rsid w:val="00EB01DC"/>
    <w:rsid w:val="00EB0D43"/>
    <w:rsid w:val="00EB2714"/>
    <w:rsid w:val="00EB3433"/>
    <w:rsid w:val="00EB3441"/>
    <w:rsid w:val="00EB40B5"/>
    <w:rsid w:val="00EB40E6"/>
    <w:rsid w:val="00EB4A8E"/>
    <w:rsid w:val="00EB4DBF"/>
    <w:rsid w:val="00EB4EF7"/>
    <w:rsid w:val="00EB64A6"/>
    <w:rsid w:val="00EB6587"/>
    <w:rsid w:val="00EB68EA"/>
    <w:rsid w:val="00EB6CDB"/>
    <w:rsid w:val="00EB7144"/>
    <w:rsid w:val="00EB7240"/>
    <w:rsid w:val="00EB7C5B"/>
    <w:rsid w:val="00EC0570"/>
    <w:rsid w:val="00EC074D"/>
    <w:rsid w:val="00EC123B"/>
    <w:rsid w:val="00EC2CEC"/>
    <w:rsid w:val="00EC34B6"/>
    <w:rsid w:val="00EC466B"/>
    <w:rsid w:val="00EC4CD5"/>
    <w:rsid w:val="00EC4EA9"/>
    <w:rsid w:val="00EC52AC"/>
    <w:rsid w:val="00EC6404"/>
    <w:rsid w:val="00EC70CA"/>
    <w:rsid w:val="00EC70F5"/>
    <w:rsid w:val="00EC7E18"/>
    <w:rsid w:val="00ED1425"/>
    <w:rsid w:val="00ED1E8C"/>
    <w:rsid w:val="00ED2273"/>
    <w:rsid w:val="00ED24FF"/>
    <w:rsid w:val="00ED301F"/>
    <w:rsid w:val="00ED4199"/>
    <w:rsid w:val="00ED4306"/>
    <w:rsid w:val="00ED4ED5"/>
    <w:rsid w:val="00ED53B3"/>
    <w:rsid w:val="00ED541A"/>
    <w:rsid w:val="00ED57FB"/>
    <w:rsid w:val="00ED6074"/>
    <w:rsid w:val="00ED65EC"/>
    <w:rsid w:val="00EE0156"/>
    <w:rsid w:val="00EE0C02"/>
    <w:rsid w:val="00EE1140"/>
    <w:rsid w:val="00EE14A8"/>
    <w:rsid w:val="00EE1AFC"/>
    <w:rsid w:val="00EE1B16"/>
    <w:rsid w:val="00EE203E"/>
    <w:rsid w:val="00EE20D6"/>
    <w:rsid w:val="00EE219A"/>
    <w:rsid w:val="00EE3938"/>
    <w:rsid w:val="00EE3C7B"/>
    <w:rsid w:val="00EE4677"/>
    <w:rsid w:val="00EE4681"/>
    <w:rsid w:val="00EE4ED9"/>
    <w:rsid w:val="00EE5293"/>
    <w:rsid w:val="00EE52B9"/>
    <w:rsid w:val="00EE5ECD"/>
    <w:rsid w:val="00EE6A37"/>
    <w:rsid w:val="00EE71BF"/>
    <w:rsid w:val="00EE7650"/>
    <w:rsid w:val="00EE7C1D"/>
    <w:rsid w:val="00EF0478"/>
    <w:rsid w:val="00EF0A30"/>
    <w:rsid w:val="00EF0E10"/>
    <w:rsid w:val="00EF14D1"/>
    <w:rsid w:val="00EF18DE"/>
    <w:rsid w:val="00EF2AAD"/>
    <w:rsid w:val="00EF30DA"/>
    <w:rsid w:val="00EF500E"/>
    <w:rsid w:val="00EF5052"/>
    <w:rsid w:val="00EF5347"/>
    <w:rsid w:val="00EF55B3"/>
    <w:rsid w:val="00EF565D"/>
    <w:rsid w:val="00EF5A5F"/>
    <w:rsid w:val="00EF6E8E"/>
    <w:rsid w:val="00EF770B"/>
    <w:rsid w:val="00EF7CE6"/>
    <w:rsid w:val="00F000D6"/>
    <w:rsid w:val="00F00353"/>
    <w:rsid w:val="00F005F3"/>
    <w:rsid w:val="00F006AD"/>
    <w:rsid w:val="00F0152A"/>
    <w:rsid w:val="00F01649"/>
    <w:rsid w:val="00F01860"/>
    <w:rsid w:val="00F01E52"/>
    <w:rsid w:val="00F01ED0"/>
    <w:rsid w:val="00F037C3"/>
    <w:rsid w:val="00F04668"/>
    <w:rsid w:val="00F04E7E"/>
    <w:rsid w:val="00F05834"/>
    <w:rsid w:val="00F0694D"/>
    <w:rsid w:val="00F0769B"/>
    <w:rsid w:val="00F078DF"/>
    <w:rsid w:val="00F07A2C"/>
    <w:rsid w:val="00F07B0A"/>
    <w:rsid w:val="00F07C29"/>
    <w:rsid w:val="00F101BA"/>
    <w:rsid w:val="00F10899"/>
    <w:rsid w:val="00F11F72"/>
    <w:rsid w:val="00F11FC9"/>
    <w:rsid w:val="00F12C3D"/>
    <w:rsid w:val="00F12CE3"/>
    <w:rsid w:val="00F141A6"/>
    <w:rsid w:val="00F14330"/>
    <w:rsid w:val="00F14E6D"/>
    <w:rsid w:val="00F14E92"/>
    <w:rsid w:val="00F151D7"/>
    <w:rsid w:val="00F1527B"/>
    <w:rsid w:val="00F159DC"/>
    <w:rsid w:val="00F164C7"/>
    <w:rsid w:val="00F169A5"/>
    <w:rsid w:val="00F16E6E"/>
    <w:rsid w:val="00F171ED"/>
    <w:rsid w:val="00F17736"/>
    <w:rsid w:val="00F17C01"/>
    <w:rsid w:val="00F21084"/>
    <w:rsid w:val="00F211EB"/>
    <w:rsid w:val="00F21F76"/>
    <w:rsid w:val="00F22048"/>
    <w:rsid w:val="00F220D9"/>
    <w:rsid w:val="00F22520"/>
    <w:rsid w:val="00F22DC2"/>
    <w:rsid w:val="00F230EF"/>
    <w:rsid w:val="00F239FB"/>
    <w:rsid w:val="00F242E2"/>
    <w:rsid w:val="00F26759"/>
    <w:rsid w:val="00F26DEB"/>
    <w:rsid w:val="00F27DD3"/>
    <w:rsid w:val="00F301EA"/>
    <w:rsid w:val="00F304DA"/>
    <w:rsid w:val="00F30EC4"/>
    <w:rsid w:val="00F32022"/>
    <w:rsid w:val="00F326AD"/>
    <w:rsid w:val="00F3284B"/>
    <w:rsid w:val="00F332AC"/>
    <w:rsid w:val="00F33B09"/>
    <w:rsid w:val="00F33C09"/>
    <w:rsid w:val="00F33FF9"/>
    <w:rsid w:val="00F36AC4"/>
    <w:rsid w:val="00F37472"/>
    <w:rsid w:val="00F37E35"/>
    <w:rsid w:val="00F4066B"/>
    <w:rsid w:val="00F40F49"/>
    <w:rsid w:val="00F41202"/>
    <w:rsid w:val="00F4271B"/>
    <w:rsid w:val="00F427FF"/>
    <w:rsid w:val="00F42829"/>
    <w:rsid w:val="00F429AF"/>
    <w:rsid w:val="00F44B97"/>
    <w:rsid w:val="00F44CD1"/>
    <w:rsid w:val="00F45296"/>
    <w:rsid w:val="00F45C98"/>
    <w:rsid w:val="00F460FB"/>
    <w:rsid w:val="00F477FB"/>
    <w:rsid w:val="00F51C48"/>
    <w:rsid w:val="00F52C35"/>
    <w:rsid w:val="00F52C7E"/>
    <w:rsid w:val="00F533A9"/>
    <w:rsid w:val="00F537DA"/>
    <w:rsid w:val="00F54BBC"/>
    <w:rsid w:val="00F55574"/>
    <w:rsid w:val="00F56018"/>
    <w:rsid w:val="00F56237"/>
    <w:rsid w:val="00F5647A"/>
    <w:rsid w:val="00F56CAD"/>
    <w:rsid w:val="00F56E71"/>
    <w:rsid w:val="00F56ECE"/>
    <w:rsid w:val="00F57184"/>
    <w:rsid w:val="00F60116"/>
    <w:rsid w:val="00F60652"/>
    <w:rsid w:val="00F60C59"/>
    <w:rsid w:val="00F6126C"/>
    <w:rsid w:val="00F616F1"/>
    <w:rsid w:val="00F620D7"/>
    <w:rsid w:val="00F6293C"/>
    <w:rsid w:val="00F62AFB"/>
    <w:rsid w:val="00F630E8"/>
    <w:rsid w:val="00F63D9E"/>
    <w:rsid w:val="00F6401F"/>
    <w:rsid w:val="00F640F3"/>
    <w:rsid w:val="00F64210"/>
    <w:rsid w:val="00F64CE3"/>
    <w:rsid w:val="00F651DE"/>
    <w:rsid w:val="00F654FB"/>
    <w:rsid w:val="00F6583D"/>
    <w:rsid w:val="00F67A2F"/>
    <w:rsid w:val="00F67E3B"/>
    <w:rsid w:val="00F67EA1"/>
    <w:rsid w:val="00F704AA"/>
    <w:rsid w:val="00F70916"/>
    <w:rsid w:val="00F72ABA"/>
    <w:rsid w:val="00F74657"/>
    <w:rsid w:val="00F74AC2"/>
    <w:rsid w:val="00F74CEE"/>
    <w:rsid w:val="00F752ED"/>
    <w:rsid w:val="00F75650"/>
    <w:rsid w:val="00F76528"/>
    <w:rsid w:val="00F7660E"/>
    <w:rsid w:val="00F770D5"/>
    <w:rsid w:val="00F77E6E"/>
    <w:rsid w:val="00F80A46"/>
    <w:rsid w:val="00F80E2F"/>
    <w:rsid w:val="00F80EC1"/>
    <w:rsid w:val="00F81197"/>
    <w:rsid w:val="00F814CF"/>
    <w:rsid w:val="00F81F80"/>
    <w:rsid w:val="00F820B7"/>
    <w:rsid w:val="00F826F9"/>
    <w:rsid w:val="00F82773"/>
    <w:rsid w:val="00F82E96"/>
    <w:rsid w:val="00F831D6"/>
    <w:rsid w:val="00F83672"/>
    <w:rsid w:val="00F83F5C"/>
    <w:rsid w:val="00F84986"/>
    <w:rsid w:val="00F853D0"/>
    <w:rsid w:val="00F85C2B"/>
    <w:rsid w:val="00F85E2E"/>
    <w:rsid w:val="00F872AB"/>
    <w:rsid w:val="00F875DC"/>
    <w:rsid w:val="00F87F5E"/>
    <w:rsid w:val="00F90B6E"/>
    <w:rsid w:val="00F91416"/>
    <w:rsid w:val="00F91729"/>
    <w:rsid w:val="00F93342"/>
    <w:rsid w:val="00F93483"/>
    <w:rsid w:val="00F94269"/>
    <w:rsid w:val="00F94762"/>
    <w:rsid w:val="00F94CD9"/>
    <w:rsid w:val="00F95709"/>
    <w:rsid w:val="00F958FA"/>
    <w:rsid w:val="00F95DD1"/>
    <w:rsid w:val="00F9622B"/>
    <w:rsid w:val="00F96BDA"/>
    <w:rsid w:val="00F96C94"/>
    <w:rsid w:val="00F96DC3"/>
    <w:rsid w:val="00F96E57"/>
    <w:rsid w:val="00F96E75"/>
    <w:rsid w:val="00F9745B"/>
    <w:rsid w:val="00F97DD7"/>
    <w:rsid w:val="00FA0594"/>
    <w:rsid w:val="00FA0901"/>
    <w:rsid w:val="00FA11B4"/>
    <w:rsid w:val="00FA13D9"/>
    <w:rsid w:val="00FA157C"/>
    <w:rsid w:val="00FA1EFE"/>
    <w:rsid w:val="00FA22BE"/>
    <w:rsid w:val="00FA307F"/>
    <w:rsid w:val="00FA5352"/>
    <w:rsid w:val="00FA5CE5"/>
    <w:rsid w:val="00FA5D2B"/>
    <w:rsid w:val="00FA5DA7"/>
    <w:rsid w:val="00FA672C"/>
    <w:rsid w:val="00FA6E6F"/>
    <w:rsid w:val="00FA7776"/>
    <w:rsid w:val="00FA785D"/>
    <w:rsid w:val="00FA7C74"/>
    <w:rsid w:val="00FB0347"/>
    <w:rsid w:val="00FB0555"/>
    <w:rsid w:val="00FB0A7C"/>
    <w:rsid w:val="00FB0F58"/>
    <w:rsid w:val="00FB12CD"/>
    <w:rsid w:val="00FB23ED"/>
    <w:rsid w:val="00FB2AB2"/>
    <w:rsid w:val="00FB3904"/>
    <w:rsid w:val="00FB3A79"/>
    <w:rsid w:val="00FB3D99"/>
    <w:rsid w:val="00FB45BF"/>
    <w:rsid w:val="00FB5218"/>
    <w:rsid w:val="00FB5364"/>
    <w:rsid w:val="00FB5979"/>
    <w:rsid w:val="00FB5BAA"/>
    <w:rsid w:val="00FB614F"/>
    <w:rsid w:val="00FB6488"/>
    <w:rsid w:val="00FB6D72"/>
    <w:rsid w:val="00FB6ED0"/>
    <w:rsid w:val="00FB7DCF"/>
    <w:rsid w:val="00FC0CFF"/>
    <w:rsid w:val="00FC178B"/>
    <w:rsid w:val="00FC1C70"/>
    <w:rsid w:val="00FC2783"/>
    <w:rsid w:val="00FC2B57"/>
    <w:rsid w:val="00FC2CB1"/>
    <w:rsid w:val="00FC2F89"/>
    <w:rsid w:val="00FC310C"/>
    <w:rsid w:val="00FC32AA"/>
    <w:rsid w:val="00FC3F2D"/>
    <w:rsid w:val="00FC44FA"/>
    <w:rsid w:val="00FC5135"/>
    <w:rsid w:val="00FC5330"/>
    <w:rsid w:val="00FC5757"/>
    <w:rsid w:val="00FC6215"/>
    <w:rsid w:val="00FC65E1"/>
    <w:rsid w:val="00FC76D9"/>
    <w:rsid w:val="00FD2073"/>
    <w:rsid w:val="00FD24A9"/>
    <w:rsid w:val="00FD263A"/>
    <w:rsid w:val="00FD279D"/>
    <w:rsid w:val="00FD2AA9"/>
    <w:rsid w:val="00FD4237"/>
    <w:rsid w:val="00FD4338"/>
    <w:rsid w:val="00FD49D1"/>
    <w:rsid w:val="00FD4CC4"/>
    <w:rsid w:val="00FD55CC"/>
    <w:rsid w:val="00FD5A3B"/>
    <w:rsid w:val="00FD5B68"/>
    <w:rsid w:val="00FD6E20"/>
    <w:rsid w:val="00FD7138"/>
    <w:rsid w:val="00FD73FF"/>
    <w:rsid w:val="00FE0B00"/>
    <w:rsid w:val="00FE0BBF"/>
    <w:rsid w:val="00FE240A"/>
    <w:rsid w:val="00FE2ABD"/>
    <w:rsid w:val="00FE2CED"/>
    <w:rsid w:val="00FE3080"/>
    <w:rsid w:val="00FE38C6"/>
    <w:rsid w:val="00FE4151"/>
    <w:rsid w:val="00FE50F6"/>
    <w:rsid w:val="00FE56E7"/>
    <w:rsid w:val="00FE5C8F"/>
    <w:rsid w:val="00FE65FB"/>
    <w:rsid w:val="00FE69C7"/>
    <w:rsid w:val="00FE6E8C"/>
    <w:rsid w:val="00FE7355"/>
    <w:rsid w:val="00FE7ADF"/>
    <w:rsid w:val="00FF00B2"/>
    <w:rsid w:val="00FF2C32"/>
    <w:rsid w:val="00FF3180"/>
    <w:rsid w:val="00FF31B9"/>
    <w:rsid w:val="00FF3E95"/>
    <w:rsid w:val="00FF40DB"/>
    <w:rsid w:val="00FF43DC"/>
    <w:rsid w:val="00FF4BAC"/>
    <w:rsid w:val="00FF5872"/>
    <w:rsid w:val="00FF5A7B"/>
    <w:rsid w:val="00FF6C56"/>
    <w:rsid w:val="00FF6CD3"/>
    <w:rsid w:val="00FF7014"/>
    <w:rsid w:val="00FF717A"/>
    <w:rsid w:val="00FF76A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034F1F4"/>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CH" w:eastAsia="de-CH"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120" w:line="300" w:lineRule="exact"/>
    </w:pPr>
    <w:rPr>
      <w:rFonts w:ascii="Arial" w:hAnsi="Arial"/>
      <w:sz w:val="22"/>
    </w:rPr>
  </w:style>
  <w:style w:type="paragraph" w:styleId="berschrift1">
    <w:name w:val="heading 1"/>
    <w:aliases w:val="...F2,..F2,..F5 Titel 1"/>
    <w:basedOn w:val="Standard"/>
    <w:next w:val="Textkrper"/>
    <w:link w:val="berschrift1Zchn"/>
    <w:uiPriority w:val="9"/>
    <w:qFormat/>
    <w:rsid w:val="00FA22BE"/>
    <w:pPr>
      <w:numPr>
        <w:numId w:val="1"/>
      </w:numPr>
      <w:tabs>
        <w:tab w:val="clear" w:pos="567"/>
        <w:tab w:val="num" w:pos="6237"/>
        <w:tab w:val="num" w:pos="6380"/>
      </w:tabs>
      <w:spacing w:before="240" w:after="240"/>
      <w:ind w:left="426" w:hanging="426"/>
      <w:outlineLvl w:val="0"/>
    </w:pPr>
    <w:rPr>
      <w:b/>
      <w:bCs/>
      <w:sz w:val="32"/>
    </w:rPr>
  </w:style>
  <w:style w:type="paragraph" w:styleId="berschrift2">
    <w:name w:val="heading 2"/>
    <w:aliases w:val="..F6 Titel 2,...F3,..F3,Reset numbering"/>
    <w:basedOn w:val="Standard"/>
    <w:next w:val="Textkrper"/>
    <w:link w:val="berschrift2Zchn"/>
    <w:uiPriority w:val="9"/>
    <w:qFormat/>
    <w:rsid w:val="00B706F1"/>
    <w:pPr>
      <w:keepNext/>
      <w:numPr>
        <w:ilvl w:val="1"/>
        <w:numId w:val="1"/>
      </w:numPr>
      <w:spacing w:before="300" w:after="0"/>
      <w:outlineLvl w:val="1"/>
    </w:pPr>
    <w:rPr>
      <w:b/>
      <w:sz w:val="24"/>
    </w:rPr>
  </w:style>
  <w:style w:type="paragraph" w:styleId="berschrift3">
    <w:name w:val="heading 3"/>
    <w:aliases w:val="...F4,..F4,..F7 Titel 3,Level 1 - 1"/>
    <w:basedOn w:val="Standard"/>
    <w:next w:val="Textkrper"/>
    <w:link w:val="berschrift3Zchn"/>
    <w:autoRedefine/>
    <w:uiPriority w:val="9"/>
    <w:qFormat/>
    <w:rsid w:val="0023667D"/>
    <w:pPr>
      <w:keepNext/>
      <w:numPr>
        <w:ilvl w:val="2"/>
        <w:numId w:val="1"/>
      </w:numPr>
      <w:spacing w:before="240" w:after="60"/>
      <w:ind w:left="794"/>
      <w:jc w:val="both"/>
      <w:outlineLvl w:val="2"/>
    </w:pPr>
    <w:rPr>
      <w:b/>
    </w:rPr>
  </w:style>
  <w:style w:type="paragraph" w:styleId="berschrift4">
    <w:name w:val="heading 4"/>
    <w:aliases w:val="..shift_F4"/>
    <w:basedOn w:val="Standard"/>
    <w:next w:val="Textkrper"/>
    <w:link w:val="berschrift4Zchn"/>
    <w:uiPriority w:val="9"/>
    <w:qFormat/>
    <w:rsid w:val="00872568"/>
    <w:pPr>
      <w:numPr>
        <w:ilvl w:val="3"/>
        <w:numId w:val="1"/>
      </w:numPr>
      <w:tabs>
        <w:tab w:val="left" w:pos="907"/>
      </w:tabs>
      <w:spacing w:before="240" w:after="0"/>
      <w:outlineLvl w:val="3"/>
    </w:pPr>
    <w:rPr>
      <w:b/>
    </w:rPr>
  </w:style>
  <w:style w:type="paragraph" w:styleId="berschrift5">
    <w:name w:val="heading 5"/>
    <w:basedOn w:val="Standard"/>
    <w:next w:val="Textkrper"/>
    <w:link w:val="berschrift5Zchn"/>
    <w:uiPriority w:val="9"/>
    <w:qFormat/>
    <w:pPr>
      <w:numPr>
        <w:ilvl w:val="4"/>
        <w:numId w:val="1"/>
      </w:numPr>
      <w:tabs>
        <w:tab w:val="left" w:pos="1021"/>
      </w:tabs>
      <w:spacing w:after="240"/>
      <w:outlineLvl w:val="4"/>
    </w:pPr>
  </w:style>
  <w:style w:type="paragraph" w:styleId="berschrift6">
    <w:name w:val="heading 6"/>
    <w:aliases w:val="Legal Level 1."/>
    <w:basedOn w:val="Standard"/>
    <w:next w:val="Textkrper"/>
    <w:link w:val="berschrift6Zchn"/>
    <w:uiPriority w:val="9"/>
    <w:qFormat/>
    <w:pPr>
      <w:keepNext/>
      <w:keepLines/>
      <w:numPr>
        <w:ilvl w:val="5"/>
        <w:numId w:val="1"/>
      </w:numPr>
      <w:spacing w:before="140" w:line="244" w:lineRule="exact"/>
      <w:outlineLvl w:val="5"/>
    </w:pPr>
    <w:rPr>
      <w:i/>
    </w:rPr>
  </w:style>
  <w:style w:type="paragraph" w:styleId="berschrift7">
    <w:name w:val="heading 7"/>
    <w:aliases w:val="Legal Level 1.1."/>
    <w:basedOn w:val="Standard"/>
    <w:next w:val="Textkrper"/>
    <w:link w:val="berschrift7Zchn"/>
    <w:uiPriority w:val="9"/>
    <w:qFormat/>
    <w:pPr>
      <w:keepNext/>
      <w:keepLines/>
      <w:numPr>
        <w:ilvl w:val="6"/>
        <w:numId w:val="1"/>
      </w:numPr>
      <w:tabs>
        <w:tab w:val="left" w:pos="680"/>
      </w:tabs>
      <w:spacing w:before="140"/>
      <w:outlineLvl w:val="6"/>
    </w:pPr>
  </w:style>
  <w:style w:type="paragraph" w:styleId="berschrift8">
    <w:name w:val="heading 8"/>
    <w:aliases w:val="Legal Level 1.1.1."/>
    <w:basedOn w:val="Standard"/>
    <w:next w:val="Textkrper"/>
    <w:link w:val="berschrift8Zchn"/>
    <w:uiPriority w:val="9"/>
    <w:qFormat/>
    <w:pPr>
      <w:keepLines/>
      <w:numPr>
        <w:ilvl w:val="7"/>
        <w:numId w:val="1"/>
      </w:numPr>
      <w:spacing w:before="140"/>
      <w:outlineLvl w:val="7"/>
    </w:pPr>
  </w:style>
  <w:style w:type="paragraph" w:styleId="berschrift9">
    <w:name w:val="heading 9"/>
    <w:aliases w:val="Legal Level 1.1.1.1."/>
    <w:basedOn w:val="Standard"/>
    <w:next w:val="Textkrper"/>
    <w:link w:val="berschrift9Zchn"/>
    <w:uiPriority w:val="9"/>
    <w:qFormat/>
    <w:pPr>
      <w:keepLines/>
      <w:numPr>
        <w:ilvl w:val="8"/>
        <w:numId w:val="1"/>
      </w:numPr>
      <w:tabs>
        <w:tab w:val="left" w:pos="680"/>
      </w:tabs>
      <w:spacing w:before="14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F2 Zchn,..F2 Zchn,..F5 Titel 1 Zchn"/>
    <w:basedOn w:val="Absatz-Standardschriftart"/>
    <w:link w:val="berschrift1"/>
    <w:uiPriority w:val="9"/>
    <w:locked/>
    <w:rsid w:val="00FA22BE"/>
    <w:rPr>
      <w:rFonts w:ascii="Arial" w:hAnsi="Arial"/>
      <w:b/>
      <w:sz w:val="32"/>
    </w:rPr>
  </w:style>
  <w:style w:type="character" w:customStyle="1" w:styleId="berschrift2Zchn">
    <w:name w:val="Überschrift 2 Zchn"/>
    <w:aliases w:val="..F6 Titel 2 Zchn,...F3 Zchn,..F3 Zchn,Reset numbering Zchn"/>
    <w:basedOn w:val="Absatz-Standardschriftart"/>
    <w:link w:val="berschrift2"/>
    <w:uiPriority w:val="9"/>
    <w:locked/>
    <w:rsid w:val="00B706F1"/>
    <w:rPr>
      <w:rFonts w:ascii="Arial" w:hAnsi="Arial"/>
      <w:b/>
      <w:sz w:val="24"/>
    </w:rPr>
  </w:style>
  <w:style w:type="character" w:customStyle="1" w:styleId="berschrift3Zchn">
    <w:name w:val="Überschrift 3 Zchn"/>
    <w:aliases w:val="...F4 Zchn,..F4 Zchn,..F7 Titel 3 Zchn,Level 1 - 1 Zchn"/>
    <w:basedOn w:val="Absatz-Standardschriftart"/>
    <w:link w:val="berschrift3"/>
    <w:uiPriority w:val="9"/>
    <w:locked/>
    <w:rsid w:val="0023667D"/>
    <w:rPr>
      <w:rFonts w:ascii="Arial" w:hAnsi="Arial"/>
      <w:b/>
      <w:sz w:val="22"/>
    </w:rPr>
  </w:style>
  <w:style w:type="character" w:customStyle="1" w:styleId="berschrift4Zchn">
    <w:name w:val="Überschrift 4 Zchn"/>
    <w:aliases w:val="..shift_F4 Zchn"/>
    <w:basedOn w:val="Absatz-Standardschriftart"/>
    <w:link w:val="berschrift4"/>
    <w:uiPriority w:val="9"/>
    <w:semiHidden/>
    <w:rPr>
      <w:rFonts w:asciiTheme="minorHAnsi" w:eastAsiaTheme="minorEastAsia" w:hAnsiTheme="minorHAnsi" w:cstheme="minorBidi"/>
      <w:b/>
      <w:bCs/>
      <w:sz w:val="28"/>
      <w:szCs w:val="28"/>
    </w:rPr>
  </w:style>
  <w:style w:type="character" w:customStyle="1" w:styleId="berschrift5Zchn">
    <w:name w:val="Überschrift 5 Zchn"/>
    <w:basedOn w:val="Absatz-Standardschriftart"/>
    <w:link w:val="berschrift5"/>
    <w:uiPriority w:val="9"/>
    <w:semiHidden/>
    <w:rPr>
      <w:rFonts w:asciiTheme="minorHAnsi" w:eastAsiaTheme="minorEastAsia" w:hAnsiTheme="minorHAnsi" w:cstheme="minorBidi"/>
      <w:b/>
      <w:bCs/>
      <w:i/>
      <w:iCs/>
      <w:sz w:val="26"/>
      <w:szCs w:val="26"/>
    </w:rPr>
  </w:style>
  <w:style w:type="character" w:customStyle="1" w:styleId="berschrift6Zchn">
    <w:name w:val="Überschrift 6 Zchn"/>
    <w:aliases w:val="Legal Level 1. Zchn"/>
    <w:basedOn w:val="Absatz-Standardschriftart"/>
    <w:link w:val="berschrift6"/>
    <w:uiPriority w:val="9"/>
    <w:semiHidden/>
    <w:rPr>
      <w:rFonts w:asciiTheme="minorHAnsi" w:eastAsiaTheme="minorEastAsia" w:hAnsiTheme="minorHAnsi" w:cstheme="minorBidi"/>
      <w:b/>
      <w:bCs/>
      <w:sz w:val="22"/>
      <w:szCs w:val="22"/>
    </w:rPr>
  </w:style>
  <w:style w:type="character" w:customStyle="1" w:styleId="berschrift7Zchn">
    <w:name w:val="Überschrift 7 Zchn"/>
    <w:aliases w:val="Legal Level 1.1. Zchn"/>
    <w:basedOn w:val="Absatz-Standardschriftart"/>
    <w:link w:val="berschrift7"/>
    <w:uiPriority w:val="9"/>
    <w:semiHidden/>
    <w:rPr>
      <w:rFonts w:asciiTheme="minorHAnsi" w:eastAsiaTheme="minorEastAsia" w:hAnsiTheme="minorHAnsi" w:cstheme="minorBidi"/>
      <w:sz w:val="24"/>
      <w:szCs w:val="24"/>
    </w:rPr>
  </w:style>
  <w:style w:type="character" w:customStyle="1" w:styleId="berschrift8Zchn">
    <w:name w:val="Überschrift 8 Zchn"/>
    <w:aliases w:val="Legal Level 1.1.1. Zchn"/>
    <w:basedOn w:val="Absatz-Standardschriftart"/>
    <w:link w:val="berschrift8"/>
    <w:uiPriority w:val="9"/>
    <w:semiHidden/>
    <w:rPr>
      <w:rFonts w:asciiTheme="minorHAnsi" w:eastAsiaTheme="minorEastAsia" w:hAnsiTheme="minorHAnsi" w:cstheme="minorBidi"/>
      <w:i/>
      <w:iCs/>
      <w:sz w:val="24"/>
      <w:szCs w:val="24"/>
    </w:rPr>
  </w:style>
  <w:style w:type="character" w:customStyle="1" w:styleId="berschrift9Zchn">
    <w:name w:val="Überschrift 9 Zchn"/>
    <w:aliases w:val="Legal Level 1.1.1.1. Zchn"/>
    <w:basedOn w:val="Absatz-Standardschriftart"/>
    <w:link w:val="berschrift9"/>
    <w:uiPriority w:val="9"/>
    <w:semiHidden/>
    <w:rPr>
      <w:rFonts w:asciiTheme="majorHAnsi" w:eastAsiaTheme="majorEastAsia" w:hAnsiTheme="majorHAnsi" w:cstheme="majorBidi"/>
      <w:sz w:val="22"/>
      <w:szCs w:val="22"/>
    </w:rPr>
  </w:style>
  <w:style w:type="paragraph" w:styleId="Textkrper">
    <w:name w:val="Body Text"/>
    <w:basedOn w:val="Standard"/>
    <w:link w:val="TextkrperZchn"/>
    <w:uiPriority w:val="99"/>
  </w:style>
  <w:style w:type="character" w:customStyle="1" w:styleId="TextkrperZchn">
    <w:name w:val="Textkörper Zchn"/>
    <w:basedOn w:val="Absatz-Standardschriftart"/>
    <w:link w:val="Textkrper"/>
    <w:uiPriority w:val="99"/>
    <w:locked/>
    <w:rsid w:val="00D64FBF"/>
    <w:rPr>
      <w:rFonts w:ascii="Arial" w:hAnsi="Arial"/>
      <w:sz w:val="22"/>
    </w:rPr>
  </w:style>
  <w:style w:type="paragraph" w:customStyle="1" w:styleId="Leerzeile">
    <w:name w:val="Leerzeile"/>
    <w:basedOn w:val="Textkrper"/>
  </w:style>
  <w:style w:type="character" w:styleId="Kommentarzeichen">
    <w:name w:val="annotation reference"/>
    <w:basedOn w:val="Absatz-Standardschriftart"/>
    <w:uiPriority w:val="99"/>
    <w:rPr>
      <w:sz w:val="16"/>
    </w:rPr>
  </w:style>
  <w:style w:type="paragraph" w:styleId="Titel">
    <w:name w:val="Title"/>
    <w:basedOn w:val="Standard"/>
    <w:next w:val="Textkrper"/>
    <w:link w:val="TitelZchn"/>
    <w:uiPriority w:val="10"/>
    <w:qFormat/>
    <w:pPr>
      <w:spacing w:after="240" w:line="240" w:lineRule="auto"/>
    </w:pPr>
    <w:rPr>
      <w:b/>
      <w:sz w:val="48"/>
    </w:rPr>
  </w:style>
  <w:style w:type="character" w:customStyle="1" w:styleId="TitelZchn">
    <w:name w:val="Titel Zchn"/>
    <w:basedOn w:val="Absatz-Standardschriftart"/>
    <w:link w:val="Titel"/>
    <w:uiPriority w:val="10"/>
    <w:rPr>
      <w:rFonts w:asciiTheme="majorHAnsi" w:eastAsiaTheme="majorEastAsia" w:hAnsiTheme="majorHAnsi" w:cstheme="majorBidi"/>
      <w:b/>
      <w:bCs/>
      <w:kern w:val="28"/>
      <w:sz w:val="32"/>
      <w:szCs w:val="32"/>
    </w:rPr>
  </w:style>
  <w:style w:type="paragraph" w:styleId="Abbildungsverzeichnis">
    <w:name w:val="table of figures"/>
    <w:basedOn w:val="Standard"/>
    <w:next w:val="Standard"/>
    <w:uiPriority w:val="99"/>
    <w:rsid w:val="0089338E"/>
    <w:pPr>
      <w:tabs>
        <w:tab w:val="right" w:leader="dot" w:pos="9072"/>
      </w:tabs>
      <w:spacing w:after="60" w:line="240" w:lineRule="auto"/>
    </w:pPr>
  </w:style>
  <w:style w:type="paragraph" w:styleId="Kopfzeile">
    <w:name w:val="header"/>
    <w:basedOn w:val="Standard"/>
    <w:link w:val="KopfzeileZchn"/>
    <w:uiPriority w:val="99"/>
    <w:pPr>
      <w:tabs>
        <w:tab w:val="right" w:pos="9072"/>
      </w:tabs>
      <w:spacing w:after="0"/>
    </w:pPr>
  </w:style>
  <w:style w:type="character" w:customStyle="1" w:styleId="KopfzeileZchn">
    <w:name w:val="Kopfzeile Zchn"/>
    <w:basedOn w:val="Absatz-Standardschriftart"/>
    <w:link w:val="Kopfzeile"/>
    <w:uiPriority w:val="99"/>
    <w:semiHidden/>
    <w:rPr>
      <w:rFonts w:ascii="Arial" w:hAnsi="Arial"/>
      <w:sz w:val="22"/>
    </w:rPr>
  </w:style>
  <w:style w:type="paragraph" w:styleId="Fuzeile">
    <w:name w:val="footer"/>
    <w:basedOn w:val="Standard"/>
    <w:link w:val="FuzeileZchn"/>
    <w:uiPriority w:val="99"/>
    <w:pPr>
      <w:pBdr>
        <w:top w:val="single" w:sz="6" w:space="1" w:color="auto"/>
      </w:pBdr>
      <w:tabs>
        <w:tab w:val="right" w:pos="9072"/>
      </w:tabs>
      <w:spacing w:after="0"/>
    </w:pPr>
  </w:style>
  <w:style w:type="character" w:customStyle="1" w:styleId="FuzeileZchn">
    <w:name w:val="Fußzeile Zchn"/>
    <w:basedOn w:val="Absatz-Standardschriftart"/>
    <w:link w:val="Fuzeile"/>
    <w:uiPriority w:val="99"/>
    <w:semiHidden/>
    <w:rPr>
      <w:rFonts w:ascii="Arial" w:hAnsi="Arial"/>
      <w:sz w:val="22"/>
    </w:rPr>
  </w:style>
  <w:style w:type="paragraph" w:customStyle="1" w:styleId="Abbildung">
    <w:name w:val="Abbildung"/>
    <w:next w:val="Standard"/>
    <w:autoRedefine/>
    <w:qFormat/>
    <w:rsid w:val="009B722F"/>
    <w:pPr>
      <w:keepNext/>
      <w:keepLines/>
      <w:spacing w:before="140" w:after="140"/>
      <w:jc w:val="center"/>
    </w:pPr>
    <w:rPr>
      <w:rFonts w:ascii="Arial" w:hAnsi="Arial"/>
      <w:noProof/>
      <w:lang w:val="en-GB" w:eastAsia="en-US"/>
    </w:rPr>
  </w:style>
  <w:style w:type="paragraph" w:styleId="Beschriftung">
    <w:name w:val="caption"/>
    <w:basedOn w:val="Standard"/>
    <w:next w:val="Standard"/>
    <w:autoRedefine/>
    <w:uiPriority w:val="35"/>
    <w:qFormat/>
    <w:rsid w:val="000D1394"/>
    <w:pPr>
      <w:spacing w:before="60" w:after="240" w:line="240" w:lineRule="auto"/>
    </w:pPr>
    <w:rPr>
      <w:b/>
      <w:sz w:val="18"/>
    </w:rPr>
  </w:style>
  <w:style w:type="character" w:styleId="Funotenzeichen">
    <w:name w:val="footnote reference"/>
    <w:basedOn w:val="Absatz-Standardschriftart"/>
    <w:uiPriority w:val="99"/>
    <w:rPr>
      <w:rFonts w:ascii="Arial" w:hAnsi="Arial"/>
      <w:sz w:val="20"/>
      <w:vertAlign w:val="superscript"/>
    </w:rPr>
  </w:style>
  <w:style w:type="paragraph" w:customStyle="1" w:styleId="Fuzeilegerade">
    <w:name w:val="Fußzeile gerade"/>
    <w:basedOn w:val="Fuzeile"/>
  </w:style>
  <w:style w:type="paragraph" w:customStyle="1" w:styleId="Fuzeileungerade">
    <w:name w:val="Fußzeile ungerade"/>
    <w:basedOn w:val="Fuzeile"/>
  </w:style>
  <w:style w:type="paragraph" w:customStyle="1" w:styleId="Nebentitel">
    <w:name w:val="Nebentitel"/>
    <w:basedOn w:val="Titel"/>
    <w:rPr>
      <w:sz w:val="32"/>
    </w:rPr>
  </w:style>
  <w:style w:type="paragraph" w:styleId="Standardeinzug">
    <w:name w:val="Normal Indent"/>
    <w:basedOn w:val="Standard"/>
    <w:uiPriority w:val="99"/>
    <w:pPr>
      <w:ind w:left="340"/>
    </w:pPr>
  </w:style>
  <w:style w:type="character" w:styleId="Seitenzahl">
    <w:name w:val="page number"/>
    <w:basedOn w:val="Absatz-Standardschriftart"/>
    <w:uiPriority w:val="99"/>
    <w:rPr>
      <w:rFonts w:ascii="Arial" w:hAnsi="Arial"/>
      <w:sz w:val="24"/>
    </w:rPr>
  </w:style>
  <w:style w:type="paragraph" w:customStyle="1" w:styleId="Dokumenttitel">
    <w:name w:val="Dokumenttitel"/>
    <w:basedOn w:val="Standard"/>
    <w:pPr>
      <w:keepNext/>
      <w:keepLines/>
      <w:tabs>
        <w:tab w:val="num" w:pos="6380"/>
      </w:tabs>
      <w:ind w:left="6380" w:hanging="567"/>
    </w:pPr>
    <w:rPr>
      <w:b/>
      <w:sz w:val="32"/>
    </w:rPr>
  </w:style>
  <w:style w:type="paragraph" w:styleId="Verzeichnis9">
    <w:name w:val="toc 9"/>
    <w:basedOn w:val="Standard"/>
    <w:next w:val="Standard"/>
    <w:uiPriority w:val="39"/>
    <w:pPr>
      <w:tabs>
        <w:tab w:val="right" w:leader="dot" w:pos="9071"/>
      </w:tabs>
      <w:ind w:left="1763"/>
    </w:pPr>
    <w:rPr>
      <w:sz w:val="18"/>
    </w:rPr>
  </w:style>
  <w:style w:type="paragraph" w:styleId="Verzeichnis1">
    <w:name w:val="toc 1"/>
    <w:basedOn w:val="Standard"/>
    <w:uiPriority w:val="39"/>
    <w:pPr>
      <w:tabs>
        <w:tab w:val="right" w:leader="dot" w:pos="9071"/>
      </w:tabs>
      <w:spacing w:before="120"/>
    </w:pPr>
    <w:rPr>
      <w:b/>
    </w:rPr>
  </w:style>
  <w:style w:type="paragraph" w:styleId="Verzeichnis2">
    <w:name w:val="toc 2"/>
    <w:basedOn w:val="Standard"/>
    <w:autoRedefine/>
    <w:uiPriority w:val="39"/>
    <w:rsid w:val="00A0625E"/>
    <w:pPr>
      <w:tabs>
        <w:tab w:val="left" w:pos="907"/>
        <w:tab w:val="right" w:leader="dot" w:pos="9071"/>
      </w:tabs>
      <w:spacing w:after="100" w:line="280" w:lineRule="exact"/>
      <w:ind w:left="425"/>
    </w:pPr>
  </w:style>
  <w:style w:type="paragraph" w:styleId="Verzeichnis3">
    <w:name w:val="toc 3"/>
    <w:basedOn w:val="Standard"/>
    <w:uiPriority w:val="39"/>
    <w:rsid w:val="00F95DD1"/>
    <w:pPr>
      <w:tabs>
        <w:tab w:val="left" w:pos="1361"/>
        <w:tab w:val="right" w:leader="dot" w:pos="9072"/>
      </w:tabs>
      <w:ind w:left="629"/>
      <w:contextualSpacing/>
    </w:pPr>
    <w:rPr>
      <w:noProof/>
    </w:rPr>
  </w:style>
  <w:style w:type="paragraph" w:styleId="Verzeichnis4">
    <w:name w:val="toc 4"/>
    <w:basedOn w:val="Standard"/>
    <w:uiPriority w:val="39"/>
    <w:pPr>
      <w:tabs>
        <w:tab w:val="left" w:pos="1701"/>
        <w:tab w:val="right" w:leader="dot" w:pos="9071"/>
      </w:tabs>
      <w:ind w:left="833"/>
    </w:pPr>
  </w:style>
  <w:style w:type="paragraph" w:styleId="Verzeichnis5">
    <w:name w:val="toc 5"/>
    <w:basedOn w:val="Standard"/>
    <w:uiPriority w:val="39"/>
    <w:pPr>
      <w:tabs>
        <w:tab w:val="left" w:pos="2041"/>
        <w:tab w:val="right" w:leader="dot" w:pos="9071"/>
      </w:tabs>
      <w:ind w:left="1038"/>
    </w:pPr>
  </w:style>
  <w:style w:type="paragraph" w:styleId="Verzeichnis6">
    <w:name w:val="toc 6"/>
    <w:basedOn w:val="Standard"/>
    <w:uiPriority w:val="39"/>
    <w:pPr>
      <w:tabs>
        <w:tab w:val="right" w:leader="dot" w:pos="9071"/>
      </w:tabs>
      <w:ind w:left="1225"/>
    </w:pPr>
    <w:rPr>
      <w:sz w:val="18"/>
    </w:rPr>
  </w:style>
  <w:style w:type="paragraph" w:styleId="Verzeichnis7">
    <w:name w:val="toc 7"/>
    <w:basedOn w:val="Standard"/>
    <w:uiPriority w:val="39"/>
    <w:pPr>
      <w:tabs>
        <w:tab w:val="right" w:leader="dot" w:pos="9071"/>
      </w:tabs>
      <w:ind w:left="1355"/>
    </w:pPr>
    <w:rPr>
      <w:sz w:val="18"/>
    </w:rPr>
  </w:style>
  <w:style w:type="paragraph" w:styleId="Verzeichnis8">
    <w:name w:val="toc 8"/>
    <w:basedOn w:val="Standard"/>
    <w:uiPriority w:val="39"/>
    <w:pPr>
      <w:tabs>
        <w:tab w:val="right" w:leader="dot" w:pos="9071"/>
      </w:tabs>
      <w:ind w:left="1559"/>
    </w:pPr>
    <w:rPr>
      <w:sz w:val="18"/>
    </w:rPr>
  </w:style>
  <w:style w:type="paragraph" w:customStyle="1" w:styleId="Dokumentname">
    <w:name w:val="Dokumentname"/>
    <w:basedOn w:val="Standard"/>
    <w:next w:val="Standard"/>
    <w:pPr>
      <w:spacing w:line="288" w:lineRule="auto"/>
    </w:pPr>
    <w:rPr>
      <w:sz w:val="12"/>
      <w:szCs w:val="22"/>
      <w:lang w:eastAsia="de-DE"/>
    </w:rPr>
  </w:style>
  <w:style w:type="paragraph" w:styleId="Funotentext">
    <w:name w:val="footnote text"/>
    <w:basedOn w:val="Standard"/>
    <w:link w:val="FunotentextZchn"/>
    <w:semiHidden/>
  </w:style>
  <w:style w:type="character" w:customStyle="1" w:styleId="FunotentextZchn">
    <w:name w:val="Fußnotentext Zchn"/>
    <w:basedOn w:val="Absatz-Standardschriftart"/>
    <w:link w:val="Funotentext"/>
    <w:semiHidden/>
    <w:locked/>
    <w:rsid w:val="00EB64A6"/>
    <w:rPr>
      <w:rFonts w:ascii="Arial" w:hAnsi="Arial" w:cs="Times New Roman"/>
      <w:sz w:val="22"/>
    </w:rPr>
  </w:style>
  <w:style w:type="paragraph" w:customStyle="1" w:styleId="Anhang">
    <w:name w:val="Anhang"/>
    <w:basedOn w:val="berschrift1"/>
    <w:next w:val="Textkrper"/>
    <w:pPr>
      <w:numPr>
        <w:numId w:val="52"/>
      </w:numPr>
    </w:pPr>
  </w:style>
  <w:style w:type="paragraph" w:customStyle="1" w:styleId="AbkrzungenReferenzen">
    <w:name w:val="Abkürzungen/Referenzen"/>
    <w:basedOn w:val="Standard"/>
    <w:pPr>
      <w:keepLines/>
      <w:tabs>
        <w:tab w:val="left" w:pos="1418"/>
      </w:tabs>
      <w:spacing w:before="60" w:after="60" w:line="280" w:lineRule="atLeast"/>
      <w:ind w:left="1418" w:hanging="1418"/>
    </w:pPr>
  </w:style>
  <w:style w:type="character" w:styleId="Hyperlink">
    <w:name w:val="Hyperlink"/>
    <w:basedOn w:val="Absatz-Standardschriftart"/>
    <w:uiPriority w:val="99"/>
    <w:rPr>
      <w:rFonts w:ascii="Helvetica" w:hAnsi="Helvetica"/>
      <w:color w:val="0000FF"/>
      <w:sz w:val="20"/>
      <w:u w:val="single"/>
    </w:rPr>
  </w:style>
  <w:style w:type="character" w:styleId="BesuchterHyperlink">
    <w:name w:val="FollowedHyperlink"/>
    <w:basedOn w:val="Absatz-Standardschriftart"/>
    <w:uiPriority w:val="99"/>
    <w:rPr>
      <w:rFonts w:ascii="Arial" w:hAnsi="Arial"/>
      <w:color w:val="800080"/>
      <w:u w:val="single"/>
    </w:rPr>
  </w:style>
  <w:style w:type="paragraph" w:customStyle="1" w:styleId="Hinweisverborgen">
    <w:name w:val="Hinweis / verborgen"/>
    <w:basedOn w:val="Standard"/>
    <w:pPr>
      <w:spacing w:line="280" w:lineRule="atLeast"/>
      <w:ind w:left="227" w:hanging="227"/>
      <w:jc w:val="both"/>
    </w:pPr>
    <w:rPr>
      <w:vanish/>
      <w:color w:val="FF0000"/>
      <w:sz w:val="16"/>
    </w:rPr>
  </w:style>
  <w:style w:type="paragraph" w:customStyle="1" w:styleId="Begriff">
    <w:name w:val="Begriff"/>
    <w:basedOn w:val="Textkrper"/>
    <w:rPr>
      <w:b/>
    </w:rPr>
  </w:style>
  <w:style w:type="paragraph" w:customStyle="1" w:styleId="Begriffsdefinition">
    <w:name w:val="Begriffsdefinition"/>
    <w:basedOn w:val="Textkrper"/>
    <w:pPr>
      <w:ind w:left="851"/>
    </w:pPr>
  </w:style>
  <w:style w:type="paragraph" w:customStyle="1" w:styleId="Erklrungstext">
    <w:name w:val="Erklärungstext"/>
    <w:basedOn w:val="Standard"/>
    <w:pPr>
      <w:pBdr>
        <w:top w:val="double" w:sz="4" w:space="1" w:color="auto"/>
        <w:left w:val="double" w:sz="4" w:space="4" w:color="auto"/>
        <w:bottom w:val="double" w:sz="4" w:space="1" w:color="auto"/>
        <w:right w:val="double" w:sz="4" w:space="4" w:color="auto"/>
      </w:pBdr>
      <w:shd w:val="pct30" w:color="FFFF00" w:fill="auto"/>
      <w:spacing w:after="0" w:line="240" w:lineRule="auto"/>
    </w:pPr>
    <w:rPr>
      <w:sz w:val="20"/>
      <w:lang w:eastAsia="de-DE"/>
    </w:rPr>
  </w:style>
  <w:style w:type="paragraph" w:customStyle="1" w:styleId="Tab-Zeile10">
    <w:name w:val="Tab-Zeile10"/>
    <w:basedOn w:val="Standard"/>
    <w:pPr>
      <w:keepLines/>
      <w:spacing w:before="60" w:after="60" w:line="280" w:lineRule="atLeast"/>
    </w:pPr>
  </w:style>
  <w:style w:type="paragraph" w:customStyle="1" w:styleId="Tab-Zeile10Titel">
    <w:name w:val="Tab-Zeile10 Titel"/>
    <w:basedOn w:val="Tab-Zeile10"/>
    <w:pPr>
      <w:keepNext/>
      <w:shd w:val="solid" w:color="auto" w:fill="auto"/>
      <w:spacing w:line="240" w:lineRule="auto"/>
    </w:pPr>
    <w:rPr>
      <w:i/>
      <w:color w:val="FFFFFF"/>
      <w:sz w:val="18"/>
    </w:rPr>
  </w:style>
  <w:style w:type="paragraph" w:styleId="Dokumentstruktur">
    <w:name w:val="Document Map"/>
    <w:basedOn w:val="Standard"/>
    <w:link w:val="DokumentstrukturZchn"/>
    <w:uiPriority w:val="99"/>
    <w:semiHidden/>
    <w:pPr>
      <w:shd w:val="clear" w:color="auto" w:fill="000080"/>
    </w:pPr>
    <w:rPr>
      <w:rFonts w:ascii="Tahoma" w:hAnsi="Tahoma" w:cs="Tahoma"/>
    </w:rPr>
  </w:style>
  <w:style w:type="character" w:customStyle="1" w:styleId="DokumentstrukturZchn">
    <w:name w:val="Dokumentstruktur Zchn"/>
    <w:basedOn w:val="Absatz-Standardschriftart"/>
    <w:link w:val="Dokumentstruktur"/>
    <w:uiPriority w:val="99"/>
    <w:semiHidden/>
    <w:rPr>
      <w:rFonts w:ascii="Tahoma" w:hAnsi="Tahoma" w:cs="Tahoma"/>
      <w:sz w:val="16"/>
      <w:szCs w:val="16"/>
    </w:rPr>
  </w:style>
  <w:style w:type="paragraph" w:styleId="Kommentartext">
    <w:name w:val="annotation text"/>
    <w:basedOn w:val="Standard"/>
    <w:link w:val="KommentartextZchn"/>
    <w:uiPriority w:val="99"/>
    <w:rsid w:val="000B5DFE"/>
    <w:rPr>
      <w:sz w:val="20"/>
    </w:rPr>
  </w:style>
  <w:style w:type="character" w:customStyle="1" w:styleId="KommentartextZchn">
    <w:name w:val="Kommentartext Zchn"/>
    <w:basedOn w:val="Absatz-Standardschriftart"/>
    <w:link w:val="Kommentartext"/>
    <w:uiPriority w:val="99"/>
    <w:locked/>
    <w:rsid w:val="00C65342"/>
    <w:rPr>
      <w:rFonts w:ascii="Arial" w:hAnsi="Arial"/>
      <w:lang w:val="de-CH" w:eastAsia="de-CH"/>
    </w:rPr>
  </w:style>
  <w:style w:type="paragraph" w:styleId="Kommentarthema">
    <w:name w:val="annotation subject"/>
    <w:basedOn w:val="Kommentartext"/>
    <w:next w:val="Kommentartext"/>
    <w:link w:val="KommentarthemaZchn"/>
    <w:uiPriority w:val="99"/>
    <w:semiHidden/>
    <w:rsid w:val="000B5DFE"/>
    <w:rPr>
      <w:b/>
      <w:bCs/>
    </w:rPr>
  </w:style>
  <w:style w:type="character" w:customStyle="1" w:styleId="KommentarthemaZchn">
    <w:name w:val="Kommentarthema Zchn"/>
    <w:basedOn w:val="KommentartextZchn"/>
    <w:link w:val="Kommentarthema"/>
    <w:uiPriority w:val="99"/>
    <w:semiHidden/>
    <w:rPr>
      <w:rFonts w:ascii="Arial" w:hAnsi="Arial"/>
      <w:b/>
      <w:bCs/>
      <w:lang w:val="de-CH" w:eastAsia="de-CH"/>
    </w:rPr>
  </w:style>
  <w:style w:type="paragraph" w:styleId="Sprechblasentext">
    <w:name w:val="Balloon Text"/>
    <w:basedOn w:val="Standard"/>
    <w:link w:val="SprechblasentextZchn"/>
    <w:uiPriority w:val="99"/>
    <w:semiHidden/>
    <w:rsid w:val="000B5DFE"/>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Pr>
      <w:rFonts w:ascii="Tahoma" w:hAnsi="Tahoma" w:cs="Tahoma"/>
      <w:sz w:val="16"/>
      <w:szCs w:val="16"/>
    </w:rPr>
  </w:style>
  <w:style w:type="paragraph" w:styleId="StandardWeb">
    <w:name w:val="Normal (Web)"/>
    <w:basedOn w:val="Standard"/>
    <w:uiPriority w:val="99"/>
    <w:rsid w:val="00BB7F13"/>
    <w:pPr>
      <w:spacing w:before="100" w:beforeAutospacing="1" w:after="100" w:afterAutospacing="1" w:line="240" w:lineRule="auto"/>
    </w:pPr>
    <w:rPr>
      <w:rFonts w:ascii="Times New Roman" w:hAnsi="Times New Roman"/>
      <w:sz w:val="24"/>
      <w:szCs w:val="24"/>
      <w:lang w:eastAsia="ko-KR"/>
    </w:rPr>
  </w:style>
  <w:style w:type="paragraph" w:styleId="berarbeitung">
    <w:name w:val="Revision"/>
    <w:hidden/>
    <w:uiPriority w:val="99"/>
    <w:semiHidden/>
    <w:rsid w:val="0083780D"/>
    <w:rPr>
      <w:rFonts w:ascii="Arial" w:hAnsi="Arial"/>
      <w:sz w:val="22"/>
    </w:rPr>
  </w:style>
  <w:style w:type="table" w:styleId="Tabellenraster">
    <w:name w:val="Table Grid"/>
    <w:basedOn w:val="NormaleTabelle"/>
    <w:rsid w:val="00E958EE"/>
    <w:pPr>
      <w:spacing w:after="120" w:line="30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A77B2"/>
    <w:pPr>
      <w:spacing w:after="0" w:line="240" w:lineRule="auto"/>
      <w:ind w:left="720"/>
      <w:contextualSpacing/>
    </w:pPr>
    <w:rPr>
      <w:rFonts w:ascii="Calibri" w:hAnsi="Calibri"/>
      <w:szCs w:val="22"/>
      <w:lang w:eastAsia="en-US"/>
    </w:rPr>
  </w:style>
  <w:style w:type="paragraph" w:customStyle="1" w:styleId="Default">
    <w:name w:val="Default"/>
    <w:rsid w:val="007D0AA5"/>
    <w:pPr>
      <w:autoSpaceDE w:val="0"/>
      <w:autoSpaceDN w:val="0"/>
      <w:adjustRightInd w:val="0"/>
    </w:pPr>
    <w:rPr>
      <w:rFonts w:ascii="TheSans Swisscom Light" w:hAnsi="TheSans Swisscom Light" w:cs="TheSans Swisscom Light"/>
      <w:color w:val="000000"/>
      <w:sz w:val="24"/>
      <w:szCs w:val="24"/>
      <w:lang w:eastAsia="en-US"/>
    </w:rPr>
  </w:style>
  <w:style w:type="paragraph" w:styleId="NurText">
    <w:name w:val="Plain Text"/>
    <w:basedOn w:val="Standard"/>
    <w:link w:val="NurTextZchn"/>
    <w:uiPriority w:val="99"/>
    <w:unhideWhenUsed/>
    <w:rsid w:val="00595AEA"/>
    <w:pPr>
      <w:spacing w:after="0" w:line="240" w:lineRule="auto"/>
    </w:pPr>
    <w:rPr>
      <w:rFonts w:ascii="Calibri" w:hAnsi="Calibri"/>
      <w:szCs w:val="21"/>
      <w:lang w:eastAsia="en-US"/>
    </w:rPr>
  </w:style>
  <w:style w:type="character" w:customStyle="1" w:styleId="NurTextZchn">
    <w:name w:val="Nur Text Zchn"/>
    <w:basedOn w:val="Absatz-Standardschriftart"/>
    <w:link w:val="NurText"/>
    <w:uiPriority w:val="99"/>
    <w:locked/>
    <w:rsid w:val="00595AEA"/>
    <w:rPr>
      <w:rFonts w:ascii="Calibri" w:eastAsia="Times New Roman" w:hAnsi="Calibri"/>
      <w:sz w:val="21"/>
      <w:lang w:val="x-none" w:eastAsia="en-US"/>
    </w:rPr>
  </w:style>
  <w:style w:type="character" w:customStyle="1" w:styleId="WW8Num14z1">
    <w:name w:val="WW8Num14z1"/>
    <w:rsid w:val="008A1712"/>
    <w:rPr>
      <w:rFonts w:ascii="Courier New" w:hAnsi="Courier New"/>
    </w:rPr>
  </w:style>
  <w:style w:type="paragraph" w:styleId="KeinLeerraum">
    <w:name w:val="No Spacing"/>
    <w:uiPriority w:val="1"/>
    <w:qFormat/>
    <w:rsid w:val="00430193"/>
    <w:rPr>
      <w:rFonts w:ascii="Arial" w:hAnsi="Arial"/>
      <w:sz w:val="22"/>
    </w:rPr>
  </w:style>
  <w:style w:type="paragraph" w:customStyle="1" w:styleId="Standard85">
    <w:name w:val="Standard 8.5"/>
    <w:basedOn w:val="Standard"/>
    <w:link w:val="Standard85Zchn"/>
    <w:qFormat/>
    <w:rsid w:val="00E008F2"/>
    <w:pPr>
      <w:spacing w:line="260" w:lineRule="auto"/>
    </w:pPr>
    <w:rPr>
      <w:sz w:val="17"/>
      <w:szCs w:val="17"/>
      <w:lang w:eastAsia="en-US"/>
    </w:rPr>
  </w:style>
  <w:style w:type="character" w:customStyle="1" w:styleId="Standard85Zchn">
    <w:name w:val="Standard 8.5 Zchn"/>
    <w:basedOn w:val="Absatz-Standardschriftart"/>
    <w:link w:val="Standard85"/>
    <w:locked/>
    <w:rsid w:val="00E008F2"/>
    <w:rPr>
      <w:rFonts w:ascii="Arial" w:eastAsia="Times New Roman" w:hAnsi="Arial" w:cs="Times New Roman"/>
      <w:sz w:val="17"/>
      <w:szCs w:val="17"/>
      <w:lang w:val="x-none" w:eastAsia="en-US"/>
    </w:rPr>
  </w:style>
  <w:style w:type="table" w:customStyle="1" w:styleId="Gitternetztabelle21">
    <w:name w:val="Gitternetztabelle 21"/>
    <w:basedOn w:val="NormaleTabelle"/>
    <w:uiPriority w:val="47"/>
    <w:rsid w:val="00AD72F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rFonts w:cs="Times New Roman"/>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rFonts w:cs="Times New Roman"/>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table" w:customStyle="1" w:styleId="Gitternetztabelle31">
    <w:name w:val="Gitternetztabelle 31"/>
    <w:basedOn w:val="NormaleTabelle"/>
    <w:uiPriority w:val="48"/>
    <w:rsid w:val="00AD72F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rFonts w:cs="Times New Roman"/>
        <w:b/>
        <w:bCs/>
      </w:rPr>
      <w:tblPr/>
      <w:tcPr>
        <w:tcBorders>
          <w:top w:val="nil"/>
          <w:left w:val="nil"/>
          <w:right w:val="nil"/>
          <w:insideH w:val="nil"/>
          <w:insideV w:val="nil"/>
        </w:tcBorders>
        <w:shd w:val="clear" w:color="auto" w:fill="FFFFFF" w:themeFill="background1"/>
      </w:tcPr>
    </w:tblStylePr>
    <w:tblStylePr w:type="lastRow">
      <w:rPr>
        <w:rFonts w:cs="Times New Roman"/>
        <w:b/>
        <w:bCs/>
      </w:rPr>
      <w:tblPr/>
      <w:tcPr>
        <w:tcBorders>
          <w:left w:val="nil"/>
          <w:bottom w:val="nil"/>
          <w:right w:val="nil"/>
          <w:insideH w:val="nil"/>
          <w:insideV w:val="nil"/>
        </w:tcBorders>
        <w:shd w:val="clear" w:color="auto" w:fill="FFFFFF" w:themeFill="background1"/>
      </w:tcPr>
    </w:tblStylePr>
    <w:tblStylePr w:type="firstCol">
      <w:pPr>
        <w:jc w:val="right"/>
      </w:pPr>
      <w:rPr>
        <w:rFonts w:cs="Times New Roman"/>
        <w:i/>
        <w:iCs/>
      </w:rPr>
      <w:tblPr/>
      <w:tcPr>
        <w:tcBorders>
          <w:top w:val="nil"/>
          <w:left w:val="nil"/>
          <w:bottom w:val="nil"/>
          <w:insideH w:val="nil"/>
          <w:insideV w:val="nil"/>
        </w:tcBorders>
        <w:shd w:val="clear" w:color="auto" w:fill="FFFFFF" w:themeFill="background1"/>
      </w:tcPr>
    </w:tblStylePr>
    <w:tblStylePr w:type="lastCol">
      <w:rPr>
        <w:rFonts w:cs="Times New Roman"/>
        <w:i/>
        <w:iCs/>
      </w:rPr>
      <w:tblPr/>
      <w:tcPr>
        <w:tcBorders>
          <w:top w:val="nil"/>
          <w:bottom w:val="nil"/>
          <w:right w:val="nil"/>
          <w:insideH w:val="nil"/>
          <w:insideV w:val="nil"/>
        </w:tcBorders>
        <w:shd w:val="clear" w:color="auto" w:fill="FFFFFF" w:themeFill="background1"/>
      </w:tc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tblStylePr w:type="neCell">
      <w:rPr>
        <w:rFonts w:cs="Times New Roman"/>
      </w:rPr>
      <w:tblPr/>
      <w:tcPr>
        <w:tcBorders>
          <w:bottom w:val="single" w:sz="4" w:space="0" w:color="666666" w:themeColor="text1" w:themeTint="99"/>
        </w:tcBorders>
      </w:tcPr>
    </w:tblStylePr>
    <w:tblStylePr w:type="nwCell">
      <w:rPr>
        <w:rFonts w:cs="Times New Roman"/>
      </w:rPr>
      <w:tblPr/>
      <w:tcPr>
        <w:tcBorders>
          <w:bottom w:val="single" w:sz="4" w:space="0" w:color="666666" w:themeColor="text1" w:themeTint="99"/>
        </w:tcBorders>
      </w:tcPr>
    </w:tblStylePr>
    <w:tblStylePr w:type="seCell">
      <w:rPr>
        <w:rFonts w:cs="Times New Roman"/>
      </w:rPr>
      <w:tblPr/>
      <w:tcPr>
        <w:tcBorders>
          <w:top w:val="single" w:sz="4" w:space="0" w:color="666666" w:themeColor="text1" w:themeTint="99"/>
        </w:tcBorders>
      </w:tcPr>
    </w:tblStylePr>
    <w:tblStylePr w:type="swCell">
      <w:rPr>
        <w:rFonts w:cs="Times New Roman"/>
      </w:rPr>
      <w:tblPr/>
      <w:tcPr>
        <w:tcBorders>
          <w:top w:val="single" w:sz="4" w:space="0" w:color="666666" w:themeColor="text1" w:themeTint="99"/>
        </w:tcBorders>
      </w:tcPr>
    </w:tblStylePr>
  </w:style>
  <w:style w:type="character" w:styleId="Hervorhebung">
    <w:name w:val="Emphasis"/>
    <w:basedOn w:val="Absatz-Standardschriftart"/>
    <w:uiPriority w:val="20"/>
    <w:qFormat/>
    <w:rsid w:val="00276078"/>
    <w:rPr>
      <w:rFonts w:cs="Times New Roman"/>
      <w:b/>
      <w:bCs/>
    </w:rPr>
  </w:style>
  <w:style w:type="table" w:customStyle="1" w:styleId="TabellemithellemGitternetz1">
    <w:name w:val="Tabelle mit hellem Gitternetz1"/>
    <w:basedOn w:val="NormaleTabelle"/>
    <w:uiPriority w:val="40"/>
    <w:rsid w:val="00781DD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
    <w:name w:val="Table Grid1"/>
    <w:basedOn w:val="NormaleTabelle"/>
    <w:next w:val="Tabellenraster"/>
    <w:rsid w:val="00014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nhangA1">
    <w:name w:val="Anhang A.1"/>
    <w:basedOn w:val="Anhang"/>
    <w:next w:val="Textkrper"/>
    <w:link w:val="AnhangA1Zchn"/>
    <w:qFormat/>
    <w:rsid w:val="00D7788C"/>
    <w:pPr>
      <w:numPr>
        <w:ilvl w:val="1"/>
      </w:numPr>
    </w:pPr>
  </w:style>
  <w:style w:type="paragraph" w:customStyle="1" w:styleId="berschrift11">
    <w:name w:val="Überschrift 11"/>
    <w:basedOn w:val="Standard"/>
    <w:rsid w:val="00C859CF"/>
    <w:pPr>
      <w:numPr>
        <w:numId w:val="51"/>
      </w:numPr>
    </w:pPr>
  </w:style>
  <w:style w:type="character" w:customStyle="1" w:styleId="AnhangA1Zchn">
    <w:name w:val="Anhang A.1 Zchn"/>
    <w:basedOn w:val="berschrift2Zchn"/>
    <w:link w:val="AnhangA1"/>
    <w:rsid w:val="00EA4D7D"/>
    <w:rPr>
      <w:rFonts w:ascii="Arial" w:hAnsi="Arial"/>
      <w:b/>
      <w:bCs/>
      <w:sz w:val="32"/>
    </w:rPr>
  </w:style>
  <w:style w:type="paragraph" w:customStyle="1" w:styleId="berschrift21">
    <w:name w:val="Überschrift 21"/>
    <w:basedOn w:val="Standard"/>
    <w:rsid w:val="00C859CF"/>
    <w:pPr>
      <w:numPr>
        <w:ilvl w:val="1"/>
        <w:numId w:val="51"/>
      </w:numPr>
    </w:pPr>
  </w:style>
  <w:style w:type="paragraph" w:customStyle="1" w:styleId="berschrift31">
    <w:name w:val="Überschrift 31"/>
    <w:basedOn w:val="Standard"/>
    <w:rsid w:val="00C859CF"/>
    <w:pPr>
      <w:numPr>
        <w:ilvl w:val="2"/>
        <w:numId w:val="51"/>
      </w:numPr>
    </w:pPr>
  </w:style>
  <w:style w:type="paragraph" w:customStyle="1" w:styleId="berschrift41">
    <w:name w:val="Überschrift 41"/>
    <w:basedOn w:val="Standard"/>
    <w:rsid w:val="00C859CF"/>
    <w:pPr>
      <w:numPr>
        <w:ilvl w:val="3"/>
        <w:numId w:val="51"/>
      </w:numPr>
    </w:pPr>
  </w:style>
  <w:style w:type="paragraph" w:customStyle="1" w:styleId="berschrift51">
    <w:name w:val="Überschrift 51"/>
    <w:basedOn w:val="Standard"/>
    <w:rsid w:val="00C859CF"/>
    <w:pPr>
      <w:numPr>
        <w:ilvl w:val="4"/>
        <w:numId w:val="51"/>
      </w:numPr>
    </w:pPr>
  </w:style>
  <w:style w:type="paragraph" w:customStyle="1" w:styleId="berschrift61">
    <w:name w:val="Überschrift 61"/>
    <w:basedOn w:val="Standard"/>
    <w:rsid w:val="00C859CF"/>
    <w:pPr>
      <w:numPr>
        <w:ilvl w:val="5"/>
        <w:numId w:val="51"/>
      </w:numPr>
    </w:pPr>
  </w:style>
  <w:style w:type="paragraph" w:customStyle="1" w:styleId="berschrift71">
    <w:name w:val="Überschrift 71"/>
    <w:basedOn w:val="Standard"/>
    <w:rsid w:val="00C859CF"/>
    <w:pPr>
      <w:numPr>
        <w:ilvl w:val="6"/>
        <w:numId w:val="51"/>
      </w:numPr>
    </w:pPr>
  </w:style>
  <w:style w:type="paragraph" w:customStyle="1" w:styleId="berschrift81">
    <w:name w:val="Überschrift 81"/>
    <w:basedOn w:val="Standard"/>
    <w:rsid w:val="00C859CF"/>
    <w:pPr>
      <w:numPr>
        <w:ilvl w:val="7"/>
        <w:numId w:val="51"/>
      </w:numPr>
    </w:pPr>
  </w:style>
  <w:style w:type="paragraph" w:customStyle="1" w:styleId="berschrift91">
    <w:name w:val="Überschrift 91"/>
    <w:basedOn w:val="Standard"/>
    <w:rsid w:val="00C859CF"/>
    <w:pPr>
      <w:numPr>
        <w:ilvl w:val="8"/>
        <w:numId w:val="51"/>
      </w:numPr>
    </w:pPr>
  </w:style>
  <w:style w:type="table" w:customStyle="1" w:styleId="Tabellenraster1">
    <w:name w:val="Tabellenraster1"/>
    <w:basedOn w:val="NormaleTabelle"/>
    <w:next w:val="Tabellenraster"/>
    <w:rsid w:val="00E26945"/>
    <w:rPr>
      <w:lang w:val="en-US"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ittlereSchattierung1-Akzent1">
    <w:name w:val="Medium Shading 1 Accent 1"/>
    <w:basedOn w:val="NormaleTabelle"/>
    <w:uiPriority w:val="63"/>
    <w:rsid w:val="00F75650"/>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F7565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Literaturverzeichnis">
    <w:name w:val="Bibliography"/>
    <w:basedOn w:val="Standard"/>
    <w:next w:val="Standard"/>
    <w:uiPriority w:val="37"/>
    <w:unhideWhenUsed/>
    <w:rsid w:val="00004D7E"/>
  </w:style>
  <w:style w:type="character" w:customStyle="1" w:styleId="Erwhnung1">
    <w:name w:val="Erwähnung1"/>
    <w:basedOn w:val="Absatz-Standardschriftart"/>
    <w:uiPriority w:val="99"/>
    <w:semiHidden/>
    <w:unhideWhenUsed/>
    <w:rsid w:val="00B105CD"/>
    <w:rPr>
      <w:color w:val="2B579A"/>
      <w:shd w:val="clear" w:color="auto" w:fill="E6E6E6"/>
    </w:rPr>
  </w:style>
  <w:style w:type="character" w:customStyle="1" w:styleId="NichtaufgelsteErwhnung1">
    <w:name w:val="Nicht aufgelöste Erwähnung1"/>
    <w:basedOn w:val="Absatz-Standardschriftart"/>
    <w:uiPriority w:val="99"/>
    <w:semiHidden/>
    <w:unhideWhenUsed/>
    <w:rsid w:val="0033093D"/>
    <w:rPr>
      <w:color w:val="808080"/>
      <w:shd w:val="clear" w:color="auto" w:fill="E6E6E6"/>
    </w:rPr>
  </w:style>
  <w:style w:type="character" w:customStyle="1" w:styleId="UnresolvedMention">
    <w:name w:val="Unresolved Mention"/>
    <w:basedOn w:val="Absatz-Standardschriftart"/>
    <w:uiPriority w:val="99"/>
    <w:semiHidden/>
    <w:unhideWhenUsed/>
    <w:rsid w:val="00F45C98"/>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CH" w:eastAsia="de-CH"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120" w:line="300" w:lineRule="exact"/>
    </w:pPr>
    <w:rPr>
      <w:rFonts w:ascii="Arial" w:hAnsi="Arial"/>
      <w:sz w:val="22"/>
    </w:rPr>
  </w:style>
  <w:style w:type="paragraph" w:styleId="berschrift1">
    <w:name w:val="heading 1"/>
    <w:aliases w:val="...F2,..F2,..F5 Titel 1"/>
    <w:basedOn w:val="Standard"/>
    <w:next w:val="Textkrper"/>
    <w:link w:val="berschrift1Zchn"/>
    <w:uiPriority w:val="9"/>
    <w:qFormat/>
    <w:rsid w:val="00FA22BE"/>
    <w:pPr>
      <w:numPr>
        <w:numId w:val="1"/>
      </w:numPr>
      <w:tabs>
        <w:tab w:val="clear" w:pos="567"/>
        <w:tab w:val="num" w:pos="6237"/>
        <w:tab w:val="num" w:pos="6380"/>
      </w:tabs>
      <w:spacing w:before="240" w:after="240"/>
      <w:ind w:left="426" w:hanging="426"/>
      <w:outlineLvl w:val="0"/>
    </w:pPr>
    <w:rPr>
      <w:b/>
      <w:bCs/>
      <w:sz w:val="32"/>
    </w:rPr>
  </w:style>
  <w:style w:type="paragraph" w:styleId="berschrift2">
    <w:name w:val="heading 2"/>
    <w:aliases w:val="..F6 Titel 2,...F3,..F3,Reset numbering"/>
    <w:basedOn w:val="Standard"/>
    <w:next w:val="Textkrper"/>
    <w:link w:val="berschrift2Zchn"/>
    <w:uiPriority w:val="9"/>
    <w:qFormat/>
    <w:rsid w:val="00B706F1"/>
    <w:pPr>
      <w:keepNext/>
      <w:numPr>
        <w:ilvl w:val="1"/>
        <w:numId w:val="1"/>
      </w:numPr>
      <w:spacing w:before="300" w:after="0"/>
      <w:outlineLvl w:val="1"/>
    </w:pPr>
    <w:rPr>
      <w:b/>
      <w:sz w:val="24"/>
    </w:rPr>
  </w:style>
  <w:style w:type="paragraph" w:styleId="berschrift3">
    <w:name w:val="heading 3"/>
    <w:aliases w:val="...F4,..F4,..F7 Titel 3,Level 1 - 1"/>
    <w:basedOn w:val="Standard"/>
    <w:next w:val="Textkrper"/>
    <w:link w:val="berschrift3Zchn"/>
    <w:autoRedefine/>
    <w:uiPriority w:val="9"/>
    <w:qFormat/>
    <w:rsid w:val="0023667D"/>
    <w:pPr>
      <w:keepNext/>
      <w:numPr>
        <w:ilvl w:val="2"/>
        <w:numId w:val="1"/>
      </w:numPr>
      <w:spacing w:before="240" w:after="60"/>
      <w:ind w:left="794"/>
      <w:jc w:val="both"/>
      <w:outlineLvl w:val="2"/>
    </w:pPr>
    <w:rPr>
      <w:b/>
    </w:rPr>
  </w:style>
  <w:style w:type="paragraph" w:styleId="berschrift4">
    <w:name w:val="heading 4"/>
    <w:aliases w:val="..shift_F4"/>
    <w:basedOn w:val="Standard"/>
    <w:next w:val="Textkrper"/>
    <w:link w:val="berschrift4Zchn"/>
    <w:uiPriority w:val="9"/>
    <w:qFormat/>
    <w:rsid w:val="00872568"/>
    <w:pPr>
      <w:numPr>
        <w:ilvl w:val="3"/>
        <w:numId w:val="1"/>
      </w:numPr>
      <w:tabs>
        <w:tab w:val="left" w:pos="907"/>
      </w:tabs>
      <w:spacing w:before="240" w:after="0"/>
      <w:outlineLvl w:val="3"/>
    </w:pPr>
    <w:rPr>
      <w:b/>
    </w:rPr>
  </w:style>
  <w:style w:type="paragraph" w:styleId="berschrift5">
    <w:name w:val="heading 5"/>
    <w:basedOn w:val="Standard"/>
    <w:next w:val="Textkrper"/>
    <w:link w:val="berschrift5Zchn"/>
    <w:uiPriority w:val="9"/>
    <w:qFormat/>
    <w:pPr>
      <w:numPr>
        <w:ilvl w:val="4"/>
        <w:numId w:val="1"/>
      </w:numPr>
      <w:tabs>
        <w:tab w:val="left" w:pos="1021"/>
      </w:tabs>
      <w:spacing w:after="240"/>
      <w:outlineLvl w:val="4"/>
    </w:pPr>
  </w:style>
  <w:style w:type="paragraph" w:styleId="berschrift6">
    <w:name w:val="heading 6"/>
    <w:aliases w:val="Legal Level 1."/>
    <w:basedOn w:val="Standard"/>
    <w:next w:val="Textkrper"/>
    <w:link w:val="berschrift6Zchn"/>
    <w:uiPriority w:val="9"/>
    <w:qFormat/>
    <w:pPr>
      <w:keepNext/>
      <w:keepLines/>
      <w:numPr>
        <w:ilvl w:val="5"/>
        <w:numId w:val="1"/>
      </w:numPr>
      <w:spacing w:before="140" w:line="244" w:lineRule="exact"/>
      <w:outlineLvl w:val="5"/>
    </w:pPr>
    <w:rPr>
      <w:i/>
    </w:rPr>
  </w:style>
  <w:style w:type="paragraph" w:styleId="berschrift7">
    <w:name w:val="heading 7"/>
    <w:aliases w:val="Legal Level 1.1."/>
    <w:basedOn w:val="Standard"/>
    <w:next w:val="Textkrper"/>
    <w:link w:val="berschrift7Zchn"/>
    <w:uiPriority w:val="9"/>
    <w:qFormat/>
    <w:pPr>
      <w:keepNext/>
      <w:keepLines/>
      <w:numPr>
        <w:ilvl w:val="6"/>
        <w:numId w:val="1"/>
      </w:numPr>
      <w:tabs>
        <w:tab w:val="left" w:pos="680"/>
      </w:tabs>
      <w:spacing w:before="140"/>
      <w:outlineLvl w:val="6"/>
    </w:pPr>
  </w:style>
  <w:style w:type="paragraph" w:styleId="berschrift8">
    <w:name w:val="heading 8"/>
    <w:aliases w:val="Legal Level 1.1.1."/>
    <w:basedOn w:val="Standard"/>
    <w:next w:val="Textkrper"/>
    <w:link w:val="berschrift8Zchn"/>
    <w:uiPriority w:val="9"/>
    <w:qFormat/>
    <w:pPr>
      <w:keepLines/>
      <w:numPr>
        <w:ilvl w:val="7"/>
        <w:numId w:val="1"/>
      </w:numPr>
      <w:spacing w:before="140"/>
      <w:outlineLvl w:val="7"/>
    </w:pPr>
  </w:style>
  <w:style w:type="paragraph" w:styleId="berschrift9">
    <w:name w:val="heading 9"/>
    <w:aliases w:val="Legal Level 1.1.1.1."/>
    <w:basedOn w:val="Standard"/>
    <w:next w:val="Textkrper"/>
    <w:link w:val="berschrift9Zchn"/>
    <w:uiPriority w:val="9"/>
    <w:qFormat/>
    <w:pPr>
      <w:keepLines/>
      <w:numPr>
        <w:ilvl w:val="8"/>
        <w:numId w:val="1"/>
      </w:numPr>
      <w:tabs>
        <w:tab w:val="left" w:pos="680"/>
      </w:tabs>
      <w:spacing w:before="14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F2 Zchn,..F2 Zchn,..F5 Titel 1 Zchn"/>
    <w:basedOn w:val="Absatz-Standardschriftart"/>
    <w:link w:val="berschrift1"/>
    <w:uiPriority w:val="9"/>
    <w:locked/>
    <w:rsid w:val="00FA22BE"/>
    <w:rPr>
      <w:rFonts w:ascii="Arial" w:hAnsi="Arial"/>
      <w:b/>
      <w:sz w:val="32"/>
    </w:rPr>
  </w:style>
  <w:style w:type="character" w:customStyle="1" w:styleId="berschrift2Zchn">
    <w:name w:val="Überschrift 2 Zchn"/>
    <w:aliases w:val="..F6 Titel 2 Zchn,...F3 Zchn,..F3 Zchn,Reset numbering Zchn"/>
    <w:basedOn w:val="Absatz-Standardschriftart"/>
    <w:link w:val="berschrift2"/>
    <w:uiPriority w:val="9"/>
    <w:locked/>
    <w:rsid w:val="00B706F1"/>
    <w:rPr>
      <w:rFonts w:ascii="Arial" w:hAnsi="Arial"/>
      <w:b/>
      <w:sz w:val="24"/>
    </w:rPr>
  </w:style>
  <w:style w:type="character" w:customStyle="1" w:styleId="berschrift3Zchn">
    <w:name w:val="Überschrift 3 Zchn"/>
    <w:aliases w:val="...F4 Zchn,..F4 Zchn,..F7 Titel 3 Zchn,Level 1 - 1 Zchn"/>
    <w:basedOn w:val="Absatz-Standardschriftart"/>
    <w:link w:val="berschrift3"/>
    <w:uiPriority w:val="9"/>
    <w:locked/>
    <w:rsid w:val="0023667D"/>
    <w:rPr>
      <w:rFonts w:ascii="Arial" w:hAnsi="Arial"/>
      <w:b/>
      <w:sz w:val="22"/>
    </w:rPr>
  </w:style>
  <w:style w:type="character" w:customStyle="1" w:styleId="berschrift4Zchn">
    <w:name w:val="Überschrift 4 Zchn"/>
    <w:aliases w:val="..shift_F4 Zchn"/>
    <w:basedOn w:val="Absatz-Standardschriftart"/>
    <w:link w:val="berschrift4"/>
    <w:uiPriority w:val="9"/>
    <w:semiHidden/>
    <w:rPr>
      <w:rFonts w:asciiTheme="minorHAnsi" w:eastAsiaTheme="minorEastAsia" w:hAnsiTheme="minorHAnsi" w:cstheme="minorBidi"/>
      <w:b/>
      <w:bCs/>
      <w:sz w:val="28"/>
      <w:szCs w:val="28"/>
    </w:rPr>
  </w:style>
  <w:style w:type="character" w:customStyle="1" w:styleId="berschrift5Zchn">
    <w:name w:val="Überschrift 5 Zchn"/>
    <w:basedOn w:val="Absatz-Standardschriftart"/>
    <w:link w:val="berschrift5"/>
    <w:uiPriority w:val="9"/>
    <w:semiHidden/>
    <w:rPr>
      <w:rFonts w:asciiTheme="minorHAnsi" w:eastAsiaTheme="minorEastAsia" w:hAnsiTheme="minorHAnsi" w:cstheme="minorBidi"/>
      <w:b/>
      <w:bCs/>
      <w:i/>
      <w:iCs/>
      <w:sz w:val="26"/>
      <w:szCs w:val="26"/>
    </w:rPr>
  </w:style>
  <w:style w:type="character" w:customStyle="1" w:styleId="berschrift6Zchn">
    <w:name w:val="Überschrift 6 Zchn"/>
    <w:aliases w:val="Legal Level 1. Zchn"/>
    <w:basedOn w:val="Absatz-Standardschriftart"/>
    <w:link w:val="berschrift6"/>
    <w:uiPriority w:val="9"/>
    <w:semiHidden/>
    <w:rPr>
      <w:rFonts w:asciiTheme="minorHAnsi" w:eastAsiaTheme="minorEastAsia" w:hAnsiTheme="minorHAnsi" w:cstheme="minorBidi"/>
      <w:b/>
      <w:bCs/>
      <w:sz w:val="22"/>
      <w:szCs w:val="22"/>
    </w:rPr>
  </w:style>
  <w:style w:type="character" w:customStyle="1" w:styleId="berschrift7Zchn">
    <w:name w:val="Überschrift 7 Zchn"/>
    <w:aliases w:val="Legal Level 1.1. Zchn"/>
    <w:basedOn w:val="Absatz-Standardschriftart"/>
    <w:link w:val="berschrift7"/>
    <w:uiPriority w:val="9"/>
    <w:semiHidden/>
    <w:rPr>
      <w:rFonts w:asciiTheme="minorHAnsi" w:eastAsiaTheme="minorEastAsia" w:hAnsiTheme="minorHAnsi" w:cstheme="minorBidi"/>
      <w:sz w:val="24"/>
      <w:szCs w:val="24"/>
    </w:rPr>
  </w:style>
  <w:style w:type="character" w:customStyle="1" w:styleId="berschrift8Zchn">
    <w:name w:val="Überschrift 8 Zchn"/>
    <w:aliases w:val="Legal Level 1.1.1. Zchn"/>
    <w:basedOn w:val="Absatz-Standardschriftart"/>
    <w:link w:val="berschrift8"/>
    <w:uiPriority w:val="9"/>
    <w:semiHidden/>
    <w:rPr>
      <w:rFonts w:asciiTheme="minorHAnsi" w:eastAsiaTheme="minorEastAsia" w:hAnsiTheme="minorHAnsi" w:cstheme="minorBidi"/>
      <w:i/>
      <w:iCs/>
      <w:sz w:val="24"/>
      <w:szCs w:val="24"/>
    </w:rPr>
  </w:style>
  <w:style w:type="character" w:customStyle="1" w:styleId="berschrift9Zchn">
    <w:name w:val="Überschrift 9 Zchn"/>
    <w:aliases w:val="Legal Level 1.1.1.1. Zchn"/>
    <w:basedOn w:val="Absatz-Standardschriftart"/>
    <w:link w:val="berschrift9"/>
    <w:uiPriority w:val="9"/>
    <w:semiHidden/>
    <w:rPr>
      <w:rFonts w:asciiTheme="majorHAnsi" w:eastAsiaTheme="majorEastAsia" w:hAnsiTheme="majorHAnsi" w:cstheme="majorBidi"/>
      <w:sz w:val="22"/>
      <w:szCs w:val="22"/>
    </w:rPr>
  </w:style>
  <w:style w:type="paragraph" w:styleId="Textkrper">
    <w:name w:val="Body Text"/>
    <w:basedOn w:val="Standard"/>
    <w:link w:val="TextkrperZchn"/>
    <w:uiPriority w:val="99"/>
  </w:style>
  <w:style w:type="character" w:customStyle="1" w:styleId="TextkrperZchn">
    <w:name w:val="Textkörper Zchn"/>
    <w:basedOn w:val="Absatz-Standardschriftart"/>
    <w:link w:val="Textkrper"/>
    <w:uiPriority w:val="99"/>
    <w:locked/>
    <w:rsid w:val="00D64FBF"/>
    <w:rPr>
      <w:rFonts w:ascii="Arial" w:hAnsi="Arial"/>
      <w:sz w:val="22"/>
    </w:rPr>
  </w:style>
  <w:style w:type="paragraph" w:customStyle="1" w:styleId="Leerzeile">
    <w:name w:val="Leerzeile"/>
    <w:basedOn w:val="Textkrper"/>
  </w:style>
  <w:style w:type="character" w:styleId="Kommentarzeichen">
    <w:name w:val="annotation reference"/>
    <w:basedOn w:val="Absatz-Standardschriftart"/>
    <w:uiPriority w:val="99"/>
    <w:rPr>
      <w:sz w:val="16"/>
    </w:rPr>
  </w:style>
  <w:style w:type="paragraph" w:styleId="Titel">
    <w:name w:val="Title"/>
    <w:basedOn w:val="Standard"/>
    <w:next w:val="Textkrper"/>
    <w:link w:val="TitelZchn"/>
    <w:uiPriority w:val="10"/>
    <w:qFormat/>
    <w:pPr>
      <w:spacing w:after="240" w:line="240" w:lineRule="auto"/>
    </w:pPr>
    <w:rPr>
      <w:b/>
      <w:sz w:val="48"/>
    </w:rPr>
  </w:style>
  <w:style w:type="character" w:customStyle="1" w:styleId="TitelZchn">
    <w:name w:val="Titel Zchn"/>
    <w:basedOn w:val="Absatz-Standardschriftart"/>
    <w:link w:val="Titel"/>
    <w:uiPriority w:val="10"/>
    <w:rPr>
      <w:rFonts w:asciiTheme="majorHAnsi" w:eastAsiaTheme="majorEastAsia" w:hAnsiTheme="majorHAnsi" w:cstheme="majorBidi"/>
      <w:b/>
      <w:bCs/>
      <w:kern w:val="28"/>
      <w:sz w:val="32"/>
      <w:szCs w:val="32"/>
    </w:rPr>
  </w:style>
  <w:style w:type="paragraph" w:styleId="Abbildungsverzeichnis">
    <w:name w:val="table of figures"/>
    <w:basedOn w:val="Standard"/>
    <w:next w:val="Standard"/>
    <w:uiPriority w:val="99"/>
    <w:rsid w:val="0089338E"/>
    <w:pPr>
      <w:tabs>
        <w:tab w:val="right" w:leader="dot" w:pos="9072"/>
      </w:tabs>
      <w:spacing w:after="60" w:line="240" w:lineRule="auto"/>
    </w:pPr>
  </w:style>
  <w:style w:type="paragraph" w:styleId="Kopfzeile">
    <w:name w:val="header"/>
    <w:basedOn w:val="Standard"/>
    <w:link w:val="KopfzeileZchn"/>
    <w:uiPriority w:val="99"/>
    <w:pPr>
      <w:tabs>
        <w:tab w:val="right" w:pos="9072"/>
      </w:tabs>
      <w:spacing w:after="0"/>
    </w:pPr>
  </w:style>
  <w:style w:type="character" w:customStyle="1" w:styleId="KopfzeileZchn">
    <w:name w:val="Kopfzeile Zchn"/>
    <w:basedOn w:val="Absatz-Standardschriftart"/>
    <w:link w:val="Kopfzeile"/>
    <w:uiPriority w:val="99"/>
    <w:semiHidden/>
    <w:rPr>
      <w:rFonts w:ascii="Arial" w:hAnsi="Arial"/>
      <w:sz w:val="22"/>
    </w:rPr>
  </w:style>
  <w:style w:type="paragraph" w:styleId="Fuzeile">
    <w:name w:val="footer"/>
    <w:basedOn w:val="Standard"/>
    <w:link w:val="FuzeileZchn"/>
    <w:uiPriority w:val="99"/>
    <w:pPr>
      <w:pBdr>
        <w:top w:val="single" w:sz="6" w:space="1" w:color="auto"/>
      </w:pBdr>
      <w:tabs>
        <w:tab w:val="right" w:pos="9072"/>
      </w:tabs>
      <w:spacing w:after="0"/>
    </w:pPr>
  </w:style>
  <w:style w:type="character" w:customStyle="1" w:styleId="FuzeileZchn">
    <w:name w:val="Fußzeile Zchn"/>
    <w:basedOn w:val="Absatz-Standardschriftart"/>
    <w:link w:val="Fuzeile"/>
    <w:uiPriority w:val="99"/>
    <w:semiHidden/>
    <w:rPr>
      <w:rFonts w:ascii="Arial" w:hAnsi="Arial"/>
      <w:sz w:val="22"/>
    </w:rPr>
  </w:style>
  <w:style w:type="paragraph" w:customStyle="1" w:styleId="Abbildung">
    <w:name w:val="Abbildung"/>
    <w:next w:val="Standard"/>
    <w:autoRedefine/>
    <w:qFormat/>
    <w:rsid w:val="009B722F"/>
    <w:pPr>
      <w:keepNext/>
      <w:keepLines/>
      <w:spacing w:before="140" w:after="140"/>
      <w:jc w:val="center"/>
    </w:pPr>
    <w:rPr>
      <w:rFonts w:ascii="Arial" w:hAnsi="Arial"/>
      <w:noProof/>
      <w:lang w:val="en-GB" w:eastAsia="en-US"/>
    </w:rPr>
  </w:style>
  <w:style w:type="paragraph" w:styleId="Beschriftung">
    <w:name w:val="caption"/>
    <w:basedOn w:val="Standard"/>
    <w:next w:val="Standard"/>
    <w:autoRedefine/>
    <w:uiPriority w:val="35"/>
    <w:qFormat/>
    <w:rsid w:val="000D1394"/>
    <w:pPr>
      <w:spacing w:before="60" w:after="240" w:line="240" w:lineRule="auto"/>
    </w:pPr>
    <w:rPr>
      <w:b/>
      <w:sz w:val="18"/>
    </w:rPr>
  </w:style>
  <w:style w:type="character" w:styleId="Funotenzeichen">
    <w:name w:val="footnote reference"/>
    <w:basedOn w:val="Absatz-Standardschriftart"/>
    <w:uiPriority w:val="99"/>
    <w:rPr>
      <w:rFonts w:ascii="Arial" w:hAnsi="Arial"/>
      <w:sz w:val="20"/>
      <w:vertAlign w:val="superscript"/>
    </w:rPr>
  </w:style>
  <w:style w:type="paragraph" w:customStyle="1" w:styleId="Fuzeilegerade">
    <w:name w:val="Fußzeile gerade"/>
    <w:basedOn w:val="Fuzeile"/>
  </w:style>
  <w:style w:type="paragraph" w:customStyle="1" w:styleId="Fuzeileungerade">
    <w:name w:val="Fußzeile ungerade"/>
    <w:basedOn w:val="Fuzeile"/>
  </w:style>
  <w:style w:type="paragraph" w:customStyle="1" w:styleId="Nebentitel">
    <w:name w:val="Nebentitel"/>
    <w:basedOn w:val="Titel"/>
    <w:rPr>
      <w:sz w:val="32"/>
    </w:rPr>
  </w:style>
  <w:style w:type="paragraph" w:styleId="Standardeinzug">
    <w:name w:val="Normal Indent"/>
    <w:basedOn w:val="Standard"/>
    <w:uiPriority w:val="99"/>
    <w:pPr>
      <w:ind w:left="340"/>
    </w:pPr>
  </w:style>
  <w:style w:type="character" w:styleId="Seitenzahl">
    <w:name w:val="page number"/>
    <w:basedOn w:val="Absatz-Standardschriftart"/>
    <w:uiPriority w:val="99"/>
    <w:rPr>
      <w:rFonts w:ascii="Arial" w:hAnsi="Arial"/>
      <w:sz w:val="24"/>
    </w:rPr>
  </w:style>
  <w:style w:type="paragraph" w:customStyle="1" w:styleId="Dokumenttitel">
    <w:name w:val="Dokumenttitel"/>
    <w:basedOn w:val="Standard"/>
    <w:pPr>
      <w:keepNext/>
      <w:keepLines/>
      <w:tabs>
        <w:tab w:val="num" w:pos="6380"/>
      </w:tabs>
      <w:ind w:left="6380" w:hanging="567"/>
    </w:pPr>
    <w:rPr>
      <w:b/>
      <w:sz w:val="32"/>
    </w:rPr>
  </w:style>
  <w:style w:type="paragraph" w:styleId="Verzeichnis9">
    <w:name w:val="toc 9"/>
    <w:basedOn w:val="Standard"/>
    <w:next w:val="Standard"/>
    <w:uiPriority w:val="39"/>
    <w:pPr>
      <w:tabs>
        <w:tab w:val="right" w:leader="dot" w:pos="9071"/>
      </w:tabs>
      <w:ind w:left="1763"/>
    </w:pPr>
    <w:rPr>
      <w:sz w:val="18"/>
    </w:rPr>
  </w:style>
  <w:style w:type="paragraph" w:styleId="Verzeichnis1">
    <w:name w:val="toc 1"/>
    <w:basedOn w:val="Standard"/>
    <w:uiPriority w:val="39"/>
    <w:pPr>
      <w:tabs>
        <w:tab w:val="right" w:leader="dot" w:pos="9071"/>
      </w:tabs>
      <w:spacing w:before="120"/>
    </w:pPr>
    <w:rPr>
      <w:b/>
    </w:rPr>
  </w:style>
  <w:style w:type="paragraph" w:styleId="Verzeichnis2">
    <w:name w:val="toc 2"/>
    <w:basedOn w:val="Standard"/>
    <w:autoRedefine/>
    <w:uiPriority w:val="39"/>
    <w:rsid w:val="00A0625E"/>
    <w:pPr>
      <w:tabs>
        <w:tab w:val="left" w:pos="907"/>
        <w:tab w:val="right" w:leader="dot" w:pos="9071"/>
      </w:tabs>
      <w:spacing w:after="100" w:line="280" w:lineRule="exact"/>
      <w:ind w:left="425"/>
    </w:pPr>
  </w:style>
  <w:style w:type="paragraph" w:styleId="Verzeichnis3">
    <w:name w:val="toc 3"/>
    <w:basedOn w:val="Standard"/>
    <w:uiPriority w:val="39"/>
    <w:rsid w:val="00F95DD1"/>
    <w:pPr>
      <w:tabs>
        <w:tab w:val="left" w:pos="1361"/>
        <w:tab w:val="right" w:leader="dot" w:pos="9072"/>
      </w:tabs>
      <w:ind w:left="629"/>
      <w:contextualSpacing/>
    </w:pPr>
    <w:rPr>
      <w:noProof/>
    </w:rPr>
  </w:style>
  <w:style w:type="paragraph" w:styleId="Verzeichnis4">
    <w:name w:val="toc 4"/>
    <w:basedOn w:val="Standard"/>
    <w:uiPriority w:val="39"/>
    <w:pPr>
      <w:tabs>
        <w:tab w:val="left" w:pos="1701"/>
        <w:tab w:val="right" w:leader="dot" w:pos="9071"/>
      </w:tabs>
      <w:ind w:left="833"/>
    </w:pPr>
  </w:style>
  <w:style w:type="paragraph" w:styleId="Verzeichnis5">
    <w:name w:val="toc 5"/>
    <w:basedOn w:val="Standard"/>
    <w:uiPriority w:val="39"/>
    <w:pPr>
      <w:tabs>
        <w:tab w:val="left" w:pos="2041"/>
        <w:tab w:val="right" w:leader="dot" w:pos="9071"/>
      </w:tabs>
      <w:ind w:left="1038"/>
    </w:pPr>
  </w:style>
  <w:style w:type="paragraph" w:styleId="Verzeichnis6">
    <w:name w:val="toc 6"/>
    <w:basedOn w:val="Standard"/>
    <w:uiPriority w:val="39"/>
    <w:pPr>
      <w:tabs>
        <w:tab w:val="right" w:leader="dot" w:pos="9071"/>
      </w:tabs>
      <w:ind w:left="1225"/>
    </w:pPr>
    <w:rPr>
      <w:sz w:val="18"/>
    </w:rPr>
  </w:style>
  <w:style w:type="paragraph" w:styleId="Verzeichnis7">
    <w:name w:val="toc 7"/>
    <w:basedOn w:val="Standard"/>
    <w:uiPriority w:val="39"/>
    <w:pPr>
      <w:tabs>
        <w:tab w:val="right" w:leader="dot" w:pos="9071"/>
      </w:tabs>
      <w:ind w:left="1355"/>
    </w:pPr>
    <w:rPr>
      <w:sz w:val="18"/>
    </w:rPr>
  </w:style>
  <w:style w:type="paragraph" w:styleId="Verzeichnis8">
    <w:name w:val="toc 8"/>
    <w:basedOn w:val="Standard"/>
    <w:uiPriority w:val="39"/>
    <w:pPr>
      <w:tabs>
        <w:tab w:val="right" w:leader="dot" w:pos="9071"/>
      </w:tabs>
      <w:ind w:left="1559"/>
    </w:pPr>
    <w:rPr>
      <w:sz w:val="18"/>
    </w:rPr>
  </w:style>
  <w:style w:type="paragraph" w:customStyle="1" w:styleId="Dokumentname">
    <w:name w:val="Dokumentname"/>
    <w:basedOn w:val="Standard"/>
    <w:next w:val="Standard"/>
    <w:pPr>
      <w:spacing w:line="288" w:lineRule="auto"/>
    </w:pPr>
    <w:rPr>
      <w:sz w:val="12"/>
      <w:szCs w:val="22"/>
      <w:lang w:eastAsia="de-DE"/>
    </w:rPr>
  </w:style>
  <w:style w:type="paragraph" w:styleId="Funotentext">
    <w:name w:val="footnote text"/>
    <w:basedOn w:val="Standard"/>
    <w:link w:val="FunotentextZchn"/>
    <w:semiHidden/>
  </w:style>
  <w:style w:type="character" w:customStyle="1" w:styleId="FunotentextZchn">
    <w:name w:val="Fußnotentext Zchn"/>
    <w:basedOn w:val="Absatz-Standardschriftart"/>
    <w:link w:val="Funotentext"/>
    <w:semiHidden/>
    <w:locked/>
    <w:rsid w:val="00EB64A6"/>
    <w:rPr>
      <w:rFonts w:ascii="Arial" w:hAnsi="Arial" w:cs="Times New Roman"/>
      <w:sz w:val="22"/>
    </w:rPr>
  </w:style>
  <w:style w:type="paragraph" w:customStyle="1" w:styleId="Anhang">
    <w:name w:val="Anhang"/>
    <w:basedOn w:val="berschrift1"/>
    <w:next w:val="Textkrper"/>
    <w:pPr>
      <w:numPr>
        <w:numId w:val="52"/>
      </w:numPr>
    </w:pPr>
  </w:style>
  <w:style w:type="paragraph" w:customStyle="1" w:styleId="AbkrzungenReferenzen">
    <w:name w:val="Abkürzungen/Referenzen"/>
    <w:basedOn w:val="Standard"/>
    <w:pPr>
      <w:keepLines/>
      <w:tabs>
        <w:tab w:val="left" w:pos="1418"/>
      </w:tabs>
      <w:spacing w:before="60" w:after="60" w:line="280" w:lineRule="atLeast"/>
      <w:ind w:left="1418" w:hanging="1418"/>
    </w:pPr>
  </w:style>
  <w:style w:type="character" w:styleId="Hyperlink">
    <w:name w:val="Hyperlink"/>
    <w:basedOn w:val="Absatz-Standardschriftart"/>
    <w:uiPriority w:val="99"/>
    <w:rPr>
      <w:rFonts w:ascii="Helvetica" w:hAnsi="Helvetica"/>
      <w:color w:val="0000FF"/>
      <w:sz w:val="20"/>
      <w:u w:val="single"/>
    </w:rPr>
  </w:style>
  <w:style w:type="character" w:styleId="BesuchterHyperlink">
    <w:name w:val="FollowedHyperlink"/>
    <w:basedOn w:val="Absatz-Standardschriftart"/>
    <w:uiPriority w:val="99"/>
    <w:rPr>
      <w:rFonts w:ascii="Arial" w:hAnsi="Arial"/>
      <w:color w:val="800080"/>
      <w:u w:val="single"/>
    </w:rPr>
  </w:style>
  <w:style w:type="paragraph" w:customStyle="1" w:styleId="Hinweisverborgen">
    <w:name w:val="Hinweis / verborgen"/>
    <w:basedOn w:val="Standard"/>
    <w:pPr>
      <w:spacing w:line="280" w:lineRule="atLeast"/>
      <w:ind w:left="227" w:hanging="227"/>
      <w:jc w:val="both"/>
    </w:pPr>
    <w:rPr>
      <w:vanish/>
      <w:color w:val="FF0000"/>
      <w:sz w:val="16"/>
    </w:rPr>
  </w:style>
  <w:style w:type="paragraph" w:customStyle="1" w:styleId="Begriff">
    <w:name w:val="Begriff"/>
    <w:basedOn w:val="Textkrper"/>
    <w:rPr>
      <w:b/>
    </w:rPr>
  </w:style>
  <w:style w:type="paragraph" w:customStyle="1" w:styleId="Begriffsdefinition">
    <w:name w:val="Begriffsdefinition"/>
    <w:basedOn w:val="Textkrper"/>
    <w:pPr>
      <w:ind w:left="851"/>
    </w:pPr>
  </w:style>
  <w:style w:type="paragraph" w:customStyle="1" w:styleId="Erklrungstext">
    <w:name w:val="Erklärungstext"/>
    <w:basedOn w:val="Standard"/>
    <w:pPr>
      <w:pBdr>
        <w:top w:val="double" w:sz="4" w:space="1" w:color="auto"/>
        <w:left w:val="double" w:sz="4" w:space="4" w:color="auto"/>
        <w:bottom w:val="double" w:sz="4" w:space="1" w:color="auto"/>
        <w:right w:val="double" w:sz="4" w:space="4" w:color="auto"/>
      </w:pBdr>
      <w:shd w:val="pct30" w:color="FFFF00" w:fill="auto"/>
      <w:spacing w:after="0" w:line="240" w:lineRule="auto"/>
    </w:pPr>
    <w:rPr>
      <w:sz w:val="20"/>
      <w:lang w:eastAsia="de-DE"/>
    </w:rPr>
  </w:style>
  <w:style w:type="paragraph" w:customStyle="1" w:styleId="Tab-Zeile10">
    <w:name w:val="Tab-Zeile10"/>
    <w:basedOn w:val="Standard"/>
    <w:pPr>
      <w:keepLines/>
      <w:spacing w:before="60" w:after="60" w:line="280" w:lineRule="atLeast"/>
    </w:pPr>
  </w:style>
  <w:style w:type="paragraph" w:customStyle="1" w:styleId="Tab-Zeile10Titel">
    <w:name w:val="Tab-Zeile10 Titel"/>
    <w:basedOn w:val="Tab-Zeile10"/>
    <w:pPr>
      <w:keepNext/>
      <w:shd w:val="solid" w:color="auto" w:fill="auto"/>
      <w:spacing w:line="240" w:lineRule="auto"/>
    </w:pPr>
    <w:rPr>
      <w:i/>
      <w:color w:val="FFFFFF"/>
      <w:sz w:val="18"/>
    </w:rPr>
  </w:style>
  <w:style w:type="paragraph" w:styleId="Dokumentstruktur">
    <w:name w:val="Document Map"/>
    <w:basedOn w:val="Standard"/>
    <w:link w:val="DokumentstrukturZchn"/>
    <w:uiPriority w:val="99"/>
    <w:semiHidden/>
    <w:pPr>
      <w:shd w:val="clear" w:color="auto" w:fill="000080"/>
    </w:pPr>
    <w:rPr>
      <w:rFonts w:ascii="Tahoma" w:hAnsi="Tahoma" w:cs="Tahoma"/>
    </w:rPr>
  </w:style>
  <w:style w:type="character" w:customStyle="1" w:styleId="DokumentstrukturZchn">
    <w:name w:val="Dokumentstruktur Zchn"/>
    <w:basedOn w:val="Absatz-Standardschriftart"/>
    <w:link w:val="Dokumentstruktur"/>
    <w:uiPriority w:val="99"/>
    <w:semiHidden/>
    <w:rPr>
      <w:rFonts w:ascii="Tahoma" w:hAnsi="Tahoma" w:cs="Tahoma"/>
      <w:sz w:val="16"/>
      <w:szCs w:val="16"/>
    </w:rPr>
  </w:style>
  <w:style w:type="paragraph" w:styleId="Kommentartext">
    <w:name w:val="annotation text"/>
    <w:basedOn w:val="Standard"/>
    <w:link w:val="KommentartextZchn"/>
    <w:uiPriority w:val="99"/>
    <w:rsid w:val="000B5DFE"/>
    <w:rPr>
      <w:sz w:val="20"/>
    </w:rPr>
  </w:style>
  <w:style w:type="character" w:customStyle="1" w:styleId="KommentartextZchn">
    <w:name w:val="Kommentartext Zchn"/>
    <w:basedOn w:val="Absatz-Standardschriftart"/>
    <w:link w:val="Kommentartext"/>
    <w:uiPriority w:val="99"/>
    <w:locked/>
    <w:rsid w:val="00C65342"/>
    <w:rPr>
      <w:rFonts w:ascii="Arial" w:hAnsi="Arial"/>
      <w:lang w:val="de-CH" w:eastAsia="de-CH"/>
    </w:rPr>
  </w:style>
  <w:style w:type="paragraph" w:styleId="Kommentarthema">
    <w:name w:val="annotation subject"/>
    <w:basedOn w:val="Kommentartext"/>
    <w:next w:val="Kommentartext"/>
    <w:link w:val="KommentarthemaZchn"/>
    <w:uiPriority w:val="99"/>
    <w:semiHidden/>
    <w:rsid w:val="000B5DFE"/>
    <w:rPr>
      <w:b/>
      <w:bCs/>
    </w:rPr>
  </w:style>
  <w:style w:type="character" w:customStyle="1" w:styleId="KommentarthemaZchn">
    <w:name w:val="Kommentarthema Zchn"/>
    <w:basedOn w:val="KommentartextZchn"/>
    <w:link w:val="Kommentarthema"/>
    <w:uiPriority w:val="99"/>
    <w:semiHidden/>
    <w:rPr>
      <w:rFonts w:ascii="Arial" w:hAnsi="Arial"/>
      <w:b/>
      <w:bCs/>
      <w:lang w:val="de-CH" w:eastAsia="de-CH"/>
    </w:rPr>
  </w:style>
  <w:style w:type="paragraph" w:styleId="Sprechblasentext">
    <w:name w:val="Balloon Text"/>
    <w:basedOn w:val="Standard"/>
    <w:link w:val="SprechblasentextZchn"/>
    <w:uiPriority w:val="99"/>
    <w:semiHidden/>
    <w:rsid w:val="000B5DFE"/>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Pr>
      <w:rFonts w:ascii="Tahoma" w:hAnsi="Tahoma" w:cs="Tahoma"/>
      <w:sz w:val="16"/>
      <w:szCs w:val="16"/>
    </w:rPr>
  </w:style>
  <w:style w:type="paragraph" w:styleId="StandardWeb">
    <w:name w:val="Normal (Web)"/>
    <w:basedOn w:val="Standard"/>
    <w:uiPriority w:val="99"/>
    <w:rsid w:val="00BB7F13"/>
    <w:pPr>
      <w:spacing w:before="100" w:beforeAutospacing="1" w:after="100" w:afterAutospacing="1" w:line="240" w:lineRule="auto"/>
    </w:pPr>
    <w:rPr>
      <w:rFonts w:ascii="Times New Roman" w:hAnsi="Times New Roman"/>
      <w:sz w:val="24"/>
      <w:szCs w:val="24"/>
      <w:lang w:eastAsia="ko-KR"/>
    </w:rPr>
  </w:style>
  <w:style w:type="paragraph" w:styleId="berarbeitung">
    <w:name w:val="Revision"/>
    <w:hidden/>
    <w:uiPriority w:val="99"/>
    <w:semiHidden/>
    <w:rsid w:val="0083780D"/>
    <w:rPr>
      <w:rFonts w:ascii="Arial" w:hAnsi="Arial"/>
      <w:sz w:val="22"/>
    </w:rPr>
  </w:style>
  <w:style w:type="table" w:styleId="Tabellenraster">
    <w:name w:val="Table Grid"/>
    <w:basedOn w:val="NormaleTabelle"/>
    <w:rsid w:val="00E958EE"/>
    <w:pPr>
      <w:spacing w:after="120" w:line="30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A77B2"/>
    <w:pPr>
      <w:spacing w:after="0" w:line="240" w:lineRule="auto"/>
      <w:ind w:left="720"/>
      <w:contextualSpacing/>
    </w:pPr>
    <w:rPr>
      <w:rFonts w:ascii="Calibri" w:hAnsi="Calibri"/>
      <w:szCs w:val="22"/>
      <w:lang w:eastAsia="en-US"/>
    </w:rPr>
  </w:style>
  <w:style w:type="paragraph" w:customStyle="1" w:styleId="Default">
    <w:name w:val="Default"/>
    <w:rsid w:val="007D0AA5"/>
    <w:pPr>
      <w:autoSpaceDE w:val="0"/>
      <w:autoSpaceDN w:val="0"/>
      <w:adjustRightInd w:val="0"/>
    </w:pPr>
    <w:rPr>
      <w:rFonts w:ascii="TheSans Swisscom Light" w:hAnsi="TheSans Swisscom Light" w:cs="TheSans Swisscom Light"/>
      <w:color w:val="000000"/>
      <w:sz w:val="24"/>
      <w:szCs w:val="24"/>
      <w:lang w:eastAsia="en-US"/>
    </w:rPr>
  </w:style>
  <w:style w:type="paragraph" w:styleId="NurText">
    <w:name w:val="Plain Text"/>
    <w:basedOn w:val="Standard"/>
    <w:link w:val="NurTextZchn"/>
    <w:uiPriority w:val="99"/>
    <w:unhideWhenUsed/>
    <w:rsid w:val="00595AEA"/>
    <w:pPr>
      <w:spacing w:after="0" w:line="240" w:lineRule="auto"/>
    </w:pPr>
    <w:rPr>
      <w:rFonts w:ascii="Calibri" w:hAnsi="Calibri"/>
      <w:szCs w:val="21"/>
      <w:lang w:eastAsia="en-US"/>
    </w:rPr>
  </w:style>
  <w:style w:type="character" w:customStyle="1" w:styleId="NurTextZchn">
    <w:name w:val="Nur Text Zchn"/>
    <w:basedOn w:val="Absatz-Standardschriftart"/>
    <w:link w:val="NurText"/>
    <w:uiPriority w:val="99"/>
    <w:locked/>
    <w:rsid w:val="00595AEA"/>
    <w:rPr>
      <w:rFonts w:ascii="Calibri" w:eastAsia="Times New Roman" w:hAnsi="Calibri"/>
      <w:sz w:val="21"/>
      <w:lang w:val="x-none" w:eastAsia="en-US"/>
    </w:rPr>
  </w:style>
  <w:style w:type="character" w:customStyle="1" w:styleId="WW8Num14z1">
    <w:name w:val="WW8Num14z1"/>
    <w:rsid w:val="008A1712"/>
    <w:rPr>
      <w:rFonts w:ascii="Courier New" w:hAnsi="Courier New"/>
    </w:rPr>
  </w:style>
  <w:style w:type="paragraph" w:styleId="KeinLeerraum">
    <w:name w:val="No Spacing"/>
    <w:uiPriority w:val="1"/>
    <w:qFormat/>
    <w:rsid w:val="00430193"/>
    <w:rPr>
      <w:rFonts w:ascii="Arial" w:hAnsi="Arial"/>
      <w:sz w:val="22"/>
    </w:rPr>
  </w:style>
  <w:style w:type="paragraph" w:customStyle="1" w:styleId="Standard85">
    <w:name w:val="Standard 8.5"/>
    <w:basedOn w:val="Standard"/>
    <w:link w:val="Standard85Zchn"/>
    <w:qFormat/>
    <w:rsid w:val="00E008F2"/>
    <w:pPr>
      <w:spacing w:line="260" w:lineRule="auto"/>
    </w:pPr>
    <w:rPr>
      <w:sz w:val="17"/>
      <w:szCs w:val="17"/>
      <w:lang w:eastAsia="en-US"/>
    </w:rPr>
  </w:style>
  <w:style w:type="character" w:customStyle="1" w:styleId="Standard85Zchn">
    <w:name w:val="Standard 8.5 Zchn"/>
    <w:basedOn w:val="Absatz-Standardschriftart"/>
    <w:link w:val="Standard85"/>
    <w:locked/>
    <w:rsid w:val="00E008F2"/>
    <w:rPr>
      <w:rFonts w:ascii="Arial" w:eastAsia="Times New Roman" w:hAnsi="Arial" w:cs="Times New Roman"/>
      <w:sz w:val="17"/>
      <w:szCs w:val="17"/>
      <w:lang w:val="x-none" w:eastAsia="en-US"/>
    </w:rPr>
  </w:style>
  <w:style w:type="table" w:customStyle="1" w:styleId="Gitternetztabelle21">
    <w:name w:val="Gitternetztabelle 21"/>
    <w:basedOn w:val="NormaleTabelle"/>
    <w:uiPriority w:val="47"/>
    <w:rsid w:val="00AD72F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rFonts w:cs="Times New Roman"/>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rFonts w:cs="Times New Roman"/>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table" w:customStyle="1" w:styleId="Gitternetztabelle31">
    <w:name w:val="Gitternetztabelle 31"/>
    <w:basedOn w:val="NormaleTabelle"/>
    <w:uiPriority w:val="48"/>
    <w:rsid w:val="00AD72F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rFonts w:cs="Times New Roman"/>
        <w:b/>
        <w:bCs/>
      </w:rPr>
      <w:tblPr/>
      <w:tcPr>
        <w:tcBorders>
          <w:top w:val="nil"/>
          <w:left w:val="nil"/>
          <w:right w:val="nil"/>
          <w:insideH w:val="nil"/>
          <w:insideV w:val="nil"/>
        </w:tcBorders>
        <w:shd w:val="clear" w:color="auto" w:fill="FFFFFF" w:themeFill="background1"/>
      </w:tcPr>
    </w:tblStylePr>
    <w:tblStylePr w:type="lastRow">
      <w:rPr>
        <w:rFonts w:cs="Times New Roman"/>
        <w:b/>
        <w:bCs/>
      </w:rPr>
      <w:tblPr/>
      <w:tcPr>
        <w:tcBorders>
          <w:left w:val="nil"/>
          <w:bottom w:val="nil"/>
          <w:right w:val="nil"/>
          <w:insideH w:val="nil"/>
          <w:insideV w:val="nil"/>
        </w:tcBorders>
        <w:shd w:val="clear" w:color="auto" w:fill="FFFFFF" w:themeFill="background1"/>
      </w:tcPr>
    </w:tblStylePr>
    <w:tblStylePr w:type="firstCol">
      <w:pPr>
        <w:jc w:val="right"/>
      </w:pPr>
      <w:rPr>
        <w:rFonts w:cs="Times New Roman"/>
        <w:i/>
        <w:iCs/>
      </w:rPr>
      <w:tblPr/>
      <w:tcPr>
        <w:tcBorders>
          <w:top w:val="nil"/>
          <w:left w:val="nil"/>
          <w:bottom w:val="nil"/>
          <w:insideH w:val="nil"/>
          <w:insideV w:val="nil"/>
        </w:tcBorders>
        <w:shd w:val="clear" w:color="auto" w:fill="FFFFFF" w:themeFill="background1"/>
      </w:tcPr>
    </w:tblStylePr>
    <w:tblStylePr w:type="lastCol">
      <w:rPr>
        <w:rFonts w:cs="Times New Roman"/>
        <w:i/>
        <w:iCs/>
      </w:rPr>
      <w:tblPr/>
      <w:tcPr>
        <w:tcBorders>
          <w:top w:val="nil"/>
          <w:bottom w:val="nil"/>
          <w:right w:val="nil"/>
          <w:insideH w:val="nil"/>
          <w:insideV w:val="nil"/>
        </w:tcBorders>
        <w:shd w:val="clear" w:color="auto" w:fill="FFFFFF" w:themeFill="background1"/>
      </w:tc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tblStylePr w:type="neCell">
      <w:rPr>
        <w:rFonts w:cs="Times New Roman"/>
      </w:rPr>
      <w:tblPr/>
      <w:tcPr>
        <w:tcBorders>
          <w:bottom w:val="single" w:sz="4" w:space="0" w:color="666666" w:themeColor="text1" w:themeTint="99"/>
        </w:tcBorders>
      </w:tcPr>
    </w:tblStylePr>
    <w:tblStylePr w:type="nwCell">
      <w:rPr>
        <w:rFonts w:cs="Times New Roman"/>
      </w:rPr>
      <w:tblPr/>
      <w:tcPr>
        <w:tcBorders>
          <w:bottom w:val="single" w:sz="4" w:space="0" w:color="666666" w:themeColor="text1" w:themeTint="99"/>
        </w:tcBorders>
      </w:tcPr>
    </w:tblStylePr>
    <w:tblStylePr w:type="seCell">
      <w:rPr>
        <w:rFonts w:cs="Times New Roman"/>
      </w:rPr>
      <w:tblPr/>
      <w:tcPr>
        <w:tcBorders>
          <w:top w:val="single" w:sz="4" w:space="0" w:color="666666" w:themeColor="text1" w:themeTint="99"/>
        </w:tcBorders>
      </w:tcPr>
    </w:tblStylePr>
    <w:tblStylePr w:type="swCell">
      <w:rPr>
        <w:rFonts w:cs="Times New Roman"/>
      </w:rPr>
      <w:tblPr/>
      <w:tcPr>
        <w:tcBorders>
          <w:top w:val="single" w:sz="4" w:space="0" w:color="666666" w:themeColor="text1" w:themeTint="99"/>
        </w:tcBorders>
      </w:tcPr>
    </w:tblStylePr>
  </w:style>
  <w:style w:type="character" w:styleId="Hervorhebung">
    <w:name w:val="Emphasis"/>
    <w:basedOn w:val="Absatz-Standardschriftart"/>
    <w:uiPriority w:val="20"/>
    <w:qFormat/>
    <w:rsid w:val="00276078"/>
    <w:rPr>
      <w:rFonts w:cs="Times New Roman"/>
      <w:b/>
      <w:bCs/>
    </w:rPr>
  </w:style>
  <w:style w:type="table" w:customStyle="1" w:styleId="TabellemithellemGitternetz1">
    <w:name w:val="Tabelle mit hellem Gitternetz1"/>
    <w:basedOn w:val="NormaleTabelle"/>
    <w:uiPriority w:val="40"/>
    <w:rsid w:val="00781DD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
    <w:name w:val="Table Grid1"/>
    <w:basedOn w:val="NormaleTabelle"/>
    <w:next w:val="Tabellenraster"/>
    <w:rsid w:val="00014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nhangA1">
    <w:name w:val="Anhang A.1"/>
    <w:basedOn w:val="Anhang"/>
    <w:next w:val="Textkrper"/>
    <w:link w:val="AnhangA1Zchn"/>
    <w:qFormat/>
    <w:rsid w:val="00D7788C"/>
    <w:pPr>
      <w:numPr>
        <w:ilvl w:val="1"/>
      </w:numPr>
    </w:pPr>
  </w:style>
  <w:style w:type="paragraph" w:customStyle="1" w:styleId="berschrift11">
    <w:name w:val="Überschrift 11"/>
    <w:basedOn w:val="Standard"/>
    <w:rsid w:val="00C859CF"/>
    <w:pPr>
      <w:numPr>
        <w:numId w:val="51"/>
      </w:numPr>
    </w:pPr>
  </w:style>
  <w:style w:type="character" w:customStyle="1" w:styleId="AnhangA1Zchn">
    <w:name w:val="Anhang A.1 Zchn"/>
    <w:basedOn w:val="berschrift2Zchn"/>
    <w:link w:val="AnhangA1"/>
    <w:rsid w:val="00EA4D7D"/>
    <w:rPr>
      <w:rFonts w:ascii="Arial" w:hAnsi="Arial"/>
      <w:b/>
      <w:bCs/>
      <w:sz w:val="32"/>
    </w:rPr>
  </w:style>
  <w:style w:type="paragraph" w:customStyle="1" w:styleId="berschrift21">
    <w:name w:val="Überschrift 21"/>
    <w:basedOn w:val="Standard"/>
    <w:rsid w:val="00C859CF"/>
    <w:pPr>
      <w:numPr>
        <w:ilvl w:val="1"/>
        <w:numId w:val="51"/>
      </w:numPr>
    </w:pPr>
  </w:style>
  <w:style w:type="paragraph" w:customStyle="1" w:styleId="berschrift31">
    <w:name w:val="Überschrift 31"/>
    <w:basedOn w:val="Standard"/>
    <w:rsid w:val="00C859CF"/>
    <w:pPr>
      <w:numPr>
        <w:ilvl w:val="2"/>
        <w:numId w:val="51"/>
      </w:numPr>
    </w:pPr>
  </w:style>
  <w:style w:type="paragraph" w:customStyle="1" w:styleId="berschrift41">
    <w:name w:val="Überschrift 41"/>
    <w:basedOn w:val="Standard"/>
    <w:rsid w:val="00C859CF"/>
    <w:pPr>
      <w:numPr>
        <w:ilvl w:val="3"/>
        <w:numId w:val="51"/>
      </w:numPr>
    </w:pPr>
  </w:style>
  <w:style w:type="paragraph" w:customStyle="1" w:styleId="berschrift51">
    <w:name w:val="Überschrift 51"/>
    <w:basedOn w:val="Standard"/>
    <w:rsid w:val="00C859CF"/>
    <w:pPr>
      <w:numPr>
        <w:ilvl w:val="4"/>
        <w:numId w:val="51"/>
      </w:numPr>
    </w:pPr>
  </w:style>
  <w:style w:type="paragraph" w:customStyle="1" w:styleId="berschrift61">
    <w:name w:val="Überschrift 61"/>
    <w:basedOn w:val="Standard"/>
    <w:rsid w:val="00C859CF"/>
    <w:pPr>
      <w:numPr>
        <w:ilvl w:val="5"/>
        <w:numId w:val="51"/>
      </w:numPr>
    </w:pPr>
  </w:style>
  <w:style w:type="paragraph" w:customStyle="1" w:styleId="berschrift71">
    <w:name w:val="Überschrift 71"/>
    <w:basedOn w:val="Standard"/>
    <w:rsid w:val="00C859CF"/>
    <w:pPr>
      <w:numPr>
        <w:ilvl w:val="6"/>
        <w:numId w:val="51"/>
      </w:numPr>
    </w:pPr>
  </w:style>
  <w:style w:type="paragraph" w:customStyle="1" w:styleId="berschrift81">
    <w:name w:val="Überschrift 81"/>
    <w:basedOn w:val="Standard"/>
    <w:rsid w:val="00C859CF"/>
    <w:pPr>
      <w:numPr>
        <w:ilvl w:val="7"/>
        <w:numId w:val="51"/>
      </w:numPr>
    </w:pPr>
  </w:style>
  <w:style w:type="paragraph" w:customStyle="1" w:styleId="berschrift91">
    <w:name w:val="Überschrift 91"/>
    <w:basedOn w:val="Standard"/>
    <w:rsid w:val="00C859CF"/>
    <w:pPr>
      <w:numPr>
        <w:ilvl w:val="8"/>
        <w:numId w:val="51"/>
      </w:numPr>
    </w:pPr>
  </w:style>
  <w:style w:type="table" w:customStyle="1" w:styleId="Tabellenraster1">
    <w:name w:val="Tabellenraster1"/>
    <w:basedOn w:val="NormaleTabelle"/>
    <w:next w:val="Tabellenraster"/>
    <w:rsid w:val="00E26945"/>
    <w:rPr>
      <w:lang w:val="en-US"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ittlereSchattierung1-Akzent1">
    <w:name w:val="Medium Shading 1 Accent 1"/>
    <w:basedOn w:val="NormaleTabelle"/>
    <w:uiPriority w:val="63"/>
    <w:rsid w:val="00F75650"/>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F7565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Literaturverzeichnis">
    <w:name w:val="Bibliography"/>
    <w:basedOn w:val="Standard"/>
    <w:next w:val="Standard"/>
    <w:uiPriority w:val="37"/>
    <w:unhideWhenUsed/>
    <w:rsid w:val="00004D7E"/>
  </w:style>
  <w:style w:type="character" w:customStyle="1" w:styleId="Erwhnung1">
    <w:name w:val="Erwähnung1"/>
    <w:basedOn w:val="Absatz-Standardschriftart"/>
    <w:uiPriority w:val="99"/>
    <w:semiHidden/>
    <w:unhideWhenUsed/>
    <w:rsid w:val="00B105CD"/>
    <w:rPr>
      <w:color w:val="2B579A"/>
      <w:shd w:val="clear" w:color="auto" w:fill="E6E6E6"/>
    </w:rPr>
  </w:style>
  <w:style w:type="character" w:customStyle="1" w:styleId="NichtaufgelsteErwhnung1">
    <w:name w:val="Nicht aufgelöste Erwähnung1"/>
    <w:basedOn w:val="Absatz-Standardschriftart"/>
    <w:uiPriority w:val="99"/>
    <w:semiHidden/>
    <w:unhideWhenUsed/>
    <w:rsid w:val="0033093D"/>
    <w:rPr>
      <w:color w:val="808080"/>
      <w:shd w:val="clear" w:color="auto" w:fill="E6E6E6"/>
    </w:rPr>
  </w:style>
  <w:style w:type="character" w:customStyle="1" w:styleId="UnresolvedMention">
    <w:name w:val="Unresolved Mention"/>
    <w:basedOn w:val="Absatz-Standardschriftart"/>
    <w:uiPriority w:val="99"/>
    <w:semiHidden/>
    <w:unhideWhenUsed/>
    <w:rsid w:val="00F45C9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258214">
      <w:bodyDiv w:val="1"/>
      <w:marLeft w:val="0"/>
      <w:marRight w:val="0"/>
      <w:marTop w:val="0"/>
      <w:marBottom w:val="0"/>
      <w:divBdr>
        <w:top w:val="none" w:sz="0" w:space="0" w:color="auto"/>
        <w:left w:val="none" w:sz="0" w:space="0" w:color="auto"/>
        <w:bottom w:val="none" w:sz="0" w:space="0" w:color="auto"/>
        <w:right w:val="none" w:sz="0" w:space="0" w:color="auto"/>
      </w:divBdr>
    </w:div>
    <w:div w:id="24642987">
      <w:bodyDiv w:val="1"/>
      <w:marLeft w:val="0"/>
      <w:marRight w:val="0"/>
      <w:marTop w:val="0"/>
      <w:marBottom w:val="0"/>
      <w:divBdr>
        <w:top w:val="none" w:sz="0" w:space="0" w:color="auto"/>
        <w:left w:val="none" w:sz="0" w:space="0" w:color="auto"/>
        <w:bottom w:val="none" w:sz="0" w:space="0" w:color="auto"/>
        <w:right w:val="none" w:sz="0" w:space="0" w:color="auto"/>
      </w:divBdr>
    </w:div>
    <w:div w:id="185871954">
      <w:bodyDiv w:val="1"/>
      <w:marLeft w:val="0"/>
      <w:marRight w:val="0"/>
      <w:marTop w:val="0"/>
      <w:marBottom w:val="0"/>
      <w:divBdr>
        <w:top w:val="none" w:sz="0" w:space="0" w:color="auto"/>
        <w:left w:val="none" w:sz="0" w:space="0" w:color="auto"/>
        <w:bottom w:val="none" w:sz="0" w:space="0" w:color="auto"/>
        <w:right w:val="none" w:sz="0" w:space="0" w:color="auto"/>
      </w:divBdr>
    </w:div>
    <w:div w:id="229776463">
      <w:bodyDiv w:val="1"/>
      <w:marLeft w:val="0"/>
      <w:marRight w:val="0"/>
      <w:marTop w:val="0"/>
      <w:marBottom w:val="0"/>
      <w:divBdr>
        <w:top w:val="none" w:sz="0" w:space="0" w:color="auto"/>
        <w:left w:val="none" w:sz="0" w:space="0" w:color="auto"/>
        <w:bottom w:val="none" w:sz="0" w:space="0" w:color="auto"/>
        <w:right w:val="none" w:sz="0" w:space="0" w:color="auto"/>
      </w:divBdr>
    </w:div>
    <w:div w:id="241303663">
      <w:bodyDiv w:val="1"/>
      <w:marLeft w:val="0"/>
      <w:marRight w:val="0"/>
      <w:marTop w:val="0"/>
      <w:marBottom w:val="0"/>
      <w:divBdr>
        <w:top w:val="none" w:sz="0" w:space="0" w:color="auto"/>
        <w:left w:val="none" w:sz="0" w:space="0" w:color="auto"/>
        <w:bottom w:val="none" w:sz="0" w:space="0" w:color="auto"/>
        <w:right w:val="none" w:sz="0" w:space="0" w:color="auto"/>
      </w:divBdr>
    </w:div>
    <w:div w:id="242878030">
      <w:bodyDiv w:val="1"/>
      <w:marLeft w:val="0"/>
      <w:marRight w:val="0"/>
      <w:marTop w:val="0"/>
      <w:marBottom w:val="0"/>
      <w:divBdr>
        <w:top w:val="none" w:sz="0" w:space="0" w:color="auto"/>
        <w:left w:val="none" w:sz="0" w:space="0" w:color="auto"/>
        <w:bottom w:val="none" w:sz="0" w:space="0" w:color="auto"/>
        <w:right w:val="none" w:sz="0" w:space="0" w:color="auto"/>
      </w:divBdr>
    </w:div>
    <w:div w:id="257645150">
      <w:bodyDiv w:val="1"/>
      <w:marLeft w:val="0"/>
      <w:marRight w:val="0"/>
      <w:marTop w:val="0"/>
      <w:marBottom w:val="0"/>
      <w:divBdr>
        <w:top w:val="none" w:sz="0" w:space="0" w:color="auto"/>
        <w:left w:val="none" w:sz="0" w:space="0" w:color="auto"/>
        <w:bottom w:val="none" w:sz="0" w:space="0" w:color="auto"/>
        <w:right w:val="none" w:sz="0" w:space="0" w:color="auto"/>
      </w:divBdr>
    </w:div>
    <w:div w:id="300693516">
      <w:bodyDiv w:val="1"/>
      <w:marLeft w:val="0"/>
      <w:marRight w:val="0"/>
      <w:marTop w:val="0"/>
      <w:marBottom w:val="0"/>
      <w:divBdr>
        <w:top w:val="none" w:sz="0" w:space="0" w:color="auto"/>
        <w:left w:val="none" w:sz="0" w:space="0" w:color="auto"/>
        <w:bottom w:val="none" w:sz="0" w:space="0" w:color="auto"/>
        <w:right w:val="none" w:sz="0" w:space="0" w:color="auto"/>
      </w:divBdr>
    </w:div>
    <w:div w:id="306712027">
      <w:bodyDiv w:val="1"/>
      <w:marLeft w:val="0"/>
      <w:marRight w:val="0"/>
      <w:marTop w:val="0"/>
      <w:marBottom w:val="0"/>
      <w:divBdr>
        <w:top w:val="none" w:sz="0" w:space="0" w:color="auto"/>
        <w:left w:val="none" w:sz="0" w:space="0" w:color="auto"/>
        <w:bottom w:val="none" w:sz="0" w:space="0" w:color="auto"/>
        <w:right w:val="none" w:sz="0" w:space="0" w:color="auto"/>
      </w:divBdr>
    </w:div>
    <w:div w:id="323821677">
      <w:bodyDiv w:val="1"/>
      <w:marLeft w:val="0"/>
      <w:marRight w:val="0"/>
      <w:marTop w:val="0"/>
      <w:marBottom w:val="0"/>
      <w:divBdr>
        <w:top w:val="none" w:sz="0" w:space="0" w:color="auto"/>
        <w:left w:val="none" w:sz="0" w:space="0" w:color="auto"/>
        <w:bottom w:val="none" w:sz="0" w:space="0" w:color="auto"/>
        <w:right w:val="none" w:sz="0" w:space="0" w:color="auto"/>
      </w:divBdr>
    </w:div>
    <w:div w:id="327681946">
      <w:bodyDiv w:val="1"/>
      <w:marLeft w:val="0"/>
      <w:marRight w:val="0"/>
      <w:marTop w:val="0"/>
      <w:marBottom w:val="0"/>
      <w:divBdr>
        <w:top w:val="none" w:sz="0" w:space="0" w:color="auto"/>
        <w:left w:val="none" w:sz="0" w:space="0" w:color="auto"/>
        <w:bottom w:val="none" w:sz="0" w:space="0" w:color="auto"/>
        <w:right w:val="none" w:sz="0" w:space="0" w:color="auto"/>
      </w:divBdr>
    </w:div>
    <w:div w:id="332530950">
      <w:bodyDiv w:val="1"/>
      <w:marLeft w:val="0"/>
      <w:marRight w:val="0"/>
      <w:marTop w:val="0"/>
      <w:marBottom w:val="0"/>
      <w:divBdr>
        <w:top w:val="none" w:sz="0" w:space="0" w:color="auto"/>
        <w:left w:val="none" w:sz="0" w:space="0" w:color="auto"/>
        <w:bottom w:val="none" w:sz="0" w:space="0" w:color="auto"/>
        <w:right w:val="none" w:sz="0" w:space="0" w:color="auto"/>
      </w:divBdr>
    </w:div>
    <w:div w:id="334724386">
      <w:bodyDiv w:val="1"/>
      <w:marLeft w:val="0"/>
      <w:marRight w:val="0"/>
      <w:marTop w:val="0"/>
      <w:marBottom w:val="0"/>
      <w:divBdr>
        <w:top w:val="none" w:sz="0" w:space="0" w:color="auto"/>
        <w:left w:val="none" w:sz="0" w:space="0" w:color="auto"/>
        <w:bottom w:val="none" w:sz="0" w:space="0" w:color="auto"/>
        <w:right w:val="none" w:sz="0" w:space="0" w:color="auto"/>
      </w:divBdr>
    </w:div>
    <w:div w:id="372390307">
      <w:bodyDiv w:val="1"/>
      <w:marLeft w:val="0"/>
      <w:marRight w:val="0"/>
      <w:marTop w:val="0"/>
      <w:marBottom w:val="0"/>
      <w:divBdr>
        <w:top w:val="none" w:sz="0" w:space="0" w:color="auto"/>
        <w:left w:val="none" w:sz="0" w:space="0" w:color="auto"/>
        <w:bottom w:val="none" w:sz="0" w:space="0" w:color="auto"/>
        <w:right w:val="none" w:sz="0" w:space="0" w:color="auto"/>
      </w:divBdr>
    </w:div>
    <w:div w:id="387802102">
      <w:bodyDiv w:val="1"/>
      <w:marLeft w:val="0"/>
      <w:marRight w:val="0"/>
      <w:marTop w:val="0"/>
      <w:marBottom w:val="0"/>
      <w:divBdr>
        <w:top w:val="none" w:sz="0" w:space="0" w:color="auto"/>
        <w:left w:val="none" w:sz="0" w:space="0" w:color="auto"/>
        <w:bottom w:val="none" w:sz="0" w:space="0" w:color="auto"/>
        <w:right w:val="none" w:sz="0" w:space="0" w:color="auto"/>
      </w:divBdr>
    </w:div>
    <w:div w:id="394593981">
      <w:bodyDiv w:val="1"/>
      <w:marLeft w:val="0"/>
      <w:marRight w:val="0"/>
      <w:marTop w:val="0"/>
      <w:marBottom w:val="0"/>
      <w:divBdr>
        <w:top w:val="none" w:sz="0" w:space="0" w:color="auto"/>
        <w:left w:val="none" w:sz="0" w:space="0" w:color="auto"/>
        <w:bottom w:val="none" w:sz="0" w:space="0" w:color="auto"/>
        <w:right w:val="none" w:sz="0" w:space="0" w:color="auto"/>
      </w:divBdr>
    </w:div>
    <w:div w:id="440340950">
      <w:bodyDiv w:val="1"/>
      <w:marLeft w:val="0"/>
      <w:marRight w:val="0"/>
      <w:marTop w:val="0"/>
      <w:marBottom w:val="0"/>
      <w:divBdr>
        <w:top w:val="none" w:sz="0" w:space="0" w:color="auto"/>
        <w:left w:val="none" w:sz="0" w:space="0" w:color="auto"/>
        <w:bottom w:val="none" w:sz="0" w:space="0" w:color="auto"/>
        <w:right w:val="none" w:sz="0" w:space="0" w:color="auto"/>
      </w:divBdr>
    </w:div>
    <w:div w:id="459885778">
      <w:bodyDiv w:val="1"/>
      <w:marLeft w:val="0"/>
      <w:marRight w:val="0"/>
      <w:marTop w:val="0"/>
      <w:marBottom w:val="0"/>
      <w:divBdr>
        <w:top w:val="none" w:sz="0" w:space="0" w:color="auto"/>
        <w:left w:val="none" w:sz="0" w:space="0" w:color="auto"/>
        <w:bottom w:val="none" w:sz="0" w:space="0" w:color="auto"/>
        <w:right w:val="none" w:sz="0" w:space="0" w:color="auto"/>
      </w:divBdr>
    </w:div>
    <w:div w:id="507988046">
      <w:bodyDiv w:val="1"/>
      <w:marLeft w:val="0"/>
      <w:marRight w:val="0"/>
      <w:marTop w:val="0"/>
      <w:marBottom w:val="0"/>
      <w:divBdr>
        <w:top w:val="none" w:sz="0" w:space="0" w:color="auto"/>
        <w:left w:val="none" w:sz="0" w:space="0" w:color="auto"/>
        <w:bottom w:val="none" w:sz="0" w:space="0" w:color="auto"/>
        <w:right w:val="none" w:sz="0" w:space="0" w:color="auto"/>
      </w:divBdr>
    </w:div>
    <w:div w:id="595746462">
      <w:bodyDiv w:val="1"/>
      <w:marLeft w:val="0"/>
      <w:marRight w:val="0"/>
      <w:marTop w:val="0"/>
      <w:marBottom w:val="0"/>
      <w:divBdr>
        <w:top w:val="none" w:sz="0" w:space="0" w:color="auto"/>
        <w:left w:val="none" w:sz="0" w:space="0" w:color="auto"/>
        <w:bottom w:val="none" w:sz="0" w:space="0" w:color="auto"/>
        <w:right w:val="none" w:sz="0" w:space="0" w:color="auto"/>
      </w:divBdr>
    </w:div>
    <w:div w:id="599871372">
      <w:bodyDiv w:val="1"/>
      <w:marLeft w:val="0"/>
      <w:marRight w:val="0"/>
      <w:marTop w:val="0"/>
      <w:marBottom w:val="0"/>
      <w:divBdr>
        <w:top w:val="none" w:sz="0" w:space="0" w:color="auto"/>
        <w:left w:val="none" w:sz="0" w:space="0" w:color="auto"/>
        <w:bottom w:val="none" w:sz="0" w:space="0" w:color="auto"/>
        <w:right w:val="none" w:sz="0" w:space="0" w:color="auto"/>
      </w:divBdr>
    </w:div>
    <w:div w:id="629821552">
      <w:bodyDiv w:val="1"/>
      <w:marLeft w:val="0"/>
      <w:marRight w:val="0"/>
      <w:marTop w:val="0"/>
      <w:marBottom w:val="0"/>
      <w:divBdr>
        <w:top w:val="none" w:sz="0" w:space="0" w:color="auto"/>
        <w:left w:val="none" w:sz="0" w:space="0" w:color="auto"/>
        <w:bottom w:val="none" w:sz="0" w:space="0" w:color="auto"/>
        <w:right w:val="none" w:sz="0" w:space="0" w:color="auto"/>
      </w:divBdr>
    </w:div>
    <w:div w:id="647244514">
      <w:bodyDiv w:val="1"/>
      <w:marLeft w:val="0"/>
      <w:marRight w:val="0"/>
      <w:marTop w:val="0"/>
      <w:marBottom w:val="0"/>
      <w:divBdr>
        <w:top w:val="none" w:sz="0" w:space="0" w:color="auto"/>
        <w:left w:val="none" w:sz="0" w:space="0" w:color="auto"/>
        <w:bottom w:val="none" w:sz="0" w:space="0" w:color="auto"/>
        <w:right w:val="none" w:sz="0" w:space="0" w:color="auto"/>
      </w:divBdr>
    </w:div>
    <w:div w:id="662974980">
      <w:bodyDiv w:val="1"/>
      <w:marLeft w:val="0"/>
      <w:marRight w:val="0"/>
      <w:marTop w:val="0"/>
      <w:marBottom w:val="0"/>
      <w:divBdr>
        <w:top w:val="none" w:sz="0" w:space="0" w:color="auto"/>
        <w:left w:val="none" w:sz="0" w:space="0" w:color="auto"/>
        <w:bottom w:val="none" w:sz="0" w:space="0" w:color="auto"/>
        <w:right w:val="none" w:sz="0" w:space="0" w:color="auto"/>
      </w:divBdr>
    </w:div>
    <w:div w:id="687635291">
      <w:bodyDiv w:val="1"/>
      <w:marLeft w:val="0"/>
      <w:marRight w:val="0"/>
      <w:marTop w:val="0"/>
      <w:marBottom w:val="0"/>
      <w:divBdr>
        <w:top w:val="none" w:sz="0" w:space="0" w:color="auto"/>
        <w:left w:val="none" w:sz="0" w:space="0" w:color="auto"/>
        <w:bottom w:val="none" w:sz="0" w:space="0" w:color="auto"/>
        <w:right w:val="none" w:sz="0" w:space="0" w:color="auto"/>
      </w:divBdr>
    </w:div>
    <w:div w:id="746072812">
      <w:marLeft w:val="0"/>
      <w:marRight w:val="0"/>
      <w:marTop w:val="0"/>
      <w:marBottom w:val="0"/>
      <w:divBdr>
        <w:top w:val="none" w:sz="0" w:space="0" w:color="auto"/>
        <w:left w:val="none" w:sz="0" w:space="0" w:color="auto"/>
        <w:bottom w:val="none" w:sz="0" w:space="0" w:color="auto"/>
        <w:right w:val="none" w:sz="0" w:space="0" w:color="auto"/>
      </w:divBdr>
      <w:divsChild>
        <w:div w:id="746072835">
          <w:marLeft w:val="0"/>
          <w:marRight w:val="0"/>
          <w:marTop w:val="0"/>
          <w:marBottom w:val="0"/>
          <w:divBdr>
            <w:top w:val="none" w:sz="0" w:space="0" w:color="auto"/>
            <w:left w:val="none" w:sz="0" w:space="0" w:color="auto"/>
            <w:bottom w:val="none" w:sz="0" w:space="0" w:color="auto"/>
            <w:right w:val="none" w:sz="0" w:space="0" w:color="auto"/>
          </w:divBdr>
          <w:divsChild>
            <w:div w:id="746072837">
              <w:marLeft w:val="0"/>
              <w:marRight w:val="0"/>
              <w:marTop w:val="0"/>
              <w:marBottom w:val="0"/>
              <w:divBdr>
                <w:top w:val="none" w:sz="0" w:space="0" w:color="auto"/>
                <w:left w:val="none" w:sz="0" w:space="0" w:color="auto"/>
                <w:bottom w:val="none" w:sz="0" w:space="0" w:color="auto"/>
                <w:right w:val="none" w:sz="0" w:space="0" w:color="auto"/>
              </w:divBdr>
              <w:divsChild>
                <w:div w:id="746072833">
                  <w:marLeft w:val="2928"/>
                  <w:marRight w:val="0"/>
                  <w:marTop w:val="720"/>
                  <w:marBottom w:val="0"/>
                  <w:divBdr>
                    <w:top w:val="none" w:sz="0" w:space="0" w:color="auto"/>
                    <w:left w:val="none" w:sz="0" w:space="0" w:color="auto"/>
                    <w:bottom w:val="none" w:sz="0" w:space="0" w:color="auto"/>
                    <w:right w:val="none" w:sz="0" w:space="0" w:color="auto"/>
                  </w:divBdr>
                  <w:divsChild>
                    <w:div w:id="746072822">
                      <w:marLeft w:val="2928"/>
                      <w:marRight w:val="0"/>
                      <w:marTop w:val="720"/>
                      <w:marBottom w:val="0"/>
                      <w:divBdr>
                        <w:top w:val="none" w:sz="0" w:space="0" w:color="auto"/>
                        <w:left w:val="none" w:sz="0" w:space="0" w:color="auto"/>
                        <w:bottom w:val="none" w:sz="0" w:space="0" w:color="auto"/>
                        <w:right w:val="none" w:sz="0" w:space="0" w:color="auto"/>
                      </w:divBdr>
                    </w:div>
                  </w:divsChild>
                </w:div>
              </w:divsChild>
            </w:div>
          </w:divsChild>
        </w:div>
      </w:divsChild>
    </w:div>
    <w:div w:id="746072813">
      <w:marLeft w:val="0"/>
      <w:marRight w:val="0"/>
      <w:marTop w:val="0"/>
      <w:marBottom w:val="0"/>
      <w:divBdr>
        <w:top w:val="none" w:sz="0" w:space="0" w:color="auto"/>
        <w:left w:val="none" w:sz="0" w:space="0" w:color="auto"/>
        <w:bottom w:val="none" w:sz="0" w:space="0" w:color="auto"/>
        <w:right w:val="none" w:sz="0" w:space="0" w:color="auto"/>
      </w:divBdr>
    </w:div>
    <w:div w:id="746072814">
      <w:marLeft w:val="0"/>
      <w:marRight w:val="0"/>
      <w:marTop w:val="0"/>
      <w:marBottom w:val="0"/>
      <w:divBdr>
        <w:top w:val="none" w:sz="0" w:space="0" w:color="auto"/>
        <w:left w:val="none" w:sz="0" w:space="0" w:color="auto"/>
        <w:bottom w:val="none" w:sz="0" w:space="0" w:color="auto"/>
        <w:right w:val="none" w:sz="0" w:space="0" w:color="auto"/>
      </w:divBdr>
    </w:div>
    <w:div w:id="746072815">
      <w:marLeft w:val="0"/>
      <w:marRight w:val="0"/>
      <w:marTop w:val="0"/>
      <w:marBottom w:val="0"/>
      <w:divBdr>
        <w:top w:val="none" w:sz="0" w:space="0" w:color="auto"/>
        <w:left w:val="none" w:sz="0" w:space="0" w:color="auto"/>
        <w:bottom w:val="none" w:sz="0" w:space="0" w:color="auto"/>
        <w:right w:val="none" w:sz="0" w:space="0" w:color="auto"/>
      </w:divBdr>
    </w:div>
    <w:div w:id="746072816">
      <w:marLeft w:val="0"/>
      <w:marRight w:val="0"/>
      <w:marTop w:val="0"/>
      <w:marBottom w:val="0"/>
      <w:divBdr>
        <w:top w:val="none" w:sz="0" w:space="0" w:color="auto"/>
        <w:left w:val="none" w:sz="0" w:space="0" w:color="auto"/>
        <w:bottom w:val="none" w:sz="0" w:space="0" w:color="auto"/>
        <w:right w:val="none" w:sz="0" w:space="0" w:color="auto"/>
      </w:divBdr>
    </w:div>
    <w:div w:id="746072817">
      <w:marLeft w:val="0"/>
      <w:marRight w:val="0"/>
      <w:marTop w:val="0"/>
      <w:marBottom w:val="0"/>
      <w:divBdr>
        <w:top w:val="none" w:sz="0" w:space="0" w:color="auto"/>
        <w:left w:val="none" w:sz="0" w:space="0" w:color="auto"/>
        <w:bottom w:val="none" w:sz="0" w:space="0" w:color="auto"/>
        <w:right w:val="none" w:sz="0" w:space="0" w:color="auto"/>
      </w:divBdr>
    </w:div>
    <w:div w:id="746072818">
      <w:marLeft w:val="0"/>
      <w:marRight w:val="0"/>
      <w:marTop w:val="0"/>
      <w:marBottom w:val="0"/>
      <w:divBdr>
        <w:top w:val="none" w:sz="0" w:space="0" w:color="auto"/>
        <w:left w:val="none" w:sz="0" w:space="0" w:color="auto"/>
        <w:bottom w:val="none" w:sz="0" w:space="0" w:color="auto"/>
        <w:right w:val="none" w:sz="0" w:space="0" w:color="auto"/>
      </w:divBdr>
    </w:div>
    <w:div w:id="746072819">
      <w:marLeft w:val="0"/>
      <w:marRight w:val="0"/>
      <w:marTop w:val="0"/>
      <w:marBottom w:val="0"/>
      <w:divBdr>
        <w:top w:val="none" w:sz="0" w:space="0" w:color="auto"/>
        <w:left w:val="none" w:sz="0" w:space="0" w:color="auto"/>
        <w:bottom w:val="none" w:sz="0" w:space="0" w:color="auto"/>
        <w:right w:val="none" w:sz="0" w:space="0" w:color="auto"/>
      </w:divBdr>
    </w:div>
    <w:div w:id="746072820">
      <w:marLeft w:val="0"/>
      <w:marRight w:val="0"/>
      <w:marTop w:val="0"/>
      <w:marBottom w:val="0"/>
      <w:divBdr>
        <w:top w:val="none" w:sz="0" w:space="0" w:color="auto"/>
        <w:left w:val="none" w:sz="0" w:space="0" w:color="auto"/>
        <w:bottom w:val="none" w:sz="0" w:space="0" w:color="auto"/>
        <w:right w:val="none" w:sz="0" w:space="0" w:color="auto"/>
      </w:divBdr>
    </w:div>
    <w:div w:id="746072821">
      <w:marLeft w:val="0"/>
      <w:marRight w:val="0"/>
      <w:marTop w:val="0"/>
      <w:marBottom w:val="0"/>
      <w:divBdr>
        <w:top w:val="none" w:sz="0" w:space="0" w:color="auto"/>
        <w:left w:val="none" w:sz="0" w:space="0" w:color="auto"/>
        <w:bottom w:val="none" w:sz="0" w:space="0" w:color="auto"/>
        <w:right w:val="none" w:sz="0" w:space="0" w:color="auto"/>
      </w:divBdr>
    </w:div>
    <w:div w:id="746072824">
      <w:marLeft w:val="0"/>
      <w:marRight w:val="0"/>
      <w:marTop w:val="0"/>
      <w:marBottom w:val="0"/>
      <w:divBdr>
        <w:top w:val="none" w:sz="0" w:space="0" w:color="auto"/>
        <w:left w:val="none" w:sz="0" w:space="0" w:color="auto"/>
        <w:bottom w:val="none" w:sz="0" w:space="0" w:color="auto"/>
        <w:right w:val="none" w:sz="0" w:space="0" w:color="auto"/>
      </w:divBdr>
    </w:div>
    <w:div w:id="746072825">
      <w:marLeft w:val="0"/>
      <w:marRight w:val="0"/>
      <w:marTop w:val="0"/>
      <w:marBottom w:val="0"/>
      <w:divBdr>
        <w:top w:val="none" w:sz="0" w:space="0" w:color="auto"/>
        <w:left w:val="none" w:sz="0" w:space="0" w:color="auto"/>
        <w:bottom w:val="none" w:sz="0" w:space="0" w:color="auto"/>
        <w:right w:val="none" w:sz="0" w:space="0" w:color="auto"/>
      </w:divBdr>
    </w:div>
    <w:div w:id="746072826">
      <w:marLeft w:val="0"/>
      <w:marRight w:val="0"/>
      <w:marTop w:val="0"/>
      <w:marBottom w:val="0"/>
      <w:divBdr>
        <w:top w:val="none" w:sz="0" w:space="0" w:color="auto"/>
        <w:left w:val="none" w:sz="0" w:space="0" w:color="auto"/>
        <w:bottom w:val="none" w:sz="0" w:space="0" w:color="auto"/>
        <w:right w:val="none" w:sz="0" w:space="0" w:color="auto"/>
      </w:divBdr>
    </w:div>
    <w:div w:id="746072827">
      <w:marLeft w:val="0"/>
      <w:marRight w:val="0"/>
      <w:marTop w:val="0"/>
      <w:marBottom w:val="0"/>
      <w:divBdr>
        <w:top w:val="none" w:sz="0" w:space="0" w:color="auto"/>
        <w:left w:val="none" w:sz="0" w:space="0" w:color="auto"/>
        <w:bottom w:val="none" w:sz="0" w:space="0" w:color="auto"/>
        <w:right w:val="none" w:sz="0" w:space="0" w:color="auto"/>
      </w:divBdr>
    </w:div>
    <w:div w:id="746072829">
      <w:marLeft w:val="0"/>
      <w:marRight w:val="0"/>
      <w:marTop w:val="0"/>
      <w:marBottom w:val="0"/>
      <w:divBdr>
        <w:top w:val="none" w:sz="0" w:space="0" w:color="auto"/>
        <w:left w:val="none" w:sz="0" w:space="0" w:color="auto"/>
        <w:bottom w:val="none" w:sz="0" w:space="0" w:color="auto"/>
        <w:right w:val="none" w:sz="0" w:space="0" w:color="auto"/>
      </w:divBdr>
      <w:divsChild>
        <w:div w:id="746072832">
          <w:marLeft w:val="0"/>
          <w:marRight w:val="0"/>
          <w:marTop w:val="0"/>
          <w:marBottom w:val="0"/>
          <w:divBdr>
            <w:top w:val="none" w:sz="0" w:space="0" w:color="auto"/>
            <w:left w:val="none" w:sz="0" w:space="0" w:color="auto"/>
            <w:bottom w:val="none" w:sz="0" w:space="0" w:color="auto"/>
            <w:right w:val="none" w:sz="0" w:space="0" w:color="auto"/>
          </w:divBdr>
          <w:divsChild>
            <w:div w:id="746072823">
              <w:marLeft w:val="0"/>
              <w:marRight w:val="0"/>
              <w:marTop w:val="0"/>
              <w:marBottom w:val="0"/>
              <w:divBdr>
                <w:top w:val="none" w:sz="0" w:space="0" w:color="auto"/>
                <w:left w:val="none" w:sz="0" w:space="0" w:color="auto"/>
                <w:bottom w:val="none" w:sz="0" w:space="0" w:color="auto"/>
                <w:right w:val="none" w:sz="0" w:space="0" w:color="auto"/>
              </w:divBdr>
              <w:divsChild>
                <w:div w:id="746072838">
                  <w:marLeft w:val="0"/>
                  <w:marRight w:val="0"/>
                  <w:marTop w:val="0"/>
                  <w:marBottom w:val="0"/>
                  <w:divBdr>
                    <w:top w:val="none" w:sz="0" w:space="0" w:color="auto"/>
                    <w:left w:val="none" w:sz="0" w:space="0" w:color="auto"/>
                    <w:bottom w:val="none" w:sz="0" w:space="0" w:color="auto"/>
                    <w:right w:val="none" w:sz="0" w:space="0" w:color="auto"/>
                  </w:divBdr>
                  <w:divsChild>
                    <w:div w:id="74607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6072830">
      <w:marLeft w:val="0"/>
      <w:marRight w:val="0"/>
      <w:marTop w:val="0"/>
      <w:marBottom w:val="0"/>
      <w:divBdr>
        <w:top w:val="none" w:sz="0" w:space="0" w:color="auto"/>
        <w:left w:val="none" w:sz="0" w:space="0" w:color="auto"/>
        <w:bottom w:val="none" w:sz="0" w:space="0" w:color="auto"/>
        <w:right w:val="none" w:sz="0" w:space="0" w:color="auto"/>
      </w:divBdr>
    </w:div>
    <w:div w:id="746072831">
      <w:marLeft w:val="0"/>
      <w:marRight w:val="0"/>
      <w:marTop w:val="0"/>
      <w:marBottom w:val="0"/>
      <w:divBdr>
        <w:top w:val="none" w:sz="0" w:space="0" w:color="auto"/>
        <w:left w:val="none" w:sz="0" w:space="0" w:color="auto"/>
        <w:bottom w:val="none" w:sz="0" w:space="0" w:color="auto"/>
        <w:right w:val="none" w:sz="0" w:space="0" w:color="auto"/>
      </w:divBdr>
    </w:div>
    <w:div w:id="746072834">
      <w:marLeft w:val="0"/>
      <w:marRight w:val="0"/>
      <w:marTop w:val="0"/>
      <w:marBottom w:val="0"/>
      <w:divBdr>
        <w:top w:val="none" w:sz="0" w:space="0" w:color="auto"/>
        <w:left w:val="none" w:sz="0" w:space="0" w:color="auto"/>
        <w:bottom w:val="none" w:sz="0" w:space="0" w:color="auto"/>
        <w:right w:val="none" w:sz="0" w:space="0" w:color="auto"/>
      </w:divBdr>
    </w:div>
    <w:div w:id="746072836">
      <w:marLeft w:val="0"/>
      <w:marRight w:val="0"/>
      <w:marTop w:val="0"/>
      <w:marBottom w:val="0"/>
      <w:divBdr>
        <w:top w:val="none" w:sz="0" w:space="0" w:color="auto"/>
        <w:left w:val="none" w:sz="0" w:space="0" w:color="auto"/>
        <w:bottom w:val="none" w:sz="0" w:space="0" w:color="auto"/>
        <w:right w:val="none" w:sz="0" w:space="0" w:color="auto"/>
      </w:divBdr>
    </w:div>
    <w:div w:id="746072839">
      <w:marLeft w:val="0"/>
      <w:marRight w:val="0"/>
      <w:marTop w:val="0"/>
      <w:marBottom w:val="0"/>
      <w:divBdr>
        <w:top w:val="none" w:sz="0" w:space="0" w:color="auto"/>
        <w:left w:val="none" w:sz="0" w:space="0" w:color="auto"/>
        <w:bottom w:val="none" w:sz="0" w:space="0" w:color="auto"/>
        <w:right w:val="none" w:sz="0" w:space="0" w:color="auto"/>
      </w:divBdr>
    </w:div>
    <w:div w:id="746072840">
      <w:marLeft w:val="0"/>
      <w:marRight w:val="0"/>
      <w:marTop w:val="0"/>
      <w:marBottom w:val="0"/>
      <w:divBdr>
        <w:top w:val="none" w:sz="0" w:space="0" w:color="auto"/>
        <w:left w:val="none" w:sz="0" w:space="0" w:color="auto"/>
        <w:bottom w:val="none" w:sz="0" w:space="0" w:color="auto"/>
        <w:right w:val="none" w:sz="0" w:space="0" w:color="auto"/>
      </w:divBdr>
    </w:div>
    <w:div w:id="783378945">
      <w:bodyDiv w:val="1"/>
      <w:marLeft w:val="0"/>
      <w:marRight w:val="0"/>
      <w:marTop w:val="0"/>
      <w:marBottom w:val="0"/>
      <w:divBdr>
        <w:top w:val="none" w:sz="0" w:space="0" w:color="auto"/>
        <w:left w:val="none" w:sz="0" w:space="0" w:color="auto"/>
        <w:bottom w:val="none" w:sz="0" w:space="0" w:color="auto"/>
        <w:right w:val="none" w:sz="0" w:space="0" w:color="auto"/>
      </w:divBdr>
    </w:div>
    <w:div w:id="789664180">
      <w:bodyDiv w:val="1"/>
      <w:marLeft w:val="0"/>
      <w:marRight w:val="0"/>
      <w:marTop w:val="0"/>
      <w:marBottom w:val="0"/>
      <w:divBdr>
        <w:top w:val="none" w:sz="0" w:space="0" w:color="auto"/>
        <w:left w:val="none" w:sz="0" w:space="0" w:color="auto"/>
        <w:bottom w:val="none" w:sz="0" w:space="0" w:color="auto"/>
        <w:right w:val="none" w:sz="0" w:space="0" w:color="auto"/>
      </w:divBdr>
    </w:div>
    <w:div w:id="800808858">
      <w:bodyDiv w:val="1"/>
      <w:marLeft w:val="0"/>
      <w:marRight w:val="0"/>
      <w:marTop w:val="0"/>
      <w:marBottom w:val="0"/>
      <w:divBdr>
        <w:top w:val="none" w:sz="0" w:space="0" w:color="auto"/>
        <w:left w:val="none" w:sz="0" w:space="0" w:color="auto"/>
        <w:bottom w:val="none" w:sz="0" w:space="0" w:color="auto"/>
        <w:right w:val="none" w:sz="0" w:space="0" w:color="auto"/>
      </w:divBdr>
    </w:div>
    <w:div w:id="829103640">
      <w:bodyDiv w:val="1"/>
      <w:marLeft w:val="0"/>
      <w:marRight w:val="0"/>
      <w:marTop w:val="0"/>
      <w:marBottom w:val="0"/>
      <w:divBdr>
        <w:top w:val="none" w:sz="0" w:space="0" w:color="auto"/>
        <w:left w:val="none" w:sz="0" w:space="0" w:color="auto"/>
        <w:bottom w:val="none" w:sz="0" w:space="0" w:color="auto"/>
        <w:right w:val="none" w:sz="0" w:space="0" w:color="auto"/>
      </w:divBdr>
    </w:div>
    <w:div w:id="833834973">
      <w:bodyDiv w:val="1"/>
      <w:marLeft w:val="0"/>
      <w:marRight w:val="0"/>
      <w:marTop w:val="0"/>
      <w:marBottom w:val="0"/>
      <w:divBdr>
        <w:top w:val="none" w:sz="0" w:space="0" w:color="auto"/>
        <w:left w:val="none" w:sz="0" w:space="0" w:color="auto"/>
        <w:bottom w:val="none" w:sz="0" w:space="0" w:color="auto"/>
        <w:right w:val="none" w:sz="0" w:space="0" w:color="auto"/>
      </w:divBdr>
    </w:div>
    <w:div w:id="846020171">
      <w:bodyDiv w:val="1"/>
      <w:marLeft w:val="0"/>
      <w:marRight w:val="0"/>
      <w:marTop w:val="0"/>
      <w:marBottom w:val="0"/>
      <w:divBdr>
        <w:top w:val="none" w:sz="0" w:space="0" w:color="auto"/>
        <w:left w:val="none" w:sz="0" w:space="0" w:color="auto"/>
        <w:bottom w:val="none" w:sz="0" w:space="0" w:color="auto"/>
        <w:right w:val="none" w:sz="0" w:space="0" w:color="auto"/>
      </w:divBdr>
    </w:div>
    <w:div w:id="964890458">
      <w:bodyDiv w:val="1"/>
      <w:marLeft w:val="0"/>
      <w:marRight w:val="0"/>
      <w:marTop w:val="0"/>
      <w:marBottom w:val="0"/>
      <w:divBdr>
        <w:top w:val="none" w:sz="0" w:space="0" w:color="auto"/>
        <w:left w:val="none" w:sz="0" w:space="0" w:color="auto"/>
        <w:bottom w:val="none" w:sz="0" w:space="0" w:color="auto"/>
        <w:right w:val="none" w:sz="0" w:space="0" w:color="auto"/>
      </w:divBdr>
    </w:div>
    <w:div w:id="1002704590">
      <w:bodyDiv w:val="1"/>
      <w:marLeft w:val="0"/>
      <w:marRight w:val="0"/>
      <w:marTop w:val="0"/>
      <w:marBottom w:val="0"/>
      <w:divBdr>
        <w:top w:val="none" w:sz="0" w:space="0" w:color="auto"/>
        <w:left w:val="none" w:sz="0" w:space="0" w:color="auto"/>
        <w:bottom w:val="none" w:sz="0" w:space="0" w:color="auto"/>
        <w:right w:val="none" w:sz="0" w:space="0" w:color="auto"/>
      </w:divBdr>
    </w:div>
    <w:div w:id="1037313051">
      <w:bodyDiv w:val="1"/>
      <w:marLeft w:val="0"/>
      <w:marRight w:val="0"/>
      <w:marTop w:val="0"/>
      <w:marBottom w:val="0"/>
      <w:divBdr>
        <w:top w:val="none" w:sz="0" w:space="0" w:color="auto"/>
        <w:left w:val="none" w:sz="0" w:space="0" w:color="auto"/>
        <w:bottom w:val="none" w:sz="0" w:space="0" w:color="auto"/>
        <w:right w:val="none" w:sz="0" w:space="0" w:color="auto"/>
      </w:divBdr>
    </w:div>
    <w:div w:id="1114517723">
      <w:bodyDiv w:val="1"/>
      <w:marLeft w:val="0"/>
      <w:marRight w:val="0"/>
      <w:marTop w:val="0"/>
      <w:marBottom w:val="0"/>
      <w:divBdr>
        <w:top w:val="none" w:sz="0" w:space="0" w:color="auto"/>
        <w:left w:val="none" w:sz="0" w:space="0" w:color="auto"/>
        <w:bottom w:val="none" w:sz="0" w:space="0" w:color="auto"/>
        <w:right w:val="none" w:sz="0" w:space="0" w:color="auto"/>
      </w:divBdr>
    </w:div>
    <w:div w:id="1133789625">
      <w:bodyDiv w:val="1"/>
      <w:marLeft w:val="0"/>
      <w:marRight w:val="0"/>
      <w:marTop w:val="0"/>
      <w:marBottom w:val="0"/>
      <w:divBdr>
        <w:top w:val="none" w:sz="0" w:space="0" w:color="auto"/>
        <w:left w:val="none" w:sz="0" w:space="0" w:color="auto"/>
        <w:bottom w:val="none" w:sz="0" w:space="0" w:color="auto"/>
        <w:right w:val="none" w:sz="0" w:space="0" w:color="auto"/>
      </w:divBdr>
    </w:div>
    <w:div w:id="1139569846">
      <w:bodyDiv w:val="1"/>
      <w:marLeft w:val="0"/>
      <w:marRight w:val="0"/>
      <w:marTop w:val="0"/>
      <w:marBottom w:val="0"/>
      <w:divBdr>
        <w:top w:val="none" w:sz="0" w:space="0" w:color="auto"/>
        <w:left w:val="none" w:sz="0" w:space="0" w:color="auto"/>
        <w:bottom w:val="none" w:sz="0" w:space="0" w:color="auto"/>
        <w:right w:val="none" w:sz="0" w:space="0" w:color="auto"/>
      </w:divBdr>
    </w:div>
    <w:div w:id="1202552318">
      <w:bodyDiv w:val="1"/>
      <w:marLeft w:val="0"/>
      <w:marRight w:val="0"/>
      <w:marTop w:val="0"/>
      <w:marBottom w:val="0"/>
      <w:divBdr>
        <w:top w:val="none" w:sz="0" w:space="0" w:color="auto"/>
        <w:left w:val="none" w:sz="0" w:space="0" w:color="auto"/>
        <w:bottom w:val="none" w:sz="0" w:space="0" w:color="auto"/>
        <w:right w:val="none" w:sz="0" w:space="0" w:color="auto"/>
      </w:divBdr>
    </w:div>
    <w:div w:id="1212376953">
      <w:bodyDiv w:val="1"/>
      <w:marLeft w:val="0"/>
      <w:marRight w:val="0"/>
      <w:marTop w:val="0"/>
      <w:marBottom w:val="0"/>
      <w:divBdr>
        <w:top w:val="none" w:sz="0" w:space="0" w:color="auto"/>
        <w:left w:val="none" w:sz="0" w:space="0" w:color="auto"/>
        <w:bottom w:val="none" w:sz="0" w:space="0" w:color="auto"/>
        <w:right w:val="none" w:sz="0" w:space="0" w:color="auto"/>
      </w:divBdr>
    </w:div>
    <w:div w:id="1265335789">
      <w:bodyDiv w:val="1"/>
      <w:marLeft w:val="0"/>
      <w:marRight w:val="0"/>
      <w:marTop w:val="0"/>
      <w:marBottom w:val="0"/>
      <w:divBdr>
        <w:top w:val="none" w:sz="0" w:space="0" w:color="auto"/>
        <w:left w:val="none" w:sz="0" w:space="0" w:color="auto"/>
        <w:bottom w:val="none" w:sz="0" w:space="0" w:color="auto"/>
        <w:right w:val="none" w:sz="0" w:space="0" w:color="auto"/>
      </w:divBdr>
    </w:div>
    <w:div w:id="1285693187">
      <w:bodyDiv w:val="1"/>
      <w:marLeft w:val="0"/>
      <w:marRight w:val="0"/>
      <w:marTop w:val="0"/>
      <w:marBottom w:val="0"/>
      <w:divBdr>
        <w:top w:val="none" w:sz="0" w:space="0" w:color="auto"/>
        <w:left w:val="none" w:sz="0" w:space="0" w:color="auto"/>
        <w:bottom w:val="none" w:sz="0" w:space="0" w:color="auto"/>
        <w:right w:val="none" w:sz="0" w:space="0" w:color="auto"/>
      </w:divBdr>
    </w:div>
    <w:div w:id="1321152850">
      <w:bodyDiv w:val="1"/>
      <w:marLeft w:val="0"/>
      <w:marRight w:val="0"/>
      <w:marTop w:val="0"/>
      <w:marBottom w:val="0"/>
      <w:divBdr>
        <w:top w:val="none" w:sz="0" w:space="0" w:color="auto"/>
        <w:left w:val="none" w:sz="0" w:space="0" w:color="auto"/>
        <w:bottom w:val="none" w:sz="0" w:space="0" w:color="auto"/>
        <w:right w:val="none" w:sz="0" w:space="0" w:color="auto"/>
      </w:divBdr>
    </w:div>
    <w:div w:id="1341733163">
      <w:bodyDiv w:val="1"/>
      <w:marLeft w:val="0"/>
      <w:marRight w:val="0"/>
      <w:marTop w:val="0"/>
      <w:marBottom w:val="0"/>
      <w:divBdr>
        <w:top w:val="none" w:sz="0" w:space="0" w:color="auto"/>
        <w:left w:val="none" w:sz="0" w:space="0" w:color="auto"/>
        <w:bottom w:val="none" w:sz="0" w:space="0" w:color="auto"/>
        <w:right w:val="none" w:sz="0" w:space="0" w:color="auto"/>
      </w:divBdr>
    </w:div>
    <w:div w:id="1432357694">
      <w:bodyDiv w:val="1"/>
      <w:marLeft w:val="0"/>
      <w:marRight w:val="0"/>
      <w:marTop w:val="0"/>
      <w:marBottom w:val="0"/>
      <w:divBdr>
        <w:top w:val="none" w:sz="0" w:space="0" w:color="auto"/>
        <w:left w:val="none" w:sz="0" w:space="0" w:color="auto"/>
        <w:bottom w:val="none" w:sz="0" w:space="0" w:color="auto"/>
        <w:right w:val="none" w:sz="0" w:space="0" w:color="auto"/>
      </w:divBdr>
    </w:div>
    <w:div w:id="1460957298">
      <w:bodyDiv w:val="1"/>
      <w:marLeft w:val="0"/>
      <w:marRight w:val="0"/>
      <w:marTop w:val="0"/>
      <w:marBottom w:val="0"/>
      <w:divBdr>
        <w:top w:val="none" w:sz="0" w:space="0" w:color="auto"/>
        <w:left w:val="none" w:sz="0" w:space="0" w:color="auto"/>
        <w:bottom w:val="none" w:sz="0" w:space="0" w:color="auto"/>
        <w:right w:val="none" w:sz="0" w:space="0" w:color="auto"/>
      </w:divBdr>
    </w:div>
    <w:div w:id="1552885065">
      <w:bodyDiv w:val="1"/>
      <w:marLeft w:val="0"/>
      <w:marRight w:val="0"/>
      <w:marTop w:val="0"/>
      <w:marBottom w:val="0"/>
      <w:divBdr>
        <w:top w:val="none" w:sz="0" w:space="0" w:color="auto"/>
        <w:left w:val="none" w:sz="0" w:space="0" w:color="auto"/>
        <w:bottom w:val="none" w:sz="0" w:space="0" w:color="auto"/>
        <w:right w:val="none" w:sz="0" w:space="0" w:color="auto"/>
      </w:divBdr>
    </w:div>
    <w:div w:id="1628047720">
      <w:bodyDiv w:val="1"/>
      <w:marLeft w:val="0"/>
      <w:marRight w:val="0"/>
      <w:marTop w:val="0"/>
      <w:marBottom w:val="0"/>
      <w:divBdr>
        <w:top w:val="none" w:sz="0" w:space="0" w:color="auto"/>
        <w:left w:val="none" w:sz="0" w:space="0" w:color="auto"/>
        <w:bottom w:val="none" w:sz="0" w:space="0" w:color="auto"/>
        <w:right w:val="none" w:sz="0" w:space="0" w:color="auto"/>
      </w:divBdr>
    </w:div>
    <w:div w:id="1634213471">
      <w:bodyDiv w:val="1"/>
      <w:marLeft w:val="0"/>
      <w:marRight w:val="0"/>
      <w:marTop w:val="0"/>
      <w:marBottom w:val="0"/>
      <w:divBdr>
        <w:top w:val="none" w:sz="0" w:space="0" w:color="auto"/>
        <w:left w:val="none" w:sz="0" w:space="0" w:color="auto"/>
        <w:bottom w:val="none" w:sz="0" w:space="0" w:color="auto"/>
        <w:right w:val="none" w:sz="0" w:space="0" w:color="auto"/>
      </w:divBdr>
    </w:div>
    <w:div w:id="1658150346">
      <w:bodyDiv w:val="1"/>
      <w:marLeft w:val="0"/>
      <w:marRight w:val="0"/>
      <w:marTop w:val="0"/>
      <w:marBottom w:val="0"/>
      <w:divBdr>
        <w:top w:val="none" w:sz="0" w:space="0" w:color="auto"/>
        <w:left w:val="none" w:sz="0" w:space="0" w:color="auto"/>
        <w:bottom w:val="none" w:sz="0" w:space="0" w:color="auto"/>
        <w:right w:val="none" w:sz="0" w:space="0" w:color="auto"/>
      </w:divBdr>
    </w:div>
    <w:div w:id="1703895365">
      <w:bodyDiv w:val="1"/>
      <w:marLeft w:val="0"/>
      <w:marRight w:val="0"/>
      <w:marTop w:val="0"/>
      <w:marBottom w:val="0"/>
      <w:divBdr>
        <w:top w:val="none" w:sz="0" w:space="0" w:color="auto"/>
        <w:left w:val="none" w:sz="0" w:space="0" w:color="auto"/>
        <w:bottom w:val="none" w:sz="0" w:space="0" w:color="auto"/>
        <w:right w:val="none" w:sz="0" w:space="0" w:color="auto"/>
      </w:divBdr>
    </w:div>
    <w:div w:id="1763911689">
      <w:bodyDiv w:val="1"/>
      <w:marLeft w:val="0"/>
      <w:marRight w:val="0"/>
      <w:marTop w:val="0"/>
      <w:marBottom w:val="0"/>
      <w:divBdr>
        <w:top w:val="none" w:sz="0" w:space="0" w:color="auto"/>
        <w:left w:val="none" w:sz="0" w:space="0" w:color="auto"/>
        <w:bottom w:val="none" w:sz="0" w:space="0" w:color="auto"/>
        <w:right w:val="none" w:sz="0" w:space="0" w:color="auto"/>
      </w:divBdr>
    </w:div>
    <w:div w:id="1775512325">
      <w:bodyDiv w:val="1"/>
      <w:marLeft w:val="0"/>
      <w:marRight w:val="0"/>
      <w:marTop w:val="0"/>
      <w:marBottom w:val="0"/>
      <w:divBdr>
        <w:top w:val="none" w:sz="0" w:space="0" w:color="auto"/>
        <w:left w:val="none" w:sz="0" w:space="0" w:color="auto"/>
        <w:bottom w:val="none" w:sz="0" w:space="0" w:color="auto"/>
        <w:right w:val="none" w:sz="0" w:space="0" w:color="auto"/>
      </w:divBdr>
    </w:div>
    <w:div w:id="1791128365">
      <w:bodyDiv w:val="1"/>
      <w:marLeft w:val="0"/>
      <w:marRight w:val="0"/>
      <w:marTop w:val="0"/>
      <w:marBottom w:val="0"/>
      <w:divBdr>
        <w:top w:val="none" w:sz="0" w:space="0" w:color="auto"/>
        <w:left w:val="none" w:sz="0" w:space="0" w:color="auto"/>
        <w:bottom w:val="none" w:sz="0" w:space="0" w:color="auto"/>
        <w:right w:val="none" w:sz="0" w:space="0" w:color="auto"/>
      </w:divBdr>
    </w:div>
    <w:div w:id="1832478100">
      <w:bodyDiv w:val="1"/>
      <w:marLeft w:val="0"/>
      <w:marRight w:val="0"/>
      <w:marTop w:val="0"/>
      <w:marBottom w:val="0"/>
      <w:divBdr>
        <w:top w:val="none" w:sz="0" w:space="0" w:color="auto"/>
        <w:left w:val="none" w:sz="0" w:space="0" w:color="auto"/>
        <w:bottom w:val="none" w:sz="0" w:space="0" w:color="auto"/>
        <w:right w:val="none" w:sz="0" w:space="0" w:color="auto"/>
      </w:divBdr>
    </w:div>
    <w:div w:id="1901478494">
      <w:bodyDiv w:val="1"/>
      <w:marLeft w:val="0"/>
      <w:marRight w:val="0"/>
      <w:marTop w:val="0"/>
      <w:marBottom w:val="0"/>
      <w:divBdr>
        <w:top w:val="none" w:sz="0" w:space="0" w:color="auto"/>
        <w:left w:val="none" w:sz="0" w:space="0" w:color="auto"/>
        <w:bottom w:val="none" w:sz="0" w:space="0" w:color="auto"/>
        <w:right w:val="none" w:sz="0" w:space="0" w:color="auto"/>
      </w:divBdr>
    </w:div>
    <w:div w:id="1928464215">
      <w:bodyDiv w:val="1"/>
      <w:marLeft w:val="0"/>
      <w:marRight w:val="0"/>
      <w:marTop w:val="0"/>
      <w:marBottom w:val="0"/>
      <w:divBdr>
        <w:top w:val="none" w:sz="0" w:space="0" w:color="auto"/>
        <w:left w:val="none" w:sz="0" w:space="0" w:color="auto"/>
        <w:bottom w:val="none" w:sz="0" w:space="0" w:color="auto"/>
        <w:right w:val="none" w:sz="0" w:space="0" w:color="auto"/>
      </w:divBdr>
    </w:div>
    <w:div w:id="1958364264">
      <w:bodyDiv w:val="1"/>
      <w:marLeft w:val="0"/>
      <w:marRight w:val="0"/>
      <w:marTop w:val="0"/>
      <w:marBottom w:val="0"/>
      <w:divBdr>
        <w:top w:val="none" w:sz="0" w:space="0" w:color="auto"/>
        <w:left w:val="none" w:sz="0" w:space="0" w:color="auto"/>
        <w:bottom w:val="none" w:sz="0" w:space="0" w:color="auto"/>
        <w:right w:val="none" w:sz="0" w:space="0" w:color="auto"/>
      </w:divBdr>
    </w:div>
    <w:div w:id="1987737130">
      <w:bodyDiv w:val="1"/>
      <w:marLeft w:val="0"/>
      <w:marRight w:val="0"/>
      <w:marTop w:val="0"/>
      <w:marBottom w:val="0"/>
      <w:divBdr>
        <w:top w:val="none" w:sz="0" w:space="0" w:color="auto"/>
        <w:left w:val="none" w:sz="0" w:space="0" w:color="auto"/>
        <w:bottom w:val="none" w:sz="0" w:space="0" w:color="auto"/>
        <w:right w:val="none" w:sz="0" w:space="0" w:color="auto"/>
      </w:divBdr>
    </w:div>
    <w:div w:id="2028748162">
      <w:bodyDiv w:val="1"/>
      <w:marLeft w:val="0"/>
      <w:marRight w:val="0"/>
      <w:marTop w:val="0"/>
      <w:marBottom w:val="0"/>
      <w:divBdr>
        <w:top w:val="none" w:sz="0" w:space="0" w:color="auto"/>
        <w:left w:val="none" w:sz="0" w:space="0" w:color="auto"/>
        <w:bottom w:val="none" w:sz="0" w:space="0" w:color="auto"/>
        <w:right w:val="none" w:sz="0" w:space="0" w:color="auto"/>
      </w:divBdr>
    </w:div>
    <w:div w:id="2142530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notes" Target="footnotes.xml"/><Relationship Id="rId18" Type="http://schemas.openxmlformats.org/officeDocument/2006/relationships/hyperlink" Target="mailto:gerhard.hassenstein@bfh.ch" TargetMode="External"/><Relationship Id="rId26" Type="http://schemas.openxmlformats.org/officeDocument/2006/relationships/image" Target="media/image3.png"/><Relationship Id="rId39"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hyperlink" Target="mailto:martin.topfel@bfh.ch" TargetMode="Externa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fontTable" Target="fontTable.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yperlink" Target="mailto:ronny.bernold@bfh.ch" TargetMode="External"/><Relationship Id="rId25" Type="http://schemas.openxmlformats.org/officeDocument/2006/relationships/image" Target="media/image2.png"/><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hyperlink" Target="mailto:andreas.spichiger@bfh.ch" TargetMode="External"/><Relationship Id="rId20" Type="http://schemas.openxmlformats.org/officeDocument/2006/relationships/hyperlink" Target="mailto:andreas.spichiger@bfh.ch" TargetMode="External"/><Relationship Id="rId29" Type="http://schemas.openxmlformats.org/officeDocument/2006/relationships/image" Target="media/image6.png"/><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image" Target="media/image1.png"/><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 Type="http://schemas.openxmlformats.org/officeDocument/2006/relationships/customXml" Target="../customXml/item5.xml"/><Relationship Id="rId15" Type="http://schemas.openxmlformats.org/officeDocument/2006/relationships/hyperlink" Target="mailto:annett.laube@bfh.ch" TargetMode="External"/><Relationship Id="rId23" Type="http://schemas.openxmlformats.org/officeDocument/2006/relationships/hyperlink" Target="file:///C:\Users\lua\Projekte\eCH-0107\Version3.0\eCH-0107_V3.0_v8_clean.docx" TargetMode="Externa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footer" Target="footer1.xml"/><Relationship Id="rId10" Type="http://schemas.microsoft.com/office/2007/relationships/stylesWithEffects" Target="stylesWithEffects.xml"/><Relationship Id="rId19" Type="http://schemas.openxmlformats.org/officeDocument/2006/relationships/hyperlink" Target="mailto:annett.laube@bfh.ch" TargetMode="External"/><Relationship Id="rId31" Type="http://schemas.openxmlformats.org/officeDocument/2006/relationships/image" Target="media/image8.png"/><Relationship Id="rId44"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endnotes" Target="endnotes.xml"/><Relationship Id="rId22" Type="http://schemas.openxmlformats.org/officeDocument/2006/relationships/hyperlink" Target="mailto:willy.mueller@isb.admin.ch" TargetMode="Externa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header" Target="header1.xml"/><Relationship Id="rId8" Type="http://schemas.openxmlformats.org/officeDocument/2006/relationships/numbering" Target="numbering.xml"/><Relationship Id="rId51"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www.ech.ch/" TargetMode="External"/><Relationship Id="rId1" Type="http://schemas.openxmlformats.org/officeDocument/2006/relationships/hyperlink" Target="mailto:walter.stuedeli@ech.ch"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U80707525\Local%20Settings\Temporary%20Internet%20Files\Content.IE5\HWDH75PF\VORL_d_DEF_2008-04-21_Standard%5b1%5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362464B23FA90B4D8D5A48533E6B7753" ma:contentTypeVersion="1" ma:contentTypeDescription="Ein neues Dokument erstellen." ma:contentTypeScope="" ma:versionID="2b7e5ae1321083969c8268bc9c605b48">
  <xsd:schema xmlns:xsd="http://www.w3.org/2001/XMLSchema" xmlns:xs="http://www.w3.org/2001/XMLSchema" xmlns:p="http://schemas.microsoft.com/office/2006/metadata/properties" xmlns:ns1="http://schemas.microsoft.com/sharepoint/v3" targetNamespace="http://schemas.microsoft.com/office/2006/metadata/properties" ma:root="true" ma:fieldsID="b90b7abe6abdd62923bd417b712e420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Geplantes Startdatum" ma:description="Geplantes Startdatum ist eine Websitespalte, die über das Feature zum Veröffentlichen erstellt wird. Es wird zur Angabe des Datums und der Uhrzeit verwendet, wann diese Seite Besuchern zum ersten Mal angezeigt wird." ma:hidden="true" ma:internalName="PublishingStartDate">
      <xsd:simpleType>
        <xsd:restriction base="dms:Unknown"/>
      </xsd:simpleType>
    </xsd:element>
    <xsd:element name="PublishingExpirationDate" ma:index="9" nillable="true" ma:displayName="Geplantes Enddatum" ma:description="Geplantes Enddatum ist eine Websitespalte, die über das Feature zum Veröffentlichen erstellt wird. Es wird zur Angabe des Datums und der Uhrzeit verwendet, wann diese Seite Besuchern nicht mehr angezeigt wird."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2006">
  <b:Source>
    <b:Tag>eCH0168</b:Tag>
    <b:SourceType>DocumentFromInternetSite</b:SourceType>
    <b:Guid>{59A6DFF2-9181-48A0-99AB-57B7DF7EB9DD}</b:Guid>
    <b:Author>
      <b:Author>
        <b:Corporate>eCH</b:Corporate>
      </b:Author>
    </b:Author>
    <b:Title>eCH-0168: SuisseTrustIAM technische Architektur und Prozesse, V1.0</b:Title>
    <b:Institution>eCH</b:Institution>
    <b:Year>2014</b:Year>
    <b:URL>https://www.ech.ch/vechweb/page?p=dossier&amp;documentNumber=eCH-0168&amp;documentVersion=1.0</b:URL>
    <b:RefOrder>6</b:RefOrder>
  </b:Source>
  <b:Source>
    <b:Tag>eCH170v2</b:Tag>
    <b:SourceType>DocumentFromInternetSite</b:SourceType>
    <b:Guid>{E6F34908-D0D1-43E3-946E-61755FC49242}</b:Guid>
    <b:Author>
      <b:Author>
        <b:Corporate>eCH</b:Corporate>
      </b:Author>
    </b:Author>
    <b:Title>eCH-0170 Qualitätsmodell zur Authentifizierung von Subjekten, v2.0</b:Title>
    <b:Publisher>[Online]. http://www.ech.ch</b:Publisher>
    <b:Year>2017</b:Year>
    <b:URL>http://www.ech.ch/vechweb/page?p=dossier&amp;documentNumber=eCH-0170&amp;documentVersion=2.0</b:URL>
    <b:RefOrder>4</b:RefOrder>
  </b:Source>
  <b:Source>
    <b:Tag>eCH0219</b:Tag>
    <b:SourceType>DocumentFromInternetSite</b:SourceType>
    <b:Guid>{4737B8FF-4018-48F7-81AA-76F10DD6D374}</b:Guid>
    <b:Author>
      <b:Author>
        <b:Corporate>eCH</b:Corporate>
      </b:Author>
    </b:Author>
    <b:Year>2017</b:Year>
    <b:Title>eCH-0219: IAM Glossar, v1.0</b:Title>
    <b:RefOrder>2</b:RefOrder>
  </b:Source>
  <b:Source>
    <b:Tag>eCH0122</b:Tag>
    <b:SourceType>DocumentFromInternetSite</b:SourceType>
    <b:Guid>{92C8DD86-AE1A-4B10-ADDB-F33B1F704151}</b:Guid>
    <b:Author>
      <b:Author>
        <b:Corporate>eCH</b:Corporate>
      </b:Author>
    </b:Author>
    <b:Title>eCH-0122: Architektur E-Government Schweiz: Grundlagen, v1.0</b:Title>
    <b:Year>2014</b:Year>
    <b:URL>https://www.ech.ch/vechweb/page?p=dossier&amp;documentNumber=eCH-0122&amp;documentVersion=1.0</b:URL>
    <b:RefOrder>1</b:RefOrder>
  </b:Source>
  <b:Source>
    <b:Tag>SOWISCH</b:Tag>
    <b:SourceType>ConferenceProceedings</b:SourceType>
    <b:Guid>{CD8BE7DA-A1B5-43FC-AD7E-D71A369DA5FB}</b:Guid>
    <b:Title>Protokoll Expertenworkshop “Sicherheitsopportunitäten für den Wirtschaftsstandort Schweiz” vom 8.11.2012 (zu Strategie Informationsgesellschaft)</b:Title>
    <b:RefOrder>3</b:RefOrder>
  </b:Source>
  <b:Source>
    <b:Tag>ech0171</b:Tag>
    <b:SourceType>DocumentFromInternetSite</b:SourceType>
    <b:Guid>{22B1BAE7-AE11-4A5B-959B-B8F36521B89E}</b:Guid>
    <b:Author>
      <b:Author>
        <b:Corporate>eCH</b:Corporate>
      </b:Author>
    </b:Author>
    <b:Title>eCH-0171: Qualitätsmodell der Attributwertbestätigung zur eID</b:Title>
    <b:Year>2014</b:Year>
    <b:URL>https://www.ech.ch/vechweb/page?p=dossier&amp;documentNumber=eCH-0171&amp;documentVersion=1.0</b:URL>
    <b:RefOrder>5</b:RefOrder>
  </b:Source>
</b:Sources>
</file>

<file path=customXml/item5.xml><?xml version="1.0" encoding="utf-8"?>
<b:Sources xmlns:b="http://schemas.openxmlformats.org/officeDocument/2006/bibliography" xmlns="http://schemas.openxmlformats.org/officeDocument/2006/bibliography" SelectedStyle="\IEEE2006OfficeOnline.xsl" StyleName="IEEE 2006">
  <b:Source>
    <b:Tag>eCH0168</b:Tag>
    <b:SourceType>DocumentFromInternetSite</b:SourceType>
    <b:Guid>{59A6DFF2-9181-48A0-99AB-57B7DF7EB9DD}</b:Guid>
    <b:Author>
      <b:Author>
        <b:Corporate>eCH</b:Corporate>
      </b:Author>
    </b:Author>
    <b:Title>eCH-0168: SuisseTrustIAM technische Architektur und Prozesse, V1.0</b:Title>
    <b:Institution>eCH</b:Institution>
    <b:Year>2014</b:Year>
    <b:URL>https://www.ech.ch/vechweb/page?p=dossier&amp;documentNumber=eCH-0168&amp;documentVersion=1.0</b:URL>
    <b:RefOrder>6</b:RefOrder>
  </b:Source>
  <b:Source>
    <b:Tag>eCH170v2</b:Tag>
    <b:SourceType>DocumentFromInternetSite</b:SourceType>
    <b:Guid>{E6F34908-D0D1-43E3-946E-61755FC49242}</b:Guid>
    <b:Author>
      <b:Author>
        <b:Corporate>eCH</b:Corporate>
      </b:Author>
    </b:Author>
    <b:Title>eCH-0170 Qualitätsmodell zur Authentifizierung von Subjekten, v2.0</b:Title>
    <b:Publisher>[Online]. http://www.ech.ch</b:Publisher>
    <b:Year>2017</b:Year>
    <b:URL>http://www.ech.ch/vechweb/page?p=dossier&amp;documentNumber=eCH-0170&amp;documentVersion=2.0</b:URL>
    <b:RefOrder>4</b:RefOrder>
  </b:Source>
  <b:Source>
    <b:Tag>eCH0219</b:Tag>
    <b:SourceType>DocumentFromInternetSite</b:SourceType>
    <b:Guid>{4737B8FF-4018-48F7-81AA-76F10DD6D374}</b:Guid>
    <b:Author>
      <b:Author>
        <b:Corporate>eCH</b:Corporate>
      </b:Author>
    </b:Author>
    <b:Year>2017</b:Year>
    <b:Title>eCH-0219: IAM Glossar, v1.0</b:Title>
    <b:RefOrder>2</b:RefOrder>
  </b:Source>
  <b:Source>
    <b:Tag>eCH0122</b:Tag>
    <b:SourceType>DocumentFromInternetSite</b:SourceType>
    <b:Guid>{92C8DD86-AE1A-4B10-ADDB-F33B1F704151}</b:Guid>
    <b:Author>
      <b:Author>
        <b:Corporate>eCH</b:Corporate>
      </b:Author>
    </b:Author>
    <b:Title>eCH-0122: Architektur E-Government Schweiz: Grundlagen, v1.0</b:Title>
    <b:Year>2014</b:Year>
    <b:URL>https://www.ech.ch/vechweb/page?p=dossier&amp;documentNumber=eCH-0122&amp;documentVersion=1.0</b:URL>
    <b:RefOrder>1</b:RefOrder>
  </b:Source>
  <b:Source>
    <b:Tag>SOWISCH</b:Tag>
    <b:SourceType>ConferenceProceedings</b:SourceType>
    <b:Guid>{CD8BE7DA-A1B5-43FC-AD7E-D71A369DA5FB}</b:Guid>
    <b:Title>Protokoll Expertenworkshop “Sicherheitsopportunitäten für den Wirtschaftsstandort Schweiz” vom 8.11.2012 (zu Strategie Informationsgesellschaft)</b:Title>
    <b:RefOrder>3</b:RefOrder>
  </b:Source>
  <b:Source>
    <b:Tag>ech0171</b:Tag>
    <b:SourceType>DocumentFromInternetSite</b:SourceType>
    <b:Guid>{22B1BAE7-AE11-4A5B-959B-B8F36521B89E}</b:Guid>
    <b:Author>
      <b:Author>
        <b:Corporate>eCH</b:Corporate>
      </b:Author>
    </b:Author>
    <b:Title>eCH-0171: Qualitätsmodell der Attributwertbestätigung zur eID</b:Title>
    <b:Year>2014</b:Year>
    <b:URL>https://www.ech.ch/vechweb/page?p=dossier&amp;documentNumber=eCH-0171&amp;documentVersion=1.0</b:URL>
    <b:RefOrder>5</b:RefOrder>
  </b:Source>
</b:Sources>
</file>

<file path=customXml/item6.xml><?xml version="1.0" encoding="utf-8"?>
<b:Sources xmlns:b="http://schemas.openxmlformats.org/officeDocument/2006/bibliography" xmlns="http://schemas.openxmlformats.org/officeDocument/2006/bibliography" SelectedStyle="\IEEE2006OfficeOnline.xsl" StyleName="IEEE 2006">
  <b:Source>
    <b:Tag>eCH0168</b:Tag>
    <b:SourceType>DocumentFromInternetSite</b:SourceType>
    <b:Guid>{59A6DFF2-9181-48A0-99AB-57B7DF7EB9DD}</b:Guid>
    <b:Author>
      <b:Author>
        <b:Corporate>eCH</b:Corporate>
      </b:Author>
    </b:Author>
    <b:Title>eCH-0168: SuisseTrustIAM technische Architektur und Prozesse, V1.0</b:Title>
    <b:Institution>eCH</b:Institution>
    <b:Year>2014</b:Year>
    <b:URL>https://www.ech.ch/vechweb/page?p=dossier&amp;documentNumber=eCH-0168&amp;documentVersion=1.0</b:URL>
    <b:RefOrder>6</b:RefOrder>
  </b:Source>
  <b:Source>
    <b:Tag>eCH170v2</b:Tag>
    <b:SourceType>DocumentFromInternetSite</b:SourceType>
    <b:Guid>{E6F34908-D0D1-43E3-946E-61755FC49242}</b:Guid>
    <b:Author>
      <b:Author>
        <b:Corporate>eCH</b:Corporate>
      </b:Author>
    </b:Author>
    <b:Title>eCH-0170 Qualitätsmodell zur Authentifizierung von Subjekten, v2.0</b:Title>
    <b:Publisher>[Online]. http://www.ech.ch</b:Publisher>
    <b:Year>2017</b:Year>
    <b:URL>http://www.ech.ch/vechweb/page?p=dossier&amp;documentNumber=eCH-0170&amp;documentVersion=2.0</b:URL>
    <b:RefOrder>4</b:RefOrder>
  </b:Source>
  <b:Source>
    <b:Tag>eCH0219</b:Tag>
    <b:SourceType>DocumentFromInternetSite</b:SourceType>
    <b:Guid>{4737B8FF-4018-48F7-81AA-76F10DD6D374}</b:Guid>
    <b:Author>
      <b:Author>
        <b:Corporate>eCH</b:Corporate>
      </b:Author>
    </b:Author>
    <b:Year>2017</b:Year>
    <b:Title>eCH-0219: IAM Glossar, v1.0</b:Title>
    <b:RefOrder>2</b:RefOrder>
  </b:Source>
  <b:Source>
    <b:Tag>eCH0122</b:Tag>
    <b:SourceType>DocumentFromInternetSite</b:SourceType>
    <b:Guid>{92C8DD86-AE1A-4B10-ADDB-F33B1F704151}</b:Guid>
    <b:Author>
      <b:Author>
        <b:Corporate>eCH</b:Corporate>
      </b:Author>
    </b:Author>
    <b:Title>eCH-0122: Architektur E-Government Schweiz: Grundlagen, v1.0</b:Title>
    <b:Year>2014</b:Year>
    <b:URL>https://www.ech.ch/vechweb/page?p=dossier&amp;documentNumber=eCH-0122&amp;documentVersion=1.0</b:URL>
    <b:RefOrder>1</b:RefOrder>
  </b:Source>
  <b:Source>
    <b:Tag>SOWISCH</b:Tag>
    <b:SourceType>ConferenceProceedings</b:SourceType>
    <b:Guid>{CD8BE7DA-A1B5-43FC-AD7E-D71A369DA5FB}</b:Guid>
    <b:Title>Protokoll Expertenworkshop “Sicherheitsopportunitäten für den Wirtschaftsstandort Schweiz” vom 8.11.2012 (zu Strategie Informationsgesellschaft)</b:Title>
    <b:RefOrder>3</b:RefOrder>
  </b:Source>
  <b:Source>
    <b:Tag>ech0171</b:Tag>
    <b:SourceType>DocumentFromInternetSite</b:SourceType>
    <b:Guid>{22B1BAE7-AE11-4A5B-959B-B8F36521B89E}</b:Guid>
    <b:Author>
      <b:Author>
        <b:Corporate>eCH</b:Corporate>
      </b:Author>
    </b:Author>
    <b:Title>eCH-0171: Qualitätsmodell der Attributwertbestätigung zur eID</b:Title>
    <b:Year>2014</b:Year>
    <b:URL>https://www.ech.ch/vechweb/page?p=dossier&amp;documentNumber=eCH-0171&amp;documentVersion=1.0</b:URL>
    <b:RefOrder>5</b:RefOrder>
  </b:Source>
</b:Sources>
</file>

<file path=customXml/item7.xml><?xml version="1.0" encoding="utf-8"?>
<b:Sources xmlns:b="http://schemas.openxmlformats.org/officeDocument/2006/bibliography" xmlns="http://schemas.openxmlformats.org/officeDocument/2006/bibliography" SelectedStyle="\IEEE2006OfficeOnline.xsl" StyleName="IEEE 2006">
  <b:Source>
    <b:Tag>eCH0168</b:Tag>
    <b:SourceType>DocumentFromInternetSite</b:SourceType>
    <b:Guid>{59A6DFF2-9181-48A0-99AB-57B7DF7EB9DD}</b:Guid>
    <b:Author>
      <b:Author>
        <b:Corporate>eCH</b:Corporate>
      </b:Author>
    </b:Author>
    <b:Title>eCH-0168: SuisseTrustIAM technische Architektur und Prozesse, V1.0</b:Title>
    <b:Institution>eCH</b:Institution>
    <b:Year>2014</b:Year>
    <b:URL>https://www.ech.ch/vechweb/page?p=dossier&amp;documentNumber=eCH-0168&amp;documentVersion=1.0</b:URL>
    <b:RefOrder>6</b:RefOrder>
  </b:Source>
  <b:Source>
    <b:Tag>eCH170v2</b:Tag>
    <b:SourceType>DocumentFromInternetSite</b:SourceType>
    <b:Guid>{E6F34908-D0D1-43E3-946E-61755FC49242}</b:Guid>
    <b:Author>
      <b:Author>
        <b:Corporate>eCH</b:Corporate>
      </b:Author>
    </b:Author>
    <b:Title>eCH-0170 Qualitätsmodell zur Authentifizierung von Subjekten, v2.0</b:Title>
    <b:Publisher>[Online]. http://www.ech.ch</b:Publisher>
    <b:Year>2017</b:Year>
    <b:URL>http://www.ech.ch/vechweb/page?p=dossier&amp;documentNumber=eCH-0170&amp;documentVersion=2.0</b:URL>
    <b:RefOrder>4</b:RefOrder>
  </b:Source>
  <b:Source>
    <b:Tag>eCH0219</b:Tag>
    <b:SourceType>DocumentFromInternetSite</b:SourceType>
    <b:Guid>{4737B8FF-4018-48F7-81AA-76F10DD6D374}</b:Guid>
    <b:Author>
      <b:Author>
        <b:Corporate>eCH</b:Corporate>
      </b:Author>
    </b:Author>
    <b:Year>2017</b:Year>
    <b:Title>eCH-0219: IAM Glossar, v1.0</b:Title>
    <b:RefOrder>2</b:RefOrder>
  </b:Source>
  <b:Source>
    <b:Tag>eCH0122</b:Tag>
    <b:SourceType>DocumentFromInternetSite</b:SourceType>
    <b:Guid>{92C8DD86-AE1A-4B10-ADDB-F33B1F704151}</b:Guid>
    <b:Author>
      <b:Author>
        <b:Corporate>eCH</b:Corporate>
      </b:Author>
    </b:Author>
    <b:Title>eCH-0122: Architektur E-Government Schweiz: Grundlagen, v1.0</b:Title>
    <b:Year>2014</b:Year>
    <b:URL>https://www.ech.ch/vechweb/page?p=dossier&amp;documentNumber=eCH-0122&amp;documentVersion=1.0</b:URL>
    <b:RefOrder>1</b:RefOrder>
  </b:Source>
  <b:Source>
    <b:Tag>SOWISCH</b:Tag>
    <b:SourceType>ConferenceProceedings</b:SourceType>
    <b:Guid>{CD8BE7DA-A1B5-43FC-AD7E-D71A369DA5FB}</b:Guid>
    <b:Title>Protokoll Expertenworkshop “Sicherheitsopportunitäten für den Wirtschaftsstandort Schweiz” vom 8.11.2012 (zu Strategie Informationsgesellschaft)</b:Title>
    <b:RefOrder>3</b:RefOrder>
  </b:Source>
  <b:Source>
    <b:Tag>ech0171</b:Tag>
    <b:SourceType>DocumentFromInternetSite</b:SourceType>
    <b:Guid>{22B1BAE7-AE11-4A5B-959B-B8F36521B89E}</b:Guid>
    <b:Author>
      <b:Author>
        <b:Corporate>eCH</b:Corporate>
      </b:Author>
    </b:Author>
    <b:Title>eCH-0171: Qualitätsmodell der Attributwertbestätigung zur eID</b:Title>
    <b:Year>2014</b:Year>
    <b:URL>https://www.ech.ch/vechweb/page?p=dossier&amp;documentNumber=eCH-0171&amp;documentVersion=1.0</b:URL>
    <b:RefOrder>5</b:RefOrder>
  </b:Source>
</b:Sources>
</file>

<file path=customXml/itemProps1.xml><?xml version="1.0" encoding="utf-8"?>
<ds:datastoreItem xmlns:ds="http://schemas.openxmlformats.org/officeDocument/2006/customXml" ds:itemID="{CD863518-6F72-4F93-A77B-65BFA58ADD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10F2935-1041-4A82-8D4E-97723873E59C}">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07497BC9-01F5-4B03-98F6-FD26D6589B8C}">
  <ds:schemaRefs>
    <ds:schemaRef ds:uri="http://schemas.microsoft.com/sharepoint/v3/contenttype/forms"/>
  </ds:schemaRefs>
</ds:datastoreItem>
</file>

<file path=customXml/itemProps4.xml><?xml version="1.0" encoding="utf-8"?>
<ds:datastoreItem xmlns:ds="http://schemas.openxmlformats.org/officeDocument/2006/customXml" ds:itemID="{F46BB40A-D0EC-4A4C-AF20-6D94E2794287}">
  <ds:schemaRefs>
    <ds:schemaRef ds:uri="http://schemas.openxmlformats.org/officeDocument/2006/bibliography"/>
  </ds:schemaRefs>
</ds:datastoreItem>
</file>

<file path=customXml/itemProps5.xml><?xml version="1.0" encoding="utf-8"?>
<ds:datastoreItem xmlns:ds="http://schemas.openxmlformats.org/officeDocument/2006/customXml" ds:itemID="{6344BFC5-0975-4343-AEDD-D590049DFA93}">
  <ds:schemaRefs>
    <ds:schemaRef ds:uri="http://schemas.openxmlformats.org/officeDocument/2006/bibliography"/>
  </ds:schemaRefs>
</ds:datastoreItem>
</file>

<file path=customXml/itemProps6.xml><?xml version="1.0" encoding="utf-8"?>
<ds:datastoreItem xmlns:ds="http://schemas.openxmlformats.org/officeDocument/2006/customXml" ds:itemID="{9927E90B-856E-4DC0-AF4D-55CA10E2E430}">
  <ds:schemaRefs>
    <ds:schemaRef ds:uri="http://schemas.openxmlformats.org/officeDocument/2006/bibliography"/>
  </ds:schemaRefs>
</ds:datastoreItem>
</file>

<file path=customXml/itemProps7.xml><?xml version="1.0" encoding="utf-8"?>
<ds:datastoreItem xmlns:ds="http://schemas.openxmlformats.org/officeDocument/2006/customXml" ds:itemID="{3480AF9B-3004-454A-B485-64BE059B9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_d_DEF_2008-04-21_Standard[1].dot</Template>
  <TotalTime>0</TotalTime>
  <Pages>1</Pages>
  <Words>19297</Words>
  <Characters>121572</Characters>
  <Application>Microsoft Office Word</Application>
  <DocSecurity>0</DocSecurity>
  <Lines>1013</Lines>
  <Paragraphs>281</Paragraphs>
  <ScaleCrop>false</ScaleCrop>
  <HeadingPairs>
    <vt:vector size="2" baseType="variant">
      <vt:variant>
        <vt:lpstr>Titel</vt:lpstr>
      </vt:variant>
      <vt:variant>
        <vt:i4>1</vt:i4>
      </vt:variant>
    </vt:vector>
  </HeadingPairs>
  <TitlesOfParts>
    <vt:vector size="1" baseType="lpstr">
      <vt:lpstr>STAN_d_DRA_2013-11-06_eCH-0107_V2.0_IAM-Gestaltungsprinzipien</vt:lpstr>
    </vt:vector>
  </TitlesOfParts>
  <Company>Berner Fachhochschule</Company>
  <LinksUpToDate>false</LinksUpToDate>
  <CharactersWithSpaces>140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N_d_DRA_2013-11-06_eCH-0107_V2.0_IAM-Gestaltungsprinzipien</dc:title>
  <dc:creator>Spichiger Andreas</dc:creator>
  <cp:lastModifiedBy>lua1</cp:lastModifiedBy>
  <cp:revision>37</cp:revision>
  <cp:lastPrinted>2017-10-18T06:27:00Z</cp:lastPrinted>
  <dcterms:created xsi:type="dcterms:W3CDTF">2017-10-17T15:30:00Z</dcterms:created>
  <dcterms:modified xsi:type="dcterms:W3CDTF">2017-10-18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O$NOPARSEFILE">
    <vt:lpwstr/>
  </property>
  <property fmtid="{D5CDD505-2E9C-101B-9397-08002B2CF9AE}" pid="3" name="FSC$NOPARSEFILE">
    <vt:lpwstr/>
  </property>
  <property fmtid="{D5CDD505-2E9C-101B-9397-08002B2CF9AE}" pid="4" name="COO$NOUSEREXPRESSIONS">
    <vt:lpwstr/>
  </property>
  <property fmtid="{D5CDD505-2E9C-101B-9397-08002B2CF9AE}" pid="5" name="FSC$NOUSEREXPRESSIONS">
    <vt:lpwstr/>
  </property>
  <property fmtid="{D5CDD505-2E9C-101B-9397-08002B2CF9AE}" pid="6" name="COO$NOVIRTUALATTRS">
    <vt:lpwstr/>
  </property>
  <property fmtid="{D5CDD505-2E9C-101B-9397-08002B2CF9AE}" pid="7" name="FSC$NOVIRTUALATTRS">
    <vt:lpwstr/>
  </property>
  <property fmtid="{D5CDD505-2E9C-101B-9397-08002B2CF9AE}" pid="8" name="FSC#COOSYSTEM@1.1:Container">
    <vt:lpwstr>COO.2103.100.8.1641606</vt:lpwstr>
  </property>
  <property fmtid="{D5CDD505-2E9C-101B-9397-08002B2CF9AE}" pid="9" name="FSC#FSCIBISDOCPROPS@15.1400:Objectname">
    <vt:lpwstr>eCH_0107_IAM-Gestaltungsprinzipien_V2009-11-23_final</vt:lpwstr>
  </property>
  <property fmtid="{D5CDD505-2E9C-101B-9397-08002B2CF9AE}" pid="10" name="FSC#FSCIBISDOCPROPS@15.1400:Subject">
    <vt:lpwstr>&gt;&gt;&gt; &lt;Willy.Mueller@ISB.admin.ch&gt; &lt;Willy.Mueller@ISB.admin.ch&gt; 24.11.2009 10:39:08&gt;&gt;&gt;</vt:lpwstr>
  </property>
  <property fmtid="{D5CDD505-2E9C-101B-9397-08002B2CF9AE}" pid="11" name="FSC#FSCIBISDOCPROPS@15.1400:Owner">
    <vt:lpwstr>Häni, Hans, HAE</vt:lpwstr>
  </property>
  <property fmtid="{D5CDD505-2E9C-101B-9397-08002B2CF9AE}" pid="12" name="FSC#FSCIBISDOCPROPS@15.1400:OwnerAbbreviation">
    <vt:lpwstr>HAE</vt:lpwstr>
  </property>
  <property fmtid="{D5CDD505-2E9C-101B-9397-08002B2CF9AE}" pid="13" name="FSC#FSCIBISDOCPROPS@15.1400:GroupShortName">
    <vt:lpwstr>AFI_MA</vt:lpwstr>
  </property>
  <property fmtid="{D5CDD505-2E9C-101B-9397-08002B2CF9AE}" pid="14" name="FSC#FSCIBISDOCPROPS@15.1400:TopLevelSubfileName">
    <vt:lpwstr>Nicht verfügbar</vt:lpwstr>
  </property>
  <property fmtid="{D5CDD505-2E9C-101B-9397-08002B2CF9AE}" pid="15" name="FSC#FSCIBISDOCPROPS@15.1400:TopLevelSubfileNumber">
    <vt:lpwstr>Nicht verfügbar</vt:lpwstr>
  </property>
  <property fmtid="{D5CDD505-2E9C-101B-9397-08002B2CF9AE}" pid="16" name="FSC#FSCIBISDOCPROPS@15.1400:TitleSubFile">
    <vt:lpwstr>Nicht verfügbar</vt:lpwstr>
  </property>
  <property fmtid="{D5CDD505-2E9C-101B-9397-08002B2CF9AE}" pid="17" name="FSC#FSCIBISDOCPROPS@15.1400:TopLevelDossierName">
    <vt:lpwstr>Nicht verfügbar</vt:lpwstr>
  </property>
  <property fmtid="{D5CDD505-2E9C-101B-9397-08002B2CF9AE}" pid="18" name="FSC#FSCIBISDOCPROPS@15.1400:TopLevelDossierNumber">
    <vt:lpwstr>Nicht verfügbar</vt:lpwstr>
  </property>
  <property fmtid="{D5CDD505-2E9C-101B-9397-08002B2CF9AE}" pid="19" name="FSC#FSCIBISDOCPROPS@15.1400:TopLevelDossierYear">
    <vt:lpwstr>Nicht verfügbar</vt:lpwstr>
  </property>
  <property fmtid="{D5CDD505-2E9C-101B-9397-08002B2CF9AE}" pid="20" name="FSC#FSCIBISDOCPROPS@15.1400:TopLevelDossierTitel">
    <vt:lpwstr>Nicht verfügbar</vt:lpwstr>
  </property>
  <property fmtid="{D5CDD505-2E9C-101B-9397-08002B2CF9AE}" pid="21" name="FSC#FSCIBISDOCPROPS@15.1400:TopLevelDossierRespOrgShortname">
    <vt:lpwstr>Nicht verfügbar</vt:lpwstr>
  </property>
  <property fmtid="{D5CDD505-2E9C-101B-9397-08002B2CF9AE}" pid="22" name="FSC#FSCIBISDOCPROPS@15.1400:TopLevelDossierResponsible">
    <vt:lpwstr>Nicht verfügbar</vt:lpwstr>
  </property>
  <property fmtid="{D5CDD505-2E9C-101B-9397-08002B2CF9AE}" pid="23" name="FSC#FSCIBISDOCPROPS@15.1400:TopLevelSubjectGroupPosNumber">
    <vt:lpwstr>Nicht verfügbar</vt:lpwstr>
  </property>
  <property fmtid="{D5CDD505-2E9C-101B-9397-08002B2CF9AE}" pid="24" name="FSC#FSCIBISDOCPROPS@15.1400:RRBNumber">
    <vt:lpwstr>Nicht verfügbar</vt:lpwstr>
  </property>
  <property fmtid="{D5CDD505-2E9C-101B-9397-08002B2CF9AE}" pid="25" name="FSC#FSCIBISDOCPROPS@15.1400:RRSessionDate">
    <vt:lpwstr>Nicht verfügbar</vt:lpwstr>
  </property>
  <property fmtid="{D5CDD505-2E9C-101B-9397-08002B2CF9AE}" pid="26" name="FSC#FSCIBISDOCPROPS@15.1400:DossierRef">
    <vt:lpwstr>Nicht verfügbar</vt:lpwstr>
  </property>
  <property fmtid="{D5CDD505-2E9C-101B-9397-08002B2CF9AE}" pid="27" name="FSC#COOELAK@1.1001:Subject">
    <vt:lpwstr>eCH_0107_IAM-Gestaltungsprinzipien_V2009-11-23_final</vt:lpwstr>
  </property>
  <property fmtid="{D5CDD505-2E9C-101B-9397-08002B2CF9AE}" pid="28" name="FSC#COOELAK@1.1001:FileReference">
    <vt:lpwstr/>
  </property>
  <property fmtid="{D5CDD505-2E9C-101B-9397-08002B2CF9AE}" pid="29" name="FSC#COOELAK@1.1001:FileRefYear">
    <vt:lpwstr/>
  </property>
  <property fmtid="{D5CDD505-2E9C-101B-9397-08002B2CF9AE}" pid="30" name="FSC#COOELAK@1.1001:FileRefOrdinal">
    <vt:lpwstr/>
  </property>
  <property fmtid="{D5CDD505-2E9C-101B-9397-08002B2CF9AE}" pid="31" name="FSC#COOELAK@1.1001:FileRefOU">
    <vt:lpwstr/>
  </property>
  <property fmtid="{D5CDD505-2E9C-101B-9397-08002B2CF9AE}" pid="32" name="FSC#COOELAK@1.1001:Organization">
    <vt:lpwstr/>
  </property>
  <property fmtid="{D5CDD505-2E9C-101B-9397-08002B2CF9AE}" pid="33" name="FSC#COOELAK@1.1001:Owner">
    <vt:lpwstr> Häni</vt:lpwstr>
  </property>
  <property fmtid="{D5CDD505-2E9C-101B-9397-08002B2CF9AE}" pid="34" name="FSC#COOELAK@1.1001:OwnerExtension">
    <vt:lpwstr>+41 71 627 69 32</vt:lpwstr>
  </property>
  <property fmtid="{D5CDD505-2E9C-101B-9397-08002B2CF9AE}" pid="35" name="FSC#COOELAK@1.1001:OwnerFaxExtension">
    <vt:lpwstr/>
  </property>
  <property fmtid="{D5CDD505-2E9C-101B-9397-08002B2CF9AE}" pid="36" name="FSC#COOELAK@1.1001:DispatchedBy">
    <vt:lpwstr/>
  </property>
  <property fmtid="{D5CDD505-2E9C-101B-9397-08002B2CF9AE}" pid="37" name="FSC#COOELAK@1.1001:DispatchedAt">
    <vt:lpwstr/>
  </property>
  <property fmtid="{D5CDD505-2E9C-101B-9397-08002B2CF9AE}" pid="38" name="FSC#COOELAK@1.1001:ApprovedBy">
    <vt:lpwstr/>
  </property>
  <property fmtid="{D5CDD505-2E9C-101B-9397-08002B2CF9AE}" pid="39" name="FSC#COOELAK@1.1001:ApprovedAt">
    <vt:lpwstr/>
  </property>
  <property fmtid="{D5CDD505-2E9C-101B-9397-08002B2CF9AE}" pid="40" name="FSC#COOELAK@1.1001:Department">
    <vt:lpwstr>AFI Mitarbeiter (AFI_MA)</vt:lpwstr>
  </property>
  <property fmtid="{D5CDD505-2E9C-101B-9397-08002B2CF9AE}" pid="41" name="FSC#COOELAK@1.1001:CreatedAt">
    <vt:lpwstr>25.11.2009 09:35:42</vt:lpwstr>
  </property>
  <property fmtid="{D5CDD505-2E9C-101B-9397-08002B2CF9AE}" pid="42" name="FSC#COOELAK@1.1001:OU">
    <vt:lpwstr>AFI Mitarbeiter (AFI_MA)</vt:lpwstr>
  </property>
  <property fmtid="{D5CDD505-2E9C-101B-9397-08002B2CF9AE}" pid="43" name="FSC#COOELAK@1.1001:Priority">
    <vt:lpwstr/>
  </property>
  <property fmtid="{D5CDD505-2E9C-101B-9397-08002B2CF9AE}" pid="44" name="FSC#COOELAK@1.1001:ObjBarCode">
    <vt:lpwstr>*COO.2103.100.8.1641606*</vt:lpwstr>
  </property>
  <property fmtid="{D5CDD505-2E9C-101B-9397-08002B2CF9AE}" pid="45" name="FSC#COOELAK@1.1001:RefBarCode">
    <vt:lpwstr>*eCH_0107_IAM-Gestaltungsprinzipien_V2009-11-23_final*</vt:lpwstr>
  </property>
  <property fmtid="{D5CDD505-2E9C-101B-9397-08002B2CF9AE}" pid="46" name="FSC#COOELAK@1.1001:FileRefBarCode">
    <vt:lpwstr/>
  </property>
  <property fmtid="{D5CDD505-2E9C-101B-9397-08002B2CF9AE}" pid="47" name="FSC#COOELAK@1.1001:ExternalRef">
    <vt:lpwstr/>
  </property>
  <property fmtid="{D5CDD505-2E9C-101B-9397-08002B2CF9AE}" pid="48" name="FSC#COOELAK@1.1001:IncomingNumber">
    <vt:lpwstr/>
  </property>
  <property fmtid="{D5CDD505-2E9C-101B-9397-08002B2CF9AE}" pid="49" name="FSC#COOELAK@1.1001:IncomingSubject">
    <vt:lpwstr/>
  </property>
  <property fmtid="{D5CDD505-2E9C-101B-9397-08002B2CF9AE}" pid="50" name="FSC#COOELAK@1.1001:ProcessResponsible">
    <vt:lpwstr/>
  </property>
  <property fmtid="{D5CDD505-2E9C-101B-9397-08002B2CF9AE}" pid="51" name="FSC#COOELAK@1.1001:ProcessResponsiblePhone">
    <vt:lpwstr/>
  </property>
  <property fmtid="{D5CDD505-2E9C-101B-9397-08002B2CF9AE}" pid="52" name="FSC#COOELAK@1.1001:ProcessResponsibleMail">
    <vt:lpwstr/>
  </property>
  <property fmtid="{D5CDD505-2E9C-101B-9397-08002B2CF9AE}" pid="53" name="FSC#COOELAK@1.1001:ProcessResponsibleFax">
    <vt:lpwstr/>
  </property>
  <property fmtid="{D5CDD505-2E9C-101B-9397-08002B2CF9AE}" pid="54" name="FSC#COOELAK@1.1001:ApproverFirstName">
    <vt:lpwstr/>
  </property>
  <property fmtid="{D5CDD505-2E9C-101B-9397-08002B2CF9AE}" pid="55" name="FSC#COOELAK@1.1001:ApproverSurName">
    <vt:lpwstr/>
  </property>
  <property fmtid="{D5CDD505-2E9C-101B-9397-08002B2CF9AE}" pid="56" name="FSC#COOELAK@1.1001:ApproverTitle">
    <vt:lpwstr/>
  </property>
  <property fmtid="{D5CDD505-2E9C-101B-9397-08002B2CF9AE}" pid="57" name="FSC#COOELAK@1.1001:ExternalDate">
    <vt:lpwstr/>
  </property>
  <property fmtid="{D5CDD505-2E9C-101B-9397-08002B2CF9AE}" pid="58" name="FSC#COOELAK@1.1001:SettlementApprovedAt">
    <vt:lpwstr/>
  </property>
  <property fmtid="{D5CDD505-2E9C-101B-9397-08002B2CF9AE}" pid="59" name="FSC#COOELAK@1.1001:BaseNumber">
    <vt:lpwstr/>
  </property>
  <property fmtid="{D5CDD505-2E9C-101B-9397-08002B2CF9AE}" pid="60" name="FSC#COOELAK@1.1001:CurrentUserRolePos">
    <vt:lpwstr>Sachbearbeiter/-in</vt:lpwstr>
  </property>
  <property fmtid="{D5CDD505-2E9C-101B-9397-08002B2CF9AE}" pid="61" name="FSC#COOELAK@1.1001:CurrentUserEmail">
    <vt:lpwstr>hans.haeni@tg.ch</vt:lpwstr>
  </property>
  <property fmtid="{D5CDD505-2E9C-101B-9397-08002B2CF9AE}" pid="62" name="FSC#ELAKGOV@1.1001:PersonalSubjGender">
    <vt:lpwstr/>
  </property>
  <property fmtid="{D5CDD505-2E9C-101B-9397-08002B2CF9AE}" pid="63" name="FSC#ELAKGOV@1.1001:PersonalSubjFirstName">
    <vt:lpwstr/>
  </property>
  <property fmtid="{D5CDD505-2E9C-101B-9397-08002B2CF9AE}" pid="64" name="FSC#ELAKGOV@1.1001:PersonalSubjSurName">
    <vt:lpwstr/>
  </property>
  <property fmtid="{D5CDD505-2E9C-101B-9397-08002B2CF9AE}" pid="65" name="FSC#ELAKGOV@1.1001:PersonalSubjSalutation">
    <vt:lpwstr/>
  </property>
  <property fmtid="{D5CDD505-2E9C-101B-9397-08002B2CF9AE}" pid="66" name="FSC#ELAKGOV@1.1001:PersonalSubjAddress">
    <vt:lpwstr/>
  </property>
  <property fmtid="{D5CDD505-2E9C-101B-9397-08002B2CF9AE}" pid="67" name="FSC#LOCALSW@2103.100:User_Login_red">
    <vt:lpwstr>tg\afihae</vt:lpwstr>
  </property>
  <property fmtid="{D5CDD505-2E9C-101B-9397-08002B2CF9AE}" pid="68" name="ContentTypeId">
    <vt:lpwstr>0x010100362464B23FA90B4D8D5A48533E6B7753</vt:lpwstr>
  </property>
  <property fmtid="{D5CDD505-2E9C-101B-9397-08002B2CF9AE}" pid="69" name="MP_UpdateVersion">
    <vt:lpwstr>4</vt:lpwstr>
  </property>
  <property fmtid="{D5CDD505-2E9C-101B-9397-08002B2CF9AE}" pid="70" name="Mendeley Document_1">
    <vt:lpwstr>True</vt:lpwstr>
  </property>
  <property fmtid="{D5CDD505-2E9C-101B-9397-08002B2CF9AE}" pid="71" name="Mendeley Unique User Id_1">
    <vt:lpwstr>34bb1054-66c4-39a2-85f2-804e4adfa32f</vt:lpwstr>
  </property>
  <property fmtid="{D5CDD505-2E9C-101B-9397-08002B2CF9AE}" pid="72" name="Mendeley Citation Style_1">
    <vt:lpwstr>http://csl.mendeley.com/styles/471628451/ieee-with-url-custom2</vt:lpwstr>
  </property>
  <property fmtid="{D5CDD505-2E9C-101B-9397-08002B2CF9AE}" pid="73" name="Mendeley Recent Style Id 0_1">
    <vt:lpwstr>http://www.zotero.org/styles/american-medical-association</vt:lpwstr>
  </property>
  <property fmtid="{D5CDD505-2E9C-101B-9397-08002B2CF9AE}" pid="74" name="Mendeley Recent Style Name 0_1">
    <vt:lpwstr>American Medical Association</vt:lpwstr>
  </property>
  <property fmtid="{D5CDD505-2E9C-101B-9397-08002B2CF9AE}" pid="75" name="Mendeley Recent Style Id 1_1">
    <vt:lpwstr>http://www.zotero.org/styles/american-political-science-association</vt:lpwstr>
  </property>
  <property fmtid="{D5CDD505-2E9C-101B-9397-08002B2CF9AE}" pid="76" name="Mendeley Recent Style Name 1_1">
    <vt:lpwstr>American Political Science Association</vt:lpwstr>
  </property>
  <property fmtid="{D5CDD505-2E9C-101B-9397-08002B2CF9AE}" pid="77" name="Mendeley Recent Style Id 2_1">
    <vt:lpwstr>http://www.zotero.org/styles/apa</vt:lpwstr>
  </property>
  <property fmtid="{D5CDD505-2E9C-101B-9397-08002B2CF9AE}" pid="78" name="Mendeley Recent Style Name 2_1">
    <vt:lpwstr>American Psychological Association 6th edition</vt:lpwstr>
  </property>
  <property fmtid="{D5CDD505-2E9C-101B-9397-08002B2CF9AE}" pid="79" name="Mendeley Recent Style Id 3_1">
    <vt:lpwstr>http://www.zotero.org/styles/american-sociological-association</vt:lpwstr>
  </property>
  <property fmtid="{D5CDD505-2E9C-101B-9397-08002B2CF9AE}" pid="80" name="Mendeley Recent Style Name 3_1">
    <vt:lpwstr>American Sociological Association</vt:lpwstr>
  </property>
  <property fmtid="{D5CDD505-2E9C-101B-9397-08002B2CF9AE}" pid="81" name="Mendeley Recent Style Id 4_1">
    <vt:lpwstr>http://www.zotero.org/styles/chicago-author-date</vt:lpwstr>
  </property>
  <property fmtid="{D5CDD505-2E9C-101B-9397-08002B2CF9AE}" pid="82" name="Mendeley Recent Style Name 4_1">
    <vt:lpwstr>Chicago Manual of Style 16th edition (author-date)</vt:lpwstr>
  </property>
  <property fmtid="{D5CDD505-2E9C-101B-9397-08002B2CF9AE}" pid="83" name="Mendeley Recent Style Id 5_1">
    <vt:lpwstr>http://www.zotero.org/styles/harvard-cite-them-right</vt:lpwstr>
  </property>
  <property fmtid="{D5CDD505-2E9C-101B-9397-08002B2CF9AE}" pid="84" name="Mendeley Recent Style Name 5_1">
    <vt:lpwstr>Cite Them Right 10th edition - Harvard</vt:lpwstr>
  </property>
  <property fmtid="{D5CDD505-2E9C-101B-9397-08002B2CF9AE}" pid="85" name="Mendeley Recent Style Id 6_1">
    <vt:lpwstr>http://www.zotero.org/styles/ieee</vt:lpwstr>
  </property>
  <property fmtid="{D5CDD505-2E9C-101B-9397-08002B2CF9AE}" pid="86" name="Mendeley Recent Style Name 6_1">
    <vt:lpwstr>IEEE</vt:lpwstr>
  </property>
  <property fmtid="{D5CDD505-2E9C-101B-9397-08002B2CF9AE}" pid="87" name="Mendeley Recent Style Id 7_1">
    <vt:lpwstr>http://www.zotero.org/styles/modern-humanities-research-association</vt:lpwstr>
  </property>
  <property fmtid="{D5CDD505-2E9C-101B-9397-08002B2CF9AE}" pid="88" name="Mendeley Recent Style Name 7_1">
    <vt:lpwstr>Modern Humanities Research Association 3rd edition (note with bibliography)</vt:lpwstr>
  </property>
  <property fmtid="{D5CDD505-2E9C-101B-9397-08002B2CF9AE}" pid="89" name="Mendeley Recent Style Id 8_1">
    <vt:lpwstr>http://www.zotero.org/styles/modern-language-association</vt:lpwstr>
  </property>
  <property fmtid="{D5CDD505-2E9C-101B-9397-08002B2CF9AE}" pid="90" name="Mendeley Recent Style Name 8_1">
    <vt:lpwstr>Modern Language Association 7th edition</vt:lpwstr>
  </property>
  <property fmtid="{D5CDD505-2E9C-101B-9397-08002B2CF9AE}" pid="91" name="Mendeley Recent Style Id 9_1">
    <vt:lpwstr>http://www.zotero.org/styles/nature</vt:lpwstr>
  </property>
  <property fmtid="{D5CDD505-2E9C-101B-9397-08002B2CF9AE}" pid="92" name="Mendeley Recent Style Name 9_1">
    <vt:lpwstr>Nature</vt:lpwstr>
  </property>
</Properties>
</file>